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EB6ECE" w14:textId="0E865416" w:rsidR="00686E44" w:rsidRPr="003B17C0" w:rsidRDefault="00686E44" w:rsidP="00602E08">
      <w:pPr>
        <w:ind w:firstLine="567"/>
        <w:jc w:val="both"/>
        <w:rPr>
          <w:rFonts w:ascii="Times New Roman" w:hAnsi="Times New Roman"/>
          <w:noProof/>
          <w:lang w:val="id-ID"/>
        </w:rPr>
      </w:pPr>
      <w:bookmarkStart w:id="0" w:name="_Hlk13436251"/>
      <w:bookmarkEnd w:id="0"/>
    </w:p>
    <w:p w14:paraId="525480FF" w14:textId="77777777" w:rsidR="00A1024F" w:rsidRPr="003B17C0" w:rsidRDefault="00A1024F" w:rsidP="00602E08">
      <w:pPr>
        <w:ind w:firstLine="567"/>
        <w:jc w:val="both"/>
        <w:rPr>
          <w:rFonts w:ascii="Times New Roman" w:hAnsi="Times New Roman"/>
          <w:noProof/>
          <w:lang w:val="id-ID"/>
        </w:rPr>
      </w:pPr>
    </w:p>
    <w:p w14:paraId="63561585" w14:textId="413A12AE" w:rsidR="00110EA5" w:rsidRPr="003B17C0" w:rsidRDefault="000F11AB" w:rsidP="00602E08">
      <w:pPr>
        <w:ind w:firstLine="567"/>
        <w:jc w:val="both"/>
        <w:rPr>
          <w:rFonts w:ascii="Times New Roman" w:hAnsi="Times New Roman"/>
          <w:noProof/>
          <w:lang w:val="id-ID"/>
        </w:rPr>
      </w:pPr>
      <w:r w:rsidRPr="003B17C0">
        <w:rPr>
          <w:rFonts w:ascii="Times New Roman" w:hAnsi="Times New Roman"/>
          <w:noProof/>
          <w:lang w:val="id-ID" w:eastAsia="ja-JP"/>
        </w:rPr>
        <w:drawing>
          <wp:anchor distT="0" distB="0" distL="114300" distR="114300" simplePos="0" relativeHeight="251665408" behindDoc="0" locked="0" layoutInCell="1" allowOverlap="1" wp14:anchorId="178E8ABE" wp14:editId="79EB6FF1">
            <wp:simplePos x="0" y="0"/>
            <wp:positionH relativeFrom="margin">
              <wp:posOffset>-152400</wp:posOffset>
            </wp:positionH>
            <wp:positionV relativeFrom="paragraph">
              <wp:posOffset>-93818</wp:posOffset>
            </wp:positionV>
            <wp:extent cx="1580400" cy="9000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186E809" w14:textId="282A05A0" w:rsidR="00D51B43" w:rsidRPr="003B17C0" w:rsidRDefault="00D51B43" w:rsidP="000F11AB">
      <w:pPr>
        <w:ind w:left="-284" w:firstLine="851"/>
        <w:jc w:val="both"/>
        <w:rPr>
          <w:rFonts w:ascii="Times New Roman" w:hAnsi="Times New Roman"/>
          <w:noProof/>
          <w:lang w:val="id-ID"/>
        </w:rPr>
      </w:pPr>
      <w:bookmarkStart w:id="1" w:name="_Hlk482828142"/>
      <w:bookmarkEnd w:id="1"/>
    </w:p>
    <w:p w14:paraId="1F80823B" w14:textId="77777777" w:rsidR="00D51B43" w:rsidRPr="003B17C0" w:rsidRDefault="00D51B43" w:rsidP="00602E08">
      <w:pPr>
        <w:ind w:firstLine="567"/>
        <w:jc w:val="both"/>
        <w:rPr>
          <w:rFonts w:ascii="Times New Roman" w:hAnsi="Times New Roman"/>
          <w:noProof/>
          <w:lang w:val="id-ID"/>
        </w:rPr>
      </w:pPr>
    </w:p>
    <w:p w14:paraId="2010C68F" w14:textId="77777777" w:rsidR="00D51B43" w:rsidRPr="003B17C0" w:rsidRDefault="00D51B43" w:rsidP="00602E08">
      <w:pPr>
        <w:ind w:firstLine="567"/>
        <w:jc w:val="both"/>
        <w:rPr>
          <w:rFonts w:ascii="Times New Roman" w:hAnsi="Times New Roman"/>
          <w:noProof/>
          <w:lang w:val="id-ID"/>
        </w:rPr>
      </w:pPr>
    </w:p>
    <w:p w14:paraId="3E9E2D79" w14:textId="37E6864D" w:rsidR="00D51B43" w:rsidRPr="003B17C0" w:rsidRDefault="00D51B43" w:rsidP="00602E08">
      <w:pPr>
        <w:ind w:firstLine="567"/>
        <w:jc w:val="both"/>
        <w:rPr>
          <w:rFonts w:ascii="Times New Roman" w:hAnsi="Times New Roman"/>
          <w:noProof/>
          <w:lang w:val="id-ID"/>
        </w:rPr>
      </w:pPr>
    </w:p>
    <w:p w14:paraId="55434669" w14:textId="4156DBFB" w:rsidR="00D51B43" w:rsidRPr="003B17C0" w:rsidRDefault="00D51B43" w:rsidP="00602E08">
      <w:pPr>
        <w:ind w:firstLine="567"/>
        <w:jc w:val="both"/>
        <w:rPr>
          <w:rFonts w:ascii="Times New Roman" w:hAnsi="Times New Roman"/>
          <w:noProof/>
          <w:lang w:val="id-ID"/>
        </w:rPr>
      </w:pPr>
    </w:p>
    <w:p w14:paraId="10F1009D" w14:textId="2294ADBC" w:rsidR="00D51B43" w:rsidRPr="003B17C0" w:rsidRDefault="00D51B43" w:rsidP="00602E08">
      <w:pPr>
        <w:ind w:firstLine="567"/>
        <w:jc w:val="both"/>
        <w:rPr>
          <w:rFonts w:ascii="Times New Roman" w:hAnsi="Times New Roman"/>
          <w:noProof/>
          <w:lang w:val="id-ID"/>
        </w:rPr>
      </w:pPr>
    </w:p>
    <w:p w14:paraId="08B1520B" w14:textId="403FF1BD" w:rsidR="00D51B43" w:rsidRPr="003B17C0" w:rsidRDefault="00D51B43" w:rsidP="00602E08">
      <w:pPr>
        <w:ind w:firstLine="567"/>
        <w:jc w:val="both"/>
        <w:rPr>
          <w:rFonts w:ascii="Times New Roman" w:hAnsi="Times New Roman"/>
          <w:noProof/>
          <w:lang w:val="id-ID"/>
        </w:rPr>
      </w:pPr>
    </w:p>
    <w:p w14:paraId="15A51CA8" w14:textId="5C00DC1D" w:rsidR="00D51B43" w:rsidRPr="003B17C0" w:rsidRDefault="00D51B43" w:rsidP="00602E08">
      <w:pPr>
        <w:ind w:firstLine="567"/>
        <w:jc w:val="both"/>
        <w:rPr>
          <w:rFonts w:ascii="Times New Roman" w:hAnsi="Times New Roman"/>
          <w:noProof/>
          <w:lang w:val="id-ID"/>
        </w:rPr>
      </w:pPr>
    </w:p>
    <w:p w14:paraId="7A491665" w14:textId="383F6D4F" w:rsidR="00D51B43" w:rsidRPr="003B17C0" w:rsidRDefault="00594832" w:rsidP="00602E08">
      <w:pPr>
        <w:ind w:firstLine="567"/>
        <w:jc w:val="both"/>
        <w:rPr>
          <w:rFonts w:ascii="Times New Roman" w:hAnsi="Times New Roman"/>
          <w:noProof/>
          <w:lang w:val="id-ID"/>
        </w:rPr>
      </w:pPr>
      <w:r w:rsidRPr="003B17C0">
        <w:rPr>
          <w:rFonts w:ascii="Times New Roman" w:hAnsi="Times New Roman"/>
          <w:noProof/>
          <w:lang w:val="id-ID" w:eastAsia="ja-JP"/>
        </w:rPr>
        <mc:AlternateContent>
          <mc:Choice Requires="wps">
            <w:drawing>
              <wp:anchor distT="0" distB="0" distL="114300" distR="114300" simplePos="0" relativeHeight="251663360" behindDoc="1" locked="0" layoutInCell="1" allowOverlap="1" wp14:anchorId="4A7FA719" wp14:editId="583260CB">
                <wp:simplePos x="0" y="0"/>
                <wp:positionH relativeFrom="column">
                  <wp:posOffset>-1272570</wp:posOffset>
                </wp:positionH>
                <wp:positionV relativeFrom="paragraph">
                  <wp:posOffset>194855</wp:posOffset>
                </wp:positionV>
                <wp:extent cx="5760720" cy="5353789"/>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353789"/>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46127" id="Rectangle 2" o:spid="_x0000_s1026" style="position:absolute;margin-left:-100.2pt;margin-top:15.35pt;width:453.6pt;height:421.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" fillcolor="#0067ac" stroked="f"/>
            </w:pict>
          </mc:Fallback>
        </mc:AlternateContent>
      </w:r>
    </w:p>
    <w:p w14:paraId="60ED17D3" w14:textId="69CB95C1" w:rsidR="00D51B43" w:rsidRPr="003B17C0" w:rsidRDefault="00D51B43" w:rsidP="00602E08">
      <w:pPr>
        <w:ind w:firstLine="567"/>
        <w:jc w:val="both"/>
        <w:rPr>
          <w:rFonts w:ascii="Times New Roman" w:hAnsi="Times New Roman"/>
          <w:noProof/>
          <w:lang w:val="id-ID"/>
        </w:rPr>
      </w:pPr>
    </w:p>
    <w:p w14:paraId="02B7F2AA" w14:textId="285B6C01" w:rsidR="00D51B43" w:rsidRPr="003B17C0" w:rsidRDefault="00D51B43" w:rsidP="00602E08">
      <w:pPr>
        <w:ind w:firstLine="567"/>
        <w:jc w:val="both"/>
        <w:rPr>
          <w:rFonts w:ascii="Times New Roman" w:hAnsi="Times New Roman"/>
          <w:noProof/>
          <w:lang w:val="id-ID"/>
        </w:rPr>
      </w:pPr>
    </w:p>
    <w:p w14:paraId="65E524A5" w14:textId="77777777" w:rsidR="00D51B43" w:rsidRPr="003B17C0" w:rsidRDefault="00D51B43" w:rsidP="00602E08">
      <w:pPr>
        <w:ind w:firstLine="567"/>
        <w:jc w:val="both"/>
        <w:rPr>
          <w:rFonts w:ascii="Times New Roman" w:hAnsi="Times New Roman"/>
          <w:noProof/>
          <w:lang w:val="id-ID"/>
        </w:rPr>
      </w:pPr>
    </w:p>
    <w:p w14:paraId="22BBB353" w14:textId="712BD39A" w:rsidR="00D51B43" w:rsidRPr="003B17C0" w:rsidRDefault="00D51B43" w:rsidP="00602E08">
      <w:pPr>
        <w:ind w:firstLine="567"/>
        <w:jc w:val="both"/>
        <w:rPr>
          <w:rFonts w:ascii="Times New Roman" w:hAnsi="Times New Roman"/>
          <w:noProof/>
          <w:lang w:val="id-ID"/>
        </w:rPr>
      </w:pPr>
    </w:p>
    <w:p w14:paraId="15DB386B" w14:textId="17AB4A6B" w:rsidR="00D51B43" w:rsidRPr="003B17C0" w:rsidRDefault="00D51B43" w:rsidP="00602E08">
      <w:pPr>
        <w:ind w:firstLine="567"/>
        <w:jc w:val="both"/>
        <w:rPr>
          <w:rFonts w:ascii="Times New Roman" w:hAnsi="Times New Roman"/>
          <w:noProof/>
          <w:lang w:val="id-ID"/>
        </w:rPr>
      </w:pPr>
    </w:p>
    <w:p w14:paraId="16101C5E" w14:textId="1BCA0C28" w:rsidR="00D51B43" w:rsidRPr="003B17C0" w:rsidRDefault="000B4419" w:rsidP="00602E08">
      <w:pPr>
        <w:ind w:firstLine="567"/>
        <w:jc w:val="both"/>
        <w:rPr>
          <w:rFonts w:ascii="Times New Roman" w:hAnsi="Times New Roman"/>
          <w:noProof/>
          <w:lang w:val="id-ID"/>
        </w:rPr>
      </w:pPr>
      <w:r w:rsidRPr="003B17C0">
        <w:rPr>
          <w:rFonts w:ascii="Times New Roman" w:hAnsi="Times New Roman"/>
          <w:noProof/>
          <w:lang w:val="id-ID" w:eastAsia="ja-JP"/>
        </w:rPr>
        <mc:AlternateContent>
          <mc:Choice Requires="wps">
            <w:drawing>
              <wp:anchor distT="0" distB="0" distL="114300" distR="114300" simplePos="0" relativeHeight="251664384" behindDoc="0" locked="0" layoutInCell="1" allowOverlap="1" wp14:anchorId="3BA5CDE8" wp14:editId="1FB8297C">
                <wp:simplePos x="0" y="0"/>
                <wp:positionH relativeFrom="margin">
                  <wp:posOffset>-81722</wp:posOffset>
                </wp:positionH>
                <wp:positionV relativeFrom="paragraph">
                  <wp:posOffset>134694</wp:posOffset>
                </wp:positionV>
                <wp:extent cx="3763926" cy="3240000"/>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926" cy="32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018EF655" w:rsidR="00CF3092" w:rsidRPr="00F16F0B" w:rsidRDefault="00CF3092" w:rsidP="00A81919">
                            <w:pPr>
                              <w:jc w:val="both"/>
                              <w:rPr>
                                <w:rFonts w:ascii="Trebuchet MS" w:hAnsi="Trebuchet MS"/>
                                <w:b/>
                                <w:color w:val="FFFFFF"/>
                                <w:sz w:val="20"/>
                                <w:szCs w:val="20"/>
                              </w:rPr>
                            </w:pPr>
                            <w:r w:rsidRPr="004433AA">
                              <w:rPr>
                                <w:rFonts w:ascii="Trebuchet MS" w:hAnsi="Trebuchet MS"/>
                                <w:b/>
                                <w:color w:val="FFFFFF"/>
                                <w:sz w:val="20"/>
                                <w:szCs w:val="20"/>
                                <w:lang w:val="id-ID"/>
                              </w:rPr>
                              <w:t>TUGAS AKHIR</w:t>
                            </w:r>
                            <w:r>
                              <w:rPr>
                                <w:rFonts w:ascii="Trebuchet MS" w:hAnsi="Trebuchet MS"/>
                                <w:b/>
                                <w:color w:val="FFFFFF"/>
                                <w:sz w:val="20"/>
                                <w:szCs w:val="20"/>
                                <w:lang w:val="id-ID"/>
                              </w:rPr>
                              <w:t>-</w:t>
                            </w:r>
                            <w:r w:rsidRPr="00506998">
                              <w:rPr>
                                <w:rFonts w:ascii="Trebuchet MS" w:hAnsi="Trebuchet MS"/>
                                <w:b/>
                                <w:color w:val="FFFFFF" w:themeColor="background1"/>
                                <w:sz w:val="20"/>
                              </w:rPr>
                              <w:t>IF184802</w:t>
                            </w:r>
                          </w:p>
                          <w:p w14:paraId="2CD51388" w14:textId="77777777" w:rsidR="00CF3092" w:rsidRPr="0064297E" w:rsidRDefault="00CF3092" w:rsidP="00A81919">
                            <w:pPr>
                              <w:jc w:val="both"/>
                              <w:rPr>
                                <w:rFonts w:ascii="Trebuchet MS" w:hAnsi="Trebuchet MS"/>
                                <w:b/>
                                <w:color w:val="FFFFFF"/>
                                <w:sz w:val="20"/>
                                <w:szCs w:val="20"/>
                                <w:lang w:val="id-ID"/>
                              </w:rPr>
                            </w:pPr>
                          </w:p>
                          <w:p w14:paraId="4C27C4F3" w14:textId="56C43160" w:rsidR="00CF3092" w:rsidRDefault="00CF3092" w:rsidP="00D37FA8">
                            <w:pPr>
                              <w:autoSpaceDE w:val="0"/>
                              <w:autoSpaceDN w:val="0"/>
                              <w:adjustRightInd w:val="0"/>
                              <w:jc w:val="both"/>
                              <w:rPr>
                                <w:rFonts w:ascii="Trebuchet MS" w:hAnsi="Trebuchet MS"/>
                                <w:b/>
                                <w:color w:val="FFFFFF" w:themeColor="background1"/>
                                <w:spacing w:val="-1"/>
                                <w:sz w:val="28"/>
                                <w:szCs w:val="28"/>
                              </w:rPr>
                            </w:pPr>
                            <w:r w:rsidRPr="00E57B04">
                              <w:rPr>
                                <w:rFonts w:ascii="Trebuchet MS" w:hAnsi="Trebuchet MS"/>
                                <w:b/>
                                <w:color w:val="FFFFFF" w:themeColor="background1"/>
                                <w:spacing w:val="-1"/>
                                <w:sz w:val="28"/>
                                <w:szCs w:val="28"/>
                              </w:rPr>
                              <w:t xml:space="preserve">PENINGKATAN AKURASI INDOOR POSITIONING SYSTEM BERBASIS </w:t>
                            </w:r>
                            <w:r w:rsidRPr="00280119">
                              <w:rPr>
                                <w:rFonts w:ascii="Trebuchet MS" w:hAnsi="Trebuchet MS"/>
                                <w:b/>
                                <w:i/>
                                <w:color w:val="FFFFFF" w:themeColor="background1"/>
                                <w:spacing w:val="-1"/>
                                <w:sz w:val="28"/>
                                <w:szCs w:val="28"/>
                              </w:rPr>
                              <w:t>TRILATERATION</w:t>
                            </w:r>
                            <w:r w:rsidRPr="00E57B04">
                              <w:rPr>
                                <w:rFonts w:ascii="Trebuchet MS" w:hAnsi="Trebuchet MS"/>
                                <w:b/>
                                <w:color w:val="FFFFFF" w:themeColor="background1"/>
                                <w:spacing w:val="-1"/>
                                <w:sz w:val="28"/>
                                <w:szCs w:val="28"/>
                              </w:rPr>
                              <w:t xml:space="preserve"> DENGAN </w:t>
                            </w:r>
                            <w:r w:rsidRPr="00280119">
                              <w:rPr>
                                <w:rFonts w:ascii="Trebuchet MS" w:hAnsi="Trebuchet MS"/>
                                <w:b/>
                                <w:i/>
                                <w:color w:val="FFFFFF" w:themeColor="background1"/>
                                <w:spacing w:val="-1"/>
                                <w:sz w:val="28"/>
                                <w:szCs w:val="28"/>
                              </w:rPr>
                              <w:t>KALMAN FILTER</w:t>
                            </w:r>
                          </w:p>
                          <w:p w14:paraId="66DF53CD" w14:textId="77777777" w:rsidR="00CF3092" w:rsidRPr="00D37FA8" w:rsidRDefault="00CF3092" w:rsidP="00D37FA8">
                            <w:pPr>
                              <w:autoSpaceDE w:val="0"/>
                              <w:autoSpaceDN w:val="0"/>
                              <w:adjustRightInd w:val="0"/>
                              <w:jc w:val="both"/>
                              <w:rPr>
                                <w:rFonts w:ascii="Trebuchet MS" w:hAnsi="Trebuchet MS" w:cs="AdvTimes"/>
                                <w:b/>
                                <w:color w:val="FFFFFF" w:themeColor="background1"/>
                                <w:sz w:val="28"/>
                                <w:szCs w:val="28"/>
                              </w:rPr>
                            </w:pPr>
                          </w:p>
                          <w:p w14:paraId="1989CF78" w14:textId="14374A2E" w:rsidR="00CF3092" w:rsidRPr="000B4419" w:rsidRDefault="00CF3092" w:rsidP="00A81919">
                            <w:pPr>
                              <w:jc w:val="both"/>
                              <w:rPr>
                                <w:rFonts w:ascii="Trebuchet MS" w:hAnsi="Trebuchet MS"/>
                                <w:color w:val="FFFFFF"/>
                                <w:sz w:val="20"/>
                                <w:szCs w:val="20"/>
                              </w:rPr>
                            </w:pPr>
                            <w:bookmarkStart w:id="2" w:name="_Hlk500091809"/>
                            <w:r>
                              <w:rPr>
                                <w:rFonts w:ascii="Trebuchet MS" w:hAnsi="Trebuchet MS"/>
                                <w:color w:val="FFFFFF"/>
                                <w:sz w:val="20"/>
                                <w:szCs w:val="20"/>
                              </w:rPr>
                              <w:t>AGUNG DWI WICAKSONO</w:t>
                            </w:r>
                          </w:p>
                          <w:p w14:paraId="49358BBD" w14:textId="49397479" w:rsidR="00CF3092" w:rsidRDefault="00CF3092" w:rsidP="00A81919">
                            <w:pPr>
                              <w:jc w:val="both"/>
                              <w:rPr>
                                <w:rFonts w:ascii="Trebuchet MS" w:hAnsi="Trebuchet MS"/>
                                <w:color w:val="FFFFFF"/>
                                <w:sz w:val="20"/>
                                <w:szCs w:val="20"/>
                              </w:rPr>
                            </w:pPr>
                            <w:r>
                              <w:rPr>
                                <w:rFonts w:ascii="Trebuchet MS" w:hAnsi="Trebuchet MS"/>
                                <w:color w:val="FFFFFF"/>
                                <w:sz w:val="20"/>
                                <w:szCs w:val="20"/>
                              </w:rPr>
                              <w:t>NRP 051116</w:t>
                            </w:r>
                            <w:r w:rsidRPr="000B4419">
                              <w:rPr>
                                <w:rFonts w:ascii="Trebuchet MS" w:hAnsi="Trebuchet MS"/>
                                <w:color w:val="FFFFFF"/>
                                <w:sz w:val="20"/>
                                <w:szCs w:val="20"/>
                              </w:rPr>
                              <w:t>40000</w:t>
                            </w:r>
                            <w:r>
                              <w:rPr>
                                <w:rFonts w:ascii="Trebuchet MS" w:hAnsi="Trebuchet MS"/>
                                <w:color w:val="FFFFFF"/>
                                <w:sz w:val="20"/>
                                <w:szCs w:val="20"/>
                              </w:rPr>
                              <w:t>123</w:t>
                            </w:r>
                          </w:p>
                          <w:p w14:paraId="397E3C97" w14:textId="77777777" w:rsidR="00CF3092" w:rsidRPr="000B4419" w:rsidRDefault="00CF3092" w:rsidP="00A81919">
                            <w:pPr>
                              <w:jc w:val="both"/>
                              <w:rPr>
                                <w:rFonts w:ascii="Trebuchet MS" w:hAnsi="Trebuchet MS"/>
                                <w:color w:val="FFFFFF"/>
                                <w:sz w:val="20"/>
                                <w:szCs w:val="20"/>
                              </w:rPr>
                            </w:pPr>
                          </w:p>
                          <w:p w14:paraId="722C0EB4" w14:textId="77777777" w:rsidR="00CF3092" w:rsidRPr="000B4419" w:rsidRDefault="00CF3092"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CF3092" w:rsidRDefault="00CF3092" w:rsidP="00A81919">
                            <w:pPr>
                              <w:pStyle w:val="NoSpacing"/>
                              <w:jc w:val="both"/>
                              <w:rPr>
                                <w:rFonts w:ascii="Trebuchet MS" w:hAnsi="Trebuchet MS"/>
                                <w:color w:val="FFFFFF"/>
                                <w:sz w:val="20"/>
                                <w:szCs w:val="20"/>
                              </w:rPr>
                            </w:pPr>
                            <w:bookmarkStart w:id="3" w:name="_Hlk500092280"/>
                            <w:r>
                              <w:rPr>
                                <w:rFonts w:ascii="Trebuchet MS" w:hAnsi="Trebuchet MS"/>
                                <w:color w:val="FFFFFF" w:themeColor="background1"/>
                                <w:sz w:val="20"/>
                                <w:szCs w:val="20"/>
                              </w:rPr>
                              <w:t xml:space="preserve">Waskitho Wibisono, </w:t>
                            </w:r>
                            <w:proofErr w:type="gramStart"/>
                            <w:r>
                              <w:rPr>
                                <w:rFonts w:ascii="Trebuchet MS" w:hAnsi="Trebuchet MS"/>
                                <w:color w:val="FFFFFF" w:themeColor="background1"/>
                                <w:sz w:val="20"/>
                                <w:szCs w:val="20"/>
                              </w:rPr>
                              <w:t>S.Kom.,</w:t>
                            </w:r>
                            <w:proofErr w:type="gramEnd"/>
                            <w:r>
                              <w:rPr>
                                <w:rFonts w:ascii="Trebuchet MS" w:hAnsi="Trebuchet MS"/>
                                <w:color w:val="FFFFFF" w:themeColor="background1"/>
                                <w:sz w:val="20"/>
                                <w:szCs w:val="20"/>
                              </w:rPr>
                              <w:t xml:space="preserve"> M.Eng., Ph.D.</w:t>
                            </w:r>
                            <w:bookmarkEnd w:id="3"/>
                          </w:p>
                          <w:p w14:paraId="4C7D4709" w14:textId="77777777" w:rsidR="00CF3092" w:rsidRPr="000B4419" w:rsidRDefault="00CF3092" w:rsidP="00A81919">
                            <w:pPr>
                              <w:pStyle w:val="NoSpacing"/>
                              <w:jc w:val="both"/>
                              <w:rPr>
                                <w:rFonts w:ascii="Trebuchet MS" w:hAnsi="Trebuchet MS"/>
                                <w:color w:val="FFFFFF"/>
                                <w:sz w:val="20"/>
                                <w:szCs w:val="20"/>
                              </w:rPr>
                            </w:pPr>
                          </w:p>
                          <w:p w14:paraId="514003EC" w14:textId="6EC060BE" w:rsidR="00CF3092" w:rsidRPr="000B4419" w:rsidRDefault="00CF3092"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2"/>
                          <w:p w14:paraId="704906CD" w14:textId="14E2BAC0" w:rsidR="00CF3092" w:rsidRDefault="00CF3092" w:rsidP="00A81919">
                            <w:pPr>
                              <w:jc w:val="both"/>
                              <w:rPr>
                                <w:rFonts w:ascii="Trebuchet MS" w:hAnsi="Trebuchet MS"/>
                                <w:color w:val="FFFFFF"/>
                                <w:sz w:val="20"/>
                                <w:szCs w:val="20"/>
                                <w:lang w:val="id-ID"/>
                              </w:rPr>
                            </w:pPr>
                            <w:r w:rsidRPr="00CA52D5">
                              <w:rPr>
                                <w:rFonts w:ascii="Trebuchet MS" w:hAnsi="Trebuchet MS"/>
                                <w:color w:val="FFFFFF"/>
                                <w:sz w:val="20"/>
                                <w:szCs w:val="20"/>
                              </w:rPr>
                              <w:t xml:space="preserve">Ary Mazharuddin Shiddiqi, </w:t>
                            </w:r>
                            <w:proofErr w:type="gramStart"/>
                            <w:r w:rsidRPr="00CA52D5">
                              <w:rPr>
                                <w:rFonts w:ascii="Trebuchet MS" w:hAnsi="Trebuchet MS"/>
                                <w:color w:val="FFFFFF"/>
                                <w:sz w:val="20"/>
                                <w:szCs w:val="20"/>
                              </w:rPr>
                              <w:t>S.Kom.,</w:t>
                            </w:r>
                            <w:proofErr w:type="gramEnd"/>
                            <w:r w:rsidRPr="00CA52D5">
                              <w:rPr>
                                <w:rFonts w:ascii="Trebuchet MS" w:hAnsi="Trebuchet MS"/>
                                <w:color w:val="FFFFFF"/>
                                <w:sz w:val="20"/>
                                <w:szCs w:val="20"/>
                              </w:rPr>
                              <w:t xml:space="preserve"> M.Comp.Sc., Ph.D</w:t>
                            </w:r>
                          </w:p>
                          <w:p w14:paraId="606DB458" w14:textId="77777777" w:rsidR="00CF3092" w:rsidRPr="000B4419" w:rsidRDefault="00CF3092" w:rsidP="00A81919">
                            <w:pPr>
                              <w:jc w:val="both"/>
                              <w:rPr>
                                <w:rFonts w:ascii="Trebuchet MS" w:hAnsi="Trebuchet MS"/>
                                <w:color w:val="FFFFFF"/>
                                <w:sz w:val="20"/>
                                <w:szCs w:val="20"/>
                                <w:lang w:val="id-ID"/>
                              </w:rPr>
                            </w:pPr>
                          </w:p>
                          <w:p w14:paraId="74FAC0D1" w14:textId="7A756D4C" w:rsidR="00CF3092" w:rsidRPr="000B4419" w:rsidRDefault="00CF3092"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0FAB063E" w14:textId="199042B3" w:rsidR="00CF3092" w:rsidRDefault="00CF3092" w:rsidP="00A81919">
                            <w:pPr>
                              <w:jc w:val="both"/>
                              <w:rPr>
                                <w:rFonts w:ascii="Trebuchet MS" w:hAnsi="Trebuchet MS"/>
                                <w:color w:val="FFFFFF"/>
                                <w:sz w:val="20"/>
                                <w:szCs w:val="20"/>
                              </w:rPr>
                            </w:pPr>
                            <w:r w:rsidRPr="00F411B5">
                              <w:rPr>
                                <w:rFonts w:ascii="Trebuchet MS" w:hAnsi="Trebuchet MS"/>
                                <w:color w:val="FFFFFF"/>
                                <w:sz w:val="20"/>
                                <w:szCs w:val="20"/>
                              </w:rPr>
                              <w:t xml:space="preserve">Fakultas Teknologi Elektro dan Informatika Cerdas </w:t>
                            </w:r>
                          </w:p>
                          <w:p w14:paraId="43E1D13A" w14:textId="2F1B40AE" w:rsidR="00CF3092" w:rsidRPr="000B4419" w:rsidRDefault="00CF3092"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942A005" w:rsidR="00CF3092" w:rsidRDefault="00CF3092" w:rsidP="00A81919">
                            <w:pPr>
                              <w:jc w:val="both"/>
                              <w:rPr>
                                <w:rFonts w:ascii="Trebuchet MS" w:hAnsi="Trebuchet MS"/>
                                <w:color w:val="FFFFFF"/>
                                <w:sz w:val="20"/>
                                <w:szCs w:val="20"/>
                              </w:rPr>
                            </w:pPr>
                            <w:r>
                              <w:rPr>
                                <w:rFonts w:ascii="Trebuchet MS" w:hAnsi="Trebuchet MS"/>
                                <w:color w:val="FFFFFF"/>
                                <w:sz w:val="20"/>
                                <w:szCs w:val="20"/>
                              </w:rPr>
                              <w:t>Surabaya 2020</w:t>
                            </w:r>
                          </w:p>
                          <w:p w14:paraId="35B907D8" w14:textId="77777777" w:rsidR="00CF3092" w:rsidRPr="00C824D2" w:rsidRDefault="00CF3092" w:rsidP="00233B1F">
                            <w:pPr>
                              <w:rPr>
                                <w:rFonts w:ascii="Trebuchet MS" w:hAnsi="Trebuchet MS"/>
                                <w:color w:val="FFFFFF"/>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left:0;text-align:left;margin-left:-6.45pt;margin-top:10.6pt;width:296.35pt;height:25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" filled="f" stroked="f">
                <v:textbox>
                  <w:txbxContent>
                    <w:p w14:paraId="4EF1C9BC" w14:textId="018EF655" w:rsidR="00CF3092" w:rsidRPr="00F16F0B" w:rsidRDefault="00CF3092" w:rsidP="00A81919">
                      <w:pPr>
                        <w:jc w:val="both"/>
                        <w:rPr>
                          <w:rFonts w:ascii="Trebuchet MS" w:hAnsi="Trebuchet MS"/>
                          <w:b/>
                          <w:color w:val="FFFFFF"/>
                          <w:sz w:val="20"/>
                          <w:szCs w:val="20"/>
                        </w:rPr>
                      </w:pPr>
                      <w:r w:rsidRPr="004433AA">
                        <w:rPr>
                          <w:rFonts w:ascii="Trebuchet MS" w:hAnsi="Trebuchet MS"/>
                          <w:b/>
                          <w:color w:val="FFFFFF"/>
                          <w:sz w:val="20"/>
                          <w:szCs w:val="20"/>
                          <w:lang w:val="id-ID"/>
                        </w:rPr>
                        <w:t>TUGAS AKHIR</w:t>
                      </w:r>
                      <w:r>
                        <w:rPr>
                          <w:rFonts w:ascii="Trebuchet MS" w:hAnsi="Trebuchet MS"/>
                          <w:b/>
                          <w:color w:val="FFFFFF"/>
                          <w:sz w:val="20"/>
                          <w:szCs w:val="20"/>
                          <w:lang w:val="id-ID"/>
                        </w:rPr>
                        <w:t>-</w:t>
                      </w:r>
                      <w:r w:rsidRPr="00506998">
                        <w:rPr>
                          <w:rFonts w:ascii="Trebuchet MS" w:hAnsi="Trebuchet MS"/>
                          <w:b/>
                          <w:color w:val="FFFFFF" w:themeColor="background1"/>
                          <w:sz w:val="20"/>
                        </w:rPr>
                        <w:t>IF184802</w:t>
                      </w:r>
                    </w:p>
                    <w:p w14:paraId="2CD51388" w14:textId="77777777" w:rsidR="00CF3092" w:rsidRPr="0064297E" w:rsidRDefault="00CF3092" w:rsidP="00A81919">
                      <w:pPr>
                        <w:jc w:val="both"/>
                        <w:rPr>
                          <w:rFonts w:ascii="Trebuchet MS" w:hAnsi="Trebuchet MS"/>
                          <w:b/>
                          <w:color w:val="FFFFFF"/>
                          <w:sz w:val="20"/>
                          <w:szCs w:val="20"/>
                          <w:lang w:val="id-ID"/>
                        </w:rPr>
                      </w:pPr>
                    </w:p>
                    <w:p w14:paraId="4C27C4F3" w14:textId="56C43160" w:rsidR="00CF3092" w:rsidRDefault="00CF3092" w:rsidP="00D37FA8">
                      <w:pPr>
                        <w:autoSpaceDE w:val="0"/>
                        <w:autoSpaceDN w:val="0"/>
                        <w:adjustRightInd w:val="0"/>
                        <w:jc w:val="both"/>
                        <w:rPr>
                          <w:rFonts w:ascii="Trebuchet MS" w:hAnsi="Trebuchet MS"/>
                          <w:b/>
                          <w:color w:val="FFFFFF" w:themeColor="background1"/>
                          <w:spacing w:val="-1"/>
                          <w:sz w:val="28"/>
                          <w:szCs w:val="28"/>
                        </w:rPr>
                      </w:pPr>
                      <w:r w:rsidRPr="00E57B04">
                        <w:rPr>
                          <w:rFonts w:ascii="Trebuchet MS" w:hAnsi="Trebuchet MS"/>
                          <w:b/>
                          <w:color w:val="FFFFFF" w:themeColor="background1"/>
                          <w:spacing w:val="-1"/>
                          <w:sz w:val="28"/>
                          <w:szCs w:val="28"/>
                        </w:rPr>
                        <w:t xml:space="preserve">PENINGKATAN AKURASI INDOOR POSITIONING SYSTEM BERBASIS </w:t>
                      </w:r>
                      <w:r w:rsidRPr="00280119">
                        <w:rPr>
                          <w:rFonts w:ascii="Trebuchet MS" w:hAnsi="Trebuchet MS"/>
                          <w:b/>
                          <w:i/>
                          <w:color w:val="FFFFFF" w:themeColor="background1"/>
                          <w:spacing w:val="-1"/>
                          <w:sz w:val="28"/>
                          <w:szCs w:val="28"/>
                        </w:rPr>
                        <w:t>TRILATERATION</w:t>
                      </w:r>
                      <w:r w:rsidRPr="00E57B04">
                        <w:rPr>
                          <w:rFonts w:ascii="Trebuchet MS" w:hAnsi="Trebuchet MS"/>
                          <w:b/>
                          <w:color w:val="FFFFFF" w:themeColor="background1"/>
                          <w:spacing w:val="-1"/>
                          <w:sz w:val="28"/>
                          <w:szCs w:val="28"/>
                        </w:rPr>
                        <w:t xml:space="preserve"> DENGAN </w:t>
                      </w:r>
                      <w:r w:rsidRPr="00280119">
                        <w:rPr>
                          <w:rFonts w:ascii="Trebuchet MS" w:hAnsi="Trebuchet MS"/>
                          <w:b/>
                          <w:i/>
                          <w:color w:val="FFFFFF" w:themeColor="background1"/>
                          <w:spacing w:val="-1"/>
                          <w:sz w:val="28"/>
                          <w:szCs w:val="28"/>
                        </w:rPr>
                        <w:t>KALMAN FILTER</w:t>
                      </w:r>
                    </w:p>
                    <w:p w14:paraId="66DF53CD" w14:textId="77777777" w:rsidR="00CF3092" w:rsidRPr="00D37FA8" w:rsidRDefault="00CF3092" w:rsidP="00D37FA8">
                      <w:pPr>
                        <w:autoSpaceDE w:val="0"/>
                        <w:autoSpaceDN w:val="0"/>
                        <w:adjustRightInd w:val="0"/>
                        <w:jc w:val="both"/>
                        <w:rPr>
                          <w:rFonts w:ascii="Trebuchet MS" w:hAnsi="Trebuchet MS" w:cs="AdvTimes"/>
                          <w:b/>
                          <w:color w:val="FFFFFF" w:themeColor="background1"/>
                          <w:sz w:val="28"/>
                          <w:szCs w:val="28"/>
                        </w:rPr>
                      </w:pPr>
                    </w:p>
                    <w:p w14:paraId="1989CF78" w14:textId="14374A2E" w:rsidR="00CF3092" w:rsidRPr="000B4419" w:rsidRDefault="00CF3092" w:rsidP="00A81919">
                      <w:pPr>
                        <w:jc w:val="both"/>
                        <w:rPr>
                          <w:rFonts w:ascii="Trebuchet MS" w:hAnsi="Trebuchet MS"/>
                          <w:color w:val="FFFFFF"/>
                          <w:sz w:val="20"/>
                          <w:szCs w:val="20"/>
                        </w:rPr>
                      </w:pPr>
                      <w:bookmarkStart w:id="4" w:name="_Hlk500091809"/>
                      <w:r>
                        <w:rPr>
                          <w:rFonts w:ascii="Trebuchet MS" w:hAnsi="Trebuchet MS"/>
                          <w:color w:val="FFFFFF"/>
                          <w:sz w:val="20"/>
                          <w:szCs w:val="20"/>
                        </w:rPr>
                        <w:t>AGUNG DWI WICAKSONO</w:t>
                      </w:r>
                    </w:p>
                    <w:p w14:paraId="49358BBD" w14:textId="49397479" w:rsidR="00CF3092" w:rsidRDefault="00CF3092" w:rsidP="00A81919">
                      <w:pPr>
                        <w:jc w:val="both"/>
                        <w:rPr>
                          <w:rFonts w:ascii="Trebuchet MS" w:hAnsi="Trebuchet MS"/>
                          <w:color w:val="FFFFFF"/>
                          <w:sz w:val="20"/>
                          <w:szCs w:val="20"/>
                        </w:rPr>
                      </w:pPr>
                      <w:r>
                        <w:rPr>
                          <w:rFonts w:ascii="Trebuchet MS" w:hAnsi="Trebuchet MS"/>
                          <w:color w:val="FFFFFF"/>
                          <w:sz w:val="20"/>
                          <w:szCs w:val="20"/>
                        </w:rPr>
                        <w:t>NRP 051116</w:t>
                      </w:r>
                      <w:r w:rsidRPr="000B4419">
                        <w:rPr>
                          <w:rFonts w:ascii="Trebuchet MS" w:hAnsi="Trebuchet MS"/>
                          <w:color w:val="FFFFFF"/>
                          <w:sz w:val="20"/>
                          <w:szCs w:val="20"/>
                        </w:rPr>
                        <w:t>40000</w:t>
                      </w:r>
                      <w:r>
                        <w:rPr>
                          <w:rFonts w:ascii="Trebuchet MS" w:hAnsi="Trebuchet MS"/>
                          <w:color w:val="FFFFFF"/>
                          <w:sz w:val="20"/>
                          <w:szCs w:val="20"/>
                        </w:rPr>
                        <w:t>123</w:t>
                      </w:r>
                    </w:p>
                    <w:p w14:paraId="397E3C97" w14:textId="77777777" w:rsidR="00CF3092" w:rsidRPr="000B4419" w:rsidRDefault="00CF3092" w:rsidP="00A81919">
                      <w:pPr>
                        <w:jc w:val="both"/>
                        <w:rPr>
                          <w:rFonts w:ascii="Trebuchet MS" w:hAnsi="Trebuchet MS"/>
                          <w:color w:val="FFFFFF"/>
                          <w:sz w:val="20"/>
                          <w:szCs w:val="20"/>
                        </w:rPr>
                      </w:pPr>
                    </w:p>
                    <w:p w14:paraId="722C0EB4" w14:textId="77777777" w:rsidR="00CF3092" w:rsidRPr="000B4419" w:rsidRDefault="00CF3092" w:rsidP="00A81919">
                      <w:pPr>
                        <w:pStyle w:val="NoSpacing"/>
                        <w:jc w:val="both"/>
                        <w:rPr>
                          <w:rFonts w:ascii="Trebuchet MS" w:hAnsi="Trebuchet MS"/>
                          <w:color w:val="FFFFFF"/>
                          <w:sz w:val="20"/>
                          <w:szCs w:val="20"/>
                          <w:lang w:val="id-ID"/>
                        </w:rPr>
                      </w:pPr>
                      <w:r w:rsidRPr="000B4419">
                        <w:rPr>
                          <w:rFonts w:ascii="Trebuchet MS" w:hAnsi="Trebuchet MS"/>
                          <w:color w:val="FFFFFF"/>
                          <w:sz w:val="20"/>
                          <w:szCs w:val="20"/>
                          <w:lang w:val="id-ID"/>
                        </w:rPr>
                        <w:t>Dosen Pembimbing I</w:t>
                      </w:r>
                    </w:p>
                    <w:p w14:paraId="049D4B32" w14:textId="07DE0DD2" w:rsidR="00CF3092" w:rsidRDefault="00CF3092" w:rsidP="00A81919">
                      <w:pPr>
                        <w:pStyle w:val="NoSpacing"/>
                        <w:jc w:val="both"/>
                        <w:rPr>
                          <w:rFonts w:ascii="Trebuchet MS" w:hAnsi="Trebuchet MS"/>
                          <w:color w:val="FFFFFF"/>
                          <w:sz w:val="20"/>
                          <w:szCs w:val="20"/>
                        </w:rPr>
                      </w:pPr>
                      <w:bookmarkStart w:id="5" w:name="_Hlk500092280"/>
                      <w:r>
                        <w:rPr>
                          <w:rFonts w:ascii="Trebuchet MS" w:hAnsi="Trebuchet MS"/>
                          <w:color w:val="FFFFFF" w:themeColor="background1"/>
                          <w:sz w:val="20"/>
                          <w:szCs w:val="20"/>
                        </w:rPr>
                        <w:t xml:space="preserve">Waskitho Wibisono, </w:t>
                      </w:r>
                      <w:proofErr w:type="gramStart"/>
                      <w:r>
                        <w:rPr>
                          <w:rFonts w:ascii="Trebuchet MS" w:hAnsi="Trebuchet MS"/>
                          <w:color w:val="FFFFFF" w:themeColor="background1"/>
                          <w:sz w:val="20"/>
                          <w:szCs w:val="20"/>
                        </w:rPr>
                        <w:t>S.Kom.,</w:t>
                      </w:r>
                      <w:proofErr w:type="gramEnd"/>
                      <w:r>
                        <w:rPr>
                          <w:rFonts w:ascii="Trebuchet MS" w:hAnsi="Trebuchet MS"/>
                          <w:color w:val="FFFFFF" w:themeColor="background1"/>
                          <w:sz w:val="20"/>
                          <w:szCs w:val="20"/>
                        </w:rPr>
                        <w:t xml:space="preserve"> M.Eng., Ph.D.</w:t>
                      </w:r>
                      <w:bookmarkEnd w:id="5"/>
                    </w:p>
                    <w:p w14:paraId="4C7D4709" w14:textId="77777777" w:rsidR="00CF3092" w:rsidRPr="000B4419" w:rsidRDefault="00CF3092" w:rsidP="00A81919">
                      <w:pPr>
                        <w:pStyle w:val="NoSpacing"/>
                        <w:jc w:val="both"/>
                        <w:rPr>
                          <w:rFonts w:ascii="Trebuchet MS" w:hAnsi="Trebuchet MS"/>
                          <w:color w:val="FFFFFF"/>
                          <w:sz w:val="20"/>
                          <w:szCs w:val="20"/>
                        </w:rPr>
                      </w:pPr>
                    </w:p>
                    <w:p w14:paraId="514003EC" w14:textId="6EC060BE" w:rsidR="00CF3092" w:rsidRPr="000B4419" w:rsidRDefault="00CF3092" w:rsidP="00A81919">
                      <w:pPr>
                        <w:jc w:val="both"/>
                        <w:rPr>
                          <w:rFonts w:ascii="Trebuchet MS" w:hAnsi="Trebuchet MS"/>
                          <w:color w:val="FFFFFF"/>
                          <w:sz w:val="20"/>
                          <w:szCs w:val="20"/>
                        </w:rPr>
                      </w:pPr>
                      <w:r w:rsidRPr="000B4419">
                        <w:rPr>
                          <w:rFonts w:ascii="Trebuchet MS" w:hAnsi="Trebuchet MS"/>
                          <w:color w:val="FFFFFF"/>
                          <w:sz w:val="20"/>
                          <w:szCs w:val="20"/>
                        </w:rPr>
                        <w:t>Dosen Pembimbing II</w:t>
                      </w:r>
                    </w:p>
                    <w:bookmarkEnd w:id="4"/>
                    <w:p w14:paraId="704906CD" w14:textId="14E2BAC0" w:rsidR="00CF3092" w:rsidRDefault="00CF3092" w:rsidP="00A81919">
                      <w:pPr>
                        <w:jc w:val="both"/>
                        <w:rPr>
                          <w:rFonts w:ascii="Trebuchet MS" w:hAnsi="Trebuchet MS"/>
                          <w:color w:val="FFFFFF"/>
                          <w:sz w:val="20"/>
                          <w:szCs w:val="20"/>
                          <w:lang w:val="id-ID"/>
                        </w:rPr>
                      </w:pPr>
                      <w:r w:rsidRPr="00CA52D5">
                        <w:rPr>
                          <w:rFonts w:ascii="Trebuchet MS" w:hAnsi="Trebuchet MS"/>
                          <w:color w:val="FFFFFF"/>
                          <w:sz w:val="20"/>
                          <w:szCs w:val="20"/>
                        </w:rPr>
                        <w:t xml:space="preserve">Ary Mazharuddin Shiddiqi, </w:t>
                      </w:r>
                      <w:proofErr w:type="gramStart"/>
                      <w:r w:rsidRPr="00CA52D5">
                        <w:rPr>
                          <w:rFonts w:ascii="Trebuchet MS" w:hAnsi="Trebuchet MS"/>
                          <w:color w:val="FFFFFF"/>
                          <w:sz w:val="20"/>
                          <w:szCs w:val="20"/>
                        </w:rPr>
                        <w:t>S.Kom.,</w:t>
                      </w:r>
                      <w:proofErr w:type="gramEnd"/>
                      <w:r w:rsidRPr="00CA52D5">
                        <w:rPr>
                          <w:rFonts w:ascii="Trebuchet MS" w:hAnsi="Trebuchet MS"/>
                          <w:color w:val="FFFFFF"/>
                          <w:sz w:val="20"/>
                          <w:szCs w:val="20"/>
                        </w:rPr>
                        <w:t xml:space="preserve"> M.Comp.Sc., Ph.D</w:t>
                      </w:r>
                    </w:p>
                    <w:p w14:paraId="606DB458" w14:textId="77777777" w:rsidR="00CF3092" w:rsidRPr="000B4419" w:rsidRDefault="00CF3092" w:rsidP="00A81919">
                      <w:pPr>
                        <w:jc w:val="both"/>
                        <w:rPr>
                          <w:rFonts w:ascii="Trebuchet MS" w:hAnsi="Trebuchet MS"/>
                          <w:color w:val="FFFFFF"/>
                          <w:sz w:val="20"/>
                          <w:szCs w:val="20"/>
                          <w:lang w:val="id-ID"/>
                        </w:rPr>
                      </w:pPr>
                    </w:p>
                    <w:p w14:paraId="74FAC0D1" w14:textId="7A756D4C" w:rsidR="00CF3092" w:rsidRPr="000B4419" w:rsidRDefault="00CF3092" w:rsidP="00A81919">
                      <w:pPr>
                        <w:jc w:val="both"/>
                        <w:rPr>
                          <w:rFonts w:ascii="Trebuchet MS" w:hAnsi="Trebuchet MS"/>
                          <w:color w:val="FFFFFF"/>
                          <w:sz w:val="20"/>
                          <w:szCs w:val="20"/>
                          <w:lang w:val="en-ID"/>
                        </w:rPr>
                      </w:pPr>
                      <w:r w:rsidRPr="000B4419">
                        <w:rPr>
                          <w:rFonts w:ascii="Trebuchet MS" w:hAnsi="Trebuchet MS"/>
                          <w:color w:val="FFFFFF"/>
                          <w:sz w:val="20"/>
                          <w:szCs w:val="20"/>
                          <w:lang w:val="en-ID"/>
                        </w:rPr>
                        <w:t>DEPARTEMEN INFORMATIKA</w:t>
                      </w:r>
                    </w:p>
                    <w:p w14:paraId="0FAB063E" w14:textId="199042B3" w:rsidR="00CF3092" w:rsidRDefault="00CF3092" w:rsidP="00A81919">
                      <w:pPr>
                        <w:jc w:val="both"/>
                        <w:rPr>
                          <w:rFonts w:ascii="Trebuchet MS" w:hAnsi="Trebuchet MS"/>
                          <w:color w:val="FFFFFF"/>
                          <w:sz w:val="20"/>
                          <w:szCs w:val="20"/>
                        </w:rPr>
                      </w:pPr>
                      <w:r w:rsidRPr="00F411B5">
                        <w:rPr>
                          <w:rFonts w:ascii="Trebuchet MS" w:hAnsi="Trebuchet MS"/>
                          <w:color w:val="FFFFFF"/>
                          <w:sz w:val="20"/>
                          <w:szCs w:val="20"/>
                        </w:rPr>
                        <w:t xml:space="preserve">Fakultas Teknologi Elektro dan Informatika Cerdas </w:t>
                      </w:r>
                    </w:p>
                    <w:p w14:paraId="43E1D13A" w14:textId="2F1B40AE" w:rsidR="00CF3092" w:rsidRPr="000B4419" w:rsidRDefault="00CF3092" w:rsidP="00A81919">
                      <w:pPr>
                        <w:jc w:val="both"/>
                        <w:rPr>
                          <w:rFonts w:ascii="Trebuchet MS" w:hAnsi="Trebuchet MS"/>
                          <w:color w:val="FFFFFF"/>
                          <w:sz w:val="20"/>
                          <w:szCs w:val="20"/>
                        </w:rPr>
                      </w:pPr>
                      <w:r w:rsidRPr="000B4419">
                        <w:rPr>
                          <w:rFonts w:ascii="Trebuchet MS" w:hAnsi="Trebuchet MS"/>
                          <w:color w:val="FFFFFF"/>
                          <w:sz w:val="20"/>
                          <w:szCs w:val="20"/>
                        </w:rPr>
                        <w:t>Institut Teknologi Sepuluh Nopember</w:t>
                      </w:r>
                    </w:p>
                    <w:p w14:paraId="492465DA" w14:textId="2942A005" w:rsidR="00CF3092" w:rsidRDefault="00CF3092" w:rsidP="00A81919">
                      <w:pPr>
                        <w:jc w:val="both"/>
                        <w:rPr>
                          <w:rFonts w:ascii="Trebuchet MS" w:hAnsi="Trebuchet MS"/>
                          <w:color w:val="FFFFFF"/>
                          <w:sz w:val="20"/>
                          <w:szCs w:val="20"/>
                        </w:rPr>
                      </w:pPr>
                      <w:r>
                        <w:rPr>
                          <w:rFonts w:ascii="Trebuchet MS" w:hAnsi="Trebuchet MS"/>
                          <w:color w:val="FFFFFF"/>
                          <w:sz w:val="20"/>
                          <w:szCs w:val="20"/>
                        </w:rPr>
                        <w:t>Surabaya 2020</w:t>
                      </w:r>
                    </w:p>
                    <w:p w14:paraId="35B907D8" w14:textId="77777777" w:rsidR="00CF3092" w:rsidRPr="00C824D2" w:rsidRDefault="00CF3092" w:rsidP="00233B1F">
                      <w:pPr>
                        <w:rPr>
                          <w:rFonts w:ascii="Trebuchet MS" w:hAnsi="Trebuchet MS"/>
                          <w:color w:val="FFFFFF"/>
                          <w:sz w:val="20"/>
                          <w:lang w:val="id-ID"/>
                        </w:rPr>
                      </w:pPr>
                    </w:p>
                  </w:txbxContent>
                </v:textbox>
                <w10:wrap anchorx="margin"/>
              </v:shape>
            </w:pict>
          </mc:Fallback>
        </mc:AlternateContent>
      </w:r>
    </w:p>
    <w:p w14:paraId="031CFE2C" w14:textId="77777777" w:rsidR="00D51B43" w:rsidRPr="003B17C0" w:rsidRDefault="00D51B43" w:rsidP="00602E08">
      <w:pPr>
        <w:ind w:firstLine="567"/>
        <w:jc w:val="both"/>
        <w:rPr>
          <w:rFonts w:ascii="Times New Roman" w:hAnsi="Times New Roman"/>
          <w:noProof/>
          <w:lang w:val="id-ID"/>
        </w:rPr>
      </w:pPr>
    </w:p>
    <w:p w14:paraId="0A4F7E0F" w14:textId="77777777" w:rsidR="00D51B43" w:rsidRPr="003B17C0" w:rsidRDefault="00D51B43" w:rsidP="00602E08">
      <w:pPr>
        <w:ind w:firstLine="567"/>
        <w:jc w:val="both"/>
        <w:rPr>
          <w:rFonts w:ascii="Times New Roman" w:hAnsi="Times New Roman"/>
          <w:noProof/>
          <w:lang w:val="id-ID"/>
        </w:rPr>
      </w:pPr>
    </w:p>
    <w:p w14:paraId="26A3AF0A" w14:textId="77777777" w:rsidR="00D51B43" w:rsidRPr="003B17C0" w:rsidRDefault="00D51B43" w:rsidP="00602E08">
      <w:pPr>
        <w:ind w:firstLine="567"/>
        <w:jc w:val="both"/>
        <w:rPr>
          <w:rFonts w:ascii="Times New Roman" w:hAnsi="Times New Roman"/>
          <w:noProof/>
          <w:lang w:val="id-ID"/>
        </w:rPr>
      </w:pPr>
    </w:p>
    <w:p w14:paraId="707ED5D5" w14:textId="77777777" w:rsidR="00D51B43" w:rsidRPr="003B17C0" w:rsidRDefault="00D51B43" w:rsidP="00602E08">
      <w:pPr>
        <w:ind w:firstLine="567"/>
        <w:jc w:val="both"/>
        <w:rPr>
          <w:rFonts w:ascii="Times New Roman" w:hAnsi="Times New Roman"/>
          <w:noProof/>
          <w:lang w:val="id-ID"/>
        </w:rPr>
      </w:pPr>
    </w:p>
    <w:p w14:paraId="4CDE3AB6" w14:textId="77777777" w:rsidR="00D51B43" w:rsidRPr="003B17C0" w:rsidRDefault="00D51B43" w:rsidP="00602E08">
      <w:pPr>
        <w:ind w:firstLine="567"/>
        <w:jc w:val="both"/>
        <w:rPr>
          <w:rFonts w:ascii="Times New Roman" w:hAnsi="Times New Roman"/>
          <w:noProof/>
          <w:lang w:val="id-ID"/>
        </w:rPr>
      </w:pPr>
    </w:p>
    <w:p w14:paraId="047F30C3" w14:textId="77777777" w:rsidR="00D51B43" w:rsidRPr="003B17C0" w:rsidRDefault="00D51B43" w:rsidP="00602E08">
      <w:pPr>
        <w:ind w:firstLine="567"/>
        <w:jc w:val="both"/>
        <w:rPr>
          <w:rFonts w:ascii="Times New Roman" w:hAnsi="Times New Roman"/>
          <w:noProof/>
          <w:lang w:val="id-ID"/>
        </w:rPr>
      </w:pPr>
    </w:p>
    <w:p w14:paraId="1E7E57BF" w14:textId="77777777" w:rsidR="00D51B43" w:rsidRPr="003B17C0" w:rsidRDefault="00D51B43" w:rsidP="00602E08">
      <w:pPr>
        <w:ind w:firstLine="567"/>
        <w:jc w:val="both"/>
        <w:rPr>
          <w:rFonts w:ascii="Times New Roman" w:hAnsi="Times New Roman"/>
          <w:noProof/>
          <w:lang w:val="id-ID"/>
        </w:rPr>
      </w:pPr>
    </w:p>
    <w:p w14:paraId="6FF908FC" w14:textId="77777777" w:rsidR="00D51B43" w:rsidRPr="003B17C0" w:rsidRDefault="00D51B43" w:rsidP="00602E08">
      <w:pPr>
        <w:ind w:firstLine="567"/>
        <w:jc w:val="both"/>
        <w:rPr>
          <w:rFonts w:ascii="Times New Roman" w:hAnsi="Times New Roman"/>
          <w:noProof/>
          <w:lang w:val="id-ID"/>
        </w:rPr>
      </w:pPr>
    </w:p>
    <w:p w14:paraId="3FDA9A24" w14:textId="77777777" w:rsidR="00D51B43" w:rsidRPr="003B17C0" w:rsidRDefault="00D51B43" w:rsidP="00602E08">
      <w:pPr>
        <w:ind w:firstLine="567"/>
        <w:jc w:val="both"/>
        <w:rPr>
          <w:rFonts w:ascii="Times New Roman" w:hAnsi="Times New Roman"/>
          <w:noProof/>
          <w:lang w:val="id-ID"/>
        </w:rPr>
      </w:pPr>
    </w:p>
    <w:p w14:paraId="405834D0" w14:textId="77777777" w:rsidR="00D51B43" w:rsidRPr="003B17C0" w:rsidRDefault="00D51B43" w:rsidP="00602E08">
      <w:pPr>
        <w:ind w:firstLine="567"/>
        <w:jc w:val="both"/>
        <w:rPr>
          <w:rFonts w:ascii="Times New Roman" w:hAnsi="Times New Roman"/>
          <w:noProof/>
          <w:lang w:val="id-ID"/>
        </w:rPr>
      </w:pPr>
    </w:p>
    <w:p w14:paraId="7F4F12BB" w14:textId="77777777" w:rsidR="00D51B43" w:rsidRPr="003B17C0" w:rsidRDefault="00D51B43" w:rsidP="00602E08">
      <w:pPr>
        <w:ind w:firstLine="567"/>
        <w:jc w:val="both"/>
        <w:rPr>
          <w:rFonts w:ascii="Times New Roman" w:hAnsi="Times New Roman"/>
          <w:b/>
          <w:noProof/>
          <w:lang w:val="id-ID"/>
        </w:rPr>
        <w:sectPr w:rsidR="00D51B43" w:rsidRPr="003B17C0" w:rsidSect="00642BD8">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0"/>
          <w:pgNumType w:fmt="lowerRoman" w:start="1"/>
          <w:cols w:space="720"/>
          <w:titlePg/>
          <w:docGrid w:linePitch="326"/>
        </w:sectPr>
      </w:pPr>
    </w:p>
    <w:p w14:paraId="0023BB78" w14:textId="2FD2CD5E" w:rsidR="00C60E39" w:rsidRPr="003B17C0" w:rsidRDefault="00C60E39" w:rsidP="00C60E39">
      <w:pPr>
        <w:spacing w:after="200"/>
        <w:ind w:right="27"/>
        <w:rPr>
          <w:rFonts w:ascii="Times New Roman" w:hAnsi="Times New Roman"/>
          <w:b/>
          <w:i/>
          <w:noProof/>
        </w:rPr>
        <w:sectPr w:rsidR="00C60E39" w:rsidRPr="003B17C0" w:rsidSect="00642BD8">
          <w:headerReference w:type="even" r:id="rId15"/>
          <w:headerReference w:type="default" r:id="rId16"/>
          <w:footerReference w:type="even" r:id="rId17"/>
          <w:footerReference w:type="default" r:id="rId18"/>
          <w:headerReference w:type="first" r:id="rId19"/>
          <w:footerReference w:type="first" r:id="rId20"/>
          <w:pgSz w:w="8391" w:h="11907" w:code="11"/>
          <w:pgMar w:top="1418" w:right="1134" w:bottom="1418" w:left="1418" w:header="720" w:footer="720" w:gutter="0"/>
          <w:pgNumType w:fmt="lowerRoman"/>
          <w:cols w:space="720"/>
          <w:titlePg/>
          <w:docGrid w:linePitch="360"/>
        </w:sectPr>
      </w:pPr>
    </w:p>
    <w:p w14:paraId="1840E5C4" w14:textId="47574D37" w:rsidR="008009FC" w:rsidRPr="003B17C0" w:rsidRDefault="008009FC" w:rsidP="008009FC">
      <w:pPr>
        <w:ind w:firstLine="567"/>
        <w:jc w:val="both"/>
        <w:rPr>
          <w:rFonts w:ascii="Times New Roman" w:hAnsi="Times New Roman"/>
          <w:noProof/>
          <w:lang w:val="id-ID"/>
        </w:rPr>
      </w:pPr>
      <w:r w:rsidRPr="003B17C0">
        <w:rPr>
          <w:rFonts w:ascii="Times New Roman" w:hAnsi="Times New Roman"/>
          <w:noProof/>
          <w:lang w:val="id-ID" w:eastAsia="ja-JP"/>
        </w:rPr>
        <w:lastRenderedPageBreak/>
        <w:drawing>
          <wp:anchor distT="0" distB="0" distL="114300" distR="114300" simplePos="0" relativeHeight="252137472" behindDoc="0" locked="0" layoutInCell="1" allowOverlap="1" wp14:anchorId="08798422" wp14:editId="771C3670">
            <wp:simplePos x="0" y="0"/>
            <wp:positionH relativeFrom="margin">
              <wp:posOffset>-19050</wp:posOffset>
            </wp:positionH>
            <wp:positionV relativeFrom="paragraph">
              <wp:posOffset>-7620</wp:posOffset>
            </wp:positionV>
            <wp:extent cx="1580400" cy="900000"/>
            <wp:effectExtent l="0" t="0" r="0" b="0"/>
            <wp:wrapNone/>
            <wp:docPr id="450810"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CBB463B" w14:textId="77777777" w:rsidR="008009FC" w:rsidRPr="003B17C0" w:rsidRDefault="008009FC" w:rsidP="008009FC">
      <w:pPr>
        <w:ind w:left="-284" w:firstLine="851"/>
        <w:jc w:val="both"/>
        <w:rPr>
          <w:rFonts w:ascii="Times New Roman" w:hAnsi="Times New Roman"/>
          <w:noProof/>
          <w:lang w:val="id-ID"/>
        </w:rPr>
      </w:pPr>
    </w:p>
    <w:p w14:paraId="0781F77D" w14:textId="77777777" w:rsidR="008009FC" w:rsidRPr="003B17C0" w:rsidRDefault="008009FC" w:rsidP="008009FC">
      <w:pPr>
        <w:ind w:firstLine="567"/>
        <w:jc w:val="both"/>
        <w:rPr>
          <w:rFonts w:ascii="Times New Roman" w:hAnsi="Times New Roman"/>
          <w:noProof/>
          <w:lang w:val="id-ID"/>
        </w:rPr>
      </w:pPr>
    </w:p>
    <w:p w14:paraId="200036C7" w14:textId="77777777" w:rsidR="008009FC" w:rsidRPr="003B17C0" w:rsidRDefault="008009FC" w:rsidP="008009FC">
      <w:pPr>
        <w:ind w:firstLine="567"/>
        <w:jc w:val="both"/>
        <w:rPr>
          <w:rFonts w:ascii="Times New Roman" w:hAnsi="Times New Roman"/>
          <w:noProof/>
          <w:lang w:val="id-ID"/>
        </w:rPr>
      </w:pPr>
    </w:p>
    <w:p w14:paraId="434224E5" w14:textId="77777777" w:rsidR="008009FC" w:rsidRPr="003B17C0" w:rsidRDefault="008009FC" w:rsidP="008009FC">
      <w:pPr>
        <w:ind w:firstLine="567"/>
        <w:jc w:val="both"/>
        <w:rPr>
          <w:rFonts w:ascii="Times New Roman" w:hAnsi="Times New Roman"/>
          <w:noProof/>
          <w:lang w:val="id-ID"/>
        </w:rPr>
      </w:pPr>
    </w:p>
    <w:p w14:paraId="5B8E2C4C" w14:textId="77777777" w:rsidR="008009FC" w:rsidRPr="003B17C0" w:rsidRDefault="008009FC" w:rsidP="008009FC">
      <w:pPr>
        <w:ind w:firstLine="567"/>
        <w:jc w:val="both"/>
        <w:rPr>
          <w:rFonts w:ascii="Times New Roman" w:hAnsi="Times New Roman"/>
          <w:noProof/>
          <w:lang w:val="id-ID"/>
        </w:rPr>
      </w:pPr>
    </w:p>
    <w:p w14:paraId="784647E8" w14:textId="77777777" w:rsidR="008009FC" w:rsidRPr="003B17C0" w:rsidRDefault="008009FC" w:rsidP="008009FC">
      <w:pPr>
        <w:ind w:firstLine="567"/>
        <w:jc w:val="both"/>
        <w:rPr>
          <w:rFonts w:ascii="Times New Roman" w:hAnsi="Times New Roman"/>
          <w:noProof/>
          <w:lang w:val="id-ID"/>
        </w:rPr>
      </w:pPr>
    </w:p>
    <w:p w14:paraId="201E599E" w14:textId="77777777" w:rsidR="008009FC" w:rsidRPr="003B17C0" w:rsidRDefault="008009FC" w:rsidP="008009FC">
      <w:pPr>
        <w:ind w:firstLine="567"/>
        <w:jc w:val="both"/>
        <w:rPr>
          <w:rFonts w:ascii="Times New Roman" w:hAnsi="Times New Roman"/>
          <w:noProof/>
          <w:lang w:val="id-ID"/>
        </w:rPr>
      </w:pPr>
    </w:p>
    <w:p w14:paraId="4760C9A8" w14:textId="46A82D91" w:rsidR="008009FC" w:rsidRPr="003B17C0" w:rsidRDefault="008009FC" w:rsidP="008009FC">
      <w:pPr>
        <w:ind w:firstLine="567"/>
        <w:jc w:val="both"/>
        <w:rPr>
          <w:rFonts w:ascii="Times New Roman" w:hAnsi="Times New Roman"/>
          <w:noProof/>
          <w:lang w:val="id-ID"/>
        </w:rPr>
      </w:pPr>
    </w:p>
    <w:p w14:paraId="672501E7" w14:textId="487EB730" w:rsidR="008009FC" w:rsidRPr="003B17C0" w:rsidRDefault="00186A17" w:rsidP="008009FC">
      <w:pPr>
        <w:ind w:firstLine="567"/>
        <w:jc w:val="both"/>
        <w:rPr>
          <w:rFonts w:ascii="Times New Roman" w:hAnsi="Times New Roman"/>
          <w:noProof/>
          <w:lang w:val="id-ID"/>
        </w:rPr>
      </w:pPr>
      <w:r w:rsidRPr="003B17C0">
        <w:rPr>
          <w:rFonts w:ascii="Times New Roman" w:hAnsi="Times New Roman"/>
          <w:noProof/>
          <w:lang w:val="id-ID" w:eastAsia="ja-JP"/>
        </w:rPr>
        <mc:AlternateContent>
          <mc:Choice Requires="wps">
            <w:drawing>
              <wp:anchor distT="0" distB="0" distL="114300" distR="114300" simplePos="0" relativeHeight="252136448" behindDoc="0" locked="0" layoutInCell="1" allowOverlap="1" wp14:anchorId="22BFDC62" wp14:editId="10614FF7">
                <wp:simplePos x="0" y="0"/>
                <wp:positionH relativeFrom="margin">
                  <wp:posOffset>-81280</wp:posOffset>
                </wp:positionH>
                <wp:positionV relativeFrom="paragraph">
                  <wp:posOffset>182880</wp:posOffset>
                </wp:positionV>
                <wp:extent cx="3763645" cy="3457575"/>
                <wp:effectExtent l="0" t="0" r="0" b="9525"/>
                <wp:wrapNone/>
                <wp:docPr id="45080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3457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E4A62" w14:textId="0AE912CF" w:rsidR="00CF3092" w:rsidRPr="008009FC" w:rsidRDefault="00CF3092" w:rsidP="008009FC">
                            <w:pPr>
                              <w:jc w:val="both"/>
                              <w:rPr>
                                <w:rFonts w:ascii="Trebuchet MS" w:hAnsi="Trebuchet MS"/>
                                <w:b/>
                                <w:sz w:val="20"/>
                                <w:szCs w:val="20"/>
                              </w:rPr>
                            </w:pPr>
                            <w:r w:rsidRPr="008009FC">
                              <w:rPr>
                                <w:rFonts w:ascii="Trebuchet MS" w:hAnsi="Trebuchet MS"/>
                                <w:b/>
                                <w:sz w:val="20"/>
                                <w:szCs w:val="20"/>
                                <w:lang w:val="id-ID"/>
                              </w:rPr>
                              <w:t>TUGAS AKHIR</w:t>
                            </w:r>
                            <w:r>
                              <w:rPr>
                                <w:rFonts w:ascii="Trebuchet MS" w:hAnsi="Trebuchet MS"/>
                                <w:b/>
                                <w:sz w:val="20"/>
                                <w:szCs w:val="20"/>
                                <w:lang w:val="id-ID"/>
                              </w:rPr>
                              <w:t>-</w:t>
                            </w:r>
                            <w:r w:rsidRPr="00506998">
                              <w:rPr>
                                <w:rFonts w:ascii="Trebuchet MS" w:hAnsi="Trebuchet MS"/>
                                <w:b/>
                                <w:sz w:val="20"/>
                              </w:rPr>
                              <w:t>IF184802</w:t>
                            </w:r>
                          </w:p>
                          <w:p w14:paraId="317864B3" w14:textId="77777777" w:rsidR="00CF3092" w:rsidRPr="00D37FA8" w:rsidRDefault="00CF3092" w:rsidP="008009FC">
                            <w:pPr>
                              <w:jc w:val="both"/>
                              <w:rPr>
                                <w:rFonts w:ascii="Trebuchet MS" w:hAnsi="Trebuchet MS"/>
                                <w:b/>
                                <w:sz w:val="20"/>
                                <w:szCs w:val="20"/>
                                <w:lang w:val="id-ID"/>
                              </w:rPr>
                            </w:pPr>
                          </w:p>
                          <w:p w14:paraId="2DD4410D" w14:textId="057D2B0C" w:rsidR="00CF3092" w:rsidRDefault="00CF3092" w:rsidP="008009FC">
                            <w:pPr>
                              <w:jc w:val="both"/>
                              <w:rPr>
                                <w:rFonts w:ascii="Trebuchet MS" w:hAnsi="Trebuchet MS"/>
                                <w:b/>
                                <w:spacing w:val="-1"/>
                                <w:sz w:val="28"/>
                                <w:szCs w:val="28"/>
                              </w:rPr>
                            </w:pPr>
                            <w:r w:rsidRPr="00E57B04">
                              <w:rPr>
                                <w:rFonts w:ascii="Trebuchet MS" w:hAnsi="Trebuchet MS"/>
                                <w:b/>
                                <w:spacing w:val="-1"/>
                                <w:sz w:val="28"/>
                                <w:szCs w:val="28"/>
                              </w:rPr>
                              <w:t xml:space="preserve">PENINGKATAN AKURASI INDOOR POSITIONING SYSTEM BERBASIS </w:t>
                            </w:r>
                            <w:r w:rsidRPr="00280119">
                              <w:rPr>
                                <w:rFonts w:ascii="Trebuchet MS" w:hAnsi="Trebuchet MS"/>
                                <w:b/>
                                <w:i/>
                                <w:spacing w:val="-1"/>
                                <w:sz w:val="28"/>
                                <w:szCs w:val="28"/>
                              </w:rPr>
                              <w:t>TRILATERATION</w:t>
                            </w:r>
                            <w:r w:rsidRPr="00E57B04">
                              <w:rPr>
                                <w:rFonts w:ascii="Trebuchet MS" w:hAnsi="Trebuchet MS"/>
                                <w:b/>
                                <w:spacing w:val="-1"/>
                                <w:sz w:val="28"/>
                                <w:szCs w:val="28"/>
                              </w:rPr>
                              <w:t xml:space="preserve"> DENGAN </w:t>
                            </w:r>
                            <w:r w:rsidRPr="00280119">
                              <w:rPr>
                                <w:rFonts w:ascii="Trebuchet MS" w:hAnsi="Trebuchet MS"/>
                                <w:b/>
                                <w:i/>
                                <w:spacing w:val="-1"/>
                                <w:sz w:val="28"/>
                                <w:szCs w:val="28"/>
                              </w:rPr>
                              <w:t>KALMAN FILTER</w:t>
                            </w:r>
                          </w:p>
                          <w:p w14:paraId="1F04C35C" w14:textId="77777777" w:rsidR="00CF3092" w:rsidRPr="008009FC" w:rsidRDefault="00CF3092" w:rsidP="008009FC">
                            <w:pPr>
                              <w:jc w:val="both"/>
                              <w:rPr>
                                <w:rFonts w:ascii="Trebuchet MS" w:hAnsi="Trebuchet MS"/>
                                <w:b/>
                                <w:sz w:val="20"/>
                                <w:szCs w:val="28"/>
                                <w:lang w:val="id-ID"/>
                              </w:rPr>
                            </w:pPr>
                          </w:p>
                          <w:p w14:paraId="0A92E6A8" w14:textId="77777777" w:rsidR="00CF3092" w:rsidRPr="00D01EBA" w:rsidRDefault="00CF3092" w:rsidP="00CF3092">
                            <w:pPr>
                              <w:jc w:val="both"/>
                              <w:rPr>
                                <w:rFonts w:ascii="Trebuchet MS" w:hAnsi="Trebuchet MS"/>
                                <w:b/>
                                <w:sz w:val="20"/>
                                <w:szCs w:val="20"/>
                              </w:rPr>
                            </w:pPr>
                            <w:r>
                              <w:rPr>
                                <w:rFonts w:ascii="Trebuchet MS" w:hAnsi="Trebuchet MS"/>
                                <w:b/>
                                <w:sz w:val="20"/>
                                <w:szCs w:val="20"/>
                              </w:rPr>
                              <w:t>AGUNG DWI WICAKSONO</w:t>
                            </w:r>
                          </w:p>
                          <w:p w14:paraId="40A7684A" w14:textId="77777777" w:rsidR="00CF3092" w:rsidRPr="00D01EBA" w:rsidRDefault="00CF3092" w:rsidP="00CF3092">
                            <w:pPr>
                              <w:jc w:val="both"/>
                              <w:rPr>
                                <w:rFonts w:ascii="Trebuchet MS" w:hAnsi="Trebuchet MS"/>
                                <w:b/>
                                <w:sz w:val="20"/>
                                <w:szCs w:val="20"/>
                              </w:rPr>
                            </w:pPr>
                            <w:r>
                              <w:rPr>
                                <w:rFonts w:ascii="Trebuchet MS" w:hAnsi="Trebuchet MS"/>
                                <w:b/>
                                <w:sz w:val="20"/>
                                <w:szCs w:val="20"/>
                              </w:rPr>
                              <w:t>NRP 051116</w:t>
                            </w:r>
                            <w:r w:rsidRPr="00D01EBA">
                              <w:rPr>
                                <w:rFonts w:ascii="Trebuchet MS" w:hAnsi="Trebuchet MS"/>
                                <w:b/>
                                <w:sz w:val="20"/>
                                <w:szCs w:val="20"/>
                              </w:rPr>
                              <w:t>40000</w:t>
                            </w:r>
                            <w:r>
                              <w:rPr>
                                <w:rFonts w:ascii="Trebuchet MS" w:hAnsi="Trebuchet MS"/>
                                <w:b/>
                                <w:sz w:val="20"/>
                                <w:szCs w:val="20"/>
                              </w:rPr>
                              <w:t>123</w:t>
                            </w:r>
                          </w:p>
                          <w:p w14:paraId="73971894" w14:textId="77777777" w:rsidR="00CF3092" w:rsidRPr="00317D15" w:rsidRDefault="00CF3092" w:rsidP="008009FC">
                            <w:pPr>
                              <w:jc w:val="both"/>
                              <w:rPr>
                                <w:rFonts w:ascii="Trebuchet MS" w:hAnsi="Trebuchet MS"/>
                                <w:b/>
                                <w:sz w:val="20"/>
                                <w:szCs w:val="20"/>
                              </w:rPr>
                            </w:pPr>
                          </w:p>
                          <w:p w14:paraId="0696E8F8" w14:textId="77777777" w:rsidR="00CF3092" w:rsidRPr="00317D15" w:rsidRDefault="00CF3092"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CF3092" w:rsidRPr="00D37FA8" w:rsidRDefault="00CF3092" w:rsidP="008009FC">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1122A018" w14:textId="77777777" w:rsidR="00CF3092" w:rsidRPr="00317D15" w:rsidRDefault="00CF3092" w:rsidP="008009FC">
                            <w:pPr>
                              <w:pStyle w:val="NoSpacing"/>
                              <w:jc w:val="both"/>
                              <w:rPr>
                                <w:rFonts w:ascii="Trebuchet MS" w:hAnsi="Trebuchet MS"/>
                                <w:b/>
                                <w:sz w:val="20"/>
                                <w:szCs w:val="20"/>
                              </w:rPr>
                            </w:pPr>
                          </w:p>
                          <w:p w14:paraId="78646B71" w14:textId="77777777" w:rsidR="00CF3092" w:rsidRPr="00317D15" w:rsidRDefault="00CF3092"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CF3092" w:rsidRPr="00D37FA8" w:rsidRDefault="00CF3092" w:rsidP="00D37FA8">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651C4739" w14:textId="515BE102" w:rsidR="00CF3092" w:rsidRPr="00317D15" w:rsidRDefault="00CF3092" w:rsidP="008009FC">
                            <w:pPr>
                              <w:jc w:val="both"/>
                              <w:rPr>
                                <w:rFonts w:ascii="Trebuchet MS" w:hAnsi="Trebuchet MS"/>
                                <w:b/>
                                <w:sz w:val="20"/>
                                <w:szCs w:val="20"/>
                                <w:lang w:val="id-ID"/>
                              </w:rPr>
                            </w:pPr>
                          </w:p>
                          <w:p w14:paraId="4CD3E969" w14:textId="77777777" w:rsidR="00CF3092" w:rsidRPr="00317D15" w:rsidRDefault="00CF3092" w:rsidP="008009FC">
                            <w:pPr>
                              <w:jc w:val="both"/>
                              <w:rPr>
                                <w:rFonts w:ascii="Trebuchet MS" w:hAnsi="Trebuchet MS"/>
                                <w:b/>
                                <w:sz w:val="20"/>
                                <w:szCs w:val="20"/>
                                <w:lang w:val="id-ID"/>
                              </w:rPr>
                            </w:pPr>
                          </w:p>
                          <w:p w14:paraId="08E5468D" w14:textId="77777777" w:rsidR="00CF3092" w:rsidRPr="00317D15" w:rsidRDefault="00CF3092"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0EDF01C5" w14:textId="77777777" w:rsidR="00CF3092" w:rsidRDefault="00CF3092" w:rsidP="008009FC">
                            <w:pPr>
                              <w:jc w:val="both"/>
                              <w:rPr>
                                <w:rFonts w:ascii="Trebuchet MS" w:hAnsi="Trebuchet MS"/>
                                <w:b/>
                                <w:sz w:val="20"/>
                                <w:szCs w:val="20"/>
                              </w:rPr>
                            </w:pPr>
                            <w:r w:rsidRPr="00F411B5">
                              <w:rPr>
                                <w:rFonts w:ascii="Trebuchet MS" w:hAnsi="Trebuchet MS"/>
                                <w:b/>
                                <w:sz w:val="20"/>
                                <w:szCs w:val="20"/>
                              </w:rPr>
                              <w:t>Fakultas Teknologi Elektro dan Informatika Cerdas</w:t>
                            </w:r>
                          </w:p>
                          <w:p w14:paraId="79C63A3A" w14:textId="4E764CBE" w:rsidR="00CF3092" w:rsidRPr="00317D15" w:rsidRDefault="00CF3092"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7A2A4723" w:rsidR="00CF3092" w:rsidRPr="00317D15" w:rsidRDefault="00CF3092" w:rsidP="008009FC">
                            <w:pPr>
                              <w:jc w:val="both"/>
                              <w:rPr>
                                <w:rFonts w:ascii="Trebuchet MS" w:hAnsi="Trebuchet MS"/>
                                <w:b/>
                                <w:sz w:val="20"/>
                                <w:szCs w:val="20"/>
                              </w:rPr>
                            </w:pPr>
                            <w:r>
                              <w:rPr>
                                <w:rFonts w:ascii="Trebuchet MS" w:hAnsi="Trebuchet MS"/>
                                <w:b/>
                                <w:sz w:val="20"/>
                                <w:szCs w:val="20"/>
                              </w:rPr>
                              <w:t>Surabaya 2020</w:t>
                            </w:r>
                          </w:p>
                          <w:p w14:paraId="63F3BA59" w14:textId="77777777" w:rsidR="00CF3092" w:rsidRPr="008009FC" w:rsidRDefault="00CF3092" w:rsidP="008009FC">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FDC62" id="_x0000_s1027" type="#_x0000_t202" style="position:absolute;left:0;text-align:left;margin-left:-6.4pt;margin-top:14.4pt;width:296.35pt;height:272.25pt;z-index:252136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" filled="f" stroked="f">
                <v:textbox>
                  <w:txbxContent>
                    <w:p w14:paraId="37FE4A62" w14:textId="0AE912CF" w:rsidR="00CF3092" w:rsidRPr="008009FC" w:rsidRDefault="00CF3092" w:rsidP="008009FC">
                      <w:pPr>
                        <w:jc w:val="both"/>
                        <w:rPr>
                          <w:rFonts w:ascii="Trebuchet MS" w:hAnsi="Trebuchet MS"/>
                          <w:b/>
                          <w:sz w:val="20"/>
                          <w:szCs w:val="20"/>
                        </w:rPr>
                      </w:pPr>
                      <w:r w:rsidRPr="008009FC">
                        <w:rPr>
                          <w:rFonts w:ascii="Trebuchet MS" w:hAnsi="Trebuchet MS"/>
                          <w:b/>
                          <w:sz w:val="20"/>
                          <w:szCs w:val="20"/>
                          <w:lang w:val="id-ID"/>
                        </w:rPr>
                        <w:t>TUGAS AKHIR</w:t>
                      </w:r>
                      <w:r>
                        <w:rPr>
                          <w:rFonts w:ascii="Trebuchet MS" w:hAnsi="Trebuchet MS"/>
                          <w:b/>
                          <w:sz w:val="20"/>
                          <w:szCs w:val="20"/>
                          <w:lang w:val="id-ID"/>
                        </w:rPr>
                        <w:t>-</w:t>
                      </w:r>
                      <w:r w:rsidRPr="00506998">
                        <w:rPr>
                          <w:rFonts w:ascii="Trebuchet MS" w:hAnsi="Trebuchet MS"/>
                          <w:b/>
                          <w:sz w:val="20"/>
                        </w:rPr>
                        <w:t>IF184802</w:t>
                      </w:r>
                    </w:p>
                    <w:p w14:paraId="317864B3" w14:textId="77777777" w:rsidR="00CF3092" w:rsidRPr="00D37FA8" w:rsidRDefault="00CF3092" w:rsidP="008009FC">
                      <w:pPr>
                        <w:jc w:val="both"/>
                        <w:rPr>
                          <w:rFonts w:ascii="Trebuchet MS" w:hAnsi="Trebuchet MS"/>
                          <w:b/>
                          <w:sz w:val="20"/>
                          <w:szCs w:val="20"/>
                          <w:lang w:val="id-ID"/>
                        </w:rPr>
                      </w:pPr>
                    </w:p>
                    <w:p w14:paraId="2DD4410D" w14:textId="057D2B0C" w:rsidR="00CF3092" w:rsidRDefault="00CF3092" w:rsidP="008009FC">
                      <w:pPr>
                        <w:jc w:val="both"/>
                        <w:rPr>
                          <w:rFonts w:ascii="Trebuchet MS" w:hAnsi="Trebuchet MS"/>
                          <w:b/>
                          <w:spacing w:val="-1"/>
                          <w:sz w:val="28"/>
                          <w:szCs w:val="28"/>
                        </w:rPr>
                      </w:pPr>
                      <w:r w:rsidRPr="00E57B04">
                        <w:rPr>
                          <w:rFonts w:ascii="Trebuchet MS" w:hAnsi="Trebuchet MS"/>
                          <w:b/>
                          <w:spacing w:val="-1"/>
                          <w:sz w:val="28"/>
                          <w:szCs w:val="28"/>
                        </w:rPr>
                        <w:t xml:space="preserve">PENINGKATAN AKURASI INDOOR POSITIONING SYSTEM BERBASIS </w:t>
                      </w:r>
                      <w:r w:rsidRPr="00280119">
                        <w:rPr>
                          <w:rFonts w:ascii="Trebuchet MS" w:hAnsi="Trebuchet MS"/>
                          <w:b/>
                          <w:i/>
                          <w:spacing w:val="-1"/>
                          <w:sz w:val="28"/>
                          <w:szCs w:val="28"/>
                        </w:rPr>
                        <w:t>TRILATERATION</w:t>
                      </w:r>
                      <w:r w:rsidRPr="00E57B04">
                        <w:rPr>
                          <w:rFonts w:ascii="Trebuchet MS" w:hAnsi="Trebuchet MS"/>
                          <w:b/>
                          <w:spacing w:val="-1"/>
                          <w:sz w:val="28"/>
                          <w:szCs w:val="28"/>
                        </w:rPr>
                        <w:t xml:space="preserve"> DENGAN </w:t>
                      </w:r>
                      <w:r w:rsidRPr="00280119">
                        <w:rPr>
                          <w:rFonts w:ascii="Trebuchet MS" w:hAnsi="Trebuchet MS"/>
                          <w:b/>
                          <w:i/>
                          <w:spacing w:val="-1"/>
                          <w:sz w:val="28"/>
                          <w:szCs w:val="28"/>
                        </w:rPr>
                        <w:t>KALMAN FILTER</w:t>
                      </w:r>
                    </w:p>
                    <w:p w14:paraId="1F04C35C" w14:textId="77777777" w:rsidR="00CF3092" w:rsidRPr="008009FC" w:rsidRDefault="00CF3092" w:rsidP="008009FC">
                      <w:pPr>
                        <w:jc w:val="both"/>
                        <w:rPr>
                          <w:rFonts w:ascii="Trebuchet MS" w:hAnsi="Trebuchet MS"/>
                          <w:b/>
                          <w:sz w:val="20"/>
                          <w:szCs w:val="28"/>
                          <w:lang w:val="id-ID"/>
                        </w:rPr>
                      </w:pPr>
                    </w:p>
                    <w:p w14:paraId="0A92E6A8" w14:textId="77777777" w:rsidR="00CF3092" w:rsidRPr="00D01EBA" w:rsidRDefault="00CF3092" w:rsidP="00CF3092">
                      <w:pPr>
                        <w:jc w:val="both"/>
                        <w:rPr>
                          <w:rFonts w:ascii="Trebuchet MS" w:hAnsi="Trebuchet MS"/>
                          <w:b/>
                          <w:sz w:val="20"/>
                          <w:szCs w:val="20"/>
                        </w:rPr>
                      </w:pPr>
                      <w:r>
                        <w:rPr>
                          <w:rFonts w:ascii="Trebuchet MS" w:hAnsi="Trebuchet MS"/>
                          <w:b/>
                          <w:sz w:val="20"/>
                          <w:szCs w:val="20"/>
                        </w:rPr>
                        <w:t>AGUNG DWI WICAKSONO</w:t>
                      </w:r>
                    </w:p>
                    <w:p w14:paraId="40A7684A" w14:textId="77777777" w:rsidR="00CF3092" w:rsidRPr="00D01EBA" w:rsidRDefault="00CF3092" w:rsidP="00CF3092">
                      <w:pPr>
                        <w:jc w:val="both"/>
                        <w:rPr>
                          <w:rFonts w:ascii="Trebuchet MS" w:hAnsi="Trebuchet MS"/>
                          <w:b/>
                          <w:sz w:val="20"/>
                          <w:szCs w:val="20"/>
                        </w:rPr>
                      </w:pPr>
                      <w:r>
                        <w:rPr>
                          <w:rFonts w:ascii="Trebuchet MS" w:hAnsi="Trebuchet MS"/>
                          <w:b/>
                          <w:sz w:val="20"/>
                          <w:szCs w:val="20"/>
                        </w:rPr>
                        <w:t>NRP 051116</w:t>
                      </w:r>
                      <w:r w:rsidRPr="00D01EBA">
                        <w:rPr>
                          <w:rFonts w:ascii="Trebuchet MS" w:hAnsi="Trebuchet MS"/>
                          <w:b/>
                          <w:sz w:val="20"/>
                          <w:szCs w:val="20"/>
                        </w:rPr>
                        <w:t>40000</w:t>
                      </w:r>
                      <w:r>
                        <w:rPr>
                          <w:rFonts w:ascii="Trebuchet MS" w:hAnsi="Trebuchet MS"/>
                          <w:b/>
                          <w:sz w:val="20"/>
                          <w:szCs w:val="20"/>
                        </w:rPr>
                        <w:t>123</w:t>
                      </w:r>
                    </w:p>
                    <w:p w14:paraId="73971894" w14:textId="77777777" w:rsidR="00CF3092" w:rsidRPr="00317D15" w:rsidRDefault="00CF3092" w:rsidP="008009FC">
                      <w:pPr>
                        <w:jc w:val="both"/>
                        <w:rPr>
                          <w:rFonts w:ascii="Trebuchet MS" w:hAnsi="Trebuchet MS"/>
                          <w:b/>
                          <w:sz w:val="20"/>
                          <w:szCs w:val="20"/>
                        </w:rPr>
                      </w:pPr>
                    </w:p>
                    <w:p w14:paraId="0696E8F8" w14:textId="77777777" w:rsidR="00CF3092" w:rsidRPr="00317D15" w:rsidRDefault="00CF3092" w:rsidP="008009FC">
                      <w:pPr>
                        <w:pStyle w:val="NoSpacing"/>
                        <w:jc w:val="both"/>
                        <w:rPr>
                          <w:rFonts w:ascii="Trebuchet MS" w:hAnsi="Trebuchet MS"/>
                          <w:b/>
                          <w:sz w:val="20"/>
                          <w:szCs w:val="20"/>
                          <w:lang w:val="id-ID"/>
                        </w:rPr>
                      </w:pPr>
                      <w:r w:rsidRPr="00317D15">
                        <w:rPr>
                          <w:rFonts w:ascii="Trebuchet MS" w:hAnsi="Trebuchet MS"/>
                          <w:b/>
                          <w:sz w:val="20"/>
                          <w:szCs w:val="20"/>
                          <w:lang w:val="id-ID"/>
                        </w:rPr>
                        <w:t>Dosen Pembimbing I</w:t>
                      </w:r>
                    </w:p>
                    <w:p w14:paraId="310AD6A5" w14:textId="56559E39" w:rsidR="00CF3092" w:rsidRPr="00D37FA8" w:rsidRDefault="00CF3092" w:rsidP="008009FC">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1122A018" w14:textId="77777777" w:rsidR="00CF3092" w:rsidRPr="00317D15" w:rsidRDefault="00CF3092" w:rsidP="008009FC">
                      <w:pPr>
                        <w:pStyle w:val="NoSpacing"/>
                        <w:jc w:val="both"/>
                        <w:rPr>
                          <w:rFonts w:ascii="Trebuchet MS" w:hAnsi="Trebuchet MS"/>
                          <w:b/>
                          <w:sz w:val="20"/>
                          <w:szCs w:val="20"/>
                        </w:rPr>
                      </w:pPr>
                    </w:p>
                    <w:p w14:paraId="78646B71" w14:textId="77777777" w:rsidR="00CF3092" w:rsidRPr="00317D15" w:rsidRDefault="00CF3092" w:rsidP="008009FC">
                      <w:pPr>
                        <w:jc w:val="both"/>
                        <w:rPr>
                          <w:rFonts w:ascii="Trebuchet MS" w:hAnsi="Trebuchet MS"/>
                          <w:b/>
                          <w:sz w:val="20"/>
                          <w:szCs w:val="20"/>
                        </w:rPr>
                      </w:pPr>
                      <w:r w:rsidRPr="00317D15">
                        <w:rPr>
                          <w:rFonts w:ascii="Trebuchet MS" w:hAnsi="Trebuchet MS"/>
                          <w:b/>
                          <w:sz w:val="20"/>
                          <w:szCs w:val="20"/>
                        </w:rPr>
                        <w:t>Dosen Pembimbing II</w:t>
                      </w:r>
                    </w:p>
                    <w:p w14:paraId="5FC7223D" w14:textId="77777777" w:rsidR="00CF3092" w:rsidRPr="00D37FA8" w:rsidRDefault="00CF3092" w:rsidP="00D37FA8">
                      <w:pPr>
                        <w:jc w:val="both"/>
                        <w:rPr>
                          <w:rFonts w:ascii="Trebuchet MS" w:hAnsi="Trebuchet MS"/>
                          <w:b/>
                          <w:sz w:val="20"/>
                          <w:szCs w:val="20"/>
                          <w:lang w:val="id-ID"/>
                        </w:rPr>
                      </w:pPr>
                      <w:r w:rsidRPr="00D37FA8">
                        <w:rPr>
                          <w:rFonts w:ascii="Trebuchet MS" w:hAnsi="Trebuchet MS"/>
                          <w:b/>
                          <w:sz w:val="20"/>
                          <w:szCs w:val="20"/>
                        </w:rPr>
                        <w:t xml:space="preserve">Tohari Ahmad,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IT., Ph.D.</w:t>
                      </w:r>
                    </w:p>
                    <w:p w14:paraId="651C4739" w14:textId="515BE102" w:rsidR="00CF3092" w:rsidRPr="00317D15" w:rsidRDefault="00CF3092" w:rsidP="008009FC">
                      <w:pPr>
                        <w:jc w:val="both"/>
                        <w:rPr>
                          <w:rFonts w:ascii="Trebuchet MS" w:hAnsi="Trebuchet MS"/>
                          <w:b/>
                          <w:sz w:val="20"/>
                          <w:szCs w:val="20"/>
                          <w:lang w:val="id-ID"/>
                        </w:rPr>
                      </w:pPr>
                    </w:p>
                    <w:p w14:paraId="4CD3E969" w14:textId="77777777" w:rsidR="00CF3092" w:rsidRPr="00317D15" w:rsidRDefault="00CF3092" w:rsidP="008009FC">
                      <w:pPr>
                        <w:jc w:val="both"/>
                        <w:rPr>
                          <w:rFonts w:ascii="Trebuchet MS" w:hAnsi="Trebuchet MS"/>
                          <w:b/>
                          <w:sz w:val="20"/>
                          <w:szCs w:val="20"/>
                          <w:lang w:val="id-ID"/>
                        </w:rPr>
                      </w:pPr>
                    </w:p>
                    <w:p w14:paraId="08E5468D" w14:textId="77777777" w:rsidR="00CF3092" w:rsidRPr="00317D15" w:rsidRDefault="00CF3092" w:rsidP="008009FC">
                      <w:pPr>
                        <w:jc w:val="both"/>
                        <w:rPr>
                          <w:rFonts w:ascii="Trebuchet MS" w:hAnsi="Trebuchet MS"/>
                          <w:b/>
                          <w:sz w:val="20"/>
                          <w:szCs w:val="20"/>
                          <w:lang w:val="en-ID"/>
                        </w:rPr>
                      </w:pPr>
                      <w:r w:rsidRPr="00317D15">
                        <w:rPr>
                          <w:rFonts w:ascii="Trebuchet MS" w:hAnsi="Trebuchet MS"/>
                          <w:b/>
                          <w:sz w:val="20"/>
                          <w:szCs w:val="20"/>
                          <w:lang w:val="en-ID"/>
                        </w:rPr>
                        <w:t>DEPARTEMEN INFORMATIKA</w:t>
                      </w:r>
                    </w:p>
                    <w:p w14:paraId="0EDF01C5" w14:textId="77777777" w:rsidR="00CF3092" w:rsidRDefault="00CF3092" w:rsidP="008009FC">
                      <w:pPr>
                        <w:jc w:val="both"/>
                        <w:rPr>
                          <w:rFonts w:ascii="Trebuchet MS" w:hAnsi="Trebuchet MS"/>
                          <w:b/>
                          <w:sz w:val="20"/>
                          <w:szCs w:val="20"/>
                        </w:rPr>
                      </w:pPr>
                      <w:r w:rsidRPr="00F411B5">
                        <w:rPr>
                          <w:rFonts w:ascii="Trebuchet MS" w:hAnsi="Trebuchet MS"/>
                          <w:b/>
                          <w:sz w:val="20"/>
                          <w:szCs w:val="20"/>
                        </w:rPr>
                        <w:t>Fakultas Teknologi Elektro dan Informatika Cerdas</w:t>
                      </w:r>
                    </w:p>
                    <w:p w14:paraId="79C63A3A" w14:textId="4E764CBE" w:rsidR="00CF3092" w:rsidRPr="00317D15" w:rsidRDefault="00CF3092" w:rsidP="008009FC">
                      <w:pPr>
                        <w:jc w:val="both"/>
                        <w:rPr>
                          <w:rFonts w:ascii="Trebuchet MS" w:hAnsi="Trebuchet MS"/>
                          <w:b/>
                          <w:sz w:val="20"/>
                          <w:szCs w:val="20"/>
                        </w:rPr>
                      </w:pPr>
                      <w:r w:rsidRPr="00317D15">
                        <w:rPr>
                          <w:rFonts w:ascii="Trebuchet MS" w:hAnsi="Trebuchet MS"/>
                          <w:b/>
                          <w:sz w:val="20"/>
                          <w:szCs w:val="20"/>
                        </w:rPr>
                        <w:t>Institut Teknologi Sepuluh Nopember</w:t>
                      </w:r>
                    </w:p>
                    <w:p w14:paraId="44B4B795" w14:textId="7A2A4723" w:rsidR="00CF3092" w:rsidRPr="00317D15" w:rsidRDefault="00CF3092" w:rsidP="008009FC">
                      <w:pPr>
                        <w:jc w:val="both"/>
                        <w:rPr>
                          <w:rFonts w:ascii="Trebuchet MS" w:hAnsi="Trebuchet MS"/>
                          <w:b/>
                          <w:sz w:val="20"/>
                          <w:szCs w:val="20"/>
                        </w:rPr>
                      </w:pPr>
                      <w:r>
                        <w:rPr>
                          <w:rFonts w:ascii="Trebuchet MS" w:hAnsi="Trebuchet MS"/>
                          <w:b/>
                          <w:sz w:val="20"/>
                          <w:szCs w:val="20"/>
                        </w:rPr>
                        <w:t>Surabaya 2020</w:t>
                      </w:r>
                    </w:p>
                    <w:p w14:paraId="63F3BA59" w14:textId="77777777" w:rsidR="00CF3092" w:rsidRPr="008009FC" w:rsidRDefault="00CF3092" w:rsidP="008009FC">
                      <w:pPr>
                        <w:rPr>
                          <w:rFonts w:ascii="Trebuchet MS" w:hAnsi="Trebuchet MS"/>
                          <w:sz w:val="20"/>
                          <w:lang w:val="id-ID"/>
                        </w:rPr>
                      </w:pPr>
                    </w:p>
                  </w:txbxContent>
                </v:textbox>
                <w10:wrap anchorx="margin"/>
              </v:shape>
            </w:pict>
          </mc:Fallback>
        </mc:AlternateContent>
      </w:r>
    </w:p>
    <w:p w14:paraId="11C6ECE3" w14:textId="4321EB71" w:rsidR="008009FC" w:rsidRPr="003B17C0" w:rsidRDefault="008009FC" w:rsidP="008009FC">
      <w:pPr>
        <w:ind w:firstLine="567"/>
        <w:jc w:val="both"/>
        <w:rPr>
          <w:rFonts w:ascii="Times New Roman" w:hAnsi="Times New Roman"/>
          <w:noProof/>
          <w:lang w:val="id-ID"/>
        </w:rPr>
      </w:pPr>
    </w:p>
    <w:p w14:paraId="177A7E82" w14:textId="54B67059" w:rsidR="008009FC" w:rsidRPr="003B17C0" w:rsidRDefault="008009FC" w:rsidP="008009FC">
      <w:pPr>
        <w:ind w:firstLine="567"/>
        <w:jc w:val="both"/>
        <w:rPr>
          <w:rFonts w:ascii="Times New Roman" w:hAnsi="Times New Roman"/>
          <w:noProof/>
          <w:lang w:val="id-ID"/>
        </w:rPr>
      </w:pPr>
    </w:p>
    <w:p w14:paraId="515403FD" w14:textId="77777777" w:rsidR="008009FC" w:rsidRPr="003B17C0" w:rsidRDefault="008009FC" w:rsidP="008009FC">
      <w:pPr>
        <w:ind w:firstLine="567"/>
        <w:jc w:val="both"/>
        <w:rPr>
          <w:rFonts w:ascii="Times New Roman" w:hAnsi="Times New Roman"/>
          <w:noProof/>
          <w:lang w:val="id-ID"/>
        </w:rPr>
      </w:pPr>
    </w:p>
    <w:p w14:paraId="1F29D4AF" w14:textId="77777777" w:rsidR="008009FC" w:rsidRPr="003B17C0" w:rsidRDefault="008009FC" w:rsidP="008009FC">
      <w:pPr>
        <w:ind w:firstLine="567"/>
        <w:jc w:val="both"/>
        <w:rPr>
          <w:rFonts w:ascii="Times New Roman" w:hAnsi="Times New Roman"/>
          <w:noProof/>
          <w:lang w:val="id-ID"/>
        </w:rPr>
      </w:pPr>
    </w:p>
    <w:p w14:paraId="22D0F3E6" w14:textId="77777777" w:rsidR="008009FC" w:rsidRPr="003B17C0" w:rsidRDefault="008009FC" w:rsidP="008009FC">
      <w:pPr>
        <w:ind w:firstLine="567"/>
        <w:jc w:val="both"/>
        <w:rPr>
          <w:rFonts w:ascii="Times New Roman" w:hAnsi="Times New Roman"/>
          <w:noProof/>
          <w:lang w:val="id-ID"/>
        </w:rPr>
      </w:pPr>
    </w:p>
    <w:p w14:paraId="45298C7B" w14:textId="77777777" w:rsidR="008009FC" w:rsidRPr="003B17C0" w:rsidRDefault="008009FC" w:rsidP="008009FC">
      <w:pPr>
        <w:ind w:firstLine="567"/>
        <w:jc w:val="both"/>
        <w:rPr>
          <w:rFonts w:ascii="Times New Roman" w:hAnsi="Times New Roman"/>
          <w:noProof/>
          <w:lang w:val="id-ID"/>
        </w:rPr>
      </w:pPr>
    </w:p>
    <w:p w14:paraId="65FF20ED" w14:textId="77777777" w:rsidR="008009FC" w:rsidRPr="003B17C0" w:rsidRDefault="008009FC" w:rsidP="008009FC">
      <w:pPr>
        <w:ind w:firstLine="567"/>
        <w:jc w:val="both"/>
        <w:rPr>
          <w:rFonts w:ascii="Times New Roman" w:hAnsi="Times New Roman"/>
          <w:noProof/>
          <w:lang w:val="id-ID"/>
        </w:rPr>
      </w:pPr>
    </w:p>
    <w:p w14:paraId="079F0090" w14:textId="77777777" w:rsidR="008009FC" w:rsidRPr="003B17C0" w:rsidRDefault="008009FC" w:rsidP="008009FC">
      <w:pPr>
        <w:ind w:firstLine="567"/>
        <w:jc w:val="both"/>
        <w:rPr>
          <w:rFonts w:ascii="Times New Roman" w:hAnsi="Times New Roman"/>
          <w:noProof/>
          <w:lang w:val="id-ID"/>
        </w:rPr>
      </w:pPr>
    </w:p>
    <w:p w14:paraId="79E54D54" w14:textId="77777777" w:rsidR="008009FC" w:rsidRPr="003B17C0" w:rsidRDefault="008009FC" w:rsidP="008009FC">
      <w:pPr>
        <w:ind w:firstLine="567"/>
        <w:jc w:val="both"/>
        <w:rPr>
          <w:rFonts w:ascii="Times New Roman" w:hAnsi="Times New Roman"/>
          <w:noProof/>
          <w:lang w:val="id-ID"/>
        </w:rPr>
      </w:pPr>
    </w:p>
    <w:p w14:paraId="6CD4987B" w14:textId="77777777" w:rsidR="008009FC" w:rsidRPr="003B17C0" w:rsidRDefault="008009FC" w:rsidP="008009FC">
      <w:pPr>
        <w:ind w:firstLine="567"/>
        <w:jc w:val="both"/>
        <w:rPr>
          <w:rFonts w:ascii="Times New Roman" w:hAnsi="Times New Roman"/>
          <w:noProof/>
          <w:lang w:val="id-ID"/>
        </w:rPr>
      </w:pPr>
    </w:p>
    <w:p w14:paraId="32EAA863" w14:textId="77777777" w:rsidR="008009FC" w:rsidRPr="003B17C0" w:rsidRDefault="008009FC" w:rsidP="008009FC">
      <w:pPr>
        <w:ind w:firstLine="567"/>
        <w:jc w:val="both"/>
        <w:rPr>
          <w:rFonts w:ascii="Times New Roman" w:hAnsi="Times New Roman"/>
          <w:noProof/>
          <w:lang w:val="id-ID"/>
        </w:rPr>
      </w:pPr>
    </w:p>
    <w:p w14:paraId="6F4AA19F" w14:textId="77777777" w:rsidR="008009FC" w:rsidRPr="003B17C0" w:rsidRDefault="008009FC" w:rsidP="008009FC">
      <w:pPr>
        <w:ind w:firstLine="567"/>
        <w:jc w:val="both"/>
        <w:rPr>
          <w:rFonts w:ascii="Times New Roman" w:hAnsi="Times New Roman"/>
          <w:noProof/>
          <w:lang w:val="id-ID"/>
        </w:rPr>
      </w:pPr>
    </w:p>
    <w:p w14:paraId="1D2751CA" w14:textId="77777777" w:rsidR="008009FC" w:rsidRPr="003B17C0" w:rsidRDefault="008009FC" w:rsidP="00695A15">
      <w:pPr>
        <w:jc w:val="both"/>
        <w:rPr>
          <w:rFonts w:ascii="Times New Roman" w:hAnsi="Times New Roman"/>
          <w:b/>
          <w:noProof/>
          <w:lang w:val="id-ID"/>
        </w:rPr>
        <w:sectPr w:rsidR="008009FC" w:rsidRPr="003B17C0" w:rsidSect="0023089B">
          <w:headerReference w:type="even" r:id="rId21"/>
          <w:headerReference w:type="default" r:id="rId22"/>
          <w:footerReference w:type="even" r:id="rId23"/>
          <w:footerReference w:type="default" r:id="rId24"/>
          <w:headerReference w:type="first" r:id="rId25"/>
          <w:footerReference w:type="first" r:id="rId26"/>
          <w:pgSz w:w="8392" w:h="11907" w:code="11"/>
          <w:pgMar w:top="1418" w:right="1134" w:bottom="1418" w:left="1418" w:header="720" w:footer="720" w:gutter="0"/>
          <w:pgNumType w:fmt="lowerRoman" w:start="1"/>
          <w:cols w:space="720"/>
          <w:titlePg/>
          <w:docGrid w:linePitch="326"/>
        </w:sectPr>
      </w:pPr>
    </w:p>
    <w:p w14:paraId="2DD9A2FE" w14:textId="77777777" w:rsidR="00642BD8" w:rsidRPr="003B17C0" w:rsidRDefault="008009FC" w:rsidP="00642BD8">
      <w:pPr>
        <w:spacing w:after="200"/>
        <w:ind w:right="27"/>
        <w:rPr>
          <w:rFonts w:ascii="Times New Roman" w:hAnsi="Times New Roman"/>
          <w:b/>
          <w:i/>
          <w:noProof/>
          <w:lang w:val="id-ID"/>
        </w:rPr>
        <w:sectPr w:rsidR="00642BD8" w:rsidRPr="003B17C0" w:rsidSect="00642BD8">
          <w:headerReference w:type="even" r:id="rId27"/>
          <w:headerReference w:type="default" r:id="rId28"/>
          <w:footerReference w:type="even" r:id="rId29"/>
          <w:footerReference w:type="default" r:id="rId30"/>
          <w:headerReference w:type="first" r:id="rId31"/>
          <w:footerReference w:type="first" r:id="rId32"/>
          <w:pgSz w:w="8391" w:h="11907" w:code="11"/>
          <w:pgMar w:top="1418" w:right="1134" w:bottom="1418" w:left="1418" w:header="720" w:footer="720" w:gutter="0"/>
          <w:pgNumType w:fmt="lowerRoman"/>
          <w:cols w:space="720"/>
          <w:titlePg/>
          <w:docGrid w:linePitch="360"/>
        </w:sectPr>
      </w:pPr>
      <w:r w:rsidRPr="003B17C0">
        <w:rPr>
          <w:rFonts w:ascii="Times New Roman" w:hAnsi="Times New Roman"/>
          <w:b/>
          <w:i/>
          <w:noProof/>
          <w:lang w:val="id-ID"/>
        </w:rPr>
        <w:lastRenderedPageBreak/>
        <w:t xml:space="preserve"> </w:t>
      </w:r>
      <w:r w:rsidR="00D51B43" w:rsidRPr="003B17C0">
        <w:rPr>
          <w:rFonts w:ascii="Times New Roman" w:hAnsi="Times New Roman"/>
          <w:b/>
          <w:i/>
          <w:noProof/>
          <w:lang w:val="id-ID"/>
        </w:rPr>
        <w:t>(Halaman ini sengaja dikosongkan)</w:t>
      </w:r>
      <w:bookmarkStart w:id="4" w:name="_Toc371760979"/>
      <w:bookmarkStart w:id="5" w:name="_Toc371761122"/>
    </w:p>
    <w:bookmarkEnd w:id="4"/>
    <w:bookmarkEnd w:id="5"/>
    <w:p w14:paraId="6784635C" w14:textId="4D1B37DC" w:rsidR="00D01EBA" w:rsidRPr="003B17C0" w:rsidRDefault="00D01EBA">
      <w:pPr>
        <w:rPr>
          <w:rFonts w:ascii="Times New Roman" w:eastAsia="SimSun" w:hAnsi="Times New Roman"/>
          <w:b/>
          <w:i/>
          <w:lang w:val="id-ID" w:eastAsia="zh-CN"/>
        </w:rPr>
      </w:pPr>
      <w:r w:rsidRPr="003B17C0">
        <w:rPr>
          <w:rFonts w:ascii="Times New Roman" w:eastAsia="SimSun" w:hAnsi="Times New Roman"/>
          <w:b/>
          <w:i/>
          <w:noProof/>
          <w:lang w:val="id-ID" w:eastAsia="ja-JP"/>
        </w:rPr>
        <w:lastRenderedPageBreak/>
        <mc:AlternateContent>
          <mc:Choice Requires="wps">
            <w:drawing>
              <wp:anchor distT="0" distB="0" distL="114300" distR="114300" simplePos="0" relativeHeight="252139520" behindDoc="0" locked="0" layoutInCell="1" allowOverlap="1" wp14:anchorId="283AC319" wp14:editId="65ECF163">
                <wp:simplePos x="0" y="0"/>
                <wp:positionH relativeFrom="margin">
                  <wp:align>left</wp:align>
                </wp:positionH>
                <wp:positionV relativeFrom="paragraph">
                  <wp:posOffset>1576070</wp:posOffset>
                </wp:positionV>
                <wp:extent cx="3763645" cy="4105275"/>
                <wp:effectExtent l="0" t="0" r="0" b="9525"/>
                <wp:wrapNone/>
                <wp:docPr id="45081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410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4B336" w14:textId="0B031D1B" w:rsidR="00CF3092" w:rsidRPr="008009FC" w:rsidRDefault="00CF3092"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S</w:t>
                            </w:r>
                            <w:r>
                              <w:rPr>
                                <w:rFonts w:ascii="Trebuchet MS" w:hAnsi="Trebuchet MS"/>
                                <w:b/>
                                <w:color w:val="000000" w:themeColor="text1"/>
                                <w:sz w:val="20"/>
                                <w:szCs w:val="20"/>
                                <w:lang w:val="id-ID"/>
                              </w:rPr>
                              <w:t>-</w:t>
                            </w:r>
                            <w:r w:rsidRPr="002E6BC3">
                              <w:rPr>
                                <w:rFonts w:ascii="Trebuchet MS" w:hAnsi="Trebuchet MS"/>
                                <w:b/>
                                <w:sz w:val="20"/>
                              </w:rPr>
                              <w:t>IF184802</w:t>
                            </w:r>
                          </w:p>
                          <w:p w14:paraId="4CBC02F2" w14:textId="77777777" w:rsidR="00CF3092" w:rsidRPr="008009FC" w:rsidRDefault="00CF3092" w:rsidP="00D01EBA">
                            <w:pPr>
                              <w:jc w:val="both"/>
                              <w:rPr>
                                <w:rFonts w:ascii="Trebuchet MS" w:hAnsi="Trebuchet MS"/>
                                <w:b/>
                                <w:sz w:val="20"/>
                                <w:szCs w:val="20"/>
                                <w:lang w:val="id-ID"/>
                              </w:rPr>
                            </w:pPr>
                          </w:p>
                          <w:p w14:paraId="52A5EA6E" w14:textId="60AD47CE" w:rsidR="00CF3092" w:rsidRDefault="00CF3092" w:rsidP="00D01EBA">
                            <w:pPr>
                              <w:jc w:val="both"/>
                              <w:rPr>
                                <w:rFonts w:ascii="Trebuchet MS" w:hAnsi="Trebuchet MS" w:cs="AdvTimes"/>
                                <w:b/>
                                <w:sz w:val="28"/>
                                <w:szCs w:val="28"/>
                                <w:lang w:val="id-ID"/>
                              </w:rPr>
                            </w:pPr>
                            <w:r w:rsidRPr="00CA52D5">
                              <w:rPr>
                                <w:rFonts w:ascii="Trebuchet MS" w:hAnsi="Trebuchet MS" w:cs="AdvTimes"/>
                                <w:b/>
                                <w:sz w:val="28"/>
                                <w:szCs w:val="28"/>
                                <w:lang w:val="id-ID"/>
                              </w:rPr>
                              <w:t xml:space="preserve">IMPROVEMENT OF </w:t>
                            </w:r>
                            <w:r w:rsidRPr="00280119">
                              <w:rPr>
                                <w:rFonts w:ascii="Trebuchet MS" w:hAnsi="Trebuchet MS" w:cs="AdvTimes"/>
                                <w:b/>
                                <w:i/>
                                <w:sz w:val="28"/>
                                <w:szCs w:val="28"/>
                                <w:lang w:val="id-ID"/>
                              </w:rPr>
                              <w:t>TRILATERATION</w:t>
                            </w:r>
                            <w:r w:rsidRPr="00CA52D5">
                              <w:rPr>
                                <w:rFonts w:ascii="Trebuchet MS" w:hAnsi="Trebuchet MS" w:cs="AdvTimes"/>
                                <w:b/>
                                <w:sz w:val="28"/>
                                <w:szCs w:val="28"/>
                                <w:lang w:val="id-ID"/>
                              </w:rPr>
                              <w:t xml:space="preserve"> BASED INDOOR POSITIONING SYSTEM WITH </w:t>
                            </w:r>
                            <w:r w:rsidRPr="00280119">
                              <w:rPr>
                                <w:rFonts w:ascii="Trebuchet MS" w:hAnsi="Trebuchet MS" w:cs="AdvTimes"/>
                                <w:b/>
                                <w:i/>
                                <w:sz w:val="28"/>
                                <w:szCs w:val="28"/>
                                <w:lang w:val="id-ID"/>
                              </w:rPr>
                              <w:t>KALMAN FILTER</w:t>
                            </w:r>
                          </w:p>
                          <w:p w14:paraId="32F13D27" w14:textId="77777777" w:rsidR="00CF3092" w:rsidRPr="00CA52D5" w:rsidRDefault="00CF3092" w:rsidP="00D01EBA">
                            <w:pPr>
                              <w:jc w:val="both"/>
                              <w:rPr>
                                <w:rFonts w:ascii="Trebuchet MS" w:hAnsi="Trebuchet MS"/>
                                <w:b/>
                                <w:sz w:val="20"/>
                                <w:szCs w:val="28"/>
                                <w:lang w:val="id-ID"/>
                              </w:rPr>
                            </w:pPr>
                          </w:p>
                          <w:p w14:paraId="421F5A46" w14:textId="01CF84AB" w:rsidR="00CF3092" w:rsidRPr="00D01EBA" w:rsidRDefault="00CF3092" w:rsidP="00D01EBA">
                            <w:pPr>
                              <w:jc w:val="both"/>
                              <w:rPr>
                                <w:rFonts w:ascii="Trebuchet MS" w:hAnsi="Trebuchet MS"/>
                                <w:b/>
                                <w:sz w:val="20"/>
                                <w:szCs w:val="20"/>
                              </w:rPr>
                            </w:pPr>
                            <w:r>
                              <w:rPr>
                                <w:rFonts w:ascii="Trebuchet MS" w:hAnsi="Trebuchet MS"/>
                                <w:b/>
                                <w:sz w:val="20"/>
                                <w:szCs w:val="20"/>
                              </w:rPr>
                              <w:t>AGUNG DWI WICAKSONO</w:t>
                            </w:r>
                          </w:p>
                          <w:p w14:paraId="47D700E0" w14:textId="6ECE32E6" w:rsidR="00CF3092" w:rsidRPr="00D01EBA" w:rsidRDefault="00CF3092" w:rsidP="00D01EBA">
                            <w:pPr>
                              <w:jc w:val="both"/>
                              <w:rPr>
                                <w:rFonts w:ascii="Trebuchet MS" w:hAnsi="Trebuchet MS"/>
                                <w:b/>
                                <w:sz w:val="20"/>
                                <w:szCs w:val="20"/>
                              </w:rPr>
                            </w:pPr>
                            <w:r>
                              <w:rPr>
                                <w:rFonts w:ascii="Trebuchet MS" w:hAnsi="Trebuchet MS"/>
                                <w:b/>
                                <w:sz w:val="20"/>
                                <w:szCs w:val="20"/>
                              </w:rPr>
                              <w:t>NRP 051116</w:t>
                            </w:r>
                            <w:r w:rsidRPr="00D01EBA">
                              <w:rPr>
                                <w:rFonts w:ascii="Trebuchet MS" w:hAnsi="Trebuchet MS"/>
                                <w:b/>
                                <w:sz w:val="20"/>
                                <w:szCs w:val="20"/>
                              </w:rPr>
                              <w:t>40000</w:t>
                            </w:r>
                            <w:r>
                              <w:rPr>
                                <w:rFonts w:ascii="Trebuchet MS" w:hAnsi="Trebuchet MS"/>
                                <w:b/>
                                <w:sz w:val="20"/>
                                <w:szCs w:val="20"/>
                              </w:rPr>
                              <w:t>123</w:t>
                            </w:r>
                          </w:p>
                          <w:p w14:paraId="1E497C3A" w14:textId="77777777" w:rsidR="00CF3092" w:rsidRPr="00D01EBA" w:rsidRDefault="00CF3092" w:rsidP="00D01EBA">
                            <w:pPr>
                              <w:jc w:val="both"/>
                              <w:rPr>
                                <w:rFonts w:ascii="Trebuchet MS" w:hAnsi="Trebuchet MS"/>
                                <w:b/>
                                <w:sz w:val="20"/>
                                <w:szCs w:val="20"/>
                              </w:rPr>
                            </w:pPr>
                          </w:p>
                          <w:p w14:paraId="042F714D" w14:textId="22BD0F08" w:rsidR="00CF3092" w:rsidRPr="00D01EBA" w:rsidRDefault="00CF3092"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CF3092" w:rsidRPr="00D37FA8" w:rsidRDefault="00CF3092" w:rsidP="00B36DA9">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285F69B4" w14:textId="77777777" w:rsidR="00CF3092" w:rsidRPr="00D01EBA" w:rsidRDefault="00CF3092" w:rsidP="00506998">
                            <w:pPr>
                              <w:pStyle w:val="Title"/>
                              <w:spacing w:line="240" w:lineRule="auto"/>
                              <w:jc w:val="both"/>
                              <w:rPr>
                                <w:rFonts w:ascii="Trebuchet MS" w:hAnsi="Trebuchet MS"/>
                                <w:sz w:val="20"/>
                              </w:rPr>
                            </w:pPr>
                          </w:p>
                          <w:p w14:paraId="6F66F05C" w14:textId="53A1EE93" w:rsidR="00CF3092" w:rsidRPr="00D01EBA" w:rsidRDefault="00CF3092" w:rsidP="00D01EBA">
                            <w:pPr>
                              <w:jc w:val="both"/>
                              <w:rPr>
                                <w:rFonts w:ascii="Trebuchet MS" w:hAnsi="Trebuchet MS"/>
                                <w:b/>
                                <w:sz w:val="20"/>
                                <w:szCs w:val="20"/>
                              </w:rPr>
                            </w:pPr>
                            <w:r>
                              <w:rPr>
                                <w:rFonts w:ascii="Trebuchet MS" w:hAnsi="Trebuchet MS"/>
                                <w:b/>
                                <w:sz w:val="20"/>
                                <w:szCs w:val="20"/>
                              </w:rPr>
                              <w:t>Second Advisor</w:t>
                            </w:r>
                          </w:p>
                          <w:p w14:paraId="731493C0" w14:textId="62E53370" w:rsidR="00CF3092" w:rsidRPr="00D01EBA" w:rsidRDefault="00CF3092" w:rsidP="00D01EBA">
                            <w:pPr>
                              <w:jc w:val="both"/>
                              <w:rPr>
                                <w:rFonts w:ascii="Trebuchet MS" w:hAnsi="Trebuchet MS"/>
                                <w:b/>
                                <w:sz w:val="20"/>
                                <w:szCs w:val="20"/>
                                <w:lang w:val="id-ID"/>
                              </w:rPr>
                            </w:pPr>
                            <w:r w:rsidRPr="00CA52D5">
                              <w:rPr>
                                <w:rFonts w:ascii="Trebuchet MS" w:hAnsi="Trebuchet MS"/>
                                <w:b/>
                                <w:sz w:val="20"/>
                                <w:szCs w:val="20"/>
                              </w:rPr>
                              <w:t xml:space="preserve">Ary Mazharuddin Shiddiqi, </w:t>
                            </w:r>
                            <w:proofErr w:type="gramStart"/>
                            <w:r w:rsidRPr="00CA52D5">
                              <w:rPr>
                                <w:rFonts w:ascii="Trebuchet MS" w:hAnsi="Trebuchet MS"/>
                                <w:b/>
                                <w:sz w:val="20"/>
                                <w:szCs w:val="20"/>
                              </w:rPr>
                              <w:t>S.Kom.,</w:t>
                            </w:r>
                            <w:proofErr w:type="gramEnd"/>
                            <w:r w:rsidRPr="00CA52D5">
                              <w:rPr>
                                <w:rFonts w:ascii="Trebuchet MS" w:hAnsi="Trebuchet MS"/>
                                <w:b/>
                                <w:sz w:val="20"/>
                                <w:szCs w:val="20"/>
                              </w:rPr>
                              <w:t xml:space="preserve"> M.Comp.Sc., Ph.D</w:t>
                            </w:r>
                          </w:p>
                          <w:p w14:paraId="77752754" w14:textId="77777777" w:rsidR="00CF3092" w:rsidRDefault="00CF3092" w:rsidP="00D01EBA">
                            <w:pPr>
                              <w:jc w:val="both"/>
                              <w:rPr>
                                <w:rFonts w:ascii="Trebuchet MS" w:hAnsi="Trebuchet MS"/>
                                <w:b/>
                                <w:sz w:val="20"/>
                                <w:szCs w:val="20"/>
                                <w:lang w:val="id-ID"/>
                              </w:rPr>
                            </w:pPr>
                          </w:p>
                          <w:p w14:paraId="719FCF70" w14:textId="77777777" w:rsidR="00CF3092" w:rsidRPr="00CA52D5" w:rsidRDefault="00CF3092" w:rsidP="00D01EBA">
                            <w:pPr>
                              <w:jc w:val="both"/>
                              <w:rPr>
                                <w:rFonts w:ascii="Trebuchet MS" w:hAnsi="Trebuchet MS"/>
                                <w:b/>
                                <w:sz w:val="20"/>
                                <w:szCs w:val="20"/>
                                <w:lang w:val="id-ID"/>
                              </w:rPr>
                            </w:pPr>
                          </w:p>
                          <w:p w14:paraId="6472C803" w14:textId="488095BB" w:rsidR="00CF3092" w:rsidRPr="00D01EBA" w:rsidRDefault="00CF3092"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3C591D08" w14:textId="094F4384" w:rsidR="00CF3092" w:rsidRPr="00D01EBA" w:rsidRDefault="00CF3092" w:rsidP="00D01EBA">
                            <w:pPr>
                              <w:jc w:val="both"/>
                              <w:rPr>
                                <w:rFonts w:ascii="Trebuchet MS" w:hAnsi="Trebuchet MS"/>
                                <w:b/>
                                <w:sz w:val="20"/>
                                <w:szCs w:val="20"/>
                              </w:rPr>
                            </w:pPr>
                            <w:r w:rsidRPr="00F411B5">
                              <w:rPr>
                                <w:rFonts w:ascii="Trebuchet MS" w:hAnsi="Trebuchet MS"/>
                                <w:b/>
                                <w:sz w:val="20"/>
                                <w:szCs w:val="20"/>
                              </w:rPr>
                              <w:t>Faculty of Intelligent Electrical and I</w:t>
                            </w:r>
                            <w:r>
                              <w:rPr>
                                <w:rFonts w:ascii="Trebuchet MS" w:hAnsi="Trebuchet MS"/>
                                <w:b/>
                                <w:sz w:val="20"/>
                                <w:szCs w:val="20"/>
                              </w:rPr>
                              <w:t xml:space="preserve">nformatics Technology </w:t>
                            </w:r>
                            <w:r w:rsidRPr="00D01EBA">
                              <w:rPr>
                                <w:rFonts w:ascii="Trebuchet MS" w:hAnsi="Trebuchet MS"/>
                                <w:b/>
                                <w:sz w:val="20"/>
                                <w:szCs w:val="20"/>
                              </w:rPr>
                              <w:t>Institut Teknologi Sepuluh Nopember</w:t>
                            </w:r>
                          </w:p>
                          <w:p w14:paraId="41BB7F1E" w14:textId="5617FF09" w:rsidR="00CF3092" w:rsidRPr="00317D15" w:rsidRDefault="00CF3092" w:rsidP="00D01EBA">
                            <w:pPr>
                              <w:jc w:val="both"/>
                              <w:rPr>
                                <w:rFonts w:ascii="Trebuchet MS" w:hAnsi="Trebuchet MS"/>
                                <w:b/>
                                <w:sz w:val="20"/>
                                <w:szCs w:val="20"/>
                              </w:rPr>
                            </w:pPr>
                            <w:r>
                              <w:rPr>
                                <w:rFonts w:ascii="Trebuchet MS" w:hAnsi="Trebuchet MS"/>
                                <w:b/>
                                <w:sz w:val="20"/>
                                <w:szCs w:val="20"/>
                              </w:rPr>
                              <w:t>Surabaya 2020</w:t>
                            </w:r>
                          </w:p>
                          <w:p w14:paraId="5108791D" w14:textId="77777777" w:rsidR="00CF3092" w:rsidRPr="008009FC" w:rsidRDefault="00CF3092" w:rsidP="00D01EBA">
                            <w:pPr>
                              <w:rPr>
                                <w:rFonts w:ascii="Trebuchet MS" w:hAnsi="Trebuchet MS"/>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3AC319" id="_x0000_s1028" type="#_x0000_t202" style="position:absolute;left:0;text-align:left;margin-left:0;margin-top:124.1pt;width:296.35pt;height:323.25pt;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5vvg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" filled="f" stroked="f">
                <v:textbox>
                  <w:txbxContent>
                    <w:p w14:paraId="5CE4B336" w14:textId="0B031D1B" w:rsidR="00CF3092" w:rsidRPr="008009FC" w:rsidRDefault="00CF3092" w:rsidP="00D01EBA">
                      <w:pPr>
                        <w:jc w:val="both"/>
                        <w:rPr>
                          <w:rFonts w:ascii="Trebuchet MS" w:hAnsi="Trebuchet MS"/>
                          <w:b/>
                          <w:sz w:val="20"/>
                          <w:szCs w:val="20"/>
                        </w:rPr>
                      </w:pPr>
                      <w:r w:rsidRPr="0064297E">
                        <w:rPr>
                          <w:rFonts w:ascii="Trebuchet MS" w:hAnsi="Trebuchet MS"/>
                          <w:b/>
                          <w:color w:val="000000" w:themeColor="text1"/>
                          <w:sz w:val="20"/>
                          <w:szCs w:val="20"/>
                          <w:lang w:val="id-ID"/>
                        </w:rPr>
                        <w:t>UNDERGRADUATE THES</w:t>
                      </w:r>
                      <w:r>
                        <w:rPr>
                          <w:rFonts w:ascii="Trebuchet MS" w:hAnsi="Trebuchet MS"/>
                          <w:b/>
                          <w:color w:val="000000" w:themeColor="text1"/>
                          <w:sz w:val="20"/>
                          <w:szCs w:val="20"/>
                        </w:rPr>
                        <w:t>I</w:t>
                      </w:r>
                      <w:r w:rsidRPr="0064297E">
                        <w:rPr>
                          <w:rFonts w:ascii="Trebuchet MS" w:hAnsi="Trebuchet MS"/>
                          <w:b/>
                          <w:color w:val="000000" w:themeColor="text1"/>
                          <w:sz w:val="20"/>
                          <w:szCs w:val="20"/>
                          <w:lang w:val="id-ID"/>
                        </w:rPr>
                        <w:t>S</w:t>
                      </w:r>
                      <w:r>
                        <w:rPr>
                          <w:rFonts w:ascii="Trebuchet MS" w:hAnsi="Trebuchet MS"/>
                          <w:b/>
                          <w:color w:val="000000" w:themeColor="text1"/>
                          <w:sz w:val="20"/>
                          <w:szCs w:val="20"/>
                          <w:lang w:val="id-ID"/>
                        </w:rPr>
                        <w:t>-</w:t>
                      </w:r>
                      <w:r w:rsidRPr="002E6BC3">
                        <w:rPr>
                          <w:rFonts w:ascii="Trebuchet MS" w:hAnsi="Trebuchet MS"/>
                          <w:b/>
                          <w:sz w:val="20"/>
                        </w:rPr>
                        <w:t>IF184802</w:t>
                      </w:r>
                    </w:p>
                    <w:p w14:paraId="4CBC02F2" w14:textId="77777777" w:rsidR="00CF3092" w:rsidRPr="008009FC" w:rsidRDefault="00CF3092" w:rsidP="00D01EBA">
                      <w:pPr>
                        <w:jc w:val="both"/>
                        <w:rPr>
                          <w:rFonts w:ascii="Trebuchet MS" w:hAnsi="Trebuchet MS"/>
                          <w:b/>
                          <w:sz w:val="20"/>
                          <w:szCs w:val="20"/>
                          <w:lang w:val="id-ID"/>
                        </w:rPr>
                      </w:pPr>
                    </w:p>
                    <w:p w14:paraId="52A5EA6E" w14:textId="60AD47CE" w:rsidR="00CF3092" w:rsidRDefault="00CF3092" w:rsidP="00D01EBA">
                      <w:pPr>
                        <w:jc w:val="both"/>
                        <w:rPr>
                          <w:rFonts w:ascii="Trebuchet MS" w:hAnsi="Trebuchet MS" w:cs="AdvTimes"/>
                          <w:b/>
                          <w:sz w:val="28"/>
                          <w:szCs w:val="28"/>
                          <w:lang w:val="id-ID"/>
                        </w:rPr>
                      </w:pPr>
                      <w:r w:rsidRPr="00CA52D5">
                        <w:rPr>
                          <w:rFonts w:ascii="Trebuchet MS" w:hAnsi="Trebuchet MS" w:cs="AdvTimes"/>
                          <w:b/>
                          <w:sz w:val="28"/>
                          <w:szCs w:val="28"/>
                          <w:lang w:val="id-ID"/>
                        </w:rPr>
                        <w:t xml:space="preserve">IMPROVEMENT OF </w:t>
                      </w:r>
                      <w:r w:rsidRPr="00280119">
                        <w:rPr>
                          <w:rFonts w:ascii="Trebuchet MS" w:hAnsi="Trebuchet MS" w:cs="AdvTimes"/>
                          <w:b/>
                          <w:i/>
                          <w:sz w:val="28"/>
                          <w:szCs w:val="28"/>
                          <w:lang w:val="id-ID"/>
                        </w:rPr>
                        <w:t>TRILATERATION</w:t>
                      </w:r>
                      <w:r w:rsidRPr="00CA52D5">
                        <w:rPr>
                          <w:rFonts w:ascii="Trebuchet MS" w:hAnsi="Trebuchet MS" w:cs="AdvTimes"/>
                          <w:b/>
                          <w:sz w:val="28"/>
                          <w:szCs w:val="28"/>
                          <w:lang w:val="id-ID"/>
                        </w:rPr>
                        <w:t xml:space="preserve"> BASED INDOOR POSITIONING SYSTEM WITH </w:t>
                      </w:r>
                      <w:r w:rsidRPr="00280119">
                        <w:rPr>
                          <w:rFonts w:ascii="Trebuchet MS" w:hAnsi="Trebuchet MS" w:cs="AdvTimes"/>
                          <w:b/>
                          <w:i/>
                          <w:sz w:val="28"/>
                          <w:szCs w:val="28"/>
                          <w:lang w:val="id-ID"/>
                        </w:rPr>
                        <w:t>KALMAN FILTER</w:t>
                      </w:r>
                    </w:p>
                    <w:p w14:paraId="32F13D27" w14:textId="77777777" w:rsidR="00CF3092" w:rsidRPr="00CA52D5" w:rsidRDefault="00CF3092" w:rsidP="00D01EBA">
                      <w:pPr>
                        <w:jc w:val="both"/>
                        <w:rPr>
                          <w:rFonts w:ascii="Trebuchet MS" w:hAnsi="Trebuchet MS"/>
                          <w:b/>
                          <w:sz w:val="20"/>
                          <w:szCs w:val="28"/>
                          <w:lang w:val="id-ID"/>
                        </w:rPr>
                      </w:pPr>
                    </w:p>
                    <w:p w14:paraId="421F5A46" w14:textId="01CF84AB" w:rsidR="00CF3092" w:rsidRPr="00D01EBA" w:rsidRDefault="00CF3092" w:rsidP="00D01EBA">
                      <w:pPr>
                        <w:jc w:val="both"/>
                        <w:rPr>
                          <w:rFonts w:ascii="Trebuchet MS" w:hAnsi="Trebuchet MS"/>
                          <w:b/>
                          <w:sz w:val="20"/>
                          <w:szCs w:val="20"/>
                        </w:rPr>
                      </w:pPr>
                      <w:r>
                        <w:rPr>
                          <w:rFonts w:ascii="Trebuchet MS" w:hAnsi="Trebuchet MS"/>
                          <w:b/>
                          <w:sz w:val="20"/>
                          <w:szCs w:val="20"/>
                        </w:rPr>
                        <w:t>AGUNG DWI WICAKSONO</w:t>
                      </w:r>
                    </w:p>
                    <w:p w14:paraId="47D700E0" w14:textId="6ECE32E6" w:rsidR="00CF3092" w:rsidRPr="00D01EBA" w:rsidRDefault="00CF3092" w:rsidP="00D01EBA">
                      <w:pPr>
                        <w:jc w:val="both"/>
                        <w:rPr>
                          <w:rFonts w:ascii="Trebuchet MS" w:hAnsi="Trebuchet MS"/>
                          <w:b/>
                          <w:sz w:val="20"/>
                          <w:szCs w:val="20"/>
                        </w:rPr>
                      </w:pPr>
                      <w:r>
                        <w:rPr>
                          <w:rFonts w:ascii="Trebuchet MS" w:hAnsi="Trebuchet MS"/>
                          <w:b/>
                          <w:sz w:val="20"/>
                          <w:szCs w:val="20"/>
                        </w:rPr>
                        <w:t>NRP 051116</w:t>
                      </w:r>
                      <w:r w:rsidRPr="00D01EBA">
                        <w:rPr>
                          <w:rFonts w:ascii="Trebuchet MS" w:hAnsi="Trebuchet MS"/>
                          <w:b/>
                          <w:sz w:val="20"/>
                          <w:szCs w:val="20"/>
                        </w:rPr>
                        <w:t>40000</w:t>
                      </w:r>
                      <w:r>
                        <w:rPr>
                          <w:rFonts w:ascii="Trebuchet MS" w:hAnsi="Trebuchet MS"/>
                          <w:b/>
                          <w:sz w:val="20"/>
                          <w:szCs w:val="20"/>
                        </w:rPr>
                        <w:t>123</w:t>
                      </w:r>
                    </w:p>
                    <w:p w14:paraId="1E497C3A" w14:textId="77777777" w:rsidR="00CF3092" w:rsidRPr="00D01EBA" w:rsidRDefault="00CF3092" w:rsidP="00D01EBA">
                      <w:pPr>
                        <w:jc w:val="both"/>
                        <w:rPr>
                          <w:rFonts w:ascii="Trebuchet MS" w:hAnsi="Trebuchet MS"/>
                          <w:b/>
                          <w:sz w:val="20"/>
                          <w:szCs w:val="20"/>
                        </w:rPr>
                      </w:pPr>
                    </w:p>
                    <w:p w14:paraId="042F714D" w14:textId="22BD0F08" w:rsidR="00CF3092" w:rsidRPr="00D01EBA" w:rsidRDefault="00CF3092" w:rsidP="00506998">
                      <w:pPr>
                        <w:pStyle w:val="Title"/>
                        <w:spacing w:line="240" w:lineRule="auto"/>
                        <w:jc w:val="both"/>
                        <w:rPr>
                          <w:rFonts w:ascii="Trebuchet MS" w:hAnsi="Trebuchet MS"/>
                          <w:sz w:val="20"/>
                        </w:rPr>
                      </w:pPr>
                      <w:r>
                        <w:rPr>
                          <w:rFonts w:ascii="Trebuchet MS" w:hAnsi="Trebuchet MS"/>
                          <w:sz w:val="20"/>
                        </w:rPr>
                        <w:t>First Advisor</w:t>
                      </w:r>
                    </w:p>
                    <w:p w14:paraId="1C45163B" w14:textId="7FE32B6C" w:rsidR="00CF3092" w:rsidRPr="00D37FA8" w:rsidRDefault="00CF3092" w:rsidP="00B36DA9">
                      <w:pPr>
                        <w:pStyle w:val="NoSpacing"/>
                        <w:jc w:val="both"/>
                        <w:rPr>
                          <w:rFonts w:ascii="Trebuchet MS" w:hAnsi="Trebuchet MS"/>
                          <w:b/>
                          <w:sz w:val="20"/>
                          <w:szCs w:val="20"/>
                        </w:rPr>
                      </w:pPr>
                      <w:r>
                        <w:rPr>
                          <w:rFonts w:ascii="Trebuchet MS" w:hAnsi="Trebuchet MS"/>
                          <w:b/>
                          <w:sz w:val="20"/>
                          <w:szCs w:val="20"/>
                        </w:rPr>
                        <w:t>Waskitho</w:t>
                      </w:r>
                      <w:r w:rsidRPr="00D37FA8">
                        <w:rPr>
                          <w:rFonts w:ascii="Trebuchet MS" w:hAnsi="Trebuchet MS"/>
                          <w:b/>
                          <w:sz w:val="20"/>
                          <w:szCs w:val="20"/>
                        </w:rPr>
                        <w:t xml:space="preserve"> Wibisono, </w:t>
                      </w:r>
                      <w:proofErr w:type="gramStart"/>
                      <w:r w:rsidRPr="00D37FA8">
                        <w:rPr>
                          <w:rFonts w:ascii="Trebuchet MS" w:hAnsi="Trebuchet MS"/>
                          <w:b/>
                          <w:sz w:val="20"/>
                          <w:szCs w:val="20"/>
                        </w:rPr>
                        <w:t>S.Kom.,</w:t>
                      </w:r>
                      <w:proofErr w:type="gramEnd"/>
                      <w:r w:rsidRPr="00D37FA8">
                        <w:rPr>
                          <w:rFonts w:ascii="Trebuchet MS" w:hAnsi="Trebuchet MS"/>
                          <w:b/>
                          <w:sz w:val="20"/>
                          <w:szCs w:val="20"/>
                        </w:rPr>
                        <w:t xml:space="preserve"> M.Eng., Ph.D.</w:t>
                      </w:r>
                    </w:p>
                    <w:p w14:paraId="285F69B4" w14:textId="77777777" w:rsidR="00CF3092" w:rsidRPr="00D01EBA" w:rsidRDefault="00CF3092" w:rsidP="00506998">
                      <w:pPr>
                        <w:pStyle w:val="Title"/>
                        <w:spacing w:line="240" w:lineRule="auto"/>
                        <w:jc w:val="both"/>
                        <w:rPr>
                          <w:rFonts w:ascii="Trebuchet MS" w:hAnsi="Trebuchet MS"/>
                          <w:sz w:val="20"/>
                        </w:rPr>
                      </w:pPr>
                    </w:p>
                    <w:p w14:paraId="6F66F05C" w14:textId="53A1EE93" w:rsidR="00CF3092" w:rsidRPr="00D01EBA" w:rsidRDefault="00CF3092" w:rsidP="00D01EBA">
                      <w:pPr>
                        <w:jc w:val="both"/>
                        <w:rPr>
                          <w:rFonts w:ascii="Trebuchet MS" w:hAnsi="Trebuchet MS"/>
                          <w:b/>
                          <w:sz w:val="20"/>
                          <w:szCs w:val="20"/>
                        </w:rPr>
                      </w:pPr>
                      <w:r>
                        <w:rPr>
                          <w:rFonts w:ascii="Trebuchet MS" w:hAnsi="Trebuchet MS"/>
                          <w:b/>
                          <w:sz w:val="20"/>
                          <w:szCs w:val="20"/>
                        </w:rPr>
                        <w:t>Second Advisor</w:t>
                      </w:r>
                    </w:p>
                    <w:p w14:paraId="731493C0" w14:textId="62E53370" w:rsidR="00CF3092" w:rsidRPr="00D01EBA" w:rsidRDefault="00CF3092" w:rsidP="00D01EBA">
                      <w:pPr>
                        <w:jc w:val="both"/>
                        <w:rPr>
                          <w:rFonts w:ascii="Trebuchet MS" w:hAnsi="Trebuchet MS"/>
                          <w:b/>
                          <w:sz w:val="20"/>
                          <w:szCs w:val="20"/>
                          <w:lang w:val="id-ID"/>
                        </w:rPr>
                      </w:pPr>
                      <w:r w:rsidRPr="00CA52D5">
                        <w:rPr>
                          <w:rFonts w:ascii="Trebuchet MS" w:hAnsi="Trebuchet MS"/>
                          <w:b/>
                          <w:sz w:val="20"/>
                          <w:szCs w:val="20"/>
                        </w:rPr>
                        <w:t xml:space="preserve">Ary Mazharuddin Shiddiqi, </w:t>
                      </w:r>
                      <w:proofErr w:type="gramStart"/>
                      <w:r w:rsidRPr="00CA52D5">
                        <w:rPr>
                          <w:rFonts w:ascii="Trebuchet MS" w:hAnsi="Trebuchet MS"/>
                          <w:b/>
                          <w:sz w:val="20"/>
                          <w:szCs w:val="20"/>
                        </w:rPr>
                        <w:t>S.Kom.,</w:t>
                      </w:r>
                      <w:proofErr w:type="gramEnd"/>
                      <w:r w:rsidRPr="00CA52D5">
                        <w:rPr>
                          <w:rFonts w:ascii="Trebuchet MS" w:hAnsi="Trebuchet MS"/>
                          <w:b/>
                          <w:sz w:val="20"/>
                          <w:szCs w:val="20"/>
                        </w:rPr>
                        <w:t xml:space="preserve"> M.Comp.Sc., Ph.D</w:t>
                      </w:r>
                    </w:p>
                    <w:p w14:paraId="77752754" w14:textId="77777777" w:rsidR="00CF3092" w:rsidRDefault="00CF3092" w:rsidP="00D01EBA">
                      <w:pPr>
                        <w:jc w:val="both"/>
                        <w:rPr>
                          <w:rFonts w:ascii="Trebuchet MS" w:hAnsi="Trebuchet MS"/>
                          <w:b/>
                          <w:sz w:val="20"/>
                          <w:szCs w:val="20"/>
                          <w:lang w:val="id-ID"/>
                        </w:rPr>
                      </w:pPr>
                    </w:p>
                    <w:p w14:paraId="719FCF70" w14:textId="77777777" w:rsidR="00CF3092" w:rsidRPr="00CA52D5" w:rsidRDefault="00CF3092" w:rsidP="00D01EBA">
                      <w:pPr>
                        <w:jc w:val="both"/>
                        <w:rPr>
                          <w:rFonts w:ascii="Trebuchet MS" w:hAnsi="Trebuchet MS"/>
                          <w:b/>
                          <w:sz w:val="20"/>
                          <w:szCs w:val="20"/>
                          <w:lang w:val="id-ID"/>
                        </w:rPr>
                      </w:pPr>
                    </w:p>
                    <w:p w14:paraId="6472C803" w14:textId="488095BB" w:rsidR="00CF3092" w:rsidRPr="00D01EBA" w:rsidRDefault="00CF3092" w:rsidP="00D01EBA">
                      <w:pPr>
                        <w:jc w:val="both"/>
                        <w:rPr>
                          <w:rFonts w:ascii="Trebuchet MS" w:hAnsi="Trebuchet MS"/>
                          <w:b/>
                          <w:sz w:val="20"/>
                          <w:szCs w:val="20"/>
                          <w:lang w:val="en-ID"/>
                        </w:rPr>
                      </w:pPr>
                      <w:r>
                        <w:rPr>
                          <w:rFonts w:ascii="Trebuchet MS" w:hAnsi="Trebuchet MS"/>
                          <w:b/>
                          <w:sz w:val="20"/>
                          <w:szCs w:val="20"/>
                          <w:lang w:val="en-ID"/>
                        </w:rPr>
                        <w:t xml:space="preserve">INFORMATICS </w:t>
                      </w:r>
                      <w:r w:rsidRPr="00D01EBA">
                        <w:rPr>
                          <w:rFonts w:ascii="Trebuchet MS" w:hAnsi="Trebuchet MS"/>
                          <w:b/>
                          <w:sz w:val="20"/>
                          <w:szCs w:val="20"/>
                          <w:lang w:val="en-ID"/>
                        </w:rPr>
                        <w:t>DEPARTMEN</w:t>
                      </w:r>
                      <w:r>
                        <w:rPr>
                          <w:rFonts w:ascii="Trebuchet MS" w:hAnsi="Trebuchet MS"/>
                          <w:b/>
                          <w:sz w:val="20"/>
                          <w:szCs w:val="20"/>
                          <w:lang w:val="en-ID"/>
                        </w:rPr>
                        <w:t>T</w:t>
                      </w:r>
                    </w:p>
                    <w:p w14:paraId="3C591D08" w14:textId="094F4384" w:rsidR="00CF3092" w:rsidRPr="00D01EBA" w:rsidRDefault="00CF3092" w:rsidP="00D01EBA">
                      <w:pPr>
                        <w:jc w:val="both"/>
                        <w:rPr>
                          <w:rFonts w:ascii="Trebuchet MS" w:hAnsi="Trebuchet MS"/>
                          <w:b/>
                          <w:sz w:val="20"/>
                          <w:szCs w:val="20"/>
                        </w:rPr>
                      </w:pPr>
                      <w:r w:rsidRPr="00F411B5">
                        <w:rPr>
                          <w:rFonts w:ascii="Trebuchet MS" w:hAnsi="Trebuchet MS"/>
                          <w:b/>
                          <w:sz w:val="20"/>
                          <w:szCs w:val="20"/>
                        </w:rPr>
                        <w:t>Faculty of Intelligent Electrical and I</w:t>
                      </w:r>
                      <w:r>
                        <w:rPr>
                          <w:rFonts w:ascii="Trebuchet MS" w:hAnsi="Trebuchet MS"/>
                          <w:b/>
                          <w:sz w:val="20"/>
                          <w:szCs w:val="20"/>
                        </w:rPr>
                        <w:t xml:space="preserve">nformatics Technology </w:t>
                      </w:r>
                      <w:r w:rsidRPr="00D01EBA">
                        <w:rPr>
                          <w:rFonts w:ascii="Trebuchet MS" w:hAnsi="Trebuchet MS"/>
                          <w:b/>
                          <w:sz w:val="20"/>
                          <w:szCs w:val="20"/>
                        </w:rPr>
                        <w:t>Institut Teknologi Sepuluh Nopember</w:t>
                      </w:r>
                    </w:p>
                    <w:p w14:paraId="41BB7F1E" w14:textId="5617FF09" w:rsidR="00CF3092" w:rsidRPr="00317D15" w:rsidRDefault="00CF3092" w:rsidP="00D01EBA">
                      <w:pPr>
                        <w:jc w:val="both"/>
                        <w:rPr>
                          <w:rFonts w:ascii="Trebuchet MS" w:hAnsi="Trebuchet MS"/>
                          <w:b/>
                          <w:sz w:val="20"/>
                          <w:szCs w:val="20"/>
                        </w:rPr>
                      </w:pPr>
                      <w:r>
                        <w:rPr>
                          <w:rFonts w:ascii="Trebuchet MS" w:hAnsi="Trebuchet MS"/>
                          <w:b/>
                          <w:sz w:val="20"/>
                          <w:szCs w:val="20"/>
                        </w:rPr>
                        <w:t>Surabaya 2020</w:t>
                      </w:r>
                    </w:p>
                    <w:p w14:paraId="5108791D" w14:textId="77777777" w:rsidR="00CF3092" w:rsidRPr="008009FC" w:rsidRDefault="00CF3092" w:rsidP="00D01EBA">
                      <w:pPr>
                        <w:rPr>
                          <w:rFonts w:ascii="Trebuchet MS" w:hAnsi="Trebuchet MS"/>
                          <w:sz w:val="20"/>
                          <w:lang w:val="id-ID"/>
                        </w:rPr>
                      </w:pPr>
                    </w:p>
                  </w:txbxContent>
                </v:textbox>
                <w10:wrap anchorx="margin"/>
              </v:shape>
            </w:pict>
          </mc:Fallback>
        </mc:AlternateContent>
      </w:r>
      <w:r w:rsidRPr="003B17C0">
        <w:rPr>
          <w:rFonts w:ascii="Times New Roman" w:eastAsia="SimSun" w:hAnsi="Times New Roman"/>
          <w:b/>
          <w:i/>
          <w:noProof/>
          <w:lang w:val="id-ID" w:eastAsia="ja-JP"/>
        </w:rPr>
        <w:drawing>
          <wp:anchor distT="0" distB="0" distL="114300" distR="114300" simplePos="0" relativeHeight="252140544" behindDoc="0" locked="0" layoutInCell="1" allowOverlap="1" wp14:anchorId="582CED15" wp14:editId="0338F739">
            <wp:simplePos x="0" y="0"/>
            <wp:positionH relativeFrom="margin">
              <wp:posOffset>62230</wp:posOffset>
            </wp:positionH>
            <wp:positionV relativeFrom="paragraph">
              <wp:posOffset>-635</wp:posOffset>
            </wp:positionV>
            <wp:extent cx="1580400" cy="900000"/>
            <wp:effectExtent l="0" t="0" r="0" b="0"/>
            <wp:wrapNone/>
            <wp:docPr id="450814"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580400" cy="90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B17C0">
        <w:rPr>
          <w:rFonts w:ascii="Times New Roman" w:eastAsia="SimSun" w:hAnsi="Times New Roman"/>
          <w:b/>
          <w:i/>
          <w:lang w:val="id-ID" w:eastAsia="zh-CN"/>
        </w:rPr>
        <w:br w:type="page"/>
      </w:r>
    </w:p>
    <w:p w14:paraId="7A993D27" w14:textId="136D69E6" w:rsidR="00FE097A" w:rsidRPr="003B17C0" w:rsidRDefault="00D42F60" w:rsidP="00FE097A">
      <w:pPr>
        <w:rPr>
          <w:rFonts w:ascii="Times New Roman" w:eastAsia="SimSun" w:hAnsi="Times New Roman"/>
          <w:b/>
          <w:i/>
          <w:lang w:val="id-ID" w:eastAsia="zh-CN"/>
        </w:rPr>
      </w:pPr>
      <w:r w:rsidRPr="003B17C0">
        <w:rPr>
          <w:rFonts w:ascii="Times New Roman" w:eastAsia="SimSun" w:hAnsi="Times New Roman"/>
          <w:b/>
          <w:i/>
          <w:lang w:val="id-ID" w:eastAsia="zh-CN"/>
        </w:rPr>
        <w:lastRenderedPageBreak/>
        <w:t>(Halaman ini sengaja dikosongkan)</w:t>
      </w:r>
      <w:bookmarkStart w:id="6" w:name="_Toc371760980"/>
      <w:bookmarkStart w:id="7" w:name="_Toc371761123"/>
      <w:bookmarkStart w:id="8" w:name="_Toc377600064"/>
      <w:bookmarkStart w:id="9" w:name="_Toc480473680"/>
      <w:r w:rsidR="00FE097A" w:rsidRPr="003B17C0">
        <w:rPr>
          <w:rFonts w:ascii="Times New Roman" w:eastAsia="SimSun" w:hAnsi="Times New Roman"/>
          <w:b/>
          <w:i/>
          <w:lang w:val="id-ID" w:eastAsia="zh-CN"/>
        </w:rPr>
        <w:br w:type="page"/>
      </w:r>
    </w:p>
    <w:p w14:paraId="5DA09FC0" w14:textId="646DBF59" w:rsidR="003222A8" w:rsidRPr="003B17C0" w:rsidRDefault="003222A8" w:rsidP="00602E08">
      <w:pPr>
        <w:keepNext/>
        <w:outlineLvl w:val="0"/>
        <w:rPr>
          <w:rFonts w:ascii="Times New Roman" w:eastAsia="Times New Roman" w:hAnsi="Times New Roman"/>
          <w:b/>
          <w:bCs/>
          <w:kern w:val="32"/>
          <w:lang w:val="id-ID"/>
        </w:rPr>
      </w:pPr>
      <w:bookmarkStart w:id="10" w:name="_Toc487272885"/>
      <w:bookmarkEnd w:id="6"/>
      <w:bookmarkEnd w:id="7"/>
      <w:bookmarkEnd w:id="8"/>
      <w:bookmarkEnd w:id="9"/>
      <w:r w:rsidRPr="003B17C0">
        <w:rPr>
          <w:rFonts w:ascii="Times New Roman" w:eastAsia="Times New Roman" w:hAnsi="Times New Roman"/>
          <w:b/>
          <w:bCs/>
          <w:kern w:val="32"/>
          <w:sz w:val="24"/>
          <w:lang w:val="id-ID"/>
        </w:rPr>
        <w:lastRenderedPageBreak/>
        <w:t>LEMBAR PENGESAHAN</w:t>
      </w:r>
      <w:bookmarkEnd w:id="10"/>
    </w:p>
    <w:p w14:paraId="761D6103" w14:textId="371EAD0B" w:rsidR="003222A8" w:rsidRPr="003B17C0" w:rsidRDefault="003222A8" w:rsidP="00602E08">
      <w:pPr>
        <w:jc w:val="both"/>
        <w:rPr>
          <w:rFonts w:ascii="Times New Roman" w:eastAsia="SimSun" w:hAnsi="Times New Roman"/>
          <w:b/>
          <w:lang w:val="id-ID" w:eastAsia="zh-CN"/>
        </w:rPr>
      </w:pPr>
    </w:p>
    <w:p w14:paraId="601FAF3E" w14:textId="77777777" w:rsidR="003222A8" w:rsidRPr="003B17C0" w:rsidRDefault="003222A8" w:rsidP="00602E08">
      <w:pPr>
        <w:jc w:val="both"/>
        <w:rPr>
          <w:rFonts w:ascii="Times New Roman" w:eastAsia="SimSun" w:hAnsi="Times New Roman"/>
          <w:b/>
          <w:lang w:val="id-ID" w:eastAsia="zh-CN"/>
        </w:rPr>
      </w:pPr>
    </w:p>
    <w:p w14:paraId="65944078" w14:textId="043FC25F" w:rsidR="00E57B04" w:rsidRPr="003B17C0" w:rsidRDefault="00E57B04" w:rsidP="00602E08">
      <w:pPr>
        <w:rPr>
          <w:rFonts w:ascii="Times New Roman" w:eastAsia="SimSun" w:hAnsi="Times New Roman"/>
          <w:b/>
          <w:sz w:val="21"/>
          <w:szCs w:val="21"/>
          <w:lang w:eastAsia="zh-CN"/>
        </w:rPr>
      </w:pPr>
      <w:r w:rsidRPr="003B17C0">
        <w:rPr>
          <w:rFonts w:ascii="Times New Roman" w:eastAsia="SimSun" w:hAnsi="Times New Roman"/>
          <w:b/>
          <w:sz w:val="21"/>
          <w:szCs w:val="21"/>
          <w:lang w:eastAsia="zh-CN"/>
        </w:rPr>
        <w:t xml:space="preserve">PENINGKATAN AKURASI INDOOR POSITIONING SYSTEM BERBASIS </w:t>
      </w:r>
      <w:r w:rsidR="00280119" w:rsidRPr="00280119">
        <w:rPr>
          <w:rFonts w:ascii="Times New Roman" w:eastAsia="SimSun" w:hAnsi="Times New Roman"/>
          <w:b/>
          <w:i/>
          <w:sz w:val="21"/>
          <w:szCs w:val="21"/>
          <w:lang w:eastAsia="zh-CN"/>
        </w:rPr>
        <w:t>TRILATERATION</w:t>
      </w:r>
      <w:r w:rsidRPr="003B17C0">
        <w:rPr>
          <w:rFonts w:ascii="Times New Roman" w:eastAsia="SimSun" w:hAnsi="Times New Roman"/>
          <w:b/>
          <w:sz w:val="21"/>
          <w:szCs w:val="21"/>
          <w:lang w:eastAsia="zh-CN"/>
        </w:rPr>
        <w:t xml:space="preserve"> DENGAN </w:t>
      </w:r>
      <w:r w:rsidR="00280119" w:rsidRPr="00280119">
        <w:rPr>
          <w:rFonts w:ascii="Times New Roman" w:eastAsia="SimSun" w:hAnsi="Times New Roman"/>
          <w:b/>
          <w:i/>
          <w:sz w:val="21"/>
          <w:szCs w:val="21"/>
          <w:lang w:eastAsia="zh-CN"/>
        </w:rPr>
        <w:t>KALMAN FILTER</w:t>
      </w:r>
    </w:p>
    <w:p w14:paraId="4CC9CF6E" w14:textId="77777777" w:rsidR="00E57B04" w:rsidRPr="003B17C0" w:rsidRDefault="00E57B04" w:rsidP="00602E08">
      <w:pPr>
        <w:rPr>
          <w:rFonts w:ascii="Times New Roman" w:eastAsia="SimSun" w:hAnsi="Times New Roman"/>
          <w:b/>
          <w:lang w:val="id-ID" w:eastAsia="zh-CN"/>
        </w:rPr>
      </w:pPr>
    </w:p>
    <w:p w14:paraId="0A714C1F" w14:textId="77777777" w:rsidR="003222A8" w:rsidRPr="003B17C0" w:rsidRDefault="003222A8" w:rsidP="00602E08">
      <w:pPr>
        <w:rPr>
          <w:rFonts w:ascii="Times New Roman" w:eastAsia="SimSun" w:hAnsi="Times New Roman"/>
          <w:b/>
          <w:lang w:val="id-ID" w:eastAsia="zh-CN"/>
        </w:rPr>
      </w:pPr>
      <w:r w:rsidRPr="003B17C0">
        <w:rPr>
          <w:rFonts w:ascii="Times New Roman" w:eastAsia="SimSun" w:hAnsi="Times New Roman"/>
          <w:b/>
          <w:lang w:val="id-ID" w:eastAsia="zh-CN"/>
        </w:rPr>
        <w:t>TUGAS AKHIR</w:t>
      </w:r>
    </w:p>
    <w:p w14:paraId="3781F1F7" w14:textId="482AAB03" w:rsidR="003222A8" w:rsidRPr="003B17C0" w:rsidRDefault="00C85780" w:rsidP="00C85780">
      <w:pPr>
        <w:tabs>
          <w:tab w:val="left" w:pos="5686"/>
          <w:tab w:val="center" w:pos="11651"/>
        </w:tabs>
        <w:jc w:val="left"/>
        <w:rPr>
          <w:rFonts w:ascii="Times New Roman" w:eastAsia="SimSun" w:hAnsi="Times New Roman"/>
          <w:b/>
          <w:lang w:val="id-ID" w:eastAsia="zh-CN"/>
        </w:rPr>
      </w:pPr>
      <w:r w:rsidRPr="003B17C0">
        <w:rPr>
          <w:rFonts w:ascii="Times New Roman" w:eastAsia="SimSun" w:hAnsi="Times New Roman"/>
          <w:b/>
          <w:lang w:val="id-ID" w:eastAsia="zh-CN"/>
        </w:rPr>
        <w:tab/>
      </w:r>
      <w:r w:rsidRPr="003B17C0">
        <w:rPr>
          <w:rFonts w:ascii="Times New Roman" w:eastAsia="SimSun" w:hAnsi="Times New Roman"/>
          <w:b/>
          <w:lang w:val="id-ID" w:eastAsia="zh-CN"/>
        </w:rPr>
        <w:tab/>
      </w:r>
    </w:p>
    <w:p w14:paraId="0F2C6D1F" w14:textId="5A934834" w:rsidR="003222A8" w:rsidRPr="003B17C0" w:rsidRDefault="003222A8" w:rsidP="00602E08">
      <w:pPr>
        <w:rPr>
          <w:rFonts w:ascii="Times New Roman" w:eastAsia="SimSun" w:hAnsi="Times New Roman"/>
          <w:lang w:val="id-ID" w:eastAsia="zh-CN"/>
        </w:rPr>
      </w:pPr>
      <w:r w:rsidRPr="003B17C0">
        <w:rPr>
          <w:rFonts w:ascii="Times New Roman" w:eastAsia="SimSun" w:hAnsi="Times New Roman"/>
          <w:lang w:val="id-ID" w:eastAsia="zh-CN"/>
        </w:rPr>
        <w:t xml:space="preserve">Diajukan </w:t>
      </w:r>
      <w:r w:rsidR="00C01F59" w:rsidRPr="003B17C0">
        <w:rPr>
          <w:rFonts w:ascii="Times New Roman" w:eastAsia="SimSun" w:hAnsi="Times New Roman"/>
          <w:lang w:eastAsia="zh-CN"/>
        </w:rPr>
        <w:t>u</w:t>
      </w:r>
      <w:r w:rsidRPr="003B17C0">
        <w:rPr>
          <w:rFonts w:ascii="Times New Roman" w:eastAsia="SimSun" w:hAnsi="Times New Roman"/>
          <w:lang w:val="id-ID" w:eastAsia="zh-CN"/>
        </w:rPr>
        <w:t>ntuk Memenuhi Salah Satu Syarat</w:t>
      </w:r>
    </w:p>
    <w:p w14:paraId="3662F051" w14:textId="77777777" w:rsidR="003222A8" w:rsidRPr="003B17C0" w:rsidRDefault="003222A8" w:rsidP="00602E08">
      <w:pPr>
        <w:rPr>
          <w:rFonts w:ascii="Times New Roman" w:eastAsia="SimSun" w:hAnsi="Times New Roman"/>
          <w:lang w:val="id-ID" w:eastAsia="zh-CN"/>
        </w:rPr>
      </w:pPr>
      <w:r w:rsidRPr="003B17C0">
        <w:rPr>
          <w:rFonts w:ascii="Times New Roman" w:eastAsia="SimSun" w:hAnsi="Times New Roman"/>
          <w:lang w:val="id-ID" w:eastAsia="zh-CN"/>
        </w:rPr>
        <w:t>Memperoleh Gelar Sarjana Komputer</w:t>
      </w:r>
    </w:p>
    <w:p w14:paraId="0CAA13CB" w14:textId="0CE6B20F" w:rsidR="003222A8" w:rsidRPr="003B17C0" w:rsidRDefault="003222A8" w:rsidP="00602E08">
      <w:pPr>
        <w:rPr>
          <w:rFonts w:ascii="Times New Roman" w:eastAsia="SimSun" w:hAnsi="Times New Roman"/>
          <w:lang w:val="id-ID" w:eastAsia="zh-CN"/>
        </w:rPr>
      </w:pPr>
      <w:r w:rsidRPr="003B17C0">
        <w:rPr>
          <w:rFonts w:ascii="Times New Roman" w:eastAsia="SimSun" w:hAnsi="Times New Roman"/>
          <w:lang w:val="id-ID" w:eastAsia="zh-CN"/>
        </w:rPr>
        <w:t>pada</w:t>
      </w:r>
    </w:p>
    <w:p w14:paraId="73C60758" w14:textId="057EBF3F" w:rsidR="003222A8" w:rsidRPr="003B17C0" w:rsidRDefault="003222A8" w:rsidP="00602E08">
      <w:pPr>
        <w:rPr>
          <w:rFonts w:ascii="Times New Roman" w:eastAsia="SimSun" w:hAnsi="Times New Roman"/>
          <w:lang w:eastAsia="zh-CN"/>
        </w:rPr>
      </w:pPr>
      <w:r w:rsidRPr="003B17C0">
        <w:rPr>
          <w:rFonts w:ascii="Times New Roman" w:eastAsia="SimSun" w:hAnsi="Times New Roman"/>
          <w:lang w:val="id-ID" w:eastAsia="zh-CN"/>
        </w:rPr>
        <w:t xml:space="preserve">Bidang Studi </w:t>
      </w:r>
      <w:r w:rsidR="00EB4675">
        <w:rPr>
          <w:rFonts w:ascii="Times New Roman" w:eastAsia="SimSun" w:hAnsi="Times New Roman"/>
          <w:lang w:eastAsia="zh-CN"/>
        </w:rPr>
        <w:t>Komputasi B</w:t>
      </w:r>
      <w:r w:rsidR="00EB4675" w:rsidRPr="00EB4675">
        <w:rPr>
          <w:rFonts w:ascii="Times New Roman" w:eastAsia="SimSun" w:hAnsi="Times New Roman"/>
          <w:lang w:eastAsia="zh-CN"/>
        </w:rPr>
        <w:t>er</w:t>
      </w:r>
      <w:r w:rsidR="00EB4675">
        <w:rPr>
          <w:rFonts w:ascii="Times New Roman" w:eastAsia="SimSun" w:hAnsi="Times New Roman"/>
          <w:lang w:eastAsia="zh-CN"/>
        </w:rPr>
        <w:t>basis J</w:t>
      </w:r>
      <w:r w:rsidR="00EB4675" w:rsidRPr="00EB4675">
        <w:rPr>
          <w:rFonts w:ascii="Times New Roman" w:eastAsia="SimSun" w:hAnsi="Times New Roman"/>
          <w:lang w:eastAsia="zh-CN"/>
        </w:rPr>
        <w:t>aringan</w:t>
      </w:r>
    </w:p>
    <w:p w14:paraId="0F14A871" w14:textId="0949B2A8" w:rsidR="003222A8" w:rsidRPr="003B17C0" w:rsidRDefault="003222A8" w:rsidP="00602E08">
      <w:pPr>
        <w:rPr>
          <w:rFonts w:ascii="Times New Roman" w:eastAsia="SimSun" w:hAnsi="Times New Roman"/>
          <w:lang w:val="id-ID" w:eastAsia="zh-CN"/>
        </w:rPr>
      </w:pPr>
      <w:r w:rsidRPr="003B17C0">
        <w:rPr>
          <w:rFonts w:ascii="Times New Roman" w:eastAsia="SimSun" w:hAnsi="Times New Roman"/>
          <w:lang w:val="id-ID" w:eastAsia="zh-CN"/>
        </w:rPr>
        <w:t xml:space="preserve">Program Studi S-1 </w:t>
      </w:r>
      <w:r w:rsidRPr="003B17C0">
        <w:rPr>
          <w:rFonts w:ascii="Times New Roman" w:eastAsia="SimSun" w:hAnsi="Times New Roman"/>
          <w:lang w:eastAsia="zh-CN"/>
        </w:rPr>
        <w:t xml:space="preserve">Departemen </w:t>
      </w:r>
      <w:r w:rsidRPr="003B17C0">
        <w:rPr>
          <w:rFonts w:ascii="Times New Roman" w:eastAsia="SimSun" w:hAnsi="Times New Roman"/>
          <w:lang w:val="id-ID" w:eastAsia="zh-CN"/>
        </w:rPr>
        <w:t>Informatika</w:t>
      </w:r>
    </w:p>
    <w:p w14:paraId="2C4172EE" w14:textId="77777777" w:rsidR="00EB4675" w:rsidRDefault="00EB4675" w:rsidP="00602E08">
      <w:pPr>
        <w:rPr>
          <w:rFonts w:ascii="Times New Roman" w:eastAsia="SimSun" w:hAnsi="Times New Roman"/>
          <w:lang w:val="id-ID" w:eastAsia="zh-CN"/>
        </w:rPr>
      </w:pPr>
      <w:r w:rsidRPr="00EB4675">
        <w:rPr>
          <w:rFonts w:ascii="Times New Roman" w:eastAsia="SimSun" w:hAnsi="Times New Roman"/>
          <w:lang w:val="id-ID" w:eastAsia="zh-CN"/>
        </w:rPr>
        <w:t>Fakultas Teknologi Elektro dan Informatika Cerdas</w:t>
      </w:r>
    </w:p>
    <w:p w14:paraId="4C5E75A0" w14:textId="65E2F09F" w:rsidR="003222A8" w:rsidRPr="003B17C0" w:rsidRDefault="003222A8" w:rsidP="00602E08">
      <w:pPr>
        <w:rPr>
          <w:rFonts w:ascii="Times New Roman" w:eastAsia="SimSun" w:hAnsi="Times New Roman"/>
          <w:b/>
          <w:lang w:val="id-ID" w:eastAsia="zh-CN"/>
        </w:rPr>
      </w:pPr>
      <w:r w:rsidRPr="003B17C0">
        <w:rPr>
          <w:rFonts w:ascii="Times New Roman" w:eastAsia="SimSun" w:hAnsi="Times New Roman"/>
          <w:lang w:val="id-ID" w:eastAsia="zh-CN"/>
        </w:rPr>
        <w:t>Institut Teknologi Sepuluh Nopember</w:t>
      </w:r>
    </w:p>
    <w:p w14:paraId="5ED35AA8" w14:textId="77777777" w:rsidR="003222A8" w:rsidRPr="003B17C0" w:rsidRDefault="003222A8" w:rsidP="00602E08">
      <w:pPr>
        <w:rPr>
          <w:rFonts w:ascii="Times New Roman" w:eastAsia="SimSun" w:hAnsi="Times New Roman"/>
          <w:b/>
          <w:lang w:val="id-ID" w:eastAsia="zh-CN"/>
        </w:rPr>
      </w:pPr>
    </w:p>
    <w:p w14:paraId="6D49CF92" w14:textId="77777777" w:rsidR="003222A8" w:rsidRPr="003B17C0" w:rsidRDefault="003222A8" w:rsidP="00602E08">
      <w:pPr>
        <w:rPr>
          <w:rFonts w:ascii="Times New Roman" w:eastAsia="SimSun" w:hAnsi="Times New Roman"/>
          <w:lang w:val="id-ID" w:eastAsia="zh-CN"/>
        </w:rPr>
      </w:pPr>
      <w:r w:rsidRPr="003B17C0">
        <w:rPr>
          <w:rFonts w:ascii="Times New Roman" w:eastAsia="SimSun" w:hAnsi="Times New Roman"/>
          <w:lang w:val="id-ID" w:eastAsia="zh-CN"/>
        </w:rPr>
        <w:t>Oleh:</w:t>
      </w:r>
    </w:p>
    <w:p w14:paraId="43AD0D7F" w14:textId="67EBE2D5" w:rsidR="003222A8" w:rsidRPr="003B17C0" w:rsidRDefault="00551181" w:rsidP="00602E08">
      <w:pPr>
        <w:rPr>
          <w:rFonts w:ascii="Times New Roman" w:eastAsia="SimSun" w:hAnsi="Times New Roman"/>
          <w:b/>
          <w:lang w:eastAsia="zh-CN"/>
        </w:rPr>
      </w:pPr>
      <w:r w:rsidRPr="003B17C0">
        <w:rPr>
          <w:rFonts w:ascii="Times New Roman" w:eastAsia="SimSun" w:hAnsi="Times New Roman"/>
          <w:b/>
          <w:lang w:eastAsia="zh-CN"/>
        </w:rPr>
        <w:t>AGUNG DWI WICAKSONO</w:t>
      </w:r>
    </w:p>
    <w:p w14:paraId="60EBABE8" w14:textId="340BF1C3" w:rsidR="003222A8" w:rsidRPr="003B17C0" w:rsidRDefault="003222A8" w:rsidP="00602E08">
      <w:pPr>
        <w:rPr>
          <w:rFonts w:ascii="Times New Roman" w:eastAsia="SimSun" w:hAnsi="Times New Roman"/>
          <w:lang w:eastAsia="zh-CN"/>
        </w:rPr>
      </w:pPr>
      <w:r w:rsidRPr="003B17C0">
        <w:rPr>
          <w:rFonts w:ascii="Times New Roman" w:eastAsia="SimSun" w:hAnsi="Times New Roman"/>
          <w:b/>
          <w:lang w:val="id-ID" w:eastAsia="zh-CN"/>
        </w:rPr>
        <w:t xml:space="preserve">NRP: </w:t>
      </w:r>
      <w:r w:rsidR="00551181" w:rsidRPr="003B17C0">
        <w:rPr>
          <w:rFonts w:ascii="Times New Roman" w:eastAsia="SimSun" w:hAnsi="Times New Roman"/>
          <w:b/>
          <w:lang w:eastAsia="zh-CN"/>
        </w:rPr>
        <w:t>051115</w:t>
      </w:r>
      <w:r w:rsidR="004F3B12" w:rsidRPr="003B17C0">
        <w:rPr>
          <w:rFonts w:ascii="Times New Roman" w:eastAsia="SimSun" w:hAnsi="Times New Roman"/>
          <w:b/>
          <w:lang w:eastAsia="zh-CN"/>
        </w:rPr>
        <w:t>40000</w:t>
      </w:r>
      <w:r w:rsidR="00551181" w:rsidRPr="003B17C0">
        <w:rPr>
          <w:rFonts w:ascii="Times New Roman" w:eastAsia="SimSun" w:hAnsi="Times New Roman"/>
          <w:b/>
          <w:lang w:eastAsia="zh-CN"/>
        </w:rPr>
        <w:t>123</w:t>
      </w:r>
    </w:p>
    <w:p w14:paraId="4C2EDD44" w14:textId="77777777" w:rsidR="003222A8" w:rsidRPr="003B17C0" w:rsidRDefault="003222A8" w:rsidP="00602E08">
      <w:pPr>
        <w:rPr>
          <w:rFonts w:ascii="Times New Roman" w:eastAsia="SimSun" w:hAnsi="Times New Roman"/>
          <w:lang w:val="id-ID" w:eastAsia="zh-CN"/>
        </w:rPr>
      </w:pPr>
    </w:p>
    <w:p w14:paraId="3CEB4874" w14:textId="77777777" w:rsidR="003222A8" w:rsidRPr="003B17C0" w:rsidRDefault="003222A8" w:rsidP="00602E08">
      <w:pPr>
        <w:rPr>
          <w:rFonts w:ascii="Times New Roman" w:eastAsia="SimSun" w:hAnsi="Times New Roman"/>
          <w:lang w:val="id-ID" w:eastAsia="zh-CN"/>
        </w:rPr>
      </w:pPr>
    </w:p>
    <w:p w14:paraId="248C8FFE" w14:textId="59189BA6" w:rsidR="00602E08" w:rsidRPr="003B17C0" w:rsidRDefault="003222A8" w:rsidP="00FE097A">
      <w:pPr>
        <w:jc w:val="both"/>
        <w:rPr>
          <w:rFonts w:ascii="Times New Roman" w:eastAsia="SimSun" w:hAnsi="Times New Roman"/>
          <w:lang w:val="id-ID" w:eastAsia="zh-CN"/>
        </w:rPr>
      </w:pPr>
      <w:r w:rsidRPr="003B17C0">
        <w:rPr>
          <w:rFonts w:ascii="Times New Roman" w:eastAsia="SimSun" w:hAnsi="Times New Roman"/>
          <w:lang w:val="id-ID" w:eastAsia="zh-CN"/>
        </w:rPr>
        <w:t xml:space="preserve">Disetujui oleh Pembimbing </w:t>
      </w:r>
      <w:r w:rsidR="00761E58" w:rsidRPr="003B17C0">
        <w:rPr>
          <w:rFonts w:ascii="Times New Roman" w:eastAsia="SimSun" w:hAnsi="Times New Roman"/>
          <w:lang w:val="id-ID" w:eastAsia="zh-CN"/>
        </w:rPr>
        <w:t>tugas akhir</w:t>
      </w:r>
      <w:r w:rsidRPr="003B17C0">
        <w:rPr>
          <w:rFonts w:ascii="Times New Roman" w:eastAsia="SimSun" w:hAnsi="Times New Roman"/>
          <w:lang w:val="id-ID" w:eastAsia="zh-CN"/>
        </w:rPr>
        <w:t>:</w:t>
      </w:r>
    </w:p>
    <w:p w14:paraId="577D174E" w14:textId="65366FE8" w:rsidR="003222A8" w:rsidRPr="003B17C0" w:rsidRDefault="00F1709D" w:rsidP="001F551A">
      <w:pPr>
        <w:pStyle w:val="ListParagraph"/>
        <w:numPr>
          <w:ilvl w:val="0"/>
          <w:numId w:val="12"/>
        </w:numPr>
        <w:ind w:left="284" w:hanging="284"/>
        <w:jc w:val="both"/>
        <w:rPr>
          <w:rFonts w:ascii="Times New Roman" w:eastAsia="SimSun" w:hAnsi="Times New Roman"/>
          <w:lang w:val="id-ID" w:eastAsia="zh-CN"/>
        </w:rPr>
      </w:pPr>
      <w:bookmarkStart w:id="11" w:name="_Hlk13921137"/>
      <w:r w:rsidRPr="003B17C0">
        <w:rPr>
          <w:rFonts w:ascii="Times New Roman" w:hAnsi="Times New Roman"/>
        </w:rPr>
        <w:t>Waskitho Wibisono, S.Kom.</w:t>
      </w:r>
      <w:proofErr w:type="gramStart"/>
      <w:r w:rsidRPr="003B17C0">
        <w:rPr>
          <w:rFonts w:ascii="Times New Roman" w:hAnsi="Times New Roman"/>
        </w:rPr>
        <w:t>,M</w:t>
      </w:r>
      <w:r w:rsidR="000D28B5" w:rsidRPr="003B17C0">
        <w:rPr>
          <w:rFonts w:ascii="Times New Roman" w:hAnsi="Times New Roman"/>
        </w:rPr>
        <w:t>.</w:t>
      </w:r>
      <w:r w:rsidRPr="003B17C0">
        <w:rPr>
          <w:rFonts w:ascii="Times New Roman" w:hAnsi="Times New Roman"/>
        </w:rPr>
        <w:t>Eng</w:t>
      </w:r>
      <w:proofErr w:type="gramEnd"/>
      <w:r w:rsidRPr="003B17C0">
        <w:rPr>
          <w:rFonts w:ascii="Times New Roman" w:hAnsi="Times New Roman"/>
        </w:rPr>
        <w:t>.,Ph.D.</w:t>
      </w:r>
      <w:bookmarkEnd w:id="11"/>
      <w:r w:rsidR="00602E08" w:rsidRPr="003B17C0">
        <w:rPr>
          <w:rFonts w:ascii="Times New Roman" w:eastAsia="SimSun" w:hAnsi="Times New Roman"/>
          <w:lang w:val="id-ID" w:eastAsia="zh-CN"/>
        </w:rPr>
        <w:tab/>
      </w:r>
      <w:r w:rsidR="003222A8" w:rsidRPr="003B17C0">
        <w:rPr>
          <w:rFonts w:ascii="Times New Roman" w:eastAsia="SimSun" w:hAnsi="Times New Roman"/>
          <w:lang w:val="id-ID" w:eastAsia="zh-CN"/>
        </w:rPr>
        <w:t>.</w:t>
      </w:r>
      <w:r w:rsidR="003222A8" w:rsidRPr="003B17C0">
        <w:rPr>
          <w:rFonts w:ascii="Times New Roman" w:eastAsia="SimSun" w:hAnsi="Times New Roman"/>
          <w:bCs/>
          <w:lang w:val="id-ID" w:eastAsia="zh-CN"/>
        </w:rPr>
        <w:t>...</w:t>
      </w:r>
      <w:r w:rsidRPr="003B17C0">
        <w:rPr>
          <w:rFonts w:ascii="Times New Roman" w:eastAsia="SimSun" w:hAnsi="Times New Roman"/>
          <w:lang w:val="id-ID" w:eastAsia="zh-CN"/>
        </w:rPr>
        <w:t>.........</w:t>
      </w:r>
      <w:r w:rsidRPr="003B17C0">
        <w:rPr>
          <w:rFonts w:ascii="Times New Roman" w:eastAsia="SimSun" w:hAnsi="Times New Roman"/>
          <w:lang w:val="en-ID" w:eastAsia="zh-CN"/>
        </w:rPr>
        <w:t>.............</w:t>
      </w:r>
    </w:p>
    <w:p w14:paraId="4CEDB289" w14:textId="07E65F65" w:rsidR="003222A8" w:rsidRPr="003B17C0" w:rsidRDefault="003222A8" w:rsidP="00FE097A">
      <w:pPr>
        <w:ind w:firstLine="284"/>
        <w:jc w:val="both"/>
        <w:rPr>
          <w:rFonts w:ascii="Times New Roman" w:eastAsia="SimSun" w:hAnsi="Times New Roman"/>
          <w:lang w:val="id-ID" w:eastAsia="zh-CN"/>
        </w:rPr>
      </w:pPr>
      <w:r w:rsidRPr="003B17C0">
        <w:rPr>
          <w:rFonts w:ascii="Times New Roman" w:eastAsia="SimSun" w:hAnsi="Times New Roman"/>
          <w:lang w:val="id-ID" w:eastAsia="zh-CN"/>
        </w:rPr>
        <w:t>(</w:t>
      </w:r>
      <w:r w:rsidRPr="003B17C0">
        <w:rPr>
          <w:rFonts w:ascii="Times New Roman" w:eastAsia="SimSun" w:hAnsi="Times New Roman"/>
          <w:color w:val="000000" w:themeColor="text1"/>
          <w:lang w:val="id-ID" w:eastAsia="zh-CN"/>
        </w:rPr>
        <w:t>NIP.</w:t>
      </w:r>
      <w:r w:rsidR="000D28B5" w:rsidRPr="003B17C0">
        <w:rPr>
          <w:rFonts w:ascii="Times New Roman" w:eastAsia="SimSun" w:hAnsi="Times New Roman"/>
          <w:color w:val="000000" w:themeColor="text1"/>
          <w:lang w:eastAsia="zh-CN"/>
        </w:rPr>
        <w:t xml:space="preserve"> </w:t>
      </w:r>
      <w:bookmarkStart w:id="12" w:name="_Hlk13921158"/>
      <w:r w:rsidR="000D28B5" w:rsidRPr="003B17C0">
        <w:rPr>
          <w:rFonts w:ascii="Times New Roman" w:eastAsia="Times New Roman" w:hAnsi="Times New Roman"/>
        </w:rPr>
        <w:t>19</w:t>
      </w:r>
      <w:r w:rsidR="00F1709D" w:rsidRPr="003B17C0">
        <w:rPr>
          <w:rFonts w:ascii="Times New Roman" w:eastAsia="Times New Roman" w:hAnsi="Times New Roman"/>
        </w:rPr>
        <w:t>7410222000031001</w:t>
      </w:r>
      <w:bookmarkEnd w:id="12"/>
      <w:r w:rsidRPr="003B17C0">
        <w:rPr>
          <w:rFonts w:ascii="Times New Roman" w:eastAsia="SimSun" w:hAnsi="Times New Roman"/>
          <w:lang w:val="id-ID" w:eastAsia="zh-CN"/>
        </w:rPr>
        <w:t xml:space="preserve">) </w:t>
      </w:r>
      <w:r w:rsidRPr="003B17C0">
        <w:rPr>
          <w:rFonts w:ascii="Times New Roman" w:eastAsia="SimSun" w:hAnsi="Times New Roman"/>
          <w:lang w:val="id-ID" w:eastAsia="zh-CN"/>
        </w:rPr>
        <w:tab/>
      </w:r>
      <w:r w:rsidRPr="003B17C0">
        <w:rPr>
          <w:rFonts w:ascii="Times New Roman" w:eastAsia="SimSun" w:hAnsi="Times New Roman"/>
          <w:lang w:val="id-ID" w:eastAsia="zh-CN"/>
        </w:rPr>
        <w:tab/>
        <w:t>(Pembimbing 1)</w:t>
      </w:r>
    </w:p>
    <w:p w14:paraId="052CECC9" w14:textId="35BA2F0B" w:rsidR="00235754" w:rsidRPr="003B17C0" w:rsidRDefault="00235754" w:rsidP="00602E08">
      <w:pPr>
        <w:jc w:val="both"/>
        <w:rPr>
          <w:rFonts w:ascii="Times New Roman" w:eastAsia="SimSun" w:hAnsi="Times New Roman"/>
          <w:highlight w:val="yellow"/>
          <w:lang w:val="id-ID" w:eastAsia="zh-CN"/>
        </w:rPr>
      </w:pPr>
    </w:p>
    <w:p w14:paraId="42AB92C3" w14:textId="77777777" w:rsidR="00A24B4B" w:rsidRPr="003B17C0" w:rsidRDefault="00A24B4B" w:rsidP="00602E08">
      <w:pPr>
        <w:jc w:val="both"/>
        <w:rPr>
          <w:rFonts w:ascii="Times New Roman" w:eastAsia="SimSun" w:hAnsi="Times New Roman"/>
          <w:highlight w:val="yellow"/>
          <w:lang w:val="id-ID" w:eastAsia="zh-CN"/>
        </w:rPr>
      </w:pPr>
    </w:p>
    <w:p w14:paraId="23840013" w14:textId="77777777" w:rsidR="00CA52D5" w:rsidRPr="00CA52D5" w:rsidRDefault="00CA52D5" w:rsidP="00CA52D5">
      <w:pPr>
        <w:pStyle w:val="ListParagraph"/>
        <w:numPr>
          <w:ilvl w:val="0"/>
          <w:numId w:val="12"/>
        </w:numPr>
        <w:ind w:left="270"/>
        <w:jc w:val="both"/>
        <w:rPr>
          <w:rFonts w:ascii="Times New Roman" w:eastAsia="SimSun" w:hAnsi="Times New Roman"/>
          <w:lang w:val="id-ID" w:eastAsia="zh-CN"/>
        </w:rPr>
      </w:pPr>
      <w:r w:rsidRPr="00CA52D5">
        <w:rPr>
          <w:rFonts w:ascii="Times New Roman" w:hAnsi="Times New Roman"/>
        </w:rPr>
        <w:t xml:space="preserve">Ary Mazharuddin Shiddiqi, </w:t>
      </w:r>
      <w:proofErr w:type="gramStart"/>
      <w:r w:rsidRPr="00CA52D5">
        <w:rPr>
          <w:rFonts w:ascii="Times New Roman" w:hAnsi="Times New Roman"/>
        </w:rPr>
        <w:t>S.Kom.,</w:t>
      </w:r>
      <w:proofErr w:type="gramEnd"/>
      <w:r w:rsidRPr="00CA52D5">
        <w:rPr>
          <w:rFonts w:ascii="Times New Roman" w:hAnsi="Times New Roman"/>
        </w:rPr>
        <w:t xml:space="preserve"> </w:t>
      </w:r>
    </w:p>
    <w:p w14:paraId="1A1A4F1C" w14:textId="5F5F4620" w:rsidR="00A24B4B" w:rsidRPr="003B17C0" w:rsidRDefault="00CA52D5" w:rsidP="00CA52D5">
      <w:pPr>
        <w:pStyle w:val="ListParagraph"/>
        <w:ind w:left="270"/>
        <w:jc w:val="both"/>
        <w:rPr>
          <w:rFonts w:ascii="Times New Roman" w:eastAsia="SimSun" w:hAnsi="Times New Roman"/>
          <w:lang w:val="id-ID" w:eastAsia="zh-CN"/>
        </w:rPr>
      </w:pPr>
      <w:r w:rsidRPr="00CA52D5">
        <w:rPr>
          <w:rFonts w:ascii="Times New Roman" w:hAnsi="Times New Roman"/>
        </w:rPr>
        <w:t>M.Comp.Sc., Ph.D</w:t>
      </w:r>
      <w:r w:rsidR="00A24B4B" w:rsidRPr="003B17C0">
        <w:rPr>
          <w:rFonts w:ascii="Times New Roman" w:eastAsia="SimSun" w:hAnsi="Times New Roman"/>
          <w:lang w:eastAsia="zh-CN"/>
        </w:rPr>
        <w:tab/>
      </w:r>
      <w:r>
        <w:rPr>
          <w:rFonts w:ascii="Times New Roman" w:eastAsia="SimSun" w:hAnsi="Times New Roman"/>
          <w:lang w:eastAsia="zh-CN"/>
        </w:rPr>
        <w:t xml:space="preserve">                                      </w:t>
      </w:r>
      <w:r w:rsidR="00A24B4B" w:rsidRPr="003B17C0">
        <w:rPr>
          <w:rFonts w:ascii="Times New Roman" w:eastAsia="SimSun" w:hAnsi="Times New Roman"/>
          <w:lang w:val="id-ID" w:eastAsia="zh-CN"/>
        </w:rPr>
        <w:t>.</w:t>
      </w:r>
      <w:r w:rsidR="00A24B4B" w:rsidRPr="003B17C0">
        <w:rPr>
          <w:rFonts w:ascii="Times New Roman" w:eastAsia="SimSun" w:hAnsi="Times New Roman"/>
          <w:bCs/>
          <w:lang w:val="id-ID" w:eastAsia="zh-CN"/>
        </w:rPr>
        <w:t>...</w:t>
      </w:r>
      <w:r w:rsidR="00A24B4B" w:rsidRPr="003B17C0">
        <w:rPr>
          <w:rFonts w:ascii="Times New Roman" w:eastAsia="SimSun" w:hAnsi="Times New Roman"/>
          <w:lang w:val="id-ID" w:eastAsia="zh-CN"/>
        </w:rPr>
        <w:t>.................</w:t>
      </w:r>
      <w:r w:rsidR="00A24B4B" w:rsidRPr="003B17C0">
        <w:rPr>
          <w:rFonts w:ascii="Times New Roman" w:eastAsia="SimSun" w:hAnsi="Times New Roman"/>
          <w:lang w:eastAsia="zh-CN"/>
        </w:rPr>
        <w:t>.....</w:t>
      </w:r>
    </w:p>
    <w:p w14:paraId="148FB9AE" w14:textId="550086B1" w:rsidR="003222A8" w:rsidRPr="003B17C0" w:rsidRDefault="00A24B4B" w:rsidP="00A24B4B">
      <w:pPr>
        <w:ind w:firstLine="284"/>
        <w:jc w:val="both"/>
        <w:rPr>
          <w:rFonts w:ascii="Times New Roman" w:eastAsia="SimSun" w:hAnsi="Times New Roman"/>
          <w:b/>
          <w:lang w:val="id-ID" w:eastAsia="zh-CN"/>
        </w:rPr>
      </w:pPr>
      <w:r w:rsidRPr="003B17C0">
        <w:rPr>
          <w:rFonts w:ascii="Times New Roman" w:eastAsia="SimSun" w:hAnsi="Times New Roman"/>
          <w:lang w:val="id-ID" w:eastAsia="zh-CN"/>
        </w:rPr>
        <w:t>(</w:t>
      </w:r>
      <w:r w:rsidRPr="003B17C0">
        <w:rPr>
          <w:rFonts w:ascii="Times New Roman" w:eastAsia="SimSun" w:hAnsi="Times New Roman"/>
          <w:bCs/>
          <w:color w:val="000000" w:themeColor="text1"/>
          <w:lang w:val="id-ID" w:eastAsia="zh-CN"/>
        </w:rPr>
        <w:t>NIP.</w:t>
      </w:r>
      <w:r w:rsidRPr="003B17C0">
        <w:rPr>
          <w:rFonts w:ascii="Times New Roman" w:hAnsi="Times New Roman"/>
          <w:color w:val="545454"/>
          <w:shd w:val="clear" w:color="auto" w:fill="FFFFFF"/>
          <w:lang w:val="id-ID"/>
        </w:rPr>
        <w:t xml:space="preserve"> </w:t>
      </w:r>
      <w:r w:rsidR="00CA52D5">
        <w:rPr>
          <w:rFonts w:ascii="Times New Roman" w:hAnsi="Times New Roman"/>
          <w:sz w:val="21"/>
          <w:szCs w:val="21"/>
          <w:shd w:val="clear" w:color="auto" w:fill="FFFFFF"/>
        </w:rPr>
        <w:t>198106202005011</w:t>
      </w:r>
      <w:r w:rsidR="00CA52D5" w:rsidRPr="00CA52D5">
        <w:rPr>
          <w:rFonts w:ascii="Times New Roman" w:hAnsi="Times New Roman"/>
          <w:sz w:val="21"/>
          <w:szCs w:val="21"/>
          <w:shd w:val="clear" w:color="auto" w:fill="FFFFFF"/>
        </w:rPr>
        <w:t>003</w:t>
      </w:r>
      <w:r w:rsidRPr="003B17C0">
        <w:rPr>
          <w:rFonts w:ascii="Times New Roman" w:eastAsia="SimSun" w:hAnsi="Times New Roman"/>
          <w:lang w:val="id-ID" w:eastAsia="zh-CN"/>
        </w:rPr>
        <w:t xml:space="preserve">) </w:t>
      </w:r>
      <w:r w:rsidRPr="003B17C0">
        <w:rPr>
          <w:rFonts w:ascii="Times New Roman" w:eastAsia="SimSun" w:hAnsi="Times New Roman"/>
          <w:lang w:val="id-ID" w:eastAsia="zh-CN"/>
        </w:rPr>
        <w:tab/>
      </w:r>
      <w:r w:rsidRPr="003B17C0">
        <w:rPr>
          <w:rFonts w:ascii="Times New Roman" w:eastAsia="SimSun" w:hAnsi="Times New Roman"/>
          <w:lang w:val="id-ID" w:eastAsia="zh-CN"/>
        </w:rPr>
        <w:tab/>
      </w:r>
      <w:r w:rsidR="00CA52D5">
        <w:rPr>
          <w:rFonts w:ascii="Times New Roman" w:eastAsia="SimSun" w:hAnsi="Times New Roman"/>
          <w:lang w:eastAsia="zh-CN"/>
        </w:rPr>
        <w:t xml:space="preserve">            </w:t>
      </w:r>
      <w:r w:rsidRPr="003B17C0">
        <w:rPr>
          <w:rFonts w:ascii="Times New Roman" w:eastAsia="SimSun" w:hAnsi="Times New Roman"/>
          <w:lang w:val="id-ID" w:eastAsia="zh-CN"/>
        </w:rPr>
        <w:t>(Pembimbing 2)</w:t>
      </w:r>
    </w:p>
    <w:p w14:paraId="547D7EF6" w14:textId="77777777" w:rsidR="00642BD8" w:rsidRPr="003B17C0" w:rsidRDefault="00642BD8" w:rsidP="00602E08">
      <w:pPr>
        <w:rPr>
          <w:rFonts w:ascii="Times New Roman" w:eastAsia="SimSun" w:hAnsi="Times New Roman"/>
          <w:b/>
          <w:lang w:val="id-ID" w:eastAsia="zh-CN"/>
        </w:rPr>
      </w:pPr>
    </w:p>
    <w:p w14:paraId="659A720A" w14:textId="77777777" w:rsidR="00A24B4B" w:rsidRPr="003B17C0" w:rsidRDefault="00A24B4B" w:rsidP="00FE097A">
      <w:pPr>
        <w:rPr>
          <w:rFonts w:ascii="Times New Roman" w:eastAsia="SimSun" w:hAnsi="Times New Roman"/>
          <w:b/>
          <w:lang w:val="id-ID" w:eastAsia="zh-CN"/>
        </w:rPr>
      </w:pPr>
    </w:p>
    <w:p w14:paraId="035AA203" w14:textId="3953F994" w:rsidR="00FE097A" w:rsidRPr="003B17C0" w:rsidRDefault="003222A8" w:rsidP="00FE097A">
      <w:pPr>
        <w:rPr>
          <w:rFonts w:ascii="Times New Roman" w:eastAsia="SimSun" w:hAnsi="Times New Roman"/>
          <w:b/>
          <w:lang w:val="id-ID" w:eastAsia="zh-CN"/>
        </w:rPr>
      </w:pPr>
      <w:r w:rsidRPr="003B17C0">
        <w:rPr>
          <w:rFonts w:ascii="Times New Roman" w:eastAsia="SimSun" w:hAnsi="Times New Roman"/>
          <w:b/>
          <w:lang w:val="id-ID" w:eastAsia="zh-CN"/>
        </w:rPr>
        <w:t>SURABAYA</w:t>
      </w:r>
    </w:p>
    <w:p w14:paraId="3CF424C3" w14:textId="16638596" w:rsidR="00DD4D4D" w:rsidRPr="003B17C0" w:rsidRDefault="00B36DA9" w:rsidP="00FE097A">
      <w:pPr>
        <w:rPr>
          <w:rFonts w:ascii="Times New Roman" w:eastAsia="SimSun" w:hAnsi="Times New Roman"/>
          <w:b/>
          <w:lang w:eastAsia="zh-CN"/>
        </w:rPr>
      </w:pPr>
      <w:r w:rsidRPr="003B17C0">
        <w:rPr>
          <w:rFonts w:ascii="Times New Roman" w:eastAsia="SimSun" w:hAnsi="Times New Roman"/>
          <w:b/>
          <w:lang w:eastAsia="zh-CN"/>
        </w:rPr>
        <w:t>JUNI</w:t>
      </w:r>
      <w:r w:rsidR="00CA52D5">
        <w:rPr>
          <w:rFonts w:ascii="Times New Roman" w:eastAsia="SimSun" w:hAnsi="Times New Roman"/>
          <w:b/>
          <w:lang w:val="id-ID" w:eastAsia="zh-CN"/>
        </w:rPr>
        <w:t>, 2020</w:t>
      </w:r>
    </w:p>
    <w:p w14:paraId="27566B02" w14:textId="037A1BBB" w:rsidR="00E57B04" w:rsidRPr="003B17C0" w:rsidRDefault="00E57B04">
      <w:pPr>
        <w:rPr>
          <w:rFonts w:ascii="Times New Roman" w:eastAsia="SimSun" w:hAnsi="Times New Roman"/>
          <w:b/>
          <w:lang w:val="id-ID" w:eastAsia="zh-CN"/>
        </w:rPr>
      </w:pPr>
      <w:r w:rsidRPr="003B17C0">
        <w:rPr>
          <w:rFonts w:ascii="Times New Roman" w:eastAsia="SimSun" w:hAnsi="Times New Roman"/>
          <w:b/>
          <w:lang w:val="id-ID" w:eastAsia="zh-CN"/>
        </w:rPr>
        <w:br w:type="page"/>
      </w:r>
    </w:p>
    <w:p w14:paraId="7E868A21" w14:textId="77777777" w:rsidR="00A24B4B" w:rsidRPr="003B17C0" w:rsidRDefault="00A24B4B" w:rsidP="00FE097A">
      <w:pPr>
        <w:rPr>
          <w:rFonts w:ascii="Times New Roman" w:eastAsia="SimSun" w:hAnsi="Times New Roman"/>
          <w:b/>
          <w:lang w:val="id-ID" w:eastAsia="zh-CN"/>
        </w:rPr>
      </w:pPr>
    </w:p>
    <w:p w14:paraId="08FAB6AD" w14:textId="4706103A" w:rsidR="003D5242" w:rsidRPr="003B17C0" w:rsidRDefault="00DB42EA" w:rsidP="00FE097A">
      <w:pPr>
        <w:rPr>
          <w:rFonts w:ascii="Times New Roman" w:eastAsia="SimSun" w:hAnsi="Times New Roman"/>
          <w:b/>
          <w:lang w:val="id-ID" w:eastAsia="zh-CN"/>
        </w:rPr>
      </w:pPr>
      <w:r w:rsidRPr="003B17C0">
        <w:rPr>
          <w:rFonts w:ascii="Times New Roman" w:eastAsia="SimSun" w:hAnsi="Times New Roman"/>
          <w:b/>
          <w:i/>
          <w:lang w:val="id-ID" w:eastAsia="zh-CN"/>
        </w:rPr>
        <w:t>(Halaman ini sengaja dikosongkan)</w:t>
      </w:r>
      <w:r w:rsidR="003D5242" w:rsidRPr="003B17C0">
        <w:rPr>
          <w:rFonts w:ascii="Times New Roman" w:eastAsia="SimSun" w:hAnsi="Times New Roman"/>
          <w:b/>
          <w:lang w:val="id-ID" w:eastAsia="zh-CN"/>
        </w:rPr>
        <w:br w:type="page"/>
      </w:r>
    </w:p>
    <w:p w14:paraId="0E8B5EFD" w14:textId="1BB8C9D3" w:rsidR="00C13834" w:rsidRPr="003B17C0" w:rsidRDefault="00E57B04" w:rsidP="00866C60">
      <w:pPr>
        <w:autoSpaceDE w:val="0"/>
        <w:autoSpaceDN w:val="0"/>
        <w:adjustRightInd w:val="0"/>
        <w:rPr>
          <w:rFonts w:ascii="Times New Roman" w:hAnsi="Times New Roman"/>
          <w:b/>
        </w:rPr>
      </w:pPr>
      <w:bookmarkStart w:id="13" w:name="_Hlk501123511"/>
      <w:r w:rsidRPr="003B17C0">
        <w:rPr>
          <w:rFonts w:ascii="Times New Roman" w:eastAsia="SimSun" w:hAnsi="Times New Roman"/>
          <w:b/>
          <w:lang w:eastAsia="zh-CN"/>
        </w:rPr>
        <w:lastRenderedPageBreak/>
        <w:t xml:space="preserve">PENINGKATAN AKURASI INDOOR POSITIONING SYSTEM BERBASIS </w:t>
      </w:r>
      <w:r w:rsidR="00280119" w:rsidRPr="00280119">
        <w:rPr>
          <w:rFonts w:ascii="Times New Roman" w:eastAsia="SimSun" w:hAnsi="Times New Roman"/>
          <w:b/>
          <w:i/>
          <w:lang w:eastAsia="zh-CN"/>
        </w:rPr>
        <w:t>TRILATERATION</w:t>
      </w:r>
      <w:r w:rsidRPr="003B17C0">
        <w:rPr>
          <w:rFonts w:ascii="Times New Roman" w:eastAsia="SimSun" w:hAnsi="Times New Roman"/>
          <w:b/>
          <w:lang w:eastAsia="zh-CN"/>
        </w:rPr>
        <w:t xml:space="preserve"> DENGAN </w:t>
      </w:r>
      <w:r w:rsidR="00280119" w:rsidRPr="00280119">
        <w:rPr>
          <w:rFonts w:ascii="Times New Roman" w:eastAsia="SimSun" w:hAnsi="Times New Roman"/>
          <w:b/>
          <w:i/>
          <w:lang w:eastAsia="zh-CN"/>
        </w:rPr>
        <w:t>KALMAN FILTER</w:t>
      </w:r>
    </w:p>
    <w:bookmarkEnd w:id="13"/>
    <w:p w14:paraId="4D3A2529" w14:textId="77777777" w:rsidR="00E94FDF" w:rsidRPr="003B17C0" w:rsidRDefault="00E94FDF" w:rsidP="00866C60">
      <w:pPr>
        <w:jc w:val="both"/>
        <w:rPr>
          <w:rFonts w:ascii="Times New Roman" w:eastAsia="SimSun" w:hAnsi="Times New Roman"/>
          <w:lang w:val="id-ID" w:eastAsia="zh-CN"/>
        </w:rPr>
      </w:pPr>
    </w:p>
    <w:tbl>
      <w:tblPr>
        <w:tblStyle w:val="TableGrid"/>
        <w:tblW w:w="5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32"/>
        <w:gridCol w:w="283"/>
        <w:gridCol w:w="3222"/>
      </w:tblGrid>
      <w:tr w:rsidR="00C13834" w:rsidRPr="003B17C0" w14:paraId="407B8E1A" w14:textId="77777777" w:rsidTr="00866C60">
        <w:tc>
          <w:tcPr>
            <w:tcW w:w="2132" w:type="dxa"/>
          </w:tcPr>
          <w:p w14:paraId="419C8649" w14:textId="77777777" w:rsidR="00C13834" w:rsidRPr="003B17C0" w:rsidRDefault="00C13834" w:rsidP="00866C60">
            <w:pPr>
              <w:jc w:val="both"/>
              <w:rPr>
                <w:rFonts w:ascii="Times New Roman" w:hAnsi="Times New Roman"/>
                <w:b/>
                <w:bCs/>
                <w:iCs/>
              </w:rPr>
            </w:pPr>
            <w:r w:rsidRPr="003B17C0">
              <w:rPr>
                <w:rFonts w:ascii="Times New Roman" w:hAnsi="Times New Roman"/>
                <w:b/>
                <w:noProof/>
              </w:rPr>
              <w:t>Nama Mahasiswa</w:t>
            </w:r>
          </w:p>
        </w:tc>
        <w:tc>
          <w:tcPr>
            <w:tcW w:w="283" w:type="dxa"/>
          </w:tcPr>
          <w:p w14:paraId="2CD869F9" w14:textId="77777777" w:rsidR="00C13834" w:rsidRPr="003B17C0" w:rsidRDefault="00C13834" w:rsidP="00866C60">
            <w:pPr>
              <w:jc w:val="both"/>
              <w:rPr>
                <w:rFonts w:ascii="Times New Roman" w:hAnsi="Times New Roman"/>
                <w:b/>
                <w:bCs/>
                <w:iCs/>
              </w:rPr>
            </w:pPr>
            <w:r w:rsidRPr="003B17C0">
              <w:rPr>
                <w:rFonts w:ascii="Times New Roman" w:hAnsi="Times New Roman"/>
                <w:b/>
                <w:bCs/>
                <w:iCs/>
              </w:rPr>
              <w:t>:</w:t>
            </w:r>
          </w:p>
        </w:tc>
        <w:tc>
          <w:tcPr>
            <w:tcW w:w="3222" w:type="dxa"/>
          </w:tcPr>
          <w:p w14:paraId="05664BEE" w14:textId="056A8ED4" w:rsidR="00C13834" w:rsidRPr="003B17C0" w:rsidRDefault="009671EC" w:rsidP="00866C60">
            <w:pPr>
              <w:jc w:val="both"/>
              <w:rPr>
                <w:rFonts w:ascii="Times New Roman" w:hAnsi="Times New Roman"/>
                <w:b/>
                <w:bCs/>
                <w:iCs/>
              </w:rPr>
            </w:pPr>
            <w:r w:rsidRPr="003B17C0">
              <w:rPr>
                <w:rFonts w:ascii="Times New Roman" w:hAnsi="Times New Roman"/>
                <w:b/>
                <w:bCs/>
                <w:iCs/>
              </w:rPr>
              <w:t>Agung Dwi Wicaksono</w:t>
            </w:r>
          </w:p>
        </w:tc>
      </w:tr>
      <w:tr w:rsidR="00C13834" w:rsidRPr="003B17C0" w14:paraId="76FD6B92" w14:textId="77777777" w:rsidTr="00866C60">
        <w:tc>
          <w:tcPr>
            <w:tcW w:w="2132" w:type="dxa"/>
          </w:tcPr>
          <w:p w14:paraId="5F074E77" w14:textId="77777777" w:rsidR="00C13834" w:rsidRPr="003B17C0" w:rsidRDefault="00C13834" w:rsidP="00866C60">
            <w:pPr>
              <w:jc w:val="both"/>
              <w:rPr>
                <w:rFonts w:ascii="Times New Roman" w:hAnsi="Times New Roman"/>
                <w:b/>
                <w:bCs/>
                <w:iCs/>
              </w:rPr>
            </w:pPr>
            <w:r w:rsidRPr="003B17C0">
              <w:rPr>
                <w:rFonts w:ascii="Times New Roman" w:hAnsi="Times New Roman"/>
                <w:b/>
                <w:noProof/>
              </w:rPr>
              <w:t>NRP</w:t>
            </w:r>
          </w:p>
        </w:tc>
        <w:tc>
          <w:tcPr>
            <w:tcW w:w="283" w:type="dxa"/>
          </w:tcPr>
          <w:p w14:paraId="365A0EF6" w14:textId="77777777" w:rsidR="00C13834" w:rsidRPr="003B17C0" w:rsidRDefault="00C13834" w:rsidP="00866C60">
            <w:pPr>
              <w:jc w:val="both"/>
              <w:rPr>
                <w:rFonts w:ascii="Times New Roman" w:hAnsi="Times New Roman"/>
                <w:b/>
                <w:bCs/>
                <w:iCs/>
              </w:rPr>
            </w:pPr>
            <w:r w:rsidRPr="003B17C0">
              <w:rPr>
                <w:rFonts w:ascii="Times New Roman" w:hAnsi="Times New Roman"/>
                <w:b/>
                <w:bCs/>
                <w:iCs/>
              </w:rPr>
              <w:t>:</w:t>
            </w:r>
          </w:p>
        </w:tc>
        <w:tc>
          <w:tcPr>
            <w:tcW w:w="3222" w:type="dxa"/>
          </w:tcPr>
          <w:p w14:paraId="37FCC424" w14:textId="711F3B07" w:rsidR="00C13834" w:rsidRPr="003B17C0" w:rsidRDefault="004F3B12" w:rsidP="00866C60">
            <w:pPr>
              <w:jc w:val="both"/>
              <w:rPr>
                <w:rFonts w:ascii="Times New Roman" w:hAnsi="Times New Roman"/>
                <w:b/>
                <w:bCs/>
                <w:iCs/>
                <w:lang w:val="en-ID"/>
              </w:rPr>
            </w:pPr>
            <w:r w:rsidRPr="003B17C0">
              <w:rPr>
                <w:rFonts w:ascii="Times New Roman" w:hAnsi="Times New Roman"/>
                <w:b/>
                <w:noProof/>
              </w:rPr>
              <w:t>05111540000</w:t>
            </w:r>
            <w:r w:rsidR="00B36DA9" w:rsidRPr="003B17C0">
              <w:rPr>
                <w:rFonts w:ascii="Times New Roman" w:hAnsi="Times New Roman"/>
                <w:b/>
                <w:noProof/>
              </w:rPr>
              <w:t>108</w:t>
            </w:r>
          </w:p>
        </w:tc>
      </w:tr>
      <w:tr w:rsidR="00C13834" w:rsidRPr="003B17C0" w14:paraId="0FCC1B57" w14:textId="77777777" w:rsidTr="00866C60">
        <w:tc>
          <w:tcPr>
            <w:tcW w:w="2132" w:type="dxa"/>
          </w:tcPr>
          <w:p w14:paraId="7314BFB7" w14:textId="77777777" w:rsidR="00C13834" w:rsidRPr="003B17C0" w:rsidRDefault="00C13834" w:rsidP="00866C60">
            <w:pPr>
              <w:jc w:val="both"/>
              <w:rPr>
                <w:rFonts w:ascii="Times New Roman" w:hAnsi="Times New Roman"/>
                <w:b/>
                <w:bCs/>
                <w:iCs/>
                <w:lang w:val="en-ID"/>
              </w:rPr>
            </w:pPr>
            <w:r w:rsidRPr="003B17C0">
              <w:rPr>
                <w:rFonts w:ascii="Times New Roman" w:hAnsi="Times New Roman"/>
                <w:b/>
                <w:bCs/>
                <w:iCs/>
                <w:lang w:val="en-ID"/>
              </w:rPr>
              <w:t>Departemen</w:t>
            </w:r>
          </w:p>
        </w:tc>
        <w:tc>
          <w:tcPr>
            <w:tcW w:w="283" w:type="dxa"/>
          </w:tcPr>
          <w:p w14:paraId="7E0BBD19" w14:textId="77777777" w:rsidR="00C13834" w:rsidRPr="003B17C0" w:rsidRDefault="00C13834" w:rsidP="00866C60">
            <w:pPr>
              <w:jc w:val="both"/>
              <w:rPr>
                <w:rFonts w:ascii="Times New Roman" w:hAnsi="Times New Roman"/>
                <w:b/>
                <w:bCs/>
                <w:iCs/>
              </w:rPr>
            </w:pPr>
            <w:r w:rsidRPr="003B17C0">
              <w:rPr>
                <w:rFonts w:ascii="Times New Roman" w:hAnsi="Times New Roman"/>
                <w:b/>
                <w:bCs/>
                <w:iCs/>
              </w:rPr>
              <w:t>:</w:t>
            </w:r>
          </w:p>
        </w:tc>
        <w:tc>
          <w:tcPr>
            <w:tcW w:w="3222" w:type="dxa"/>
          </w:tcPr>
          <w:p w14:paraId="23625E65" w14:textId="73B08624" w:rsidR="00C13834" w:rsidRPr="003B17C0" w:rsidRDefault="00C13834" w:rsidP="00866C60">
            <w:pPr>
              <w:jc w:val="both"/>
              <w:rPr>
                <w:rFonts w:ascii="Times New Roman" w:hAnsi="Times New Roman"/>
                <w:b/>
                <w:bCs/>
                <w:iCs/>
              </w:rPr>
            </w:pPr>
            <w:r w:rsidRPr="003B17C0">
              <w:rPr>
                <w:rFonts w:ascii="Times New Roman" w:hAnsi="Times New Roman"/>
                <w:b/>
                <w:noProof/>
              </w:rPr>
              <w:t>Informatika FTI</w:t>
            </w:r>
            <w:r w:rsidRPr="003B17C0">
              <w:rPr>
                <w:rFonts w:ascii="Times New Roman" w:hAnsi="Times New Roman"/>
                <w:b/>
                <w:noProof/>
                <w:lang w:val="en-ID"/>
              </w:rPr>
              <w:t>K</w:t>
            </w:r>
            <w:r w:rsidR="004F3B12" w:rsidRPr="003B17C0">
              <w:rPr>
                <w:rFonts w:ascii="Times New Roman" w:hAnsi="Times New Roman"/>
                <w:b/>
                <w:noProof/>
              </w:rPr>
              <w:t xml:space="preserve"> </w:t>
            </w:r>
            <w:r w:rsidRPr="003B17C0">
              <w:rPr>
                <w:rFonts w:ascii="Times New Roman" w:hAnsi="Times New Roman"/>
                <w:b/>
                <w:noProof/>
              </w:rPr>
              <w:t>ITS</w:t>
            </w:r>
          </w:p>
        </w:tc>
      </w:tr>
      <w:tr w:rsidR="00C13834" w:rsidRPr="003B17C0" w14:paraId="0090744F" w14:textId="77777777" w:rsidTr="00866C60">
        <w:tc>
          <w:tcPr>
            <w:tcW w:w="2132" w:type="dxa"/>
          </w:tcPr>
          <w:p w14:paraId="2441997F" w14:textId="6F8FB9FE" w:rsidR="00C13834" w:rsidRPr="003B17C0" w:rsidRDefault="00C13834" w:rsidP="00866C60">
            <w:pPr>
              <w:jc w:val="both"/>
              <w:rPr>
                <w:rFonts w:ascii="Times New Roman" w:hAnsi="Times New Roman"/>
                <w:b/>
                <w:bCs/>
                <w:iCs/>
              </w:rPr>
            </w:pPr>
            <w:r w:rsidRPr="003B17C0">
              <w:rPr>
                <w:rFonts w:ascii="Times New Roman" w:hAnsi="Times New Roman"/>
                <w:b/>
                <w:noProof/>
              </w:rPr>
              <w:t xml:space="preserve">Dosen Pembimbing </w:t>
            </w:r>
            <w:r w:rsidR="00866C60" w:rsidRPr="003B17C0">
              <w:rPr>
                <w:rFonts w:ascii="Times New Roman" w:hAnsi="Times New Roman"/>
                <w:b/>
                <w:noProof/>
              </w:rPr>
              <w:t>1</w:t>
            </w:r>
          </w:p>
        </w:tc>
        <w:tc>
          <w:tcPr>
            <w:tcW w:w="283" w:type="dxa"/>
          </w:tcPr>
          <w:p w14:paraId="03AA5C28" w14:textId="77DF4147" w:rsidR="00C13834" w:rsidRPr="003B17C0" w:rsidRDefault="00C13834" w:rsidP="00866C60">
            <w:pPr>
              <w:jc w:val="both"/>
              <w:rPr>
                <w:rFonts w:ascii="Times New Roman" w:hAnsi="Times New Roman"/>
                <w:b/>
                <w:bCs/>
                <w:iCs/>
              </w:rPr>
            </w:pPr>
            <w:r w:rsidRPr="003B17C0">
              <w:rPr>
                <w:rFonts w:ascii="Times New Roman" w:hAnsi="Times New Roman"/>
                <w:b/>
                <w:bCs/>
                <w:iCs/>
              </w:rPr>
              <w:t>:</w:t>
            </w:r>
          </w:p>
        </w:tc>
        <w:tc>
          <w:tcPr>
            <w:tcW w:w="3222" w:type="dxa"/>
          </w:tcPr>
          <w:p w14:paraId="399E14CB" w14:textId="6BFB7EFD" w:rsidR="00C13834" w:rsidRPr="003B17C0" w:rsidRDefault="00B36DA9" w:rsidP="00866C60">
            <w:pPr>
              <w:jc w:val="both"/>
              <w:rPr>
                <w:rFonts w:ascii="Times New Roman" w:hAnsi="Times New Roman"/>
                <w:b/>
                <w:bCs/>
                <w:iCs/>
              </w:rPr>
            </w:pPr>
            <w:r w:rsidRPr="003B17C0">
              <w:rPr>
                <w:rFonts w:ascii="Times New Roman" w:hAnsi="Times New Roman"/>
                <w:b/>
              </w:rPr>
              <w:t>Waskitho Wibisono,</w:t>
            </w:r>
            <w:r w:rsidR="00A24B4B" w:rsidRPr="003B17C0">
              <w:rPr>
                <w:rFonts w:ascii="Times New Roman" w:hAnsi="Times New Roman"/>
                <w:b/>
              </w:rPr>
              <w:t xml:space="preserve"> </w:t>
            </w:r>
            <w:r w:rsidRPr="003B17C0">
              <w:rPr>
                <w:rFonts w:ascii="Times New Roman" w:hAnsi="Times New Roman"/>
                <w:b/>
              </w:rPr>
              <w:t>S.Kom., M.Eng., Ph.D.</w:t>
            </w:r>
          </w:p>
        </w:tc>
      </w:tr>
      <w:tr w:rsidR="00C13834" w:rsidRPr="003B17C0" w14:paraId="72B8DB93" w14:textId="77777777" w:rsidTr="00866C60">
        <w:trPr>
          <w:trHeight w:val="557"/>
        </w:trPr>
        <w:tc>
          <w:tcPr>
            <w:tcW w:w="2132" w:type="dxa"/>
          </w:tcPr>
          <w:p w14:paraId="40CAB5E5" w14:textId="77777777" w:rsidR="00C13834" w:rsidRPr="003B17C0" w:rsidRDefault="00C13834" w:rsidP="00866C60">
            <w:pPr>
              <w:jc w:val="both"/>
              <w:rPr>
                <w:rFonts w:ascii="Times New Roman" w:hAnsi="Times New Roman"/>
                <w:b/>
                <w:bCs/>
                <w:iCs/>
              </w:rPr>
            </w:pPr>
            <w:r w:rsidRPr="003B17C0">
              <w:rPr>
                <w:rFonts w:ascii="Times New Roman" w:hAnsi="Times New Roman"/>
                <w:b/>
                <w:noProof/>
              </w:rPr>
              <w:t>Dosen Pembimbing 2</w:t>
            </w:r>
          </w:p>
        </w:tc>
        <w:tc>
          <w:tcPr>
            <w:tcW w:w="283" w:type="dxa"/>
          </w:tcPr>
          <w:p w14:paraId="3BB0D8B3" w14:textId="77777777" w:rsidR="00C13834" w:rsidRPr="003B17C0" w:rsidRDefault="00C13834" w:rsidP="00866C60">
            <w:pPr>
              <w:jc w:val="both"/>
              <w:rPr>
                <w:rFonts w:ascii="Times New Roman" w:hAnsi="Times New Roman"/>
                <w:b/>
                <w:bCs/>
                <w:iCs/>
              </w:rPr>
            </w:pPr>
            <w:r w:rsidRPr="003B17C0">
              <w:rPr>
                <w:rFonts w:ascii="Times New Roman" w:hAnsi="Times New Roman"/>
                <w:b/>
                <w:bCs/>
                <w:iCs/>
              </w:rPr>
              <w:t>:</w:t>
            </w:r>
          </w:p>
        </w:tc>
        <w:tc>
          <w:tcPr>
            <w:tcW w:w="3222" w:type="dxa"/>
          </w:tcPr>
          <w:p w14:paraId="0A762D69" w14:textId="6E44C751" w:rsidR="00C13834" w:rsidRPr="003B17C0" w:rsidRDefault="00CA52D5" w:rsidP="000D28B5">
            <w:pPr>
              <w:pStyle w:val="NoSpacing"/>
              <w:spacing w:after="240"/>
              <w:jc w:val="both"/>
              <w:rPr>
                <w:rFonts w:ascii="Times New Roman" w:hAnsi="Times New Roman"/>
                <w:b/>
                <w:color w:val="000000"/>
                <w:lang w:val="id-ID"/>
              </w:rPr>
            </w:pPr>
            <w:r w:rsidRPr="00CA52D5">
              <w:rPr>
                <w:rFonts w:ascii="Times New Roman" w:hAnsi="Times New Roman"/>
                <w:b/>
                <w:color w:val="000000"/>
              </w:rPr>
              <w:t>Ary Mazharuddin Shiddiqi, S.Kom., M.Comp.Sc., Ph.D</w:t>
            </w:r>
          </w:p>
        </w:tc>
      </w:tr>
    </w:tbl>
    <w:p w14:paraId="4046224C" w14:textId="47844476" w:rsidR="00A25DE8" w:rsidRPr="003B17C0" w:rsidRDefault="00E94FDF" w:rsidP="00866C60">
      <w:pPr>
        <w:pStyle w:val="Heading1"/>
        <w:numPr>
          <w:ilvl w:val="0"/>
          <w:numId w:val="0"/>
        </w:numPr>
        <w:rPr>
          <w:rFonts w:eastAsia="SimSun"/>
          <w:szCs w:val="22"/>
          <w:lang w:eastAsia="zh-CN"/>
        </w:rPr>
      </w:pPr>
      <w:bookmarkStart w:id="14" w:name="_Toc43770715"/>
      <w:r w:rsidRPr="003B17C0">
        <w:rPr>
          <w:rFonts w:eastAsia="SimSun"/>
          <w:szCs w:val="22"/>
          <w:lang w:eastAsia="zh-CN"/>
        </w:rPr>
        <w:t>Abstrak</w:t>
      </w:r>
      <w:bookmarkEnd w:id="14"/>
    </w:p>
    <w:p w14:paraId="014256A6" w14:textId="77777777" w:rsidR="00D019F6" w:rsidRPr="003B17C0" w:rsidRDefault="00D019F6">
      <w:pPr>
        <w:ind w:firstLine="567"/>
        <w:jc w:val="both"/>
        <w:rPr>
          <w:rFonts w:ascii="Times New Roman" w:hAnsi="Times New Roman"/>
          <w:i/>
        </w:rPr>
      </w:pPr>
    </w:p>
    <w:p w14:paraId="4F7743E9" w14:textId="6FAE1F6E" w:rsidR="00EE0417" w:rsidRPr="003B17C0" w:rsidRDefault="00EE0417">
      <w:pPr>
        <w:ind w:firstLine="567"/>
        <w:jc w:val="both"/>
        <w:rPr>
          <w:rFonts w:ascii="Times New Roman" w:hAnsi="Times New Roman"/>
        </w:rPr>
      </w:pPr>
      <w:r w:rsidRPr="003B17C0">
        <w:rPr>
          <w:rFonts w:ascii="Times New Roman" w:hAnsi="Times New Roman"/>
          <w:i/>
        </w:rPr>
        <w:t xml:space="preserve">Indoor Positioning System (IPS) </w:t>
      </w:r>
      <w:r w:rsidRPr="003B17C0">
        <w:rPr>
          <w:rFonts w:ascii="Times New Roman" w:hAnsi="Times New Roman"/>
        </w:rPr>
        <w:t xml:space="preserve">adalah sistem untuk menentukan posisi seseorang atau suatu benda pada ruangan. Berbda dengan </w:t>
      </w:r>
      <w:r w:rsidRPr="003B17C0">
        <w:rPr>
          <w:rFonts w:ascii="Times New Roman" w:hAnsi="Times New Roman"/>
          <w:i/>
        </w:rPr>
        <w:t xml:space="preserve">Global Positioning System (GPS), </w:t>
      </w:r>
      <w:r w:rsidRPr="003B17C0">
        <w:rPr>
          <w:rFonts w:ascii="Times New Roman" w:hAnsi="Times New Roman"/>
        </w:rPr>
        <w:t>yang menggunakan satelit untuk menentukan posisi</w:t>
      </w:r>
      <w:r w:rsidR="009671EC" w:rsidRPr="003B17C0">
        <w:rPr>
          <w:rFonts w:ascii="Times New Roman" w:hAnsi="Times New Roman"/>
        </w:rPr>
        <w:t>,</w:t>
      </w:r>
      <w:r w:rsidRPr="003B17C0">
        <w:rPr>
          <w:rFonts w:ascii="Times New Roman" w:hAnsi="Times New Roman"/>
        </w:rPr>
        <w:t xml:space="preserve"> IPS menggunakan benda yang ada dalam ruangan seperti bluetooth atau WiFi.</w:t>
      </w:r>
    </w:p>
    <w:p w14:paraId="7B3E7939" w14:textId="792C1D5F" w:rsidR="00EE0417" w:rsidRPr="003B17C0" w:rsidRDefault="00EE0417">
      <w:pPr>
        <w:ind w:firstLine="567"/>
        <w:jc w:val="both"/>
        <w:rPr>
          <w:rFonts w:ascii="Times New Roman" w:hAnsi="Times New Roman"/>
          <w:i/>
        </w:rPr>
      </w:pPr>
      <w:r w:rsidRPr="003B17C0">
        <w:rPr>
          <w:rFonts w:ascii="Times New Roman" w:hAnsi="Times New Roman"/>
        </w:rPr>
        <w:t xml:space="preserve">Dari kekuatan sinyal WiFi dapat ditentukan jarak antara penerima dan pengirim sinyal dengan </w:t>
      </w:r>
      <w:r w:rsidRPr="003B17C0">
        <w:rPr>
          <w:rFonts w:ascii="Times New Roman" w:hAnsi="Times New Roman"/>
          <w:i/>
        </w:rPr>
        <w:t>signal propagation model</w:t>
      </w:r>
      <w:r w:rsidRPr="003B17C0">
        <w:rPr>
          <w:rFonts w:ascii="Times New Roman" w:hAnsi="Times New Roman"/>
        </w:rPr>
        <w:t xml:space="preserve">. </w:t>
      </w:r>
      <w:r w:rsidR="00C62705">
        <w:rPr>
          <w:rFonts w:ascii="Times New Roman" w:hAnsi="Times New Roman"/>
        </w:rPr>
        <w:t>D</w:t>
      </w:r>
      <w:r w:rsidRPr="003B17C0">
        <w:rPr>
          <w:rFonts w:ascii="Times New Roman" w:hAnsi="Times New Roman"/>
        </w:rPr>
        <w:t>ibutuhkan tiga jarak dari tiga poin yang diketahui koordinatnya</w:t>
      </w:r>
      <w:r w:rsidR="00C62705">
        <w:rPr>
          <w:rFonts w:ascii="Times New Roman" w:hAnsi="Times New Roman"/>
        </w:rPr>
        <w:t xml:space="preserve"> untuk mendapatkan posisi obyek dengan</w:t>
      </w:r>
      <w:r w:rsidRPr="003B17C0">
        <w:rPr>
          <w:rFonts w:ascii="Times New Roman" w:hAnsi="Times New Roman"/>
        </w:rPr>
        <w:t xml:space="preserve"> </w:t>
      </w:r>
      <w:r w:rsidR="00280119" w:rsidRPr="00280119">
        <w:rPr>
          <w:rFonts w:ascii="Times New Roman" w:hAnsi="Times New Roman"/>
          <w:i/>
        </w:rPr>
        <w:t>trilateration</w:t>
      </w:r>
      <w:r w:rsidRPr="003B17C0">
        <w:rPr>
          <w:rFonts w:ascii="Times New Roman" w:hAnsi="Times New Roman"/>
          <w:i/>
        </w:rPr>
        <w:t>.</w:t>
      </w:r>
    </w:p>
    <w:p w14:paraId="07C922B6" w14:textId="67E7DAA4" w:rsidR="00EE0417" w:rsidRPr="003B17C0" w:rsidRDefault="00C62705">
      <w:pPr>
        <w:ind w:firstLine="567"/>
        <w:jc w:val="both"/>
        <w:rPr>
          <w:rFonts w:ascii="Times New Roman" w:hAnsi="Times New Roman"/>
        </w:rPr>
      </w:pPr>
      <w:r>
        <w:rPr>
          <w:rFonts w:ascii="Times New Roman" w:hAnsi="Times New Roman"/>
        </w:rPr>
        <w:t>Namun, p</w:t>
      </w:r>
      <w:r w:rsidR="00EE0417" w:rsidRPr="003B17C0">
        <w:rPr>
          <w:rFonts w:ascii="Times New Roman" w:hAnsi="Times New Roman"/>
        </w:rPr>
        <w:t xml:space="preserve">enentuan jarak dari sinyal ini cenderung tidak stabil karena flunktuasi sinyal sehingga menghasilkan koordinat yang tidak akurat. Dalam buku ini digunakan metode </w:t>
      </w:r>
      <w:r w:rsidR="00280119" w:rsidRPr="00280119">
        <w:rPr>
          <w:rFonts w:ascii="Times New Roman" w:hAnsi="Times New Roman"/>
          <w:i/>
        </w:rPr>
        <w:t>Kalman filtering</w:t>
      </w:r>
      <w:r w:rsidR="00EE0417" w:rsidRPr="003B17C0">
        <w:rPr>
          <w:rFonts w:ascii="Times New Roman" w:hAnsi="Times New Roman"/>
        </w:rPr>
        <w:t xml:space="preserve"> untuk mengurangi</w:t>
      </w:r>
      <w:r w:rsidR="00261319">
        <w:rPr>
          <w:rFonts w:ascii="Times New Roman" w:hAnsi="Times New Roman"/>
        </w:rPr>
        <w:t xml:space="preserve"> ketidak sta</w:t>
      </w:r>
      <w:r>
        <w:rPr>
          <w:rFonts w:ascii="Times New Roman" w:hAnsi="Times New Roman"/>
        </w:rPr>
        <w:t>bilan flunktuasi sinyal</w:t>
      </w:r>
      <w:r w:rsidR="00261319">
        <w:rPr>
          <w:rFonts w:ascii="Times New Roman" w:hAnsi="Times New Roman"/>
        </w:rPr>
        <w:t xml:space="preserve"> untuk mendapatkan</w:t>
      </w:r>
      <w:r>
        <w:rPr>
          <w:rFonts w:ascii="Times New Roman" w:hAnsi="Times New Roman"/>
        </w:rPr>
        <w:t xml:space="preserve"> jarak yang lebih akurat yang pada hasilnya </w:t>
      </w:r>
      <w:proofErr w:type="gramStart"/>
      <w:r>
        <w:rPr>
          <w:rFonts w:ascii="Times New Roman" w:hAnsi="Times New Roman"/>
        </w:rPr>
        <w:t>akan</w:t>
      </w:r>
      <w:proofErr w:type="gramEnd"/>
      <w:r>
        <w:rPr>
          <w:rFonts w:ascii="Times New Roman" w:hAnsi="Times New Roman"/>
        </w:rPr>
        <w:t xml:space="preserve"> memberikan</w:t>
      </w:r>
      <w:r w:rsidR="00261319">
        <w:rPr>
          <w:rFonts w:ascii="Times New Roman" w:hAnsi="Times New Roman"/>
        </w:rPr>
        <w:t xml:space="preserve"> koordinat yang lebih akurat</w:t>
      </w:r>
      <w:r w:rsidR="00EE0417" w:rsidRPr="003B17C0">
        <w:rPr>
          <w:rFonts w:ascii="Times New Roman" w:hAnsi="Times New Roman"/>
        </w:rPr>
        <w:t>.</w:t>
      </w:r>
    </w:p>
    <w:p w14:paraId="4E87DAF1" w14:textId="5C6C675B" w:rsidR="009671EC" w:rsidRPr="003B17C0" w:rsidRDefault="00280119" w:rsidP="009671EC">
      <w:pPr>
        <w:ind w:firstLine="567"/>
        <w:jc w:val="both"/>
        <w:rPr>
          <w:rFonts w:ascii="Times New Roman" w:eastAsia="SimSun" w:hAnsi="Times New Roman"/>
          <w:lang w:eastAsia="zh-CN"/>
        </w:rPr>
      </w:pPr>
      <w:r w:rsidRPr="00280119">
        <w:rPr>
          <w:rFonts w:ascii="Times New Roman" w:eastAsia="SimSun" w:hAnsi="Times New Roman"/>
          <w:i/>
          <w:lang w:eastAsia="zh-CN"/>
        </w:rPr>
        <w:t>Kalman filter</w:t>
      </w:r>
      <w:r w:rsidR="00EE0417" w:rsidRPr="003B17C0">
        <w:rPr>
          <w:rFonts w:ascii="Times New Roman" w:eastAsia="SimSun" w:hAnsi="Times New Roman"/>
          <w:lang w:eastAsia="zh-CN"/>
        </w:rPr>
        <w:t xml:space="preserve"> sendiri menggunakan data yang telah diobservasi</w:t>
      </w:r>
      <w:r w:rsidR="009671EC" w:rsidRPr="003B17C0">
        <w:rPr>
          <w:rFonts w:ascii="Times New Roman" w:eastAsia="SimSun" w:hAnsi="Times New Roman"/>
          <w:lang w:eastAsia="zh-CN"/>
        </w:rPr>
        <w:t xml:space="preserve"> atau dihitung</w:t>
      </w:r>
      <w:r w:rsidR="00EE0417" w:rsidRPr="003B17C0">
        <w:rPr>
          <w:rFonts w:ascii="Times New Roman" w:eastAsia="SimSun" w:hAnsi="Times New Roman"/>
          <w:lang w:eastAsia="zh-CN"/>
        </w:rPr>
        <w:t xml:space="preserve"> sebelumnya untuk mengestimasi kondisi saat ini. Hal ini membuat estimasi yang dibuat cenderung lebih akurat daripada </w:t>
      </w:r>
      <w:r w:rsidR="009671EC" w:rsidRPr="003B17C0">
        <w:rPr>
          <w:rFonts w:ascii="Times New Roman" w:eastAsia="SimSun" w:hAnsi="Times New Roman"/>
          <w:lang w:eastAsia="zh-CN"/>
        </w:rPr>
        <w:t xml:space="preserve">estimasi </w:t>
      </w:r>
      <w:r w:rsidR="00EE0417" w:rsidRPr="003B17C0">
        <w:rPr>
          <w:rFonts w:ascii="Times New Roman" w:eastAsia="SimSun" w:hAnsi="Times New Roman"/>
          <w:lang w:eastAsia="zh-CN"/>
        </w:rPr>
        <w:t>yang di</w:t>
      </w:r>
      <w:r w:rsidR="009671EC" w:rsidRPr="003B17C0">
        <w:rPr>
          <w:rFonts w:ascii="Times New Roman" w:eastAsia="SimSun" w:hAnsi="Times New Roman"/>
          <w:lang w:eastAsia="zh-CN"/>
        </w:rPr>
        <w:t xml:space="preserve">buat dalam sekali penghitungan. </w:t>
      </w:r>
    </w:p>
    <w:p w14:paraId="027BE2CF" w14:textId="77777777" w:rsidR="009671EC" w:rsidRPr="003B17C0" w:rsidRDefault="009671EC" w:rsidP="009671EC">
      <w:pPr>
        <w:jc w:val="both"/>
        <w:rPr>
          <w:rFonts w:ascii="Times New Roman" w:hAnsi="Times New Roman"/>
          <w:b/>
        </w:rPr>
      </w:pPr>
    </w:p>
    <w:p w14:paraId="3DDFB2FF" w14:textId="60A7DFC2" w:rsidR="004F3B12" w:rsidRPr="003B17C0" w:rsidRDefault="004F3B12" w:rsidP="009671EC">
      <w:pPr>
        <w:jc w:val="both"/>
        <w:rPr>
          <w:rFonts w:ascii="Times New Roman" w:hAnsi="Times New Roman"/>
          <w:b/>
        </w:rPr>
      </w:pPr>
      <w:r w:rsidRPr="003B17C0">
        <w:rPr>
          <w:rFonts w:ascii="Times New Roman" w:hAnsi="Times New Roman"/>
          <w:b/>
        </w:rPr>
        <w:lastRenderedPageBreak/>
        <w:t>Kata kunci</w:t>
      </w:r>
      <w:r w:rsidR="00866C60" w:rsidRPr="003B17C0">
        <w:rPr>
          <w:rFonts w:ascii="Times New Roman" w:hAnsi="Times New Roman"/>
          <w:b/>
        </w:rPr>
        <w:t>:</w:t>
      </w:r>
      <w:r w:rsidR="00866C60" w:rsidRPr="003B17C0">
        <w:rPr>
          <w:rFonts w:ascii="Times New Roman" w:hAnsi="Times New Roman"/>
          <w:b/>
          <w:i/>
        </w:rPr>
        <w:t xml:space="preserve"> </w:t>
      </w:r>
      <w:r w:rsidR="009671EC" w:rsidRPr="003B17C0">
        <w:rPr>
          <w:rFonts w:ascii="Times New Roman" w:hAnsi="Times New Roman"/>
          <w:b/>
          <w:i/>
          <w:iCs/>
        </w:rPr>
        <w:t xml:space="preserve">Indoor Positioning System, </w:t>
      </w:r>
      <w:r w:rsidR="00280119" w:rsidRPr="00280119">
        <w:rPr>
          <w:rFonts w:ascii="Times New Roman" w:hAnsi="Times New Roman"/>
          <w:b/>
          <w:i/>
          <w:iCs/>
        </w:rPr>
        <w:t>Trilateration</w:t>
      </w:r>
      <w:r w:rsidR="009671EC" w:rsidRPr="003B17C0">
        <w:rPr>
          <w:rFonts w:ascii="Times New Roman" w:hAnsi="Times New Roman"/>
          <w:b/>
          <w:i/>
          <w:iCs/>
        </w:rPr>
        <w:t xml:space="preserve">, </w:t>
      </w:r>
      <w:r w:rsidR="00280119" w:rsidRPr="00280119">
        <w:rPr>
          <w:rFonts w:ascii="Times New Roman" w:hAnsi="Times New Roman"/>
          <w:b/>
          <w:i/>
          <w:iCs/>
        </w:rPr>
        <w:t>Kalman filter</w:t>
      </w:r>
    </w:p>
    <w:p w14:paraId="09C61A22" w14:textId="7ED624E6" w:rsidR="00261319" w:rsidRDefault="00261319" w:rsidP="00261319">
      <w:pPr>
        <w:jc w:val="both"/>
        <w:rPr>
          <w:rFonts w:ascii="Times New Roman" w:eastAsia="SimSun" w:hAnsi="Times New Roman"/>
          <w:b/>
          <w:i/>
          <w:lang w:val="id-ID" w:eastAsia="zh-CN"/>
        </w:rPr>
      </w:pPr>
      <w:r>
        <w:rPr>
          <w:rFonts w:ascii="Times New Roman" w:eastAsia="SimSun" w:hAnsi="Times New Roman"/>
          <w:b/>
          <w:i/>
          <w:lang w:val="id-ID" w:eastAsia="zh-CN"/>
        </w:rPr>
        <w:br w:type="page"/>
      </w:r>
    </w:p>
    <w:p w14:paraId="164448A0" w14:textId="77777777" w:rsidR="003D5242" w:rsidRPr="003B17C0" w:rsidRDefault="003D5242" w:rsidP="00602E08">
      <w:pPr>
        <w:ind w:firstLine="567"/>
        <w:jc w:val="both"/>
        <w:rPr>
          <w:rFonts w:ascii="Times New Roman" w:eastAsia="SimSun" w:hAnsi="Times New Roman"/>
          <w:b/>
          <w:lang w:eastAsia="zh-CN"/>
        </w:rPr>
      </w:pPr>
    </w:p>
    <w:p w14:paraId="767C1B28" w14:textId="6B4A945D" w:rsidR="009743DE" w:rsidRPr="003B17C0" w:rsidRDefault="00CA52D5" w:rsidP="009743DE">
      <w:pPr>
        <w:rPr>
          <w:rFonts w:ascii="Times New Roman" w:hAnsi="Times New Roman"/>
          <w:b/>
        </w:rPr>
      </w:pPr>
      <w:r>
        <w:rPr>
          <w:rFonts w:ascii="Times New Roman" w:hAnsi="Times New Roman"/>
          <w:b/>
        </w:rPr>
        <w:t xml:space="preserve">IMPROVEMENT OF </w:t>
      </w:r>
      <w:r w:rsidR="00280119" w:rsidRPr="00280119">
        <w:rPr>
          <w:rFonts w:ascii="Times New Roman" w:hAnsi="Times New Roman"/>
          <w:b/>
          <w:i/>
        </w:rPr>
        <w:t>TRILATERATION</w:t>
      </w:r>
      <w:r>
        <w:rPr>
          <w:rFonts w:ascii="Times New Roman" w:hAnsi="Times New Roman"/>
          <w:b/>
        </w:rPr>
        <w:t xml:space="preserve"> BASED INDOOR POSITIONING SYSTEM WITH </w:t>
      </w:r>
      <w:r w:rsidR="00280119" w:rsidRPr="00280119">
        <w:rPr>
          <w:rFonts w:ascii="Times New Roman" w:hAnsi="Times New Roman"/>
          <w:b/>
          <w:i/>
        </w:rPr>
        <w:t>KALMAN FILTER</w:t>
      </w:r>
    </w:p>
    <w:p w14:paraId="562C34B9" w14:textId="77777777" w:rsidR="00E94FDF" w:rsidRPr="003B17C0" w:rsidRDefault="00E94FDF" w:rsidP="00602E08">
      <w:pPr>
        <w:tabs>
          <w:tab w:val="left" w:pos="1999"/>
        </w:tabs>
        <w:ind w:firstLine="567"/>
        <w:jc w:val="both"/>
        <w:rPr>
          <w:rFonts w:ascii="Times New Roman" w:eastAsia="SimSun" w:hAnsi="Times New Roman"/>
          <w:lang w:val="id-ID" w:eastAsia="zh-CN"/>
        </w:rPr>
      </w:pPr>
    </w:p>
    <w:p w14:paraId="46CA371C" w14:textId="77777777" w:rsidR="00CA52D5" w:rsidRDefault="00763A2B" w:rsidP="00086CF1">
      <w:pPr>
        <w:tabs>
          <w:tab w:val="left" w:pos="1560"/>
        </w:tabs>
        <w:jc w:val="both"/>
        <w:rPr>
          <w:rFonts w:ascii="Times New Roman" w:eastAsia="SimSun" w:hAnsi="Times New Roman"/>
          <w:b/>
          <w:lang w:eastAsia="zh-CN"/>
        </w:rPr>
      </w:pPr>
      <w:r w:rsidRPr="003B17C0">
        <w:rPr>
          <w:rFonts w:ascii="Times New Roman" w:eastAsia="SimSun" w:hAnsi="Times New Roman"/>
          <w:b/>
          <w:lang w:eastAsia="zh-CN"/>
        </w:rPr>
        <w:t>Student’s Name</w:t>
      </w:r>
      <w:r w:rsidR="00086CF1" w:rsidRPr="003B17C0">
        <w:rPr>
          <w:rFonts w:ascii="Times New Roman" w:eastAsia="SimSun" w:hAnsi="Times New Roman"/>
          <w:b/>
          <w:lang w:eastAsia="zh-CN"/>
        </w:rPr>
        <w:tab/>
      </w:r>
      <w:r w:rsidR="00E94FDF" w:rsidRPr="003B17C0">
        <w:rPr>
          <w:rFonts w:ascii="Times New Roman" w:eastAsia="SimSun" w:hAnsi="Times New Roman"/>
          <w:b/>
          <w:lang w:val="id-ID" w:eastAsia="zh-CN"/>
        </w:rPr>
        <w:t>:</w:t>
      </w:r>
      <w:r w:rsidR="00086CF1" w:rsidRPr="003B17C0">
        <w:rPr>
          <w:rFonts w:ascii="Times New Roman" w:eastAsia="SimSun" w:hAnsi="Times New Roman"/>
          <w:b/>
          <w:lang w:eastAsia="zh-CN"/>
        </w:rPr>
        <w:t xml:space="preserve"> </w:t>
      </w:r>
      <w:r w:rsidR="00CA52D5" w:rsidRPr="00CA52D5">
        <w:rPr>
          <w:rFonts w:ascii="Times New Roman" w:eastAsia="SimSun" w:hAnsi="Times New Roman"/>
          <w:b/>
          <w:lang w:eastAsia="zh-CN"/>
        </w:rPr>
        <w:t xml:space="preserve">Agung </w:t>
      </w:r>
      <w:proofErr w:type="gramStart"/>
      <w:r w:rsidR="00CA52D5" w:rsidRPr="00CA52D5">
        <w:rPr>
          <w:rFonts w:ascii="Times New Roman" w:eastAsia="SimSun" w:hAnsi="Times New Roman"/>
          <w:b/>
          <w:lang w:eastAsia="zh-CN"/>
        </w:rPr>
        <w:t>Dwi</w:t>
      </w:r>
      <w:proofErr w:type="gramEnd"/>
      <w:r w:rsidR="00CA52D5" w:rsidRPr="00CA52D5">
        <w:rPr>
          <w:rFonts w:ascii="Times New Roman" w:eastAsia="SimSun" w:hAnsi="Times New Roman"/>
          <w:b/>
          <w:lang w:eastAsia="zh-CN"/>
        </w:rPr>
        <w:t xml:space="preserve"> Wicaksono</w:t>
      </w:r>
    </w:p>
    <w:p w14:paraId="33D11412" w14:textId="410EC2D2" w:rsidR="00E94FDF" w:rsidRPr="003B17C0" w:rsidRDefault="00763A2B" w:rsidP="00086CF1">
      <w:pPr>
        <w:tabs>
          <w:tab w:val="left" w:pos="1560"/>
        </w:tabs>
        <w:jc w:val="both"/>
        <w:rPr>
          <w:rFonts w:ascii="Times New Roman" w:eastAsia="SimSun" w:hAnsi="Times New Roman"/>
          <w:b/>
          <w:lang w:eastAsia="zh-CN"/>
        </w:rPr>
      </w:pPr>
      <w:r w:rsidRPr="003B17C0">
        <w:rPr>
          <w:rFonts w:ascii="Times New Roman" w:eastAsia="SimSun" w:hAnsi="Times New Roman"/>
          <w:b/>
          <w:lang w:eastAsia="zh-CN"/>
        </w:rPr>
        <w:t>Student’s ID</w:t>
      </w:r>
      <w:r w:rsidR="00086CF1" w:rsidRPr="003B17C0">
        <w:rPr>
          <w:rFonts w:ascii="Times New Roman" w:eastAsia="SimSun" w:hAnsi="Times New Roman"/>
          <w:b/>
          <w:lang w:val="id-ID" w:eastAsia="zh-CN"/>
        </w:rPr>
        <w:tab/>
      </w:r>
      <w:r w:rsidR="00E94FDF" w:rsidRPr="003B17C0">
        <w:rPr>
          <w:rFonts w:ascii="Times New Roman" w:eastAsia="SimSun" w:hAnsi="Times New Roman"/>
          <w:b/>
          <w:lang w:val="id-ID" w:eastAsia="zh-CN"/>
        </w:rPr>
        <w:t>:</w:t>
      </w:r>
      <w:r w:rsidR="00086CF1" w:rsidRPr="003B17C0">
        <w:rPr>
          <w:rFonts w:ascii="Times New Roman" w:eastAsia="SimSun" w:hAnsi="Times New Roman"/>
          <w:b/>
          <w:lang w:eastAsia="zh-CN"/>
        </w:rPr>
        <w:t xml:space="preserve"> </w:t>
      </w:r>
      <w:r w:rsidR="00CA52D5">
        <w:rPr>
          <w:rFonts w:ascii="Times New Roman" w:eastAsia="SimSun" w:hAnsi="Times New Roman"/>
          <w:b/>
          <w:lang w:val="id-ID" w:eastAsia="zh-CN"/>
        </w:rPr>
        <w:t>051116</w:t>
      </w:r>
      <w:r w:rsidR="004F3B12" w:rsidRPr="003B17C0">
        <w:rPr>
          <w:rFonts w:ascii="Times New Roman" w:eastAsia="SimSun" w:hAnsi="Times New Roman"/>
          <w:b/>
          <w:lang w:val="id-ID" w:eastAsia="zh-CN"/>
        </w:rPr>
        <w:t>40000</w:t>
      </w:r>
      <w:r w:rsidR="00CA52D5">
        <w:rPr>
          <w:rFonts w:ascii="Times New Roman" w:eastAsia="SimSun" w:hAnsi="Times New Roman"/>
          <w:b/>
          <w:lang w:eastAsia="zh-CN"/>
        </w:rPr>
        <w:t>123</w:t>
      </w:r>
    </w:p>
    <w:p w14:paraId="76FBD146" w14:textId="70693F40" w:rsidR="00E94FDF" w:rsidRPr="003B17C0" w:rsidRDefault="00763A2B" w:rsidP="00086CF1">
      <w:pPr>
        <w:tabs>
          <w:tab w:val="left" w:pos="1560"/>
        </w:tabs>
        <w:jc w:val="both"/>
        <w:rPr>
          <w:rFonts w:ascii="Times New Roman" w:eastAsia="SimSun" w:hAnsi="Times New Roman"/>
          <w:b/>
          <w:lang w:val="id-ID" w:eastAsia="zh-CN"/>
        </w:rPr>
      </w:pPr>
      <w:r w:rsidRPr="003B17C0">
        <w:rPr>
          <w:rFonts w:ascii="Times New Roman" w:eastAsia="SimSun" w:hAnsi="Times New Roman"/>
          <w:b/>
          <w:lang w:eastAsia="zh-CN"/>
        </w:rPr>
        <w:t>Department</w:t>
      </w:r>
      <w:r w:rsidR="00E94FDF" w:rsidRPr="003B17C0">
        <w:rPr>
          <w:rFonts w:ascii="Times New Roman" w:eastAsia="SimSun" w:hAnsi="Times New Roman"/>
          <w:b/>
          <w:lang w:val="id-ID" w:eastAsia="zh-CN"/>
        </w:rPr>
        <w:tab/>
        <w:t>:</w:t>
      </w:r>
      <w:r w:rsidR="00086CF1" w:rsidRPr="003B17C0">
        <w:rPr>
          <w:rFonts w:ascii="Times New Roman" w:eastAsia="SimSun" w:hAnsi="Times New Roman"/>
          <w:b/>
          <w:lang w:eastAsia="zh-CN"/>
        </w:rPr>
        <w:t xml:space="preserve"> </w:t>
      </w:r>
      <w:r w:rsidR="00E94FDF" w:rsidRPr="003B17C0">
        <w:rPr>
          <w:rFonts w:ascii="Times New Roman" w:eastAsia="SimSun" w:hAnsi="Times New Roman"/>
          <w:b/>
          <w:lang w:val="id-ID" w:eastAsia="zh-CN"/>
        </w:rPr>
        <w:t>Informatika FTI</w:t>
      </w:r>
      <w:r w:rsidR="0049212F" w:rsidRPr="003B17C0">
        <w:rPr>
          <w:rFonts w:ascii="Times New Roman" w:eastAsia="SimSun" w:hAnsi="Times New Roman"/>
          <w:b/>
          <w:lang w:eastAsia="zh-CN"/>
        </w:rPr>
        <w:t>K</w:t>
      </w:r>
      <w:r w:rsidR="00E94FDF" w:rsidRPr="003B17C0">
        <w:rPr>
          <w:rFonts w:ascii="Times New Roman" w:eastAsia="SimSun" w:hAnsi="Times New Roman"/>
          <w:b/>
          <w:lang w:val="id-ID" w:eastAsia="zh-CN"/>
        </w:rPr>
        <w:t>-ITS</w:t>
      </w:r>
    </w:p>
    <w:p w14:paraId="3598695C" w14:textId="6E8BE2CC" w:rsidR="00E94FDF" w:rsidRPr="003B17C0" w:rsidRDefault="00763A2B" w:rsidP="00086CF1">
      <w:pPr>
        <w:ind w:left="1560" w:hanging="1560"/>
        <w:jc w:val="both"/>
        <w:rPr>
          <w:rFonts w:ascii="Times New Roman" w:eastAsia="SimSun" w:hAnsi="Times New Roman"/>
          <w:b/>
          <w:lang w:val="id-ID" w:eastAsia="zh-CN"/>
        </w:rPr>
      </w:pPr>
      <w:r w:rsidRPr="003B17C0">
        <w:rPr>
          <w:rFonts w:ascii="Times New Roman" w:eastAsia="SimSun" w:hAnsi="Times New Roman"/>
          <w:b/>
          <w:lang w:eastAsia="zh-CN"/>
        </w:rPr>
        <w:t>First Advisor</w:t>
      </w:r>
      <w:r w:rsidR="00E94FDF" w:rsidRPr="003B17C0">
        <w:rPr>
          <w:rFonts w:ascii="Times New Roman" w:eastAsia="SimSun" w:hAnsi="Times New Roman"/>
          <w:b/>
          <w:lang w:val="id-ID" w:eastAsia="zh-CN"/>
        </w:rPr>
        <w:tab/>
      </w:r>
      <w:r w:rsidR="00BA2E89" w:rsidRPr="003B17C0">
        <w:rPr>
          <w:rFonts w:ascii="Times New Roman" w:eastAsia="SimSun" w:hAnsi="Times New Roman"/>
          <w:b/>
          <w:lang w:eastAsia="zh-CN"/>
        </w:rPr>
        <w:t>:</w:t>
      </w:r>
      <w:r w:rsidR="00086CF1" w:rsidRPr="003B17C0">
        <w:rPr>
          <w:rFonts w:ascii="Times New Roman" w:eastAsia="SimSun" w:hAnsi="Times New Roman"/>
          <w:b/>
          <w:lang w:eastAsia="zh-CN"/>
        </w:rPr>
        <w:t xml:space="preserve"> </w:t>
      </w:r>
      <w:r w:rsidR="00B36DA9" w:rsidRPr="003B17C0">
        <w:rPr>
          <w:rFonts w:ascii="Times New Roman" w:eastAsia="SimSun" w:hAnsi="Times New Roman"/>
          <w:b/>
          <w:lang w:eastAsia="zh-CN"/>
        </w:rPr>
        <w:t xml:space="preserve">Waskitho Wibisono, </w:t>
      </w:r>
      <w:proofErr w:type="gramStart"/>
      <w:r w:rsidR="00B36DA9" w:rsidRPr="003B17C0">
        <w:rPr>
          <w:rFonts w:ascii="Times New Roman" w:eastAsia="SimSun" w:hAnsi="Times New Roman"/>
          <w:b/>
          <w:lang w:eastAsia="zh-CN"/>
        </w:rPr>
        <w:t>S.Kom.,</w:t>
      </w:r>
      <w:proofErr w:type="gramEnd"/>
      <w:r w:rsidR="00B36DA9" w:rsidRPr="003B17C0">
        <w:rPr>
          <w:rFonts w:ascii="Times New Roman" w:eastAsia="SimSun" w:hAnsi="Times New Roman"/>
          <w:b/>
          <w:lang w:eastAsia="zh-CN"/>
        </w:rPr>
        <w:t xml:space="preserve"> M.Eng., Ph.D</w:t>
      </w:r>
      <w:r w:rsidR="00B36DA9" w:rsidRPr="003B17C0">
        <w:rPr>
          <w:rFonts w:ascii="Times New Roman" w:hAnsi="Times New Roman"/>
          <w:b/>
        </w:rPr>
        <w:t>.</w:t>
      </w:r>
    </w:p>
    <w:p w14:paraId="0CD5103E" w14:textId="77777777" w:rsidR="00CA52D5" w:rsidRDefault="00763A2B" w:rsidP="00086CF1">
      <w:pPr>
        <w:tabs>
          <w:tab w:val="left" w:pos="1560"/>
        </w:tabs>
        <w:jc w:val="both"/>
        <w:rPr>
          <w:rFonts w:ascii="Times New Roman" w:eastAsia="SimSun" w:hAnsi="Times New Roman"/>
          <w:b/>
          <w:lang w:eastAsia="zh-CN"/>
        </w:rPr>
      </w:pPr>
      <w:r w:rsidRPr="003B17C0">
        <w:rPr>
          <w:rFonts w:ascii="Times New Roman" w:eastAsia="SimSun" w:hAnsi="Times New Roman"/>
          <w:b/>
          <w:lang w:eastAsia="zh-CN"/>
        </w:rPr>
        <w:t>Second Advisor</w:t>
      </w:r>
      <w:r w:rsidR="00086CF1" w:rsidRPr="003B17C0">
        <w:rPr>
          <w:rFonts w:ascii="Times New Roman" w:eastAsia="SimSun" w:hAnsi="Times New Roman"/>
          <w:b/>
          <w:lang w:eastAsia="zh-CN"/>
        </w:rPr>
        <w:tab/>
      </w:r>
      <w:r w:rsidR="00E94FDF" w:rsidRPr="003B17C0">
        <w:rPr>
          <w:rFonts w:ascii="Times New Roman" w:eastAsia="SimSun" w:hAnsi="Times New Roman"/>
          <w:b/>
          <w:lang w:val="id-ID" w:eastAsia="zh-CN"/>
        </w:rPr>
        <w:t>:</w:t>
      </w:r>
      <w:r w:rsidR="00086CF1" w:rsidRPr="003B17C0">
        <w:rPr>
          <w:rFonts w:ascii="Times New Roman" w:eastAsia="SimSun" w:hAnsi="Times New Roman"/>
          <w:b/>
          <w:lang w:eastAsia="zh-CN"/>
        </w:rPr>
        <w:t xml:space="preserve"> </w:t>
      </w:r>
      <w:r w:rsidR="00CA52D5" w:rsidRPr="00CA52D5">
        <w:rPr>
          <w:rFonts w:ascii="Times New Roman" w:eastAsia="SimSun" w:hAnsi="Times New Roman"/>
          <w:b/>
          <w:lang w:eastAsia="zh-CN"/>
        </w:rPr>
        <w:t xml:space="preserve">Ary Mazharuddin Shiddiqi, </w:t>
      </w:r>
      <w:proofErr w:type="gramStart"/>
      <w:r w:rsidR="00CA52D5" w:rsidRPr="00CA52D5">
        <w:rPr>
          <w:rFonts w:ascii="Times New Roman" w:eastAsia="SimSun" w:hAnsi="Times New Roman"/>
          <w:b/>
          <w:lang w:eastAsia="zh-CN"/>
        </w:rPr>
        <w:t>S.Kom.,</w:t>
      </w:r>
      <w:proofErr w:type="gramEnd"/>
      <w:r w:rsidR="00CA52D5" w:rsidRPr="00CA52D5">
        <w:rPr>
          <w:rFonts w:ascii="Times New Roman" w:eastAsia="SimSun" w:hAnsi="Times New Roman"/>
          <w:b/>
          <w:lang w:eastAsia="zh-CN"/>
        </w:rPr>
        <w:t xml:space="preserve"> </w:t>
      </w:r>
    </w:p>
    <w:p w14:paraId="33934EB4" w14:textId="545935DA" w:rsidR="00F46D70" w:rsidRPr="003B17C0" w:rsidRDefault="00CA52D5" w:rsidP="00086CF1">
      <w:pPr>
        <w:tabs>
          <w:tab w:val="left" w:pos="1560"/>
        </w:tabs>
        <w:jc w:val="both"/>
        <w:rPr>
          <w:rFonts w:ascii="Times New Roman" w:eastAsia="SimSun" w:hAnsi="Times New Roman"/>
          <w:b/>
          <w:lang w:val="id-ID" w:eastAsia="zh-CN"/>
        </w:rPr>
      </w:pPr>
      <w:r>
        <w:rPr>
          <w:rFonts w:ascii="Times New Roman" w:eastAsia="SimSun" w:hAnsi="Times New Roman"/>
          <w:b/>
          <w:lang w:eastAsia="zh-CN"/>
        </w:rPr>
        <w:tab/>
        <w:t xml:space="preserve">  </w:t>
      </w:r>
      <w:r w:rsidRPr="00CA52D5">
        <w:rPr>
          <w:rFonts w:ascii="Times New Roman" w:eastAsia="SimSun" w:hAnsi="Times New Roman"/>
          <w:b/>
          <w:lang w:eastAsia="zh-CN"/>
        </w:rPr>
        <w:t>M.Comp.Sc., Ph.D</w:t>
      </w:r>
    </w:p>
    <w:p w14:paraId="0F1478FD" w14:textId="77777777" w:rsidR="00F46D70" w:rsidRPr="003B17C0" w:rsidRDefault="00F46D70" w:rsidP="00602E08">
      <w:pPr>
        <w:tabs>
          <w:tab w:val="left" w:pos="1999"/>
        </w:tabs>
        <w:ind w:firstLine="567"/>
        <w:jc w:val="both"/>
        <w:rPr>
          <w:rFonts w:ascii="Times New Roman" w:eastAsia="SimSun" w:hAnsi="Times New Roman"/>
          <w:b/>
          <w:lang w:val="id-ID" w:eastAsia="zh-CN"/>
        </w:rPr>
      </w:pPr>
    </w:p>
    <w:p w14:paraId="34CB7D22" w14:textId="5AE0BC5B" w:rsidR="00E94FDF" w:rsidRPr="003B17C0" w:rsidRDefault="00E94FDF" w:rsidP="00086CF1">
      <w:pPr>
        <w:pStyle w:val="Heading1"/>
        <w:numPr>
          <w:ilvl w:val="0"/>
          <w:numId w:val="0"/>
        </w:numPr>
        <w:rPr>
          <w:rFonts w:eastAsia="SimSun"/>
          <w:szCs w:val="22"/>
          <w:lang w:val="id-ID" w:eastAsia="zh-CN"/>
        </w:rPr>
      </w:pPr>
      <w:bookmarkStart w:id="15" w:name="_Toc43770716"/>
      <w:r w:rsidRPr="003B17C0">
        <w:rPr>
          <w:rFonts w:eastAsia="SimSun"/>
          <w:szCs w:val="22"/>
          <w:lang w:val="id-ID" w:eastAsia="zh-CN"/>
        </w:rPr>
        <w:t>Abstract</w:t>
      </w:r>
      <w:bookmarkEnd w:id="15"/>
    </w:p>
    <w:p w14:paraId="0D1230C6" w14:textId="77777777" w:rsidR="00CA52D5" w:rsidRPr="00CA52D5" w:rsidRDefault="00CA52D5" w:rsidP="00CA52D5">
      <w:pPr>
        <w:ind w:firstLine="567"/>
        <w:jc w:val="both"/>
        <w:rPr>
          <w:rFonts w:ascii="Times New Roman" w:eastAsia="SimSun" w:hAnsi="Times New Roman"/>
          <w:i/>
          <w:lang w:eastAsia="zh-CN"/>
        </w:rPr>
      </w:pPr>
      <w:bookmarkStart w:id="16" w:name="_Hlk502847857"/>
      <w:r w:rsidRPr="00CA52D5">
        <w:rPr>
          <w:rFonts w:ascii="Times New Roman" w:eastAsia="SimSun" w:hAnsi="Times New Roman"/>
          <w:i/>
          <w:lang w:eastAsia="zh-CN"/>
        </w:rPr>
        <w:t>Indoor Positioning System (IPS) is a system for determining the position of a person or an object in a room. Unlike the Global Positioning System (GPS), which uses satellites to determine position, IPS uses objects in the room such as Bluetooth or WiFi.</w:t>
      </w:r>
    </w:p>
    <w:p w14:paraId="0DE5E55D" w14:textId="2C64815D" w:rsidR="00CA52D5" w:rsidRPr="00CA52D5" w:rsidRDefault="00CA52D5" w:rsidP="00CA52D5">
      <w:pPr>
        <w:ind w:firstLine="567"/>
        <w:jc w:val="both"/>
        <w:rPr>
          <w:rFonts w:ascii="Times New Roman" w:eastAsia="SimSun" w:hAnsi="Times New Roman"/>
          <w:i/>
          <w:lang w:eastAsia="zh-CN"/>
        </w:rPr>
      </w:pPr>
      <w:r w:rsidRPr="00CA52D5">
        <w:rPr>
          <w:rFonts w:ascii="Times New Roman" w:eastAsia="SimSun" w:hAnsi="Times New Roman"/>
          <w:i/>
          <w:lang w:eastAsia="zh-CN"/>
        </w:rPr>
        <w:t>From the stren</w:t>
      </w:r>
      <w:r>
        <w:rPr>
          <w:rFonts w:ascii="Times New Roman" w:eastAsia="SimSun" w:hAnsi="Times New Roman"/>
          <w:i/>
          <w:lang w:eastAsia="zh-CN"/>
        </w:rPr>
        <w:t>gth of the WiFi signal</w:t>
      </w:r>
      <w:r w:rsidRPr="00CA52D5">
        <w:rPr>
          <w:rFonts w:ascii="Times New Roman" w:eastAsia="SimSun" w:hAnsi="Times New Roman"/>
          <w:i/>
          <w:lang w:eastAsia="zh-CN"/>
        </w:rPr>
        <w:t xml:space="preserve"> the distance between the receiver and sender of the signal </w:t>
      </w:r>
      <w:r>
        <w:rPr>
          <w:rFonts w:ascii="Times New Roman" w:eastAsia="SimSun" w:hAnsi="Times New Roman"/>
          <w:i/>
          <w:lang w:eastAsia="zh-CN"/>
        </w:rPr>
        <w:t>can be determined by</w:t>
      </w:r>
      <w:r w:rsidRPr="00CA52D5">
        <w:rPr>
          <w:rFonts w:ascii="Times New Roman" w:eastAsia="SimSun" w:hAnsi="Times New Roman"/>
          <w:i/>
          <w:lang w:eastAsia="zh-CN"/>
        </w:rPr>
        <w:t xml:space="preserve"> signal propagation model. To determine the position of a person or object requires three distances from three points whose coordinates are known by the </w:t>
      </w:r>
      <w:r w:rsidR="00280119" w:rsidRPr="00280119">
        <w:rPr>
          <w:rFonts w:ascii="Times New Roman" w:eastAsia="SimSun" w:hAnsi="Times New Roman"/>
          <w:i/>
          <w:lang w:eastAsia="zh-CN"/>
        </w:rPr>
        <w:t>trilateration</w:t>
      </w:r>
      <w:r w:rsidRPr="00CA52D5">
        <w:rPr>
          <w:rFonts w:ascii="Times New Roman" w:eastAsia="SimSun" w:hAnsi="Times New Roman"/>
          <w:i/>
          <w:lang w:eastAsia="zh-CN"/>
        </w:rPr>
        <w:t xml:space="preserve"> algorithm.</w:t>
      </w:r>
    </w:p>
    <w:p w14:paraId="479CD48F" w14:textId="44BBA1BD" w:rsidR="00CA52D5" w:rsidRPr="00CA52D5" w:rsidRDefault="00CA52D5" w:rsidP="00CA52D5">
      <w:pPr>
        <w:ind w:firstLine="567"/>
        <w:jc w:val="both"/>
        <w:rPr>
          <w:rFonts w:ascii="Times New Roman" w:eastAsia="SimSun" w:hAnsi="Times New Roman"/>
          <w:i/>
          <w:lang w:eastAsia="zh-CN"/>
        </w:rPr>
      </w:pPr>
      <w:r w:rsidRPr="00CA52D5">
        <w:rPr>
          <w:rFonts w:ascii="Times New Roman" w:eastAsia="SimSun" w:hAnsi="Times New Roman"/>
          <w:i/>
          <w:lang w:eastAsia="zh-CN"/>
        </w:rPr>
        <w:t xml:space="preserve">Determination of the distance from this signal tends to be unstable due to fluctuation of the signal so that it produces inaccurate coordinates. This book uses the </w:t>
      </w:r>
      <w:r w:rsidR="00280119" w:rsidRPr="00280119">
        <w:rPr>
          <w:rFonts w:ascii="Times New Roman" w:eastAsia="SimSun" w:hAnsi="Times New Roman"/>
          <w:i/>
          <w:lang w:eastAsia="zh-CN"/>
        </w:rPr>
        <w:t>Kalman filtering</w:t>
      </w:r>
      <w:r w:rsidRPr="00CA52D5">
        <w:rPr>
          <w:rFonts w:ascii="Times New Roman" w:eastAsia="SimSun" w:hAnsi="Times New Roman"/>
          <w:i/>
          <w:lang w:eastAsia="zh-CN"/>
        </w:rPr>
        <w:t xml:space="preserve"> method to </w:t>
      </w:r>
      <w:r w:rsidR="00261319">
        <w:rPr>
          <w:rFonts w:ascii="Times New Roman" w:eastAsia="SimSun" w:hAnsi="Times New Roman"/>
          <w:i/>
          <w:lang w:eastAsia="zh-CN"/>
        </w:rPr>
        <w:t>that unstable aspect of signal to produce more accurate coordinates.</w:t>
      </w:r>
    </w:p>
    <w:p w14:paraId="04073C73" w14:textId="4EFB785B" w:rsidR="008F2C49" w:rsidRPr="003B17C0" w:rsidRDefault="00280119" w:rsidP="00CA52D5">
      <w:pPr>
        <w:ind w:firstLine="567"/>
        <w:jc w:val="both"/>
        <w:rPr>
          <w:rFonts w:ascii="Times New Roman" w:eastAsia="SimSun" w:hAnsi="Times New Roman"/>
          <w:i/>
          <w:lang w:eastAsia="zh-CN"/>
        </w:rPr>
      </w:pPr>
      <w:r w:rsidRPr="00280119">
        <w:rPr>
          <w:rFonts w:ascii="Times New Roman" w:eastAsia="SimSun" w:hAnsi="Times New Roman"/>
          <w:i/>
          <w:lang w:eastAsia="zh-CN"/>
        </w:rPr>
        <w:t>Kalman filter</w:t>
      </w:r>
      <w:r w:rsidR="00CA52D5" w:rsidRPr="00CA52D5">
        <w:rPr>
          <w:rFonts w:ascii="Times New Roman" w:eastAsia="SimSun" w:hAnsi="Times New Roman"/>
          <w:i/>
          <w:lang w:eastAsia="zh-CN"/>
        </w:rPr>
        <w:t xml:space="preserve"> itself uses data that has been observed or previously calculated to estimate the current conditions. This makes estimates made tend to be more accurate than estimates made in one calculation.</w:t>
      </w:r>
    </w:p>
    <w:bookmarkEnd w:id="16"/>
    <w:p w14:paraId="3A6DAA49" w14:textId="77777777" w:rsidR="00CA52D5" w:rsidRDefault="00E9394C" w:rsidP="00506998">
      <w:pPr>
        <w:spacing w:before="240"/>
        <w:jc w:val="both"/>
        <w:rPr>
          <w:rFonts w:ascii="Times New Roman" w:hAnsi="Times New Roman"/>
          <w:b/>
        </w:rPr>
      </w:pPr>
      <w:r w:rsidRPr="003B17C0">
        <w:rPr>
          <w:rFonts w:ascii="Times New Roman" w:eastAsia="SimSun" w:hAnsi="Times New Roman"/>
          <w:b/>
          <w:i/>
          <w:lang w:eastAsia="zh-CN"/>
        </w:rPr>
        <w:t xml:space="preserve">Keyword: </w:t>
      </w:r>
      <w:r w:rsidR="008F2C49" w:rsidRPr="003B17C0">
        <w:rPr>
          <w:rFonts w:ascii="Times New Roman" w:hAnsi="Times New Roman"/>
          <w:b/>
          <w:i/>
          <w:iCs/>
        </w:rPr>
        <w:t>Wireless Sensor Network, Cluster Head, Cluster node, nRF24</w:t>
      </w:r>
      <w:r w:rsidR="008F2C49" w:rsidRPr="003B17C0">
        <w:rPr>
          <w:rFonts w:ascii="Times New Roman" w:hAnsi="Times New Roman"/>
          <w:b/>
        </w:rPr>
        <w:t>.</w:t>
      </w:r>
    </w:p>
    <w:p w14:paraId="28C45CDE" w14:textId="2ADD73CC" w:rsidR="00CA52D5" w:rsidRDefault="00CA52D5">
      <w:pPr>
        <w:rPr>
          <w:rFonts w:ascii="Times New Roman" w:hAnsi="Times New Roman"/>
          <w:b/>
        </w:rPr>
      </w:pPr>
    </w:p>
    <w:p w14:paraId="70027F60" w14:textId="77777777" w:rsidR="00CA52D5" w:rsidRPr="003B17C0" w:rsidRDefault="00E94FDF" w:rsidP="00CA52D5">
      <w:pPr>
        <w:rPr>
          <w:rFonts w:ascii="Times New Roman" w:eastAsia="SimSun" w:hAnsi="Times New Roman"/>
          <w:b/>
          <w:lang w:val="id-ID" w:eastAsia="zh-CN"/>
        </w:rPr>
      </w:pPr>
      <w:r w:rsidRPr="003B17C0">
        <w:rPr>
          <w:rFonts w:ascii="Times New Roman" w:eastAsia="SimSun" w:hAnsi="Times New Roman"/>
          <w:b/>
          <w:i/>
          <w:lang w:val="id-ID" w:eastAsia="zh-CN"/>
        </w:rPr>
        <w:br w:type="page"/>
      </w:r>
      <w:r w:rsidR="00CA52D5" w:rsidRPr="003B17C0">
        <w:rPr>
          <w:rFonts w:ascii="Times New Roman" w:eastAsia="SimSun" w:hAnsi="Times New Roman"/>
          <w:b/>
          <w:i/>
          <w:lang w:val="id-ID" w:eastAsia="zh-CN"/>
        </w:rPr>
        <w:lastRenderedPageBreak/>
        <w:t>(Halaman ini sengaja dikosongkan)</w:t>
      </w:r>
      <w:r w:rsidR="00CA52D5" w:rsidRPr="003B17C0">
        <w:rPr>
          <w:rFonts w:ascii="Times New Roman" w:eastAsia="SimSun" w:hAnsi="Times New Roman"/>
          <w:b/>
          <w:lang w:val="id-ID" w:eastAsia="zh-CN"/>
        </w:rPr>
        <w:br w:type="page"/>
      </w:r>
    </w:p>
    <w:p w14:paraId="13F31766" w14:textId="251B70D5" w:rsidR="00E94FDF" w:rsidRPr="00CA52D5" w:rsidRDefault="00E94FDF" w:rsidP="00506998">
      <w:pPr>
        <w:spacing w:before="240"/>
        <w:jc w:val="both"/>
        <w:rPr>
          <w:rFonts w:ascii="Times New Roman" w:eastAsia="SimSun" w:hAnsi="Times New Roman"/>
          <w:i/>
          <w:lang w:val="id-ID" w:eastAsia="zh-CN"/>
        </w:rPr>
      </w:pPr>
    </w:p>
    <w:p w14:paraId="0411229B" w14:textId="3F10DA43" w:rsidR="00C809FE" w:rsidRPr="003B17C0" w:rsidRDefault="0028242F" w:rsidP="00BF5B3C">
      <w:pPr>
        <w:pStyle w:val="Heading1"/>
        <w:numPr>
          <w:ilvl w:val="0"/>
          <w:numId w:val="0"/>
        </w:numPr>
        <w:rPr>
          <w:szCs w:val="22"/>
          <w:lang w:val="id-ID"/>
        </w:rPr>
      </w:pPr>
      <w:bookmarkStart w:id="17" w:name="_Toc371760983"/>
      <w:bookmarkStart w:id="18" w:name="_Toc371761126"/>
      <w:bookmarkStart w:id="19" w:name="_Toc377600067"/>
      <w:bookmarkStart w:id="20" w:name="_Toc43770717"/>
      <w:r w:rsidRPr="003B17C0">
        <w:rPr>
          <w:szCs w:val="22"/>
          <w:lang w:val="id-ID"/>
        </w:rPr>
        <w:t>KATA PENGANTAR</w:t>
      </w:r>
      <w:bookmarkStart w:id="21" w:name="_Toc371760984"/>
      <w:bookmarkStart w:id="22" w:name="_Toc371761127"/>
      <w:bookmarkStart w:id="23" w:name="_Toc377600068"/>
      <w:bookmarkStart w:id="24" w:name="_Toc480473683"/>
      <w:bookmarkEnd w:id="17"/>
      <w:bookmarkEnd w:id="18"/>
      <w:bookmarkEnd w:id="19"/>
      <w:bookmarkEnd w:id="20"/>
    </w:p>
    <w:p w14:paraId="2E94988D" w14:textId="145930CC" w:rsidR="004C240B" w:rsidRPr="003B17C0" w:rsidRDefault="00CA52D5" w:rsidP="00506998">
      <w:pPr>
        <w:jc w:val="both"/>
        <w:rPr>
          <w:rFonts w:ascii="Times New Roman" w:hAnsi="Times New Roman"/>
        </w:rPr>
      </w:pPr>
      <w:r w:rsidRPr="003B17C0">
        <w:rPr>
          <w:rFonts w:ascii="Times New Roman" w:hAnsi="Times New Roman"/>
          <w:noProof/>
          <w:lang w:val="id-ID" w:eastAsia="ja-JP"/>
        </w:rPr>
        <w:drawing>
          <wp:anchor distT="0" distB="0" distL="114300" distR="114300" simplePos="0" relativeHeight="252141568" behindDoc="0" locked="0" layoutInCell="1" allowOverlap="1" wp14:anchorId="069A50AD" wp14:editId="72BC3996">
            <wp:simplePos x="0" y="0"/>
            <wp:positionH relativeFrom="margin">
              <wp:posOffset>1015677</wp:posOffset>
            </wp:positionH>
            <wp:positionV relativeFrom="margin">
              <wp:posOffset>396875</wp:posOffset>
            </wp:positionV>
            <wp:extent cx="1676400" cy="342900"/>
            <wp:effectExtent l="0" t="0" r="0" b="0"/>
            <wp:wrapSquare wrapText="bothSides"/>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anchor>
        </w:drawing>
      </w:r>
    </w:p>
    <w:p w14:paraId="15AD2F78" w14:textId="4A2F5192" w:rsidR="004C240B" w:rsidRPr="003B17C0" w:rsidRDefault="004C240B" w:rsidP="00602E08">
      <w:pPr>
        <w:ind w:firstLine="567"/>
        <w:rPr>
          <w:rFonts w:ascii="Times New Roman" w:hAnsi="Times New Roman"/>
        </w:rPr>
      </w:pPr>
    </w:p>
    <w:p w14:paraId="3002C4B1" w14:textId="77777777" w:rsidR="004C240B" w:rsidRPr="003B17C0" w:rsidRDefault="004C240B" w:rsidP="00602E08">
      <w:pPr>
        <w:ind w:firstLine="567"/>
        <w:jc w:val="both"/>
        <w:rPr>
          <w:rFonts w:ascii="Times New Roman" w:hAnsi="Times New Roman"/>
        </w:rPr>
      </w:pPr>
    </w:p>
    <w:p w14:paraId="6E6A8B72" w14:textId="552681FC" w:rsidR="002D4E38" w:rsidRPr="003B17C0" w:rsidRDefault="004C240B" w:rsidP="00BF5B3C">
      <w:pPr>
        <w:ind w:firstLine="567"/>
        <w:jc w:val="both"/>
        <w:rPr>
          <w:rFonts w:ascii="Times New Roman" w:hAnsi="Times New Roman"/>
        </w:rPr>
      </w:pPr>
      <w:r w:rsidRPr="003B17C0">
        <w:rPr>
          <w:rFonts w:ascii="Times New Roman" w:hAnsi="Times New Roman"/>
        </w:rPr>
        <w:t>Puji syukur kepada Allah Yang Maha Esa atas segala karunia dan rahmat-Nya</w:t>
      </w:r>
      <w:r w:rsidR="00BF5B3C" w:rsidRPr="003B17C0">
        <w:rPr>
          <w:rFonts w:ascii="Times New Roman" w:hAnsi="Times New Roman"/>
        </w:rPr>
        <w:t xml:space="preserve"> sehingga</w:t>
      </w:r>
      <w:r w:rsidRPr="003B17C0">
        <w:rPr>
          <w:rFonts w:ascii="Times New Roman" w:hAnsi="Times New Roman"/>
        </w:rPr>
        <w:t xml:space="preserve"> penulis dapat menyelesaikan </w:t>
      </w:r>
      <w:r w:rsidR="00761E58" w:rsidRPr="003B17C0">
        <w:rPr>
          <w:rFonts w:ascii="Times New Roman" w:hAnsi="Times New Roman"/>
        </w:rPr>
        <w:t>tugas akhir</w:t>
      </w:r>
      <w:r w:rsidR="00BF5B3C" w:rsidRPr="003B17C0">
        <w:rPr>
          <w:rFonts w:ascii="Times New Roman" w:hAnsi="Times New Roman"/>
        </w:rPr>
        <w:t xml:space="preserve"> </w:t>
      </w:r>
      <w:r w:rsidRPr="003B17C0">
        <w:rPr>
          <w:rFonts w:ascii="Times New Roman" w:hAnsi="Times New Roman"/>
        </w:rPr>
        <w:t>yang berjudul</w:t>
      </w:r>
    </w:p>
    <w:p w14:paraId="30C01BD4" w14:textId="3AFB3F7C" w:rsidR="002D4E38" w:rsidRPr="003B17C0" w:rsidRDefault="004C240B" w:rsidP="001F5435">
      <w:pPr>
        <w:jc w:val="both"/>
        <w:rPr>
          <w:rFonts w:ascii="Times New Roman" w:eastAsia="SimSun" w:hAnsi="Times New Roman"/>
          <w:b/>
          <w:lang w:val="id-ID" w:eastAsia="zh-CN"/>
        </w:rPr>
      </w:pPr>
      <w:r w:rsidRPr="003B17C0">
        <w:rPr>
          <w:rFonts w:ascii="Times New Roman" w:hAnsi="Times New Roman"/>
          <w:b/>
          <w:i/>
        </w:rPr>
        <w:t xml:space="preserve"> “</w:t>
      </w:r>
      <w:r w:rsidR="001F5435" w:rsidRPr="003B17C0">
        <w:rPr>
          <w:rFonts w:ascii="Times New Roman" w:eastAsia="SimSun" w:hAnsi="Times New Roman"/>
          <w:b/>
          <w:lang w:eastAsia="zh-CN"/>
        </w:rPr>
        <w:t xml:space="preserve">RANCANG BANGUN </w:t>
      </w:r>
      <w:r w:rsidR="001F5435" w:rsidRPr="003B17C0">
        <w:rPr>
          <w:rFonts w:ascii="Times New Roman" w:eastAsia="SimSun" w:hAnsi="Times New Roman"/>
          <w:b/>
          <w:i/>
          <w:lang w:eastAsia="zh-CN"/>
        </w:rPr>
        <w:t>CLUSTER-BASED</w:t>
      </w:r>
      <w:r w:rsidR="001F5435" w:rsidRPr="003B17C0">
        <w:rPr>
          <w:rFonts w:ascii="Times New Roman" w:eastAsia="SimSun" w:hAnsi="Times New Roman"/>
          <w:b/>
          <w:lang w:eastAsia="zh-CN"/>
        </w:rPr>
        <w:t xml:space="preserve"> PROTOKOL UNTUK PENGIRIMAN DATA SECARA ADAPTIF DENGAN PENGATURAN KEKUATAN TRANSMISI DAN </w:t>
      </w:r>
      <w:r w:rsidR="001F5435" w:rsidRPr="003B17C0">
        <w:rPr>
          <w:rFonts w:ascii="Times New Roman" w:eastAsia="SimSun" w:hAnsi="Times New Roman"/>
          <w:b/>
          <w:i/>
          <w:lang w:eastAsia="zh-CN"/>
        </w:rPr>
        <w:t>MONITORING</w:t>
      </w:r>
      <w:r w:rsidR="001F5435" w:rsidRPr="003B17C0">
        <w:rPr>
          <w:rFonts w:ascii="Times New Roman" w:eastAsia="SimSun" w:hAnsi="Times New Roman"/>
          <w:b/>
          <w:lang w:eastAsia="zh-CN"/>
        </w:rPr>
        <w:t xml:space="preserve"> KETERSEDIAN ENERGI PADA LINGKUNGAN WIRELESS SENSOR NETWORK DENGAN nRF24L01</w:t>
      </w:r>
      <w:r w:rsidRPr="003B17C0">
        <w:rPr>
          <w:rFonts w:ascii="Times New Roman" w:hAnsi="Times New Roman"/>
          <w:b/>
        </w:rPr>
        <w:t>”</w:t>
      </w:r>
      <w:r w:rsidR="00F66426" w:rsidRPr="003B17C0">
        <w:rPr>
          <w:rFonts w:ascii="Times New Roman" w:hAnsi="Times New Roman"/>
          <w:b/>
        </w:rPr>
        <w:t>.</w:t>
      </w:r>
    </w:p>
    <w:p w14:paraId="2E1E0D0D" w14:textId="0695A188" w:rsidR="004C240B" w:rsidRPr="003B17C0" w:rsidRDefault="004C240B" w:rsidP="00BF5B3C">
      <w:pPr>
        <w:ind w:firstLine="567"/>
        <w:jc w:val="both"/>
        <w:rPr>
          <w:rFonts w:ascii="Times New Roman" w:hAnsi="Times New Roman"/>
        </w:rPr>
      </w:pPr>
      <w:r w:rsidRPr="003B17C0">
        <w:rPr>
          <w:rFonts w:ascii="Times New Roman" w:hAnsi="Times New Roman"/>
        </w:rPr>
        <w:t>Harapan dari penulis</w:t>
      </w:r>
      <w:r w:rsidR="009C6E02" w:rsidRPr="003B17C0">
        <w:rPr>
          <w:rFonts w:ascii="Times New Roman" w:hAnsi="Times New Roman"/>
        </w:rPr>
        <w:t xml:space="preserve">, </w:t>
      </w:r>
      <w:r w:rsidRPr="003B17C0">
        <w:rPr>
          <w:rFonts w:ascii="Times New Roman" w:hAnsi="Times New Roman"/>
        </w:rPr>
        <w:t xml:space="preserve">semoga </w:t>
      </w:r>
      <w:proofErr w:type="gramStart"/>
      <w:r w:rsidRPr="003B17C0">
        <w:rPr>
          <w:rFonts w:ascii="Times New Roman" w:hAnsi="Times New Roman"/>
        </w:rPr>
        <w:t>apa</w:t>
      </w:r>
      <w:proofErr w:type="gramEnd"/>
      <w:r w:rsidRPr="003B17C0">
        <w:rPr>
          <w:rFonts w:ascii="Times New Roman" w:hAnsi="Times New Roman"/>
        </w:rPr>
        <w:t xml:space="preserve"> yang tertulis di dalam buku </w:t>
      </w:r>
      <w:r w:rsidR="00761E58" w:rsidRPr="003B17C0">
        <w:rPr>
          <w:rFonts w:ascii="Times New Roman" w:hAnsi="Times New Roman"/>
        </w:rPr>
        <w:t>tugas akhir</w:t>
      </w:r>
      <w:r w:rsidR="00BF5B3C" w:rsidRPr="003B17C0">
        <w:rPr>
          <w:rFonts w:ascii="Times New Roman" w:hAnsi="Times New Roman"/>
        </w:rPr>
        <w:t xml:space="preserve"> </w:t>
      </w:r>
      <w:r w:rsidRPr="003B17C0">
        <w:rPr>
          <w:rFonts w:ascii="Times New Roman" w:hAnsi="Times New Roman"/>
        </w:rPr>
        <w:t>ini dapat bermanfaat bagi pengembangan ilmu pengetahuan saat ini</w:t>
      </w:r>
      <w:r w:rsidR="00436A24" w:rsidRPr="003B17C0">
        <w:rPr>
          <w:rFonts w:ascii="Times New Roman" w:hAnsi="Times New Roman"/>
        </w:rPr>
        <w:t xml:space="preserve"> dan ke depannya</w:t>
      </w:r>
      <w:r w:rsidRPr="003B17C0">
        <w:rPr>
          <w:rFonts w:ascii="Times New Roman" w:hAnsi="Times New Roman"/>
        </w:rPr>
        <w:t>, serta dapat memberikan kontribusi yang nyata.</w:t>
      </w:r>
    </w:p>
    <w:p w14:paraId="493DD3D7" w14:textId="1EDFDB2B" w:rsidR="00BF5B3C" w:rsidRPr="003B17C0" w:rsidRDefault="004C240B" w:rsidP="00BF5B3C">
      <w:pPr>
        <w:ind w:firstLine="567"/>
        <w:jc w:val="both"/>
        <w:rPr>
          <w:rFonts w:ascii="Times New Roman" w:hAnsi="Times New Roman"/>
        </w:rPr>
      </w:pPr>
      <w:r w:rsidRPr="003B17C0">
        <w:rPr>
          <w:rFonts w:ascii="Times New Roman" w:hAnsi="Times New Roman"/>
        </w:rPr>
        <w:t xml:space="preserve">Dalam pelaksanaan dan pembuatan </w:t>
      </w:r>
      <w:r w:rsidR="00761E58" w:rsidRPr="003B17C0">
        <w:rPr>
          <w:rFonts w:ascii="Times New Roman" w:hAnsi="Times New Roman"/>
        </w:rPr>
        <w:t>tugas akhir</w:t>
      </w:r>
      <w:r w:rsidR="00BF5B3C" w:rsidRPr="003B17C0">
        <w:rPr>
          <w:rFonts w:ascii="Times New Roman" w:hAnsi="Times New Roman"/>
        </w:rPr>
        <w:t xml:space="preserve"> </w:t>
      </w:r>
      <w:r w:rsidRPr="003B17C0">
        <w:rPr>
          <w:rFonts w:ascii="Times New Roman" w:hAnsi="Times New Roman"/>
        </w:rPr>
        <w:t>ini tentunya sangat banyak bantuan yang penulis terima dari berbagai pihak, tanpa mengurangi rasa hormat penulis ingin mengucapkan terima kasih sebesar-besarnya kepada:</w:t>
      </w:r>
    </w:p>
    <w:p w14:paraId="228782BD" w14:textId="7096F182" w:rsidR="00185938" w:rsidRPr="003B17C0" w:rsidRDefault="00185938" w:rsidP="00185938">
      <w:pPr>
        <w:pStyle w:val="ListParagraph"/>
        <w:numPr>
          <w:ilvl w:val="0"/>
          <w:numId w:val="7"/>
        </w:numPr>
        <w:ind w:left="426"/>
        <w:jc w:val="both"/>
        <w:rPr>
          <w:rFonts w:ascii="Times New Roman" w:hAnsi="Times New Roman"/>
        </w:rPr>
      </w:pPr>
      <w:r w:rsidRPr="003B17C0">
        <w:rPr>
          <w:rFonts w:ascii="Times New Roman" w:hAnsi="Times New Roman"/>
        </w:rPr>
        <w:t xml:space="preserve">Allah SWT. Dan Nabi Muhammad SAW. </w:t>
      </w:r>
      <w:proofErr w:type="gramStart"/>
      <w:r w:rsidRPr="003B17C0">
        <w:rPr>
          <w:rFonts w:ascii="Times New Roman" w:hAnsi="Times New Roman"/>
        </w:rPr>
        <w:t>yang</w:t>
      </w:r>
      <w:proofErr w:type="gramEnd"/>
      <w:r w:rsidRPr="003B17C0">
        <w:rPr>
          <w:rFonts w:ascii="Times New Roman" w:hAnsi="Times New Roman"/>
        </w:rPr>
        <w:t xml:space="preserve"> telah membimbing penulis selama hidup.</w:t>
      </w:r>
    </w:p>
    <w:p w14:paraId="43AF5A83" w14:textId="49468ED2" w:rsidR="00185938" w:rsidRPr="003B17C0" w:rsidRDefault="00185938" w:rsidP="00185938">
      <w:pPr>
        <w:pStyle w:val="ListParagraph"/>
        <w:numPr>
          <w:ilvl w:val="0"/>
          <w:numId w:val="7"/>
        </w:numPr>
        <w:ind w:left="426"/>
        <w:jc w:val="both"/>
        <w:rPr>
          <w:rFonts w:ascii="Times New Roman" w:hAnsi="Times New Roman"/>
        </w:rPr>
      </w:pPr>
      <w:r w:rsidRPr="003B17C0">
        <w:rPr>
          <w:rFonts w:ascii="Times New Roman" w:hAnsi="Times New Roman"/>
        </w:rPr>
        <w:t xml:space="preserve">Keluarga penulis yang selalu memberikan dukungan baik berupa </w:t>
      </w:r>
      <w:proofErr w:type="gramStart"/>
      <w:r w:rsidRPr="003B17C0">
        <w:rPr>
          <w:rFonts w:ascii="Times New Roman" w:hAnsi="Times New Roman"/>
        </w:rPr>
        <w:t>doa</w:t>
      </w:r>
      <w:proofErr w:type="gramEnd"/>
      <w:r w:rsidRPr="003B17C0">
        <w:rPr>
          <w:rFonts w:ascii="Times New Roman" w:hAnsi="Times New Roman"/>
        </w:rPr>
        <w:t>, moral, dan material yang tak terhingga kepada penulis, sehingga penulis dapat menyelesaikan tugas akhir ini.</w:t>
      </w:r>
    </w:p>
    <w:p w14:paraId="393022DD" w14:textId="3E569C72" w:rsidR="00185938" w:rsidRPr="003B17C0" w:rsidRDefault="00185938" w:rsidP="00CA52D5">
      <w:pPr>
        <w:pStyle w:val="ListParagraph"/>
        <w:numPr>
          <w:ilvl w:val="0"/>
          <w:numId w:val="7"/>
        </w:numPr>
        <w:ind w:left="450"/>
        <w:jc w:val="both"/>
        <w:rPr>
          <w:rFonts w:ascii="Times New Roman" w:hAnsi="Times New Roman"/>
        </w:rPr>
      </w:pPr>
      <w:r w:rsidRPr="003B17C0">
        <w:rPr>
          <w:rFonts w:ascii="Times New Roman" w:hAnsi="Times New Roman"/>
        </w:rPr>
        <w:t xml:space="preserve">Bapak Waskitho Wibisono, S.Kom., M.Eng.,Ph.D. dan Bapak </w:t>
      </w:r>
      <w:r w:rsidR="00CA52D5" w:rsidRPr="00CA52D5">
        <w:rPr>
          <w:rFonts w:ascii="Times New Roman" w:hAnsi="Times New Roman"/>
        </w:rPr>
        <w:t>Ary Mazharuddin Shiddiqi, S.Kom., M.Comp.Sc., Ph.D</w:t>
      </w:r>
      <w:r w:rsidR="00CA52D5">
        <w:rPr>
          <w:rFonts w:ascii="Times New Roman" w:hAnsi="Times New Roman"/>
        </w:rPr>
        <w:t xml:space="preserve"> </w:t>
      </w:r>
      <w:r w:rsidRPr="003B17C0">
        <w:rPr>
          <w:rFonts w:ascii="Times New Roman" w:hAnsi="Times New Roman"/>
        </w:rPr>
        <w:t>selaku Dosen Pembimbing penulis yang telah membimbing, memberikan nasihat, dan memotivasi penulis sehingga penulis dapat menyelesaikan tugas akhir ini.</w:t>
      </w:r>
    </w:p>
    <w:p w14:paraId="06B658DF" w14:textId="5BBE9BE4" w:rsidR="00185938" w:rsidRPr="003B17C0" w:rsidRDefault="00185938" w:rsidP="00185938">
      <w:pPr>
        <w:pStyle w:val="ListParagraph"/>
        <w:numPr>
          <w:ilvl w:val="0"/>
          <w:numId w:val="7"/>
        </w:numPr>
        <w:ind w:left="426"/>
        <w:jc w:val="both"/>
        <w:rPr>
          <w:rFonts w:ascii="Times New Roman" w:hAnsi="Times New Roman"/>
        </w:rPr>
      </w:pPr>
      <w:r w:rsidRPr="003B17C0">
        <w:rPr>
          <w:rFonts w:ascii="Times New Roman" w:hAnsi="Times New Roman"/>
        </w:rPr>
        <w:t xml:space="preserve">Bapak Dr.Eng. Darlis Herumurti, </w:t>
      </w:r>
      <w:proofErr w:type="gramStart"/>
      <w:r w:rsidRPr="003B17C0">
        <w:rPr>
          <w:rFonts w:ascii="Times New Roman" w:hAnsi="Times New Roman"/>
        </w:rPr>
        <w:t>S.Kom.,</w:t>
      </w:r>
      <w:proofErr w:type="gramEnd"/>
      <w:r w:rsidRPr="003B17C0">
        <w:rPr>
          <w:rFonts w:ascii="Times New Roman" w:hAnsi="Times New Roman"/>
        </w:rPr>
        <w:t xml:space="preserve"> M.Kom. </w:t>
      </w:r>
      <w:proofErr w:type="gramStart"/>
      <w:r w:rsidRPr="003B17C0">
        <w:rPr>
          <w:rFonts w:ascii="Times New Roman" w:hAnsi="Times New Roman"/>
        </w:rPr>
        <w:t>selaku</w:t>
      </w:r>
      <w:proofErr w:type="gramEnd"/>
      <w:r w:rsidRPr="003B17C0">
        <w:rPr>
          <w:rFonts w:ascii="Times New Roman" w:hAnsi="Times New Roman"/>
        </w:rPr>
        <w:t xml:space="preserve"> kepala Departemen Informatika ITS.</w:t>
      </w:r>
    </w:p>
    <w:p w14:paraId="1C7C1BA9" w14:textId="24E7C1A5" w:rsidR="00185938" w:rsidRPr="003B17C0" w:rsidRDefault="00185938" w:rsidP="00CA52D5">
      <w:pPr>
        <w:pStyle w:val="ListParagraph"/>
        <w:numPr>
          <w:ilvl w:val="0"/>
          <w:numId w:val="7"/>
        </w:numPr>
        <w:ind w:left="630"/>
        <w:jc w:val="both"/>
        <w:rPr>
          <w:rFonts w:ascii="Times New Roman" w:hAnsi="Times New Roman"/>
        </w:rPr>
      </w:pPr>
      <w:r w:rsidRPr="003B17C0">
        <w:rPr>
          <w:rFonts w:ascii="Times New Roman" w:hAnsi="Times New Roman"/>
        </w:rPr>
        <w:lastRenderedPageBreak/>
        <w:t>Bapak dan Ibu Dosen yang telah memberikan ilmunya selama penulis berkuliah di Informatika ITS.</w:t>
      </w:r>
    </w:p>
    <w:p w14:paraId="2CE64A35" w14:textId="47F08B55" w:rsidR="00185938" w:rsidRPr="003B17C0" w:rsidRDefault="00185938" w:rsidP="00185938">
      <w:pPr>
        <w:pStyle w:val="ListParagraph"/>
        <w:numPr>
          <w:ilvl w:val="0"/>
          <w:numId w:val="7"/>
        </w:numPr>
        <w:jc w:val="both"/>
        <w:rPr>
          <w:rFonts w:ascii="Times New Roman" w:hAnsi="Times New Roman"/>
        </w:rPr>
      </w:pPr>
      <w:r w:rsidRPr="003B17C0">
        <w:rPr>
          <w:rFonts w:ascii="Times New Roman" w:hAnsi="Times New Roman"/>
        </w:rPr>
        <w:t>Sahabat baik penulis yang tidak perlu disebutkan Namanya yang selalu support dan mendukung penulis selama bertahun-tahun.</w:t>
      </w:r>
    </w:p>
    <w:p w14:paraId="66469B45" w14:textId="25070B27" w:rsidR="00185938" w:rsidRPr="003B17C0" w:rsidRDefault="00185938" w:rsidP="00185938">
      <w:pPr>
        <w:pStyle w:val="ListParagraph"/>
        <w:numPr>
          <w:ilvl w:val="0"/>
          <w:numId w:val="7"/>
        </w:numPr>
        <w:jc w:val="both"/>
        <w:rPr>
          <w:rFonts w:ascii="Times New Roman" w:hAnsi="Times New Roman"/>
        </w:rPr>
      </w:pPr>
      <w:r w:rsidRPr="003B17C0">
        <w:rPr>
          <w:rFonts w:ascii="Times New Roman" w:hAnsi="Times New Roman"/>
        </w:rPr>
        <w:t>Teman-teman angkatan 201</w:t>
      </w:r>
      <w:r w:rsidR="00CA52D5">
        <w:rPr>
          <w:rFonts w:ascii="Times New Roman" w:hAnsi="Times New Roman"/>
        </w:rPr>
        <w:t>6</w:t>
      </w:r>
      <w:r w:rsidRPr="003B17C0">
        <w:rPr>
          <w:rFonts w:ascii="Times New Roman" w:hAnsi="Times New Roman"/>
        </w:rPr>
        <w:t xml:space="preserve"> yang sudah menjadi saksi hidup perjalanan karir penulis selama berkuliah di Informatika ITS.</w:t>
      </w:r>
    </w:p>
    <w:p w14:paraId="7FF61760" w14:textId="1AF02888" w:rsidR="00185938" w:rsidRPr="003B17C0" w:rsidRDefault="00185938" w:rsidP="00185938">
      <w:pPr>
        <w:pStyle w:val="ListParagraph"/>
        <w:numPr>
          <w:ilvl w:val="0"/>
          <w:numId w:val="7"/>
        </w:numPr>
        <w:jc w:val="both"/>
        <w:rPr>
          <w:rFonts w:ascii="Times New Roman" w:hAnsi="Times New Roman"/>
        </w:rPr>
      </w:pPr>
      <w:r w:rsidRPr="003B17C0">
        <w:rPr>
          <w:rFonts w:ascii="Times New Roman" w:hAnsi="Times New Roman"/>
        </w:rPr>
        <w:t>Untuk orang-orang yang tidak dapat disebutkan satu persatu oleh penulis dan pembaca buku tugas akhir ini.</w:t>
      </w:r>
    </w:p>
    <w:p w14:paraId="3388C22E" w14:textId="48CB6168" w:rsidR="00185938" w:rsidRPr="003B17C0" w:rsidRDefault="00185938" w:rsidP="00185938">
      <w:pPr>
        <w:pStyle w:val="ListParagraph"/>
        <w:ind w:left="284"/>
        <w:jc w:val="both"/>
        <w:rPr>
          <w:rFonts w:ascii="Times New Roman" w:hAnsi="Times New Roman"/>
        </w:rPr>
      </w:pPr>
    </w:p>
    <w:p w14:paraId="42D86C2A" w14:textId="5417658F" w:rsidR="00821020" w:rsidRPr="003B17C0" w:rsidRDefault="004C240B" w:rsidP="00821020">
      <w:pPr>
        <w:ind w:firstLine="567"/>
        <w:jc w:val="both"/>
        <w:rPr>
          <w:rFonts w:ascii="Times New Roman" w:hAnsi="Times New Roman"/>
        </w:rPr>
      </w:pPr>
      <w:r w:rsidRPr="003B17C0">
        <w:rPr>
          <w:rFonts w:ascii="Times New Roman" w:hAnsi="Times New Roman"/>
        </w:rPr>
        <w:t xml:space="preserve">Penulis telah berusaha sebaik-baiknya dalam menyusun </w:t>
      </w:r>
      <w:r w:rsidR="00761E58" w:rsidRPr="003B17C0">
        <w:rPr>
          <w:rFonts w:ascii="Times New Roman" w:hAnsi="Times New Roman"/>
        </w:rPr>
        <w:t>tugas akhir</w:t>
      </w:r>
      <w:r w:rsidRPr="003B17C0">
        <w:rPr>
          <w:rFonts w:ascii="Times New Roman" w:hAnsi="Times New Roman"/>
        </w:rPr>
        <w:t xml:space="preserve"> ini</w:t>
      </w:r>
      <w:r w:rsidR="00AB3088" w:rsidRPr="003B17C0">
        <w:rPr>
          <w:rFonts w:ascii="Times New Roman" w:hAnsi="Times New Roman"/>
        </w:rPr>
        <w:t xml:space="preserve">. Namun, </w:t>
      </w:r>
      <w:r w:rsidRPr="003B17C0">
        <w:rPr>
          <w:rFonts w:ascii="Times New Roman" w:hAnsi="Times New Roman"/>
        </w:rPr>
        <w:t xml:space="preserve">penulis </w:t>
      </w:r>
      <w:r w:rsidR="005D4B65" w:rsidRPr="003B17C0">
        <w:rPr>
          <w:rFonts w:ascii="Times New Roman" w:hAnsi="Times New Roman"/>
        </w:rPr>
        <w:t>me</w:t>
      </w:r>
      <w:r w:rsidRPr="003B17C0">
        <w:rPr>
          <w:rFonts w:ascii="Times New Roman" w:hAnsi="Times New Roman"/>
        </w:rPr>
        <w:t>mohon maaf apabila terdapat kekurangan, kesalahan maupun kelalaian yang telah penulis lakukan. Kritik dan saran yang membangun dapat disampaikan sebagai bahan perbaikan selanjutnya.</w:t>
      </w:r>
      <w:r w:rsidR="007B13E6" w:rsidRPr="003B17C0">
        <w:rPr>
          <w:rFonts w:ascii="Times New Roman" w:hAnsi="Times New Roman"/>
        </w:rPr>
        <w:t xml:space="preserve"> Tetap semangat dalam menjalani kehidupan, jangan menyerah, karena Allah masih ingin melihat kita berjuang. </w:t>
      </w:r>
      <w:r w:rsidR="00AE33DE" w:rsidRPr="003B17C0">
        <w:rPr>
          <w:rFonts w:ascii="Times New Roman" w:hAnsi="Times New Roman"/>
        </w:rPr>
        <w:t>Semoga</w:t>
      </w:r>
      <w:r w:rsidR="00AB3088" w:rsidRPr="003B17C0">
        <w:rPr>
          <w:rFonts w:ascii="Times New Roman" w:hAnsi="Times New Roman"/>
        </w:rPr>
        <w:t xml:space="preserve"> kita</w:t>
      </w:r>
      <w:r w:rsidR="007B13E6" w:rsidRPr="003B17C0">
        <w:rPr>
          <w:rFonts w:ascii="Times New Roman" w:hAnsi="Times New Roman"/>
        </w:rPr>
        <w:t xml:space="preserve"> semua selalu diberi kebahagiaan lahir dan batin dan kesuksesan dunia akhirat</w:t>
      </w:r>
      <w:r w:rsidR="00AE33DE" w:rsidRPr="003B17C0">
        <w:rPr>
          <w:rFonts w:ascii="Times New Roman" w:hAnsi="Times New Roman"/>
        </w:rPr>
        <w:t>. Aamiin.</w:t>
      </w:r>
    </w:p>
    <w:p w14:paraId="1ED2DD46" w14:textId="77777777" w:rsidR="00821020" w:rsidRPr="003B17C0" w:rsidRDefault="00821020" w:rsidP="00821020">
      <w:pPr>
        <w:jc w:val="both"/>
        <w:rPr>
          <w:rFonts w:ascii="Times New Roman" w:hAnsi="Times New Roman"/>
          <w:highlight w:val="yellow"/>
        </w:rPr>
      </w:pPr>
    </w:p>
    <w:p w14:paraId="3C19BA26" w14:textId="1E37F7AF" w:rsidR="004C240B" w:rsidRPr="003B17C0" w:rsidRDefault="0020285E" w:rsidP="00D1637C">
      <w:pPr>
        <w:jc w:val="right"/>
        <w:rPr>
          <w:rFonts w:ascii="Times New Roman" w:hAnsi="Times New Roman"/>
        </w:rPr>
      </w:pPr>
      <w:r w:rsidRPr="003B17C0">
        <w:rPr>
          <w:rFonts w:ascii="Times New Roman" w:hAnsi="Times New Roman"/>
        </w:rPr>
        <w:t>Surabaya,</w:t>
      </w:r>
      <w:r w:rsidR="00AE33DE" w:rsidRPr="003B17C0">
        <w:rPr>
          <w:rFonts w:ascii="Times New Roman" w:hAnsi="Times New Roman"/>
        </w:rPr>
        <w:t xml:space="preserve"> </w:t>
      </w:r>
      <w:r w:rsidR="00A24B4B" w:rsidRPr="003B17C0">
        <w:rPr>
          <w:rFonts w:ascii="Times New Roman" w:hAnsi="Times New Roman"/>
        </w:rPr>
        <w:t>25</w:t>
      </w:r>
      <w:r w:rsidR="008074D3" w:rsidRPr="003B17C0">
        <w:rPr>
          <w:rFonts w:ascii="Times New Roman" w:hAnsi="Times New Roman"/>
        </w:rPr>
        <w:t xml:space="preserve"> </w:t>
      </w:r>
      <w:r w:rsidR="00A24B4B" w:rsidRPr="003B17C0">
        <w:rPr>
          <w:rFonts w:ascii="Times New Roman" w:hAnsi="Times New Roman"/>
        </w:rPr>
        <w:t>Juni</w:t>
      </w:r>
      <w:r w:rsidR="00CA52D5">
        <w:rPr>
          <w:rFonts w:ascii="Times New Roman" w:hAnsi="Times New Roman"/>
        </w:rPr>
        <w:t xml:space="preserve"> 2020</w:t>
      </w:r>
    </w:p>
    <w:p w14:paraId="52CCA4AD" w14:textId="77777777" w:rsidR="00831BA1" w:rsidRPr="003B17C0" w:rsidRDefault="00831BA1" w:rsidP="00D1637C">
      <w:pPr>
        <w:jc w:val="right"/>
        <w:rPr>
          <w:rFonts w:ascii="Times New Roman" w:hAnsi="Times New Roman"/>
          <w:highlight w:val="yellow"/>
        </w:rPr>
      </w:pPr>
    </w:p>
    <w:p w14:paraId="2F111036" w14:textId="4301730F" w:rsidR="00831BA1" w:rsidRPr="003B17C0" w:rsidRDefault="00831BA1" w:rsidP="00D1637C">
      <w:pPr>
        <w:ind w:firstLine="567"/>
        <w:jc w:val="right"/>
        <w:rPr>
          <w:rFonts w:ascii="Times New Roman" w:hAnsi="Times New Roman"/>
          <w:highlight w:val="yellow"/>
        </w:rPr>
      </w:pPr>
    </w:p>
    <w:p w14:paraId="29A7E430" w14:textId="77777777" w:rsidR="00D1637C" w:rsidRPr="003B17C0" w:rsidRDefault="00D1637C" w:rsidP="00D1637C">
      <w:pPr>
        <w:ind w:firstLine="567"/>
        <w:jc w:val="right"/>
        <w:rPr>
          <w:rFonts w:ascii="Times New Roman" w:hAnsi="Times New Roman"/>
          <w:highlight w:val="yellow"/>
        </w:rPr>
      </w:pPr>
    </w:p>
    <w:p w14:paraId="24AA2FD1" w14:textId="2FA5C586" w:rsidR="00246B51" w:rsidRPr="003B17C0" w:rsidRDefault="00CA52D5" w:rsidP="00D1637C">
      <w:pPr>
        <w:jc w:val="right"/>
        <w:rPr>
          <w:rFonts w:ascii="Times New Roman" w:hAnsi="Times New Roman"/>
        </w:rPr>
      </w:pPr>
      <w:r>
        <w:rPr>
          <w:rFonts w:ascii="Times New Roman" w:hAnsi="Times New Roman"/>
        </w:rPr>
        <w:t xml:space="preserve">Agung </w:t>
      </w:r>
      <w:proofErr w:type="gramStart"/>
      <w:r>
        <w:rPr>
          <w:rFonts w:ascii="Times New Roman" w:hAnsi="Times New Roman"/>
        </w:rPr>
        <w:t>Dwi</w:t>
      </w:r>
      <w:proofErr w:type="gramEnd"/>
      <w:r>
        <w:rPr>
          <w:rFonts w:ascii="Times New Roman" w:hAnsi="Times New Roman"/>
        </w:rPr>
        <w:t xml:space="preserve"> Wicaksono</w:t>
      </w:r>
    </w:p>
    <w:p w14:paraId="248BF04D" w14:textId="38945DD6" w:rsidR="00D1637C" w:rsidRPr="003B17C0" w:rsidRDefault="00D1637C" w:rsidP="00261319">
      <w:pPr>
        <w:jc w:val="both"/>
        <w:rPr>
          <w:rFonts w:ascii="Times New Roman" w:eastAsia="Times New Roman" w:hAnsi="Times New Roman"/>
          <w:b/>
          <w:bCs/>
          <w:kern w:val="32"/>
          <w:sz w:val="24"/>
          <w:lang w:val="id-ID"/>
        </w:rPr>
      </w:pPr>
      <w:r w:rsidRPr="003B17C0">
        <w:rPr>
          <w:rFonts w:ascii="Times New Roman" w:hAnsi="Times New Roman"/>
          <w:lang w:val="id-ID"/>
        </w:rPr>
        <w:br w:type="page"/>
      </w:r>
    </w:p>
    <w:p w14:paraId="700AADF6" w14:textId="4E2CB797" w:rsidR="0028242F" w:rsidRPr="003B17C0" w:rsidRDefault="0028242F" w:rsidP="00CE1DCB">
      <w:pPr>
        <w:pStyle w:val="Heading1"/>
        <w:numPr>
          <w:ilvl w:val="0"/>
          <w:numId w:val="0"/>
        </w:numPr>
        <w:spacing w:after="240"/>
        <w:rPr>
          <w:sz w:val="22"/>
          <w:szCs w:val="22"/>
          <w:lang w:val="id-ID"/>
        </w:rPr>
      </w:pPr>
      <w:bookmarkStart w:id="25" w:name="_Toc43770718"/>
      <w:r w:rsidRPr="003B17C0">
        <w:rPr>
          <w:sz w:val="22"/>
          <w:szCs w:val="22"/>
          <w:lang w:val="id-ID"/>
        </w:rPr>
        <w:lastRenderedPageBreak/>
        <w:t>DAFTAR ISI</w:t>
      </w:r>
      <w:bookmarkEnd w:id="21"/>
      <w:bookmarkEnd w:id="22"/>
      <w:bookmarkEnd w:id="23"/>
      <w:bookmarkEnd w:id="24"/>
      <w:bookmarkEnd w:id="25"/>
    </w:p>
    <w:p w14:paraId="28ECA753" w14:textId="77777777" w:rsidR="0034112F" w:rsidRDefault="00E94FDF">
      <w:pPr>
        <w:pStyle w:val="TOC1"/>
        <w:rPr>
          <w:rFonts w:asciiTheme="minorHAnsi" w:eastAsiaTheme="minorEastAsia" w:hAnsiTheme="minorHAnsi" w:cstheme="minorBidi"/>
          <w:b w:val="0"/>
          <w:lang w:val="id-ID" w:eastAsia="ja-JP"/>
        </w:rPr>
      </w:pPr>
      <w:r w:rsidRPr="003B17C0">
        <w:rPr>
          <w:lang w:val="id-ID"/>
        </w:rPr>
        <w:fldChar w:fldCharType="begin"/>
      </w:r>
      <w:r w:rsidRPr="003B17C0">
        <w:rPr>
          <w:lang w:val="id-ID"/>
        </w:rPr>
        <w:instrText xml:space="preserve"> TOC \o "1-4" </w:instrText>
      </w:r>
      <w:r w:rsidRPr="003B17C0">
        <w:rPr>
          <w:lang w:val="id-ID"/>
        </w:rPr>
        <w:fldChar w:fldCharType="separate"/>
      </w:r>
      <w:r w:rsidR="0034112F" w:rsidRPr="000F465C">
        <w:rPr>
          <w:rFonts w:eastAsia="SimSun"/>
          <w:lang w:eastAsia="zh-CN"/>
        </w:rPr>
        <w:t>Abstrak</w:t>
      </w:r>
      <w:r w:rsidR="0034112F">
        <w:tab/>
      </w:r>
      <w:r w:rsidR="0034112F">
        <w:fldChar w:fldCharType="begin"/>
      </w:r>
      <w:r w:rsidR="0034112F">
        <w:instrText xml:space="preserve"> PAGEREF _Toc43770715 \h </w:instrText>
      </w:r>
      <w:r w:rsidR="0034112F">
        <w:fldChar w:fldCharType="separate"/>
      </w:r>
      <w:r w:rsidR="0034112F">
        <w:t>vii</w:t>
      </w:r>
      <w:r w:rsidR="0034112F">
        <w:fldChar w:fldCharType="end"/>
      </w:r>
    </w:p>
    <w:p w14:paraId="19DBED6D" w14:textId="77777777" w:rsidR="0034112F" w:rsidRDefault="0034112F">
      <w:pPr>
        <w:pStyle w:val="TOC1"/>
        <w:rPr>
          <w:rFonts w:asciiTheme="minorHAnsi" w:eastAsiaTheme="minorEastAsia" w:hAnsiTheme="minorHAnsi" w:cstheme="minorBidi"/>
          <w:b w:val="0"/>
          <w:lang w:val="id-ID" w:eastAsia="ja-JP"/>
        </w:rPr>
      </w:pPr>
      <w:r w:rsidRPr="000F465C">
        <w:rPr>
          <w:rFonts w:eastAsia="SimSun"/>
          <w:lang w:val="id-ID" w:eastAsia="zh-CN"/>
        </w:rPr>
        <w:t>Abstract</w:t>
      </w:r>
      <w:r>
        <w:tab/>
      </w:r>
      <w:r>
        <w:fldChar w:fldCharType="begin"/>
      </w:r>
      <w:r>
        <w:instrText xml:space="preserve"> PAGEREF _Toc43770716 \h </w:instrText>
      </w:r>
      <w:r>
        <w:fldChar w:fldCharType="separate"/>
      </w:r>
      <w:r>
        <w:t>ix</w:t>
      </w:r>
      <w:r>
        <w:fldChar w:fldCharType="end"/>
      </w:r>
    </w:p>
    <w:p w14:paraId="25303302" w14:textId="77777777" w:rsidR="0034112F" w:rsidRDefault="0034112F">
      <w:pPr>
        <w:pStyle w:val="TOC1"/>
        <w:rPr>
          <w:rFonts w:asciiTheme="minorHAnsi" w:eastAsiaTheme="minorEastAsia" w:hAnsiTheme="minorHAnsi" w:cstheme="minorBidi"/>
          <w:b w:val="0"/>
          <w:lang w:val="id-ID" w:eastAsia="ja-JP"/>
        </w:rPr>
      </w:pPr>
      <w:r w:rsidRPr="000F465C">
        <w:rPr>
          <w:lang w:val="id-ID"/>
        </w:rPr>
        <w:t>KATA PENGANTAR</w:t>
      </w:r>
      <w:r>
        <w:tab/>
      </w:r>
      <w:r>
        <w:fldChar w:fldCharType="begin"/>
      </w:r>
      <w:r>
        <w:instrText xml:space="preserve"> PAGEREF _Toc43770717 \h </w:instrText>
      </w:r>
      <w:r>
        <w:fldChar w:fldCharType="separate"/>
      </w:r>
      <w:r>
        <w:t>xi</w:t>
      </w:r>
      <w:r>
        <w:fldChar w:fldCharType="end"/>
      </w:r>
    </w:p>
    <w:p w14:paraId="4521A759" w14:textId="77777777" w:rsidR="0034112F" w:rsidRDefault="0034112F">
      <w:pPr>
        <w:pStyle w:val="TOC1"/>
        <w:rPr>
          <w:rFonts w:asciiTheme="minorHAnsi" w:eastAsiaTheme="minorEastAsia" w:hAnsiTheme="minorHAnsi" w:cstheme="minorBidi"/>
          <w:b w:val="0"/>
          <w:lang w:val="id-ID" w:eastAsia="ja-JP"/>
        </w:rPr>
      </w:pPr>
      <w:r w:rsidRPr="000F465C">
        <w:rPr>
          <w:lang w:val="id-ID"/>
        </w:rPr>
        <w:t>DAFTAR ISI</w:t>
      </w:r>
      <w:r>
        <w:tab/>
      </w:r>
      <w:r>
        <w:fldChar w:fldCharType="begin"/>
      </w:r>
      <w:r>
        <w:instrText xml:space="preserve"> PAGEREF _Toc43770718 \h </w:instrText>
      </w:r>
      <w:r>
        <w:fldChar w:fldCharType="separate"/>
      </w:r>
      <w:r>
        <w:t>xiii</w:t>
      </w:r>
      <w:r>
        <w:fldChar w:fldCharType="end"/>
      </w:r>
    </w:p>
    <w:p w14:paraId="371DD015" w14:textId="77777777" w:rsidR="0034112F" w:rsidRDefault="0034112F">
      <w:pPr>
        <w:pStyle w:val="TOC1"/>
        <w:rPr>
          <w:rFonts w:asciiTheme="minorHAnsi" w:eastAsiaTheme="minorEastAsia" w:hAnsiTheme="minorHAnsi" w:cstheme="minorBidi"/>
          <w:b w:val="0"/>
          <w:lang w:val="id-ID" w:eastAsia="ja-JP"/>
        </w:rPr>
      </w:pPr>
      <w:r w:rsidRPr="000F465C">
        <w:rPr>
          <w:lang w:val="id-ID"/>
        </w:rPr>
        <w:t>DAFTAR GAMBAR</w:t>
      </w:r>
      <w:r>
        <w:tab/>
      </w:r>
      <w:r>
        <w:fldChar w:fldCharType="begin"/>
      </w:r>
      <w:r>
        <w:instrText xml:space="preserve"> PAGEREF _Toc43770719 \h </w:instrText>
      </w:r>
      <w:r>
        <w:fldChar w:fldCharType="separate"/>
      </w:r>
      <w:r>
        <w:t>xv</w:t>
      </w:r>
      <w:r>
        <w:fldChar w:fldCharType="end"/>
      </w:r>
    </w:p>
    <w:p w14:paraId="0DC48BCD" w14:textId="77777777" w:rsidR="0034112F" w:rsidRDefault="0034112F">
      <w:pPr>
        <w:pStyle w:val="TOC1"/>
        <w:rPr>
          <w:rFonts w:asciiTheme="minorHAnsi" w:eastAsiaTheme="minorEastAsia" w:hAnsiTheme="minorHAnsi" w:cstheme="minorBidi"/>
          <w:b w:val="0"/>
          <w:lang w:val="id-ID" w:eastAsia="ja-JP"/>
        </w:rPr>
      </w:pPr>
      <w:r w:rsidRPr="000F465C">
        <w:rPr>
          <w:lang w:val="id-ID"/>
        </w:rPr>
        <w:t>DAFTAR TABEL</w:t>
      </w:r>
      <w:r>
        <w:tab/>
      </w:r>
      <w:r>
        <w:fldChar w:fldCharType="begin"/>
      </w:r>
      <w:r>
        <w:instrText xml:space="preserve"> PAGEREF _Toc43770720 \h </w:instrText>
      </w:r>
      <w:r>
        <w:fldChar w:fldCharType="separate"/>
      </w:r>
      <w:r>
        <w:t>xvii</w:t>
      </w:r>
      <w:r>
        <w:fldChar w:fldCharType="end"/>
      </w:r>
    </w:p>
    <w:p w14:paraId="4833E69A" w14:textId="77777777" w:rsidR="0034112F" w:rsidRDefault="0034112F">
      <w:pPr>
        <w:pStyle w:val="TOC1"/>
        <w:rPr>
          <w:rFonts w:asciiTheme="minorHAnsi" w:eastAsiaTheme="minorEastAsia" w:hAnsiTheme="minorHAnsi" w:cstheme="minorBidi"/>
          <w:b w:val="0"/>
          <w:lang w:val="id-ID" w:eastAsia="ja-JP"/>
        </w:rPr>
      </w:pPr>
      <w:r w:rsidRPr="000F465C">
        <w:t>KODE SUMBER</w:t>
      </w:r>
      <w:r>
        <w:tab/>
      </w:r>
      <w:r>
        <w:fldChar w:fldCharType="begin"/>
      </w:r>
      <w:r>
        <w:instrText xml:space="preserve"> PAGEREF _Toc43770721 \h </w:instrText>
      </w:r>
      <w:r>
        <w:fldChar w:fldCharType="separate"/>
      </w:r>
      <w:r>
        <w:t>xix</w:t>
      </w:r>
      <w:r>
        <w:fldChar w:fldCharType="end"/>
      </w:r>
    </w:p>
    <w:p w14:paraId="0A228574" w14:textId="3494527C" w:rsidR="0034112F" w:rsidRDefault="0034112F">
      <w:pPr>
        <w:pStyle w:val="TOC1"/>
        <w:rPr>
          <w:rFonts w:asciiTheme="minorHAnsi" w:eastAsiaTheme="minorEastAsia" w:hAnsiTheme="minorHAnsi" w:cstheme="minorBidi"/>
          <w:b w:val="0"/>
          <w:lang w:val="id-ID" w:eastAsia="ja-JP"/>
        </w:rPr>
      </w:pPr>
      <w:r w:rsidRPr="000F465C">
        <w:rPr>
          <w:lang w:val="id-ID"/>
        </w:rPr>
        <w:t>BAB I  PENDAHULUAN</w:t>
      </w:r>
      <w:r>
        <w:tab/>
      </w:r>
      <w:r>
        <w:fldChar w:fldCharType="begin"/>
      </w:r>
      <w:r>
        <w:instrText xml:space="preserve"> PAGEREF _Toc43770722 \h </w:instrText>
      </w:r>
      <w:r>
        <w:fldChar w:fldCharType="separate"/>
      </w:r>
      <w:r>
        <w:t>21</w:t>
      </w:r>
      <w:r>
        <w:fldChar w:fldCharType="end"/>
      </w:r>
    </w:p>
    <w:p w14:paraId="69666F02"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1</w:t>
      </w:r>
      <w:r>
        <w:rPr>
          <w:rFonts w:asciiTheme="minorHAnsi" w:eastAsiaTheme="minorEastAsia" w:hAnsiTheme="minorHAnsi" w:cstheme="minorBidi"/>
          <w:noProof/>
          <w:lang w:val="id-ID" w:eastAsia="ja-JP"/>
        </w:rPr>
        <w:tab/>
      </w:r>
      <w:r w:rsidRPr="000F465C">
        <w:rPr>
          <w:noProof/>
          <w:lang w:val="id-ID"/>
        </w:rPr>
        <w:t>Latar Belakang</w:t>
      </w:r>
      <w:r>
        <w:rPr>
          <w:noProof/>
        </w:rPr>
        <w:tab/>
      </w:r>
      <w:r>
        <w:rPr>
          <w:noProof/>
        </w:rPr>
        <w:fldChar w:fldCharType="begin"/>
      </w:r>
      <w:r>
        <w:rPr>
          <w:noProof/>
        </w:rPr>
        <w:instrText xml:space="preserve"> PAGEREF _Toc43770723 \h </w:instrText>
      </w:r>
      <w:r>
        <w:rPr>
          <w:noProof/>
        </w:rPr>
      </w:r>
      <w:r>
        <w:rPr>
          <w:noProof/>
        </w:rPr>
        <w:fldChar w:fldCharType="separate"/>
      </w:r>
      <w:r>
        <w:rPr>
          <w:noProof/>
        </w:rPr>
        <w:t>21</w:t>
      </w:r>
      <w:r>
        <w:rPr>
          <w:noProof/>
        </w:rPr>
        <w:fldChar w:fldCharType="end"/>
      </w:r>
    </w:p>
    <w:p w14:paraId="19BD7E97"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2</w:t>
      </w:r>
      <w:r>
        <w:rPr>
          <w:rFonts w:asciiTheme="minorHAnsi" w:eastAsiaTheme="minorEastAsia" w:hAnsiTheme="minorHAnsi" w:cstheme="minorBidi"/>
          <w:noProof/>
          <w:lang w:val="id-ID" w:eastAsia="ja-JP"/>
        </w:rPr>
        <w:tab/>
      </w:r>
      <w:r w:rsidRPr="000F465C">
        <w:rPr>
          <w:noProof/>
          <w:lang w:val="id-ID"/>
        </w:rPr>
        <w:t>Rumusan Masalah</w:t>
      </w:r>
      <w:r>
        <w:rPr>
          <w:noProof/>
        </w:rPr>
        <w:tab/>
      </w:r>
      <w:r>
        <w:rPr>
          <w:noProof/>
        </w:rPr>
        <w:fldChar w:fldCharType="begin"/>
      </w:r>
      <w:r>
        <w:rPr>
          <w:noProof/>
        </w:rPr>
        <w:instrText xml:space="preserve"> PAGEREF _Toc43770724 \h </w:instrText>
      </w:r>
      <w:r>
        <w:rPr>
          <w:noProof/>
        </w:rPr>
      </w:r>
      <w:r>
        <w:rPr>
          <w:noProof/>
        </w:rPr>
        <w:fldChar w:fldCharType="separate"/>
      </w:r>
      <w:r>
        <w:rPr>
          <w:noProof/>
        </w:rPr>
        <w:t>21</w:t>
      </w:r>
      <w:r>
        <w:rPr>
          <w:noProof/>
        </w:rPr>
        <w:fldChar w:fldCharType="end"/>
      </w:r>
    </w:p>
    <w:p w14:paraId="15AE18B0"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3</w:t>
      </w:r>
      <w:r>
        <w:rPr>
          <w:rFonts w:asciiTheme="minorHAnsi" w:eastAsiaTheme="minorEastAsia" w:hAnsiTheme="minorHAnsi" w:cstheme="minorBidi"/>
          <w:noProof/>
          <w:lang w:val="id-ID" w:eastAsia="ja-JP"/>
        </w:rPr>
        <w:tab/>
      </w:r>
      <w:r w:rsidRPr="000F465C">
        <w:rPr>
          <w:noProof/>
          <w:lang w:val="id-ID"/>
        </w:rPr>
        <w:t>Batasan Permasalahan</w:t>
      </w:r>
      <w:r>
        <w:rPr>
          <w:noProof/>
        </w:rPr>
        <w:tab/>
      </w:r>
      <w:r>
        <w:rPr>
          <w:noProof/>
        </w:rPr>
        <w:fldChar w:fldCharType="begin"/>
      </w:r>
      <w:r>
        <w:rPr>
          <w:noProof/>
        </w:rPr>
        <w:instrText xml:space="preserve"> PAGEREF _Toc43770725 \h </w:instrText>
      </w:r>
      <w:r>
        <w:rPr>
          <w:noProof/>
        </w:rPr>
      </w:r>
      <w:r>
        <w:rPr>
          <w:noProof/>
        </w:rPr>
        <w:fldChar w:fldCharType="separate"/>
      </w:r>
      <w:r>
        <w:rPr>
          <w:noProof/>
        </w:rPr>
        <w:t>21</w:t>
      </w:r>
      <w:r>
        <w:rPr>
          <w:noProof/>
        </w:rPr>
        <w:fldChar w:fldCharType="end"/>
      </w:r>
    </w:p>
    <w:p w14:paraId="52F5C365"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4</w:t>
      </w:r>
      <w:r>
        <w:rPr>
          <w:rFonts w:asciiTheme="minorHAnsi" w:eastAsiaTheme="minorEastAsia" w:hAnsiTheme="minorHAnsi" w:cstheme="minorBidi"/>
          <w:noProof/>
          <w:lang w:val="id-ID" w:eastAsia="ja-JP"/>
        </w:rPr>
        <w:tab/>
      </w:r>
      <w:r w:rsidRPr="000F465C">
        <w:rPr>
          <w:noProof/>
          <w:lang w:val="id-ID"/>
        </w:rPr>
        <w:t>Tujuan</w:t>
      </w:r>
      <w:r>
        <w:rPr>
          <w:noProof/>
        </w:rPr>
        <w:tab/>
      </w:r>
      <w:r>
        <w:rPr>
          <w:noProof/>
        </w:rPr>
        <w:fldChar w:fldCharType="begin"/>
      </w:r>
      <w:r>
        <w:rPr>
          <w:noProof/>
        </w:rPr>
        <w:instrText xml:space="preserve"> PAGEREF _Toc43770726 \h </w:instrText>
      </w:r>
      <w:r>
        <w:rPr>
          <w:noProof/>
        </w:rPr>
      </w:r>
      <w:r>
        <w:rPr>
          <w:noProof/>
        </w:rPr>
        <w:fldChar w:fldCharType="separate"/>
      </w:r>
      <w:r>
        <w:rPr>
          <w:noProof/>
        </w:rPr>
        <w:t>22</w:t>
      </w:r>
      <w:r>
        <w:rPr>
          <w:noProof/>
        </w:rPr>
        <w:fldChar w:fldCharType="end"/>
      </w:r>
    </w:p>
    <w:p w14:paraId="3955E105"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5</w:t>
      </w:r>
      <w:r>
        <w:rPr>
          <w:rFonts w:asciiTheme="minorHAnsi" w:eastAsiaTheme="minorEastAsia" w:hAnsiTheme="minorHAnsi" w:cstheme="minorBidi"/>
          <w:noProof/>
          <w:lang w:val="id-ID" w:eastAsia="ja-JP"/>
        </w:rPr>
        <w:tab/>
      </w:r>
      <w:r w:rsidRPr="000F465C">
        <w:rPr>
          <w:noProof/>
          <w:lang w:val="id-ID"/>
        </w:rPr>
        <w:t>Manfaat</w:t>
      </w:r>
      <w:r>
        <w:rPr>
          <w:noProof/>
        </w:rPr>
        <w:tab/>
      </w:r>
      <w:r>
        <w:rPr>
          <w:noProof/>
        </w:rPr>
        <w:fldChar w:fldCharType="begin"/>
      </w:r>
      <w:r>
        <w:rPr>
          <w:noProof/>
        </w:rPr>
        <w:instrText xml:space="preserve"> PAGEREF _Toc43770727 \h </w:instrText>
      </w:r>
      <w:r>
        <w:rPr>
          <w:noProof/>
        </w:rPr>
      </w:r>
      <w:r>
        <w:rPr>
          <w:noProof/>
        </w:rPr>
        <w:fldChar w:fldCharType="separate"/>
      </w:r>
      <w:r>
        <w:rPr>
          <w:noProof/>
        </w:rPr>
        <w:t>22</w:t>
      </w:r>
      <w:r>
        <w:rPr>
          <w:noProof/>
        </w:rPr>
        <w:fldChar w:fldCharType="end"/>
      </w:r>
    </w:p>
    <w:p w14:paraId="2EA642CD"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6</w:t>
      </w:r>
      <w:r>
        <w:rPr>
          <w:rFonts w:asciiTheme="minorHAnsi" w:eastAsiaTheme="minorEastAsia" w:hAnsiTheme="minorHAnsi" w:cstheme="minorBidi"/>
          <w:noProof/>
          <w:lang w:val="id-ID" w:eastAsia="ja-JP"/>
        </w:rPr>
        <w:tab/>
      </w:r>
      <w:r w:rsidRPr="000F465C">
        <w:rPr>
          <w:noProof/>
          <w:lang w:val="id-ID"/>
        </w:rPr>
        <w:t>Metodologi</w:t>
      </w:r>
      <w:r>
        <w:rPr>
          <w:noProof/>
        </w:rPr>
        <w:tab/>
      </w:r>
      <w:r>
        <w:rPr>
          <w:noProof/>
        </w:rPr>
        <w:fldChar w:fldCharType="begin"/>
      </w:r>
      <w:r>
        <w:rPr>
          <w:noProof/>
        </w:rPr>
        <w:instrText xml:space="preserve"> PAGEREF _Toc43770728 \h </w:instrText>
      </w:r>
      <w:r>
        <w:rPr>
          <w:noProof/>
        </w:rPr>
      </w:r>
      <w:r>
        <w:rPr>
          <w:noProof/>
        </w:rPr>
        <w:fldChar w:fldCharType="separate"/>
      </w:r>
      <w:r>
        <w:rPr>
          <w:noProof/>
        </w:rPr>
        <w:t>22</w:t>
      </w:r>
      <w:r>
        <w:rPr>
          <w:noProof/>
        </w:rPr>
        <w:fldChar w:fldCharType="end"/>
      </w:r>
    </w:p>
    <w:p w14:paraId="3B5D7EFA"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lang w:val="id-ID"/>
        </w:rPr>
        <w:t>1.6.1</w:t>
      </w:r>
      <w:r>
        <w:rPr>
          <w:rFonts w:asciiTheme="minorHAnsi" w:eastAsiaTheme="minorEastAsia" w:hAnsiTheme="minorHAnsi" w:cstheme="minorBidi"/>
          <w:noProof/>
          <w:lang w:val="id-ID" w:eastAsia="ja-JP"/>
        </w:rPr>
        <w:tab/>
      </w:r>
      <w:r w:rsidRPr="000F465C">
        <w:rPr>
          <w:noProof/>
          <w:lang w:val="id-ID"/>
        </w:rPr>
        <w:t>Penyusunan Proposal</w:t>
      </w:r>
      <w:r>
        <w:rPr>
          <w:noProof/>
        </w:rPr>
        <w:t xml:space="preserve"> Tugas Akhir</w:t>
      </w:r>
      <w:r>
        <w:rPr>
          <w:noProof/>
        </w:rPr>
        <w:tab/>
      </w:r>
      <w:r>
        <w:rPr>
          <w:noProof/>
        </w:rPr>
        <w:fldChar w:fldCharType="begin"/>
      </w:r>
      <w:r>
        <w:rPr>
          <w:noProof/>
        </w:rPr>
        <w:instrText xml:space="preserve"> PAGEREF _Toc43770729 \h </w:instrText>
      </w:r>
      <w:r>
        <w:rPr>
          <w:noProof/>
        </w:rPr>
      </w:r>
      <w:r>
        <w:rPr>
          <w:noProof/>
        </w:rPr>
        <w:fldChar w:fldCharType="separate"/>
      </w:r>
      <w:r>
        <w:rPr>
          <w:noProof/>
        </w:rPr>
        <w:t>22</w:t>
      </w:r>
      <w:r>
        <w:rPr>
          <w:noProof/>
        </w:rPr>
        <w:fldChar w:fldCharType="end"/>
      </w:r>
    </w:p>
    <w:p w14:paraId="0CDD01C2"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lang w:val="id-ID"/>
        </w:rPr>
        <w:t>1.6.2</w:t>
      </w:r>
      <w:r>
        <w:rPr>
          <w:rFonts w:asciiTheme="minorHAnsi" w:eastAsiaTheme="minorEastAsia" w:hAnsiTheme="minorHAnsi" w:cstheme="minorBidi"/>
          <w:noProof/>
          <w:lang w:val="id-ID" w:eastAsia="ja-JP"/>
        </w:rPr>
        <w:tab/>
      </w:r>
      <w:r w:rsidRPr="000F465C">
        <w:rPr>
          <w:noProof/>
          <w:lang w:val="id-ID"/>
        </w:rPr>
        <w:t>Studi Literatur</w:t>
      </w:r>
      <w:r>
        <w:rPr>
          <w:noProof/>
        </w:rPr>
        <w:tab/>
      </w:r>
      <w:r>
        <w:rPr>
          <w:noProof/>
        </w:rPr>
        <w:fldChar w:fldCharType="begin"/>
      </w:r>
      <w:r>
        <w:rPr>
          <w:noProof/>
        </w:rPr>
        <w:instrText xml:space="preserve"> PAGEREF _Toc43770730 \h </w:instrText>
      </w:r>
      <w:r>
        <w:rPr>
          <w:noProof/>
        </w:rPr>
      </w:r>
      <w:r>
        <w:rPr>
          <w:noProof/>
        </w:rPr>
        <w:fldChar w:fldCharType="separate"/>
      </w:r>
      <w:r>
        <w:rPr>
          <w:noProof/>
        </w:rPr>
        <w:t>22</w:t>
      </w:r>
      <w:r>
        <w:rPr>
          <w:noProof/>
        </w:rPr>
        <w:fldChar w:fldCharType="end"/>
      </w:r>
    </w:p>
    <w:p w14:paraId="15992727"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1.6.3</w:t>
      </w:r>
      <w:r>
        <w:rPr>
          <w:rFonts w:asciiTheme="minorHAnsi" w:eastAsiaTheme="minorEastAsia" w:hAnsiTheme="minorHAnsi" w:cstheme="minorBidi"/>
          <w:noProof/>
          <w:lang w:val="id-ID" w:eastAsia="ja-JP"/>
        </w:rPr>
        <w:tab/>
      </w:r>
      <w:r>
        <w:rPr>
          <w:noProof/>
        </w:rPr>
        <w:t>Implementasi Sistem</w:t>
      </w:r>
      <w:r>
        <w:rPr>
          <w:noProof/>
        </w:rPr>
        <w:tab/>
      </w:r>
      <w:r>
        <w:rPr>
          <w:noProof/>
        </w:rPr>
        <w:fldChar w:fldCharType="begin"/>
      </w:r>
      <w:r>
        <w:rPr>
          <w:noProof/>
        </w:rPr>
        <w:instrText xml:space="preserve"> PAGEREF _Toc43770731 \h </w:instrText>
      </w:r>
      <w:r>
        <w:rPr>
          <w:noProof/>
        </w:rPr>
      </w:r>
      <w:r>
        <w:rPr>
          <w:noProof/>
        </w:rPr>
        <w:fldChar w:fldCharType="separate"/>
      </w:r>
      <w:r>
        <w:rPr>
          <w:noProof/>
        </w:rPr>
        <w:t>22</w:t>
      </w:r>
      <w:r>
        <w:rPr>
          <w:noProof/>
        </w:rPr>
        <w:fldChar w:fldCharType="end"/>
      </w:r>
    </w:p>
    <w:p w14:paraId="2F7FB512"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lang w:val="id-ID"/>
        </w:rPr>
        <w:t>1.6.4</w:t>
      </w:r>
      <w:r>
        <w:rPr>
          <w:rFonts w:asciiTheme="minorHAnsi" w:eastAsiaTheme="minorEastAsia" w:hAnsiTheme="minorHAnsi" w:cstheme="minorBidi"/>
          <w:noProof/>
          <w:lang w:val="id-ID" w:eastAsia="ja-JP"/>
        </w:rPr>
        <w:tab/>
      </w:r>
      <w:r w:rsidRPr="000F465C">
        <w:rPr>
          <w:noProof/>
          <w:lang w:val="id-ID"/>
        </w:rPr>
        <w:t>Pengujian dan Evaluasi</w:t>
      </w:r>
      <w:r>
        <w:rPr>
          <w:noProof/>
        </w:rPr>
        <w:tab/>
      </w:r>
      <w:r>
        <w:rPr>
          <w:noProof/>
        </w:rPr>
        <w:fldChar w:fldCharType="begin"/>
      </w:r>
      <w:r>
        <w:rPr>
          <w:noProof/>
        </w:rPr>
        <w:instrText xml:space="preserve"> PAGEREF _Toc43770732 \h </w:instrText>
      </w:r>
      <w:r>
        <w:rPr>
          <w:noProof/>
        </w:rPr>
      </w:r>
      <w:r>
        <w:rPr>
          <w:noProof/>
        </w:rPr>
        <w:fldChar w:fldCharType="separate"/>
      </w:r>
      <w:r>
        <w:rPr>
          <w:noProof/>
        </w:rPr>
        <w:t>23</w:t>
      </w:r>
      <w:r>
        <w:rPr>
          <w:noProof/>
        </w:rPr>
        <w:fldChar w:fldCharType="end"/>
      </w:r>
    </w:p>
    <w:p w14:paraId="51524C54"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lang w:val="id-ID"/>
        </w:rPr>
        <w:t>1.6.5</w:t>
      </w:r>
      <w:r>
        <w:rPr>
          <w:rFonts w:asciiTheme="minorHAnsi" w:eastAsiaTheme="minorEastAsia" w:hAnsiTheme="minorHAnsi" w:cstheme="minorBidi"/>
          <w:noProof/>
          <w:lang w:val="id-ID" w:eastAsia="ja-JP"/>
        </w:rPr>
        <w:tab/>
      </w:r>
      <w:r w:rsidRPr="000F465C">
        <w:rPr>
          <w:noProof/>
          <w:lang w:val="id-ID"/>
        </w:rPr>
        <w:t>Penyusunan Buku</w:t>
      </w:r>
      <w:r>
        <w:rPr>
          <w:noProof/>
        </w:rPr>
        <w:tab/>
      </w:r>
      <w:r>
        <w:rPr>
          <w:noProof/>
        </w:rPr>
        <w:fldChar w:fldCharType="begin"/>
      </w:r>
      <w:r>
        <w:rPr>
          <w:noProof/>
        </w:rPr>
        <w:instrText xml:space="preserve"> PAGEREF _Toc43770733 \h </w:instrText>
      </w:r>
      <w:r>
        <w:rPr>
          <w:noProof/>
        </w:rPr>
      </w:r>
      <w:r>
        <w:rPr>
          <w:noProof/>
        </w:rPr>
        <w:fldChar w:fldCharType="separate"/>
      </w:r>
      <w:r>
        <w:rPr>
          <w:noProof/>
        </w:rPr>
        <w:t>23</w:t>
      </w:r>
      <w:r>
        <w:rPr>
          <w:noProof/>
        </w:rPr>
        <w:fldChar w:fldCharType="end"/>
      </w:r>
    </w:p>
    <w:p w14:paraId="5D4715B8"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1.7</w:t>
      </w:r>
      <w:r>
        <w:rPr>
          <w:rFonts w:asciiTheme="minorHAnsi" w:eastAsiaTheme="minorEastAsia" w:hAnsiTheme="minorHAnsi" w:cstheme="minorBidi"/>
          <w:noProof/>
          <w:lang w:val="id-ID" w:eastAsia="ja-JP"/>
        </w:rPr>
        <w:tab/>
      </w:r>
      <w:r w:rsidRPr="000F465C">
        <w:rPr>
          <w:noProof/>
          <w:lang w:val="id-ID"/>
        </w:rPr>
        <w:t>Sistematika Penulisan Laporan</w:t>
      </w:r>
      <w:r>
        <w:rPr>
          <w:noProof/>
        </w:rPr>
        <w:tab/>
      </w:r>
      <w:r>
        <w:rPr>
          <w:noProof/>
        </w:rPr>
        <w:fldChar w:fldCharType="begin"/>
      </w:r>
      <w:r>
        <w:rPr>
          <w:noProof/>
        </w:rPr>
        <w:instrText xml:space="preserve"> PAGEREF _Toc43770734 \h </w:instrText>
      </w:r>
      <w:r>
        <w:rPr>
          <w:noProof/>
        </w:rPr>
      </w:r>
      <w:r>
        <w:rPr>
          <w:noProof/>
        </w:rPr>
        <w:fldChar w:fldCharType="separate"/>
      </w:r>
      <w:r>
        <w:rPr>
          <w:noProof/>
        </w:rPr>
        <w:t>23</w:t>
      </w:r>
      <w:r>
        <w:rPr>
          <w:noProof/>
        </w:rPr>
        <w:fldChar w:fldCharType="end"/>
      </w:r>
    </w:p>
    <w:p w14:paraId="0B192091" w14:textId="7A69ED5A" w:rsidR="0034112F" w:rsidRDefault="0034112F">
      <w:pPr>
        <w:pStyle w:val="TOC1"/>
        <w:rPr>
          <w:rFonts w:asciiTheme="minorHAnsi" w:eastAsiaTheme="minorEastAsia" w:hAnsiTheme="minorHAnsi" w:cstheme="minorBidi"/>
          <w:b w:val="0"/>
          <w:lang w:val="id-ID" w:eastAsia="ja-JP"/>
        </w:rPr>
      </w:pPr>
      <w:r w:rsidRPr="000F465C">
        <w:rPr>
          <w:lang w:val="id-ID"/>
        </w:rPr>
        <w:t>BAB II TINJAUAN PUSTAKA</w:t>
      </w:r>
      <w:r>
        <w:tab/>
      </w:r>
      <w:r>
        <w:fldChar w:fldCharType="begin"/>
      </w:r>
      <w:r>
        <w:instrText xml:space="preserve"> PAGEREF _Toc43770735 \h </w:instrText>
      </w:r>
      <w:r>
        <w:fldChar w:fldCharType="separate"/>
      </w:r>
      <w:r>
        <w:t>25</w:t>
      </w:r>
      <w:r>
        <w:fldChar w:fldCharType="end"/>
      </w:r>
    </w:p>
    <w:p w14:paraId="5E0323A8"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1</w:t>
      </w:r>
      <w:r>
        <w:rPr>
          <w:rFonts w:asciiTheme="minorHAnsi" w:eastAsiaTheme="minorEastAsia" w:hAnsiTheme="minorHAnsi" w:cstheme="minorBidi"/>
          <w:noProof/>
          <w:lang w:val="id-ID" w:eastAsia="ja-JP"/>
        </w:rPr>
        <w:tab/>
      </w:r>
      <w:r w:rsidRPr="000F465C">
        <w:rPr>
          <w:i/>
          <w:noProof/>
        </w:rPr>
        <w:t>Indoor Positioning System</w:t>
      </w:r>
      <w:r>
        <w:rPr>
          <w:noProof/>
        </w:rPr>
        <w:tab/>
      </w:r>
      <w:r>
        <w:rPr>
          <w:noProof/>
        </w:rPr>
        <w:fldChar w:fldCharType="begin"/>
      </w:r>
      <w:r>
        <w:rPr>
          <w:noProof/>
        </w:rPr>
        <w:instrText xml:space="preserve"> PAGEREF _Toc43770736 \h </w:instrText>
      </w:r>
      <w:r>
        <w:rPr>
          <w:noProof/>
        </w:rPr>
      </w:r>
      <w:r>
        <w:rPr>
          <w:noProof/>
        </w:rPr>
        <w:fldChar w:fldCharType="separate"/>
      </w:r>
      <w:r>
        <w:rPr>
          <w:noProof/>
        </w:rPr>
        <w:t>25</w:t>
      </w:r>
      <w:r>
        <w:rPr>
          <w:noProof/>
        </w:rPr>
        <w:fldChar w:fldCharType="end"/>
      </w:r>
    </w:p>
    <w:p w14:paraId="397BBAB9"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2</w:t>
      </w:r>
      <w:r>
        <w:rPr>
          <w:rFonts w:asciiTheme="minorHAnsi" w:eastAsiaTheme="minorEastAsia" w:hAnsiTheme="minorHAnsi" w:cstheme="minorBidi"/>
          <w:noProof/>
          <w:lang w:val="id-ID" w:eastAsia="ja-JP"/>
        </w:rPr>
        <w:tab/>
      </w:r>
      <w:r w:rsidRPr="000F465C">
        <w:rPr>
          <w:i/>
          <w:noProof/>
        </w:rPr>
        <w:t>Signal Propagation Model (estimasi jarak)</w:t>
      </w:r>
      <w:r>
        <w:rPr>
          <w:noProof/>
        </w:rPr>
        <w:tab/>
      </w:r>
      <w:r>
        <w:rPr>
          <w:noProof/>
        </w:rPr>
        <w:fldChar w:fldCharType="begin"/>
      </w:r>
      <w:r>
        <w:rPr>
          <w:noProof/>
        </w:rPr>
        <w:instrText xml:space="preserve"> PAGEREF _Toc43770737 \h </w:instrText>
      </w:r>
      <w:r>
        <w:rPr>
          <w:noProof/>
        </w:rPr>
      </w:r>
      <w:r>
        <w:rPr>
          <w:noProof/>
        </w:rPr>
        <w:fldChar w:fldCharType="separate"/>
      </w:r>
      <w:r>
        <w:rPr>
          <w:noProof/>
        </w:rPr>
        <w:t>25</w:t>
      </w:r>
      <w:r>
        <w:rPr>
          <w:noProof/>
        </w:rPr>
        <w:fldChar w:fldCharType="end"/>
      </w:r>
    </w:p>
    <w:p w14:paraId="5AB72B1D"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2.3</w:t>
      </w:r>
      <w:r>
        <w:rPr>
          <w:rFonts w:asciiTheme="minorHAnsi" w:eastAsiaTheme="minorEastAsia" w:hAnsiTheme="minorHAnsi" w:cstheme="minorBidi"/>
          <w:noProof/>
          <w:lang w:val="id-ID" w:eastAsia="ja-JP"/>
        </w:rPr>
        <w:tab/>
      </w:r>
      <w:r w:rsidRPr="000F465C">
        <w:rPr>
          <w:i/>
          <w:noProof/>
        </w:rPr>
        <w:t>Trilateration (estimasi posisi)</w:t>
      </w:r>
      <w:r>
        <w:rPr>
          <w:noProof/>
        </w:rPr>
        <w:tab/>
      </w:r>
      <w:r>
        <w:rPr>
          <w:noProof/>
        </w:rPr>
        <w:fldChar w:fldCharType="begin"/>
      </w:r>
      <w:r>
        <w:rPr>
          <w:noProof/>
        </w:rPr>
        <w:instrText xml:space="preserve"> PAGEREF _Toc43770738 \h </w:instrText>
      </w:r>
      <w:r>
        <w:rPr>
          <w:noProof/>
        </w:rPr>
      </w:r>
      <w:r>
        <w:rPr>
          <w:noProof/>
        </w:rPr>
        <w:fldChar w:fldCharType="separate"/>
      </w:r>
      <w:r>
        <w:rPr>
          <w:noProof/>
        </w:rPr>
        <w:t>26</w:t>
      </w:r>
      <w:r>
        <w:rPr>
          <w:noProof/>
        </w:rPr>
        <w:fldChar w:fldCharType="end"/>
      </w:r>
    </w:p>
    <w:p w14:paraId="3FFDE48E"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4</w:t>
      </w:r>
      <w:r>
        <w:rPr>
          <w:rFonts w:asciiTheme="minorHAnsi" w:eastAsiaTheme="minorEastAsia" w:hAnsiTheme="minorHAnsi" w:cstheme="minorBidi"/>
          <w:noProof/>
          <w:lang w:val="id-ID" w:eastAsia="ja-JP"/>
        </w:rPr>
        <w:tab/>
      </w:r>
      <w:r w:rsidRPr="000F465C">
        <w:rPr>
          <w:i/>
          <w:noProof/>
        </w:rPr>
        <w:t>Kalman filter</w:t>
      </w:r>
      <w:r>
        <w:rPr>
          <w:noProof/>
        </w:rPr>
        <w:tab/>
      </w:r>
      <w:r>
        <w:rPr>
          <w:noProof/>
        </w:rPr>
        <w:fldChar w:fldCharType="begin"/>
      </w:r>
      <w:r>
        <w:rPr>
          <w:noProof/>
        </w:rPr>
        <w:instrText xml:space="preserve"> PAGEREF _Toc43770739 \h </w:instrText>
      </w:r>
      <w:r>
        <w:rPr>
          <w:noProof/>
        </w:rPr>
      </w:r>
      <w:r>
        <w:rPr>
          <w:noProof/>
        </w:rPr>
        <w:fldChar w:fldCharType="separate"/>
      </w:r>
      <w:r>
        <w:rPr>
          <w:noProof/>
        </w:rPr>
        <w:t>26</w:t>
      </w:r>
      <w:r>
        <w:rPr>
          <w:noProof/>
        </w:rPr>
        <w:fldChar w:fldCharType="end"/>
      </w:r>
    </w:p>
    <w:p w14:paraId="0A360071"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5</w:t>
      </w:r>
      <w:r>
        <w:rPr>
          <w:rFonts w:asciiTheme="minorHAnsi" w:eastAsiaTheme="minorEastAsia" w:hAnsiTheme="minorHAnsi" w:cstheme="minorBidi"/>
          <w:noProof/>
          <w:lang w:val="id-ID" w:eastAsia="ja-JP"/>
        </w:rPr>
        <w:tab/>
      </w:r>
      <w:r>
        <w:rPr>
          <w:noProof/>
        </w:rPr>
        <w:t>Android</w:t>
      </w:r>
      <w:r>
        <w:rPr>
          <w:noProof/>
        </w:rPr>
        <w:tab/>
      </w:r>
      <w:r>
        <w:rPr>
          <w:noProof/>
        </w:rPr>
        <w:fldChar w:fldCharType="begin"/>
      </w:r>
      <w:r>
        <w:rPr>
          <w:noProof/>
        </w:rPr>
        <w:instrText xml:space="preserve"> PAGEREF _Toc43770740 \h </w:instrText>
      </w:r>
      <w:r>
        <w:rPr>
          <w:noProof/>
        </w:rPr>
      </w:r>
      <w:r>
        <w:rPr>
          <w:noProof/>
        </w:rPr>
        <w:fldChar w:fldCharType="separate"/>
      </w:r>
      <w:r>
        <w:rPr>
          <w:noProof/>
        </w:rPr>
        <w:t>27</w:t>
      </w:r>
      <w:r>
        <w:rPr>
          <w:noProof/>
        </w:rPr>
        <w:fldChar w:fldCharType="end"/>
      </w:r>
    </w:p>
    <w:p w14:paraId="54BBB542"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6</w:t>
      </w:r>
      <w:r>
        <w:rPr>
          <w:rFonts w:asciiTheme="minorHAnsi" w:eastAsiaTheme="minorEastAsia" w:hAnsiTheme="minorHAnsi" w:cstheme="minorBidi"/>
          <w:noProof/>
          <w:lang w:val="id-ID" w:eastAsia="ja-JP"/>
        </w:rPr>
        <w:tab/>
      </w:r>
      <w:r>
        <w:rPr>
          <w:noProof/>
        </w:rPr>
        <w:t>Java</w:t>
      </w:r>
      <w:r>
        <w:rPr>
          <w:noProof/>
        </w:rPr>
        <w:tab/>
      </w:r>
      <w:r>
        <w:rPr>
          <w:noProof/>
        </w:rPr>
        <w:fldChar w:fldCharType="begin"/>
      </w:r>
      <w:r>
        <w:rPr>
          <w:noProof/>
        </w:rPr>
        <w:instrText xml:space="preserve"> PAGEREF _Toc43770741 \h </w:instrText>
      </w:r>
      <w:r>
        <w:rPr>
          <w:noProof/>
        </w:rPr>
      </w:r>
      <w:r>
        <w:rPr>
          <w:noProof/>
        </w:rPr>
        <w:fldChar w:fldCharType="separate"/>
      </w:r>
      <w:r>
        <w:rPr>
          <w:noProof/>
        </w:rPr>
        <w:t>28</w:t>
      </w:r>
      <w:r>
        <w:rPr>
          <w:noProof/>
        </w:rPr>
        <w:fldChar w:fldCharType="end"/>
      </w:r>
    </w:p>
    <w:p w14:paraId="40258662"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7</w:t>
      </w:r>
      <w:r>
        <w:rPr>
          <w:rFonts w:asciiTheme="minorHAnsi" w:eastAsiaTheme="minorEastAsia" w:hAnsiTheme="minorHAnsi" w:cstheme="minorBidi"/>
          <w:noProof/>
          <w:lang w:val="id-ID" w:eastAsia="ja-JP"/>
        </w:rPr>
        <w:tab/>
      </w:r>
      <w:r>
        <w:rPr>
          <w:noProof/>
        </w:rPr>
        <w:t>Android Studio</w:t>
      </w:r>
      <w:r>
        <w:rPr>
          <w:noProof/>
        </w:rPr>
        <w:tab/>
      </w:r>
      <w:r>
        <w:rPr>
          <w:noProof/>
        </w:rPr>
        <w:fldChar w:fldCharType="begin"/>
      </w:r>
      <w:r>
        <w:rPr>
          <w:noProof/>
        </w:rPr>
        <w:instrText xml:space="preserve"> PAGEREF _Toc43770742 \h </w:instrText>
      </w:r>
      <w:r>
        <w:rPr>
          <w:noProof/>
        </w:rPr>
      </w:r>
      <w:r>
        <w:rPr>
          <w:noProof/>
        </w:rPr>
        <w:fldChar w:fldCharType="separate"/>
      </w:r>
      <w:r>
        <w:rPr>
          <w:noProof/>
        </w:rPr>
        <w:t>28</w:t>
      </w:r>
      <w:r>
        <w:rPr>
          <w:noProof/>
        </w:rPr>
        <w:fldChar w:fldCharType="end"/>
      </w:r>
    </w:p>
    <w:p w14:paraId="7AA13C88"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8</w:t>
      </w:r>
      <w:r>
        <w:rPr>
          <w:rFonts w:asciiTheme="minorHAnsi" w:eastAsiaTheme="minorEastAsia" w:hAnsiTheme="minorHAnsi" w:cstheme="minorBidi"/>
          <w:noProof/>
          <w:lang w:val="id-ID" w:eastAsia="ja-JP"/>
        </w:rPr>
        <w:tab/>
      </w:r>
      <w:r>
        <w:rPr>
          <w:noProof/>
        </w:rPr>
        <w:t>Python</w:t>
      </w:r>
      <w:r>
        <w:rPr>
          <w:noProof/>
        </w:rPr>
        <w:tab/>
      </w:r>
      <w:r>
        <w:rPr>
          <w:noProof/>
        </w:rPr>
        <w:fldChar w:fldCharType="begin"/>
      </w:r>
      <w:r>
        <w:rPr>
          <w:noProof/>
        </w:rPr>
        <w:instrText xml:space="preserve"> PAGEREF _Toc43770743 \h </w:instrText>
      </w:r>
      <w:r>
        <w:rPr>
          <w:noProof/>
        </w:rPr>
      </w:r>
      <w:r>
        <w:rPr>
          <w:noProof/>
        </w:rPr>
        <w:fldChar w:fldCharType="separate"/>
      </w:r>
      <w:r>
        <w:rPr>
          <w:noProof/>
        </w:rPr>
        <w:t>29</w:t>
      </w:r>
      <w:r>
        <w:rPr>
          <w:noProof/>
        </w:rPr>
        <w:fldChar w:fldCharType="end"/>
      </w:r>
    </w:p>
    <w:p w14:paraId="169C32EE"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2.9</w:t>
      </w:r>
      <w:r>
        <w:rPr>
          <w:rFonts w:asciiTheme="minorHAnsi" w:eastAsiaTheme="minorEastAsia" w:hAnsiTheme="minorHAnsi" w:cstheme="minorBidi"/>
          <w:noProof/>
          <w:lang w:val="id-ID" w:eastAsia="ja-JP"/>
        </w:rPr>
        <w:tab/>
      </w:r>
      <w:r>
        <w:rPr>
          <w:noProof/>
        </w:rPr>
        <w:t>Spyder (IDE)</w:t>
      </w:r>
      <w:r>
        <w:rPr>
          <w:noProof/>
        </w:rPr>
        <w:tab/>
      </w:r>
      <w:r>
        <w:rPr>
          <w:noProof/>
        </w:rPr>
        <w:fldChar w:fldCharType="begin"/>
      </w:r>
      <w:r>
        <w:rPr>
          <w:noProof/>
        </w:rPr>
        <w:instrText xml:space="preserve"> PAGEREF _Toc43770744 \h </w:instrText>
      </w:r>
      <w:r>
        <w:rPr>
          <w:noProof/>
        </w:rPr>
      </w:r>
      <w:r>
        <w:rPr>
          <w:noProof/>
        </w:rPr>
        <w:fldChar w:fldCharType="separate"/>
      </w:r>
      <w:r>
        <w:rPr>
          <w:noProof/>
        </w:rPr>
        <w:t>29</w:t>
      </w:r>
      <w:r>
        <w:rPr>
          <w:noProof/>
        </w:rPr>
        <w:fldChar w:fldCharType="end"/>
      </w:r>
    </w:p>
    <w:p w14:paraId="015AA251" w14:textId="3C2F321C" w:rsidR="0034112F" w:rsidRDefault="0034112F">
      <w:pPr>
        <w:pStyle w:val="TOC1"/>
        <w:rPr>
          <w:rFonts w:asciiTheme="minorHAnsi" w:eastAsiaTheme="minorEastAsia" w:hAnsiTheme="minorHAnsi" w:cstheme="minorBidi"/>
          <w:b w:val="0"/>
          <w:lang w:val="id-ID" w:eastAsia="ja-JP"/>
        </w:rPr>
      </w:pPr>
      <w:r w:rsidRPr="000F465C">
        <w:rPr>
          <w:lang w:val="id-ID"/>
        </w:rPr>
        <w:t>BAB II</w:t>
      </w:r>
      <w:r>
        <w:t>I</w:t>
      </w:r>
      <w:r w:rsidRPr="000F465C">
        <w:rPr>
          <w:lang w:val="id-ID"/>
        </w:rPr>
        <w:t xml:space="preserve"> </w:t>
      </w:r>
      <w:r>
        <w:t>PERANCANGAN</w:t>
      </w:r>
      <w:r>
        <w:tab/>
      </w:r>
      <w:r>
        <w:fldChar w:fldCharType="begin"/>
      </w:r>
      <w:r>
        <w:instrText xml:space="preserve"> PAGEREF _Toc43770745 \h </w:instrText>
      </w:r>
      <w:r>
        <w:fldChar w:fldCharType="separate"/>
      </w:r>
      <w:r>
        <w:t>31</w:t>
      </w:r>
      <w:r>
        <w:fldChar w:fldCharType="end"/>
      </w:r>
    </w:p>
    <w:p w14:paraId="0D11A657"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lang w:val="id-ID"/>
        </w:rPr>
        <w:t>3.1</w:t>
      </w:r>
      <w:r>
        <w:rPr>
          <w:rFonts w:asciiTheme="minorHAnsi" w:eastAsiaTheme="minorEastAsia" w:hAnsiTheme="minorHAnsi" w:cstheme="minorBidi"/>
          <w:noProof/>
          <w:lang w:val="id-ID" w:eastAsia="ja-JP"/>
        </w:rPr>
        <w:tab/>
      </w:r>
      <w:r>
        <w:rPr>
          <w:noProof/>
        </w:rPr>
        <w:t>Deskripsi Umum</w:t>
      </w:r>
      <w:r>
        <w:rPr>
          <w:noProof/>
        </w:rPr>
        <w:tab/>
      </w:r>
      <w:r>
        <w:rPr>
          <w:noProof/>
        </w:rPr>
        <w:fldChar w:fldCharType="begin"/>
      </w:r>
      <w:r>
        <w:rPr>
          <w:noProof/>
        </w:rPr>
        <w:instrText xml:space="preserve"> PAGEREF _Toc43770746 \h </w:instrText>
      </w:r>
      <w:r>
        <w:rPr>
          <w:noProof/>
        </w:rPr>
      </w:r>
      <w:r>
        <w:rPr>
          <w:noProof/>
        </w:rPr>
        <w:fldChar w:fldCharType="separate"/>
      </w:r>
      <w:r>
        <w:rPr>
          <w:noProof/>
        </w:rPr>
        <w:t>31</w:t>
      </w:r>
      <w:r>
        <w:rPr>
          <w:noProof/>
        </w:rPr>
        <w:fldChar w:fldCharType="end"/>
      </w:r>
    </w:p>
    <w:p w14:paraId="792711D3"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lastRenderedPageBreak/>
        <w:t>3.2</w:t>
      </w:r>
      <w:r>
        <w:rPr>
          <w:rFonts w:asciiTheme="minorHAnsi" w:eastAsiaTheme="minorEastAsia" w:hAnsiTheme="minorHAnsi" w:cstheme="minorBidi"/>
          <w:noProof/>
          <w:lang w:val="id-ID" w:eastAsia="ja-JP"/>
        </w:rPr>
        <w:tab/>
      </w:r>
      <w:r>
        <w:rPr>
          <w:noProof/>
        </w:rPr>
        <w:t>Daftar Istilah</w:t>
      </w:r>
      <w:r>
        <w:rPr>
          <w:noProof/>
        </w:rPr>
        <w:tab/>
      </w:r>
      <w:r>
        <w:rPr>
          <w:noProof/>
        </w:rPr>
        <w:fldChar w:fldCharType="begin"/>
      </w:r>
      <w:r>
        <w:rPr>
          <w:noProof/>
        </w:rPr>
        <w:instrText xml:space="preserve"> PAGEREF _Toc43770747 \h </w:instrText>
      </w:r>
      <w:r>
        <w:rPr>
          <w:noProof/>
        </w:rPr>
      </w:r>
      <w:r>
        <w:rPr>
          <w:noProof/>
        </w:rPr>
        <w:fldChar w:fldCharType="separate"/>
      </w:r>
      <w:r>
        <w:rPr>
          <w:noProof/>
        </w:rPr>
        <w:t>31</w:t>
      </w:r>
      <w:r>
        <w:rPr>
          <w:noProof/>
        </w:rPr>
        <w:fldChar w:fldCharType="end"/>
      </w:r>
    </w:p>
    <w:p w14:paraId="6AE3B629"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3.3</w:t>
      </w:r>
      <w:r>
        <w:rPr>
          <w:rFonts w:asciiTheme="minorHAnsi" w:eastAsiaTheme="minorEastAsia" w:hAnsiTheme="minorHAnsi" w:cstheme="minorBidi"/>
          <w:noProof/>
          <w:lang w:val="id-ID" w:eastAsia="ja-JP"/>
        </w:rPr>
        <w:tab/>
      </w:r>
      <w:r>
        <w:rPr>
          <w:noProof/>
        </w:rPr>
        <w:t>Arsitektur Sistem</w:t>
      </w:r>
      <w:r>
        <w:rPr>
          <w:noProof/>
        </w:rPr>
        <w:tab/>
      </w:r>
      <w:r>
        <w:rPr>
          <w:noProof/>
        </w:rPr>
        <w:fldChar w:fldCharType="begin"/>
      </w:r>
      <w:r>
        <w:rPr>
          <w:noProof/>
        </w:rPr>
        <w:instrText xml:space="preserve"> PAGEREF _Toc43770748 \h </w:instrText>
      </w:r>
      <w:r>
        <w:rPr>
          <w:noProof/>
        </w:rPr>
      </w:r>
      <w:r>
        <w:rPr>
          <w:noProof/>
        </w:rPr>
        <w:fldChar w:fldCharType="separate"/>
      </w:r>
      <w:r>
        <w:rPr>
          <w:noProof/>
        </w:rPr>
        <w:t>32</w:t>
      </w:r>
      <w:r>
        <w:rPr>
          <w:noProof/>
        </w:rPr>
        <w:fldChar w:fldCharType="end"/>
      </w:r>
    </w:p>
    <w:p w14:paraId="3CD037B5"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3.4</w:t>
      </w:r>
      <w:r>
        <w:rPr>
          <w:rFonts w:asciiTheme="minorHAnsi" w:eastAsiaTheme="minorEastAsia" w:hAnsiTheme="minorHAnsi" w:cstheme="minorBidi"/>
          <w:noProof/>
          <w:lang w:val="id-ID" w:eastAsia="ja-JP"/>
        </w:rPr>
        <w:tab/>
      </w:r>
      <w:r w:rsidRPr="000F465C">
        <w:rPr>
          <w:i/>
          <w:noProof/>
        </w:rPr>
        <w:t>Kalman filter</w:t>
      </w:r>
      <w:r>
        <w:rPr>
          <w:noProof/>
        </w:rPr>
        <w:tab/>
      </w:r>
      <w:r>
        <w:rPr>
          <w:noProof/>
        </w:rPr>
        <w:fldChar w:fldCharType="begin"/>
      </w:r>
      <w:r>
        <w:rPr>
          <w:noProof/>
        </w:rPr>
        <w:instrText xml:space="preserve"> PAGEREF _Toc43770749 \h </w:instrText>
      </w:r>
      <w:r>
        <w:rPr>
          <w:noProof/>
        </w:rPr>
      </w:r>
      <w:r>
        <w:rPr>
          <w:noProof/>
        </w:rPr>
        <w:fldChar w:fldCharType="separate"/>
      </w:r>
      <w:r>
        <w:rPr>
          <w:noProof/>
        </w:rPr>
        <w:t>33</w:t>
      </w:r>
      <w:r>
        <w:rPr>
          <w:noProof/>
        </w:rPr>
        <w:fldChar w:fldCharType="end"/>
      </w:r>
    </w:p>
    <w:p w14:paraId="1AF5FB7D"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3.5</w:t>
      </w:r>
      <w:r>
        <w:rPr>
          <w:rFonts w:asciiTheme="minorHAnsi" w:eastAsiaTheme="minorEastAsia" w:hAnsiTheme="minorHAnsi" w:cstheme="minorBidi"/>
          <w:noProof/>
          <w:lang w:val="id-ID" w:eastAsia="ja-JP"/>
        </w:rPr>
        <w:tab/>
      </w:r>
      <w:r>
        <w:rPr>
          <w:noProof/>
        </w:rPr>
        <w:t>Estimasi jarak</w:t>
      </w:r>
      <w:r>
        <w:rPr>
          <w:noProof/>
        </w:rPr>
        <w:tab/>
      </w:r>
      <w:r>
        <w:rPr>
          <w:noProof/>
        </w:rPr>
        <w:fldChar w:fldCharType="begin"/>
      </w:r>
      <w:r>
        <w:rPr>
          <w:noProof/>
        </w:rPr>
        <w:instrText xml:space="preserve"> PAGEREF _Toc43770750 \h </w:instrText>
      </w:r>
      <w:r>
        <w:rPr>
          <w:noProof/>
        </w:rPr>
      </w:r>
      <w:r>
        <w:rPr>
          <w:noProof/>
        </w:rPr>
        <w:fldChar w:fldCharType="separate"/>
      </w:r>
      <w:r>
        <w:rPr>
          <w:noProof/>
        </w:rPr>
        <w:t>36</w:t>
      </w:r>
      <w:r>
        <w:rPr>
          <w:noProof/>
        </w:rPr>
        <w:fldChar w:fldCharType="end"/>
      </w:r>
    </w:p>
    <w:p w14:paraId="69BDB0FE"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3.6</w:t>
      </w:r>
      <w:r>
        <w:rPr>
          <w:rFonts w:asciiTheme="minorHAnsi" w:eastAsiaTheme="minorEastAsia" w:hAnsiTheme="minorHAnsi" w:cstheme="minorBidi"/>
          <w:noProof/>
          <w:lang w:val="id-ID" w:eastAsia="ja-JP"/>
        </w:rPr>
        <w:tab/>
      </w:r>
      <w:r>
        <w:rPr>
          <w:noProof/>
        </w:rPr>
        <w:t>Estimasi posisi</w:t>
      </w:r>
      <w:r>
        <w:rPr>
          <w:noProof/>
        </w:rPr>
        <w:tab/>
      </w:r>
      <w:r>
        <w:rPr>
          <w:noProof/>
        </w:rPr>
        <w:fldChar w:fldCharType="begin"/>
      </w:r>
      <w:r>
        <w:rPr>
          <w:noProof/>
        </w:rPr>
        <w:instrText xml:space="preserve"> PAGEREF _Toc43770751 \h </w:instrText>
      </w:r>
      <w:r>
        <w:rPr>
          <w:noProof/>
        </w:rPr>
      </w:r>
      <w:r>
        <w:rPr>
          <w:noProof/>
        </w:rPr>
        <w:fldChar w:fldCharType="separate"/>
      </w:r>
      <w:r>
        <w:rPr>
          <w:noProof/>
        </w:rPr>
        <w:t>36</w:t>
      </w:r>
      <w:r>
        <w:rPr>
          <w:noProof/>
        </w:rPr>
        <w:fldChar w:fldCharType="end"/>
      </w:r>
    </w:p>
    <w:p w14:paraId="2D3BDE29" w14:textId="5F4F5F24" w:rsidR="0034112F" w:rsidRDefault="0034112F">
      <w:pPr>
        <w:pStyle w:val="TOC1"/>
        <w:rPr>
          <w:rFonts w:asciiTheme="minorHAnsi" w:eastAsiaTheme="minorEastAsia" w:hAnsiTheme="minorHAnsi" w:cstheme="minorBidi"/>
          <w:b w:val="0"/>
          <w:lang w:val="id-ID" w:eastAsia="ja-JP"/>
        </w:rPr>
      </w:pPr>
      <w:r w:rsidRPr="000F465C">
        <w:rPr>
          <w:lang w:val="id-ID"/>
        </w:rPr>
        <w:t xml:space="preserve">BAB IV </w:t>
      </w:r>
      <w:r>
        <w:t>IMPLEMENTASI</w:t>
      </w:r>
      <w:r>
        <w:tab/>
      </w:r>
      <w:r>
        <w:fldChar w:fldCharType="begin"/>
      </w:r>
      <w:r>
        <w:instrText xml:space="preserve"> PAGEREF _Toc43770752 \h </w:instrText>
      </w:r>
      <w:r>
        <w:fldChar w:fldCharType="separate"/>
      </w:r>
      <w:r>
        <w:t>39</w:t>
      </w:r>
      <w:r>
        <w:fldChar w:fldCharType="end"/>
      </w:r>
    </w:p>
    <w:p w14:paraId="6CC69539"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4.1</w:t>
      </w:r>
      <w:r>
        <w:rPr>
          <w:rFonts w:asciiTheme="minorHAnsi" w:eastAsiaTheme="minorEastAsia" w:hAnsiTheme="minorHAnsi" w:cstheme="minorBidi"/>
          <w:noProof/>
          <w:lang w:val="id-ID" w:eastAsia="ja-JP"/>
        </w:rPr>
        <w:tab/>
      </w:r>
      <w:r>
        <w:rPr>
          <w:noProof/>
        </w:rPr>
        <w:t>Lingkungan Implementasi</w:t>
      </w:r>
      <w:r>
        <w:rPr>
          <w:noProof/>
        </w:rPr>
        <w:tab/>
      </w:r>
      <w:r>
        <w:rPr>
          <w:noProof/>
        </w:rPr>
        <w:fldChar w:fldCharType="begin"/>
      </w:r>
      <w:r>
        <w:rPr>
          <w:noProof/>
        </w:rPr>
        <w:instrText xml:space="preserve"> PAGEREF _Toc43770753 \h </w:instrText>
      </w:r>
      <w:r>
        <w:rPr>
          <w:noProof/>
        </w:rPr>
      </w:r>
      <w:r>
        <w:rPr>
          <w:noProof/>
        </w:rPr>
        <w:fldChar w:fldCharType="separate"/>
      </w:r>
      <w:r>
        <w:rPr>
          <w:noProof/>
        </w:rPr>
        <w:t>39</w:t>
      </w:r>
      <w:r>
        <w:rPr>
          <w:noProof/>
        </w:rPr>
        <w:fldChar w:fldCharType="end"/>
      </w:r>
    </w:p>
    <w:p w14:paraId="19578CBE"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1.1</w:t>
      </w:r>
      <w:r>
        <w:rPr>
          <w:rFonts w:asciiTheme="minorHAnsi" w:eastAsiaTheme="minorEastAsia" w:hAnsiTheme="minorHAnsi" w:cstheme="minorBidi"/>
          <w:noProof/>
          <w:lang w:val="id-ID" w:eastAsia="ja-JP"/>
        </w:rPr>
        <w:tab/>
      </w:r>
      <w:r>
        <w:rPr>
          <w:noProof/>
        </w:rPr>
        <w:t>Lingkungan Implementasi Perangkat Keras</w:t>
      </w:r>
      <w:r>
        <w:rPr>
          <w:noProof/>
        </w:rPr>
        <w:tab/>
      </w:r>
      <w:r>
        <w:rPr>
          <w:noProof/>
        </w:rPr>
        <w:fldChar w:fldCharType="begin"/>
      </w:r>
      <w:r>
        <w:rPr>
          <w:noProof/>
        </w:rPr>
        <w:instrText xml:space="preserve"> PAGEREF _Toc43770754 \h </w:instrText>
      </w:r>
      <w:r>
        <w:rPr>
          <w:noProof/>
        </w:rPr>
      </w:r>
      <w:r>
        <w:rPr>
          <w:noProof/>
        </w:rPr>
        <w:fldChar w:fldCharType="separate"/>
      </w:r>
      <w:r>
        <w:rPr>
          <w:noProof/>
        </w:rPr>
        <w:t>39</w:t>
      </w:r>
      <w:r>
        <w:rPr>
          <w:noProof/>
        </w:rPr>
        <w:fldChar w:fldCharType="end"/>
      </w:r>
    </w:p>
    <w:p w14:paraId="4EBF1131"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1.2</w:t>
      </w:r>
      <w:r>
        <w:rPr>
          <w:rFonts w:asciiTheme="minorHAnsi" w:eastAsiaTheme="minorEastAsia" w:hAnsiTheme="minorHAnsi" w:cstheme="minorBidi"/>
          <w:noProof/>
          <w:lang w:val="id-ID" w:eastAsia="ja-JP"/>
        </w:rPr>
        <w:tab/>
      </w:r>
      <w:r>
        <w:rPr>
          <w:noProof/>
        </w:rPr>
        <w:t>Lingkungan Implementasi Perangkat Lunak</w:t>
      </w:r>
      <w:r>
        <w:rPr>
          <w:noProof/>
        </w:rPr>
        <w:tab/>
      </w:r>
      <w:r>
        <w:rPr>
          <w:noProof/>
        </w:rPr>
        <w:fldChar w:fldCharType="begin"/>
      </w:r>
      <w:r>
        <w:rPr>
          <w:noProof/>
        </w:rPr>
        <w:instrText xml:space="preserve"> PAGEREF _Toc43770755 \h </w:instrText>
      </w:r>
      <w:r>
        <w:rPr>
          <w:noProof/>
        </w:rPr>
      </w:r>
      <w:r>
        <w:rPr>
          <w:noProof/>
        </w:rPr>
        <w:fldChar w:fldCharType="separate"/>
      </w:r>
      <w:r>
        <w:rPr>
          <w:noProof/>
        </w:rPr>
        <w:t>40</w:t>
      </w:r>
      <w:r>
        <w:rPr>
          <w:noProof/>
        </w:rPr>
        <w:fldChar w:fldCharType="end"/>
      </w:r>
    </w:p>
    <w:p w14:paraId="1303592C"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4.2</w:t>
      </w:r>
      <w:r>
        <w:rPr>
          <w:rFonts w:asciiTheme="minorHAnsi" w:eastAsiaTheme="minorEastAsia" w:hAnsiTheme="minorHAnsi" w:cstheme="minorBidi"/>
          <w:noProof/>
          <w:lang w:val="id-ID" w:eastAsia="ja-JP"/>
        </w:rPr>
        <w:tab/>
      </w:r>
      <w:r>
        <w:rPr>
          <w:noProof/>
        </w:rPr>
        <w:t xml:space="preserve">Implementasi </w:t>
      </w:r>
      <w:r w:rsidRPr="000F465C">
        <w:rPr>
          <w:i/>
          <w:noProof/>
        </w:rPr>
        <w:t>kalman filter</w:t>
      </w:r>
      <w:r>
        <w:rPr>
          <w:noProof/>
        </w:rPr>
        <w:tab/>
      </w:r>
      <w:r>
        <w:rPr>
          <w:noProof/>
        </w:rPr>
        <w:fldChar w:fldCharType="begin"/>
      </w:r>
      <w:r>
        <w:rPr>
          <w:noProof/>
        </w:rPr>
        <w:instrText xml:space="preserve"> PAGEREF _Toc43770756 \h </w:instrText>
      </w:r>
      <w:r>
        <w:rPr>
          <w:noProof/>
        </w:rPr>
      </w:r>
      <w:r>
        <w:rPr>
          <w:noProof/>
        </w:rPr>
        <w:fldChar w:fldCharType="separate"/>
      </w:r>
      <w:r>
        <w:rPr>
          <w:noProof/>
        </w:rPr>
        <w:t>41</w:t>
      </w:r>
      <w:r>
        <w:rPr>
          <w:noProof/>
        </w:rPr>
        <w:fldChar w:fldCharType="end"/>
      </w:r>
    </w:p>
    <w:p w14:paraId="0280B4B2"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2.1</w:t>
      </w:r>
      <w:r>
        <w:rPr>
          <w:rFonts w:asciiTheme="minorHAnsi" w:eastAsiaTheme="minorEastAsia" w:hAnsiTheme="minorHAnsi" w:cstheme="minorBidi"/>
          <w:noProof/>
          <w:lang w:val="id-ID" w:eastAsia="ja-JP"/>
        </w:rPr>
        <w:tab/>
      </w:r>
      <w:r>
        <w:rPr>
          <w:noProof/>
        </w:rPr>
        <w:t>Inisialisasi</w:t>
      </w:r>
      <w:r>
        <w:rPr>
          <w:noProof/>
        </w:rPr>
        <w:tab/>
      </w:r>
      <w:r>
        <w:rPr>
          <w:noProof/>
        </w:rPr>
        <w:fldChar w:fldCharType="begin"/>
      </w:r>
      <w:r>
        <w:rPr>
          <w:noProof/>
        </w:rPr>
        <w:instrText xml:space="preserve"> PAGEREF _Toc43770757 \h </w:instrText>
      </w:r>
      <w:r>
        <w:rPr>
          <w:noProof/>
        </w:rPr>
      </w:r>
      <w:r>
        <w:rPr>
          <w:noProof/>
        </w:rPr>
        <w:fldChar w:fldCharType="separate"/>
      </w:r>
      <w:r>
        <w:rPr>
          <w:noProof/>
        </w:rPr>
        <w:t>42</w:t>
      </w:r>
      <w:r>
        <w:rPr>
          <w:noProof/>
        </w:rPr>
        <w:fldChar w:fldCharType="end"/>
      </w:r>
    </w:p>
    <w:p w14:paraId="1EA0BDA0"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2.2</w:t>
      </w:r>
      <w:r>
        <w:rPr>
          <w:rFonts w:asciiTheme="minorHAnsi" w:eastAsiaTheme="minorEastAsia" w:hAnsiTheme="minorHAnsi" w:cstheme="minorBidi"/>
          <w:noProof/>
          <w:lang w:val="id-ID" w:eastAsia="ja-JP"/>
        </w:rPr>
        <w:tab/>
      </w:r>
      <w:r>
        <w:rPr>
          <w:noProof/>
        </w:rPr>
        <w:t xml:space="preserve">Fungsi </w:t>
      </w:r>
      <w:r w:rsidRPr="000F465C">
        <w:rPr>
          <w:i/>
          <w:noProof/>
        </w:rPr>
        <w:t>predict</w:t>
      </w:r>
      <w:r>
        <w:rPr>
          <w:noProof/>
        </w:rPr>
        <w:tab/>
      </w:r>
      <w:r>
        <w:rPr>
          <w:noProof/>
        </w:rPr>
        <w:fldChar w:fldCharType="begin"/>
      </w:r>
      <w:r>
        <w:rPr>
          <w:noProof/>
        </w:rPr>
        <w:instrText xml:space="preserve"> PAGEREF _Toc43770758 \h </w:instrText>
      </w:r>
      <w:r>
        <w:rPr>
          <w:noProof/>
        </w:rPr>
      </w:r>
      <w:r>
        <w:rPr>
          <w:noProof/>
        </w:rPr>
        <w:fldChar w:fldCharType="separate"/>
      </w:r>
      <w:r>
        <w:rPr>
          <w:noProof/>
        </w:rPr>
        <w:t>42</w:t>
      </w:r>
      <w:r>
        <w:rPr>
          <w:noProof/>
        </w:rPr>
        <w:fldChar w:fldCharType="end"/>
      </w:r>
    </w:p>
    <w:p w14:paraId="17975602"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2.3</w:t>
      </w:r>
      <w:r>
        <w:rPr>
          <w:rFonts w:asciiTheme="minorHAnsi" w:eastAsiaTheme="minorEastAsia" w:hAnsiTheme="minorHAnsi" w:cstheme="minorBidi"/>
          <w:noProof/>
          <w:lang w:val="id-ID" w:eastAsia="ja-JP"/>
        </w:rPr>
        <w:tab/>
      </w:r>
      <w:r>
        <w:rPr>
          <w:noProof/>
        </w:rPr>
        <w:t xml:space="preserve">Fungsi </w:t>
      </w:r>
      <w:r w:rsidRPr="000F465C">
        <w:rPr>
          <w:i/>
          <w:noProof/>
        </w:rPr>
        <w:t>update</w:t>
      </w:r>
      <w:r>
        <w:rPr>
          <w:noProof/>
        </w:rPr>
        <w:tab/>
      </w:r>
      <w:r>
        <w:rPr>
          <w:noProof/>
        </w:rPr>
        <w:fldChar w:fldCharType="begin"/>
      </w:r>
      <w:r>
        <w:rPr>
          <w:noProof/>
        </w:rPr>
        <w:instrText xml:space="preserve"> PAGEREF _Toc43770759 \h </w:instrText>
      </w:r>
      <w:r>
        <w:rPr>
          <w:noProof/>
        </w:rPr>
      </w:r>
      <w:r>
        <w:rPr>
          <w:noProof/>
        </w:rPr>
        <w:fldChar w:fldCharType="separate"/>
      </w:r>
      <w:r>
        <w:rPr>
          <w:noProof/>
        </w:rPr>
        <w:t>43</w:t>
      </w:r>
      <w:r>
        <w:rPr>
          <w:noProof/>
        </w:rPr>
        <w:fldChar w:fldCharType="end"/>
      </w:r>
    </w:p>
    <w:p w14:paraId="23CB3BA8"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4.3</w:t>
      </w:r>
      <w:r>
        <w:rPr>
          <w:rFonts w:asciiTheme="minorHAnsi" w:eastAsiaTheme="minorEastAsia" w:hAnsiTheme="minorHAnsi" w:cstheme="minorBidi"/>
          <w:noProof/>
          <w:lang w:val="id-ID" w:eastAsia="ja-JP"/>
        </w:rPr>
        <w:tab/>
      </w:r>
      <w:r>
        <w:rPr>
          <w:noProof/>
        </w:rPr>
        <w:t xml:space="preserve">Implementasi </w:t>
      </w:r>
      <w:r w:rsidRPr="000F465C">
        <w:rPr>
          <w:noProof/>
        </w:rPr>
        <w:t>estimasi jarak</w:t>
      </w:r>
      <w:r>
        <w:rPr>
          <w:noProof/>
        </w:rPr>
        <w:tab/>
      </w:r>
      <w:r>
        <w:rPr>
          <w:noProof/>
        </w:rPr>
        <w:fldChar w:fldCharType="begin"/>
      </w:r>
      <w:r>
        <w:rPr>
          <w:noProof/>
        </w:rPr>
        <w:instrText xml:space="preserve"> PAGEREF _Toc43770760 \h </w:instrText>
      </w:r>
      <w:r>
        <w:rPr>
          <w:noProof/>
        </w:rPr>
      </w:r>
      <w:r>
        <w:rPr>
          <w:noProof/>
        </w:rPr>
        <w:fldChar w:fldCharType="separate"/>
      </w:r>
      <w:r>
        <w:rPr>
          <w:noProof/>
        </w:rPr>
        <w:t>44</w:t>
      </w:r>
      <w:r>
        <w:rPr>
          <w:noProof/>
        </w:rPr>
        <w:fldChar w:fldCharType="end"/>
      </w:r>
    </w:p>
    <w:p w14:paraId="46BC66F6"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3.1</w:t>
      </w:r>
      <w:r>
        <w:rPr>
          <w:rFonts w:asciiTheme="minorHAnsi" w:eastAsiaTheme="minorEastAsia" w:hAnsiTheme="minorHAnsi" w:cstheme="minorBidi"/>
          <w:noProof/>
          <w:lang w:val="id-ID" w:eastAsia="ja-JP"/>
        </w:rPr>
        <w:tab/>
      </w:r>
      <w:r>
        <w:rPr>
          <w:noProof/>
        </w:rPr>
        <w:t>Kalibrasi algoritma</w:t>
      </w:r>
      <w:r>
        <w:rPr>
          <w:noProof/>
        </w:rPr>
        <w:tab/>
      </w:r>
      <w:r>
        <w:rPr>
          <w:noProof/>
        </w:rPr>
        <w:fldChar w:fldCharType="begin"/>
      </w:r>
      <w:r>
        <w:rPr>
          <w:noProof/>
        </w:rPr>
        <w:instrText xml:space="preserve"> PAGEREF _Toc43770761 \h </w:instrText>
      </w:r>
      <w:r>
        <w:rPr>
          <w:noProof/>
        </w:rPr>
      </w:r>
      <w:r>
        <w:rPr>
          <w:noProof/>
        </w:rPr>
        <w:fldChar w:fldCharType="separate"/>
      </w:r>
      <w:r>
        <w:rPr>
          <w:noProof/>
        </w:rPr>
        <w:t>44</w:t>
      </w:r>
      <w:r>
        <w:rPr>
          <w:noProof/>
        </w:rPr>
        <w:fldChar w:fldCharType="end"/>
      </w:r>
    </w:p>
    <w:p w14:paraId="44C6B76B"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4.3.2</w:t>
      </w:r>
      <w:r>
        <w:rPr>
          <w:rFonts w:asciiTheme="minorHAnsi" w:eastAsiaTheme="minorEastAsia" w:hAnsiTheme="minorHAnsi" w:cstheme="minorBidi"/>
          <w:noProof/>
          <w:lang w:val="id-ID" w:eastAsia="ja-JP"/>
        </w:rPr>
        <w:tab/>
      </w:r>
      <w:r w:rsidRPr="000F465C">
        <w:rPr>
          <w:i/>
          <w:noProof/>
        </w:rPr>
        <w:t>Signal propagation model</w:t>
      </w:r>
      <w:r>
        <w:rPr>
          <w:noProof/>
        </w:rPr>
        <w:tab/>
      </w:r>
      <w:r>
        <w:rPr>
          <w:noProof/>
        </w:rPr>
        <w:fldChar w:fldCharType="begin"/>
      </w:r>
      <w:r>
        <w:rPr>
          <w:noProof/>
        </w:rPr>
        <w:instrText xml:space="preserve"> PAGEREF _Toc43770762 \h </w:instrText>
      </w:r>
      <w:r>
        <w:rPr>
          <w:noProof/>
        </w:rPr>
      </w:r>
      <w:r>
        <w:rPr>
          <w:noProof/>
        </w:rPr>
        <w:fldChar w:fldCharType="separate"/>
      </w:r>
      <w:r>
        <w:rPr>
          <w:noProof/>
        </w:rPr>
        <w:t>44</w:t>
      </w:r>
      <w:r>
        <w:rPr>
          <w:noProof/>
        </w:rPr>
        <w:fldChar w:fldCharType="end"/>
      </w:r>
    </w:p>
    <w:p w14:paraId="16776BB9"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4.4</w:t>
      </w:r>
      <w:r>
        <w:rPr>
          <w:rFonts w:asciiTheme="minorHAnsi" w:eastAsiaTheme="minorEastAsia" w:hAnsiTheme="minorHAnsi" w:cstheme="minorBidi"/>
          <w:noProof/>
          <w:lang w:val="id-ID" w:eastAsia="ja-JP"/>
        </w:rPr>
        <w:tab/>
      </w:r>
      <w:r>
        <w:rPr>
          <w:noProof/>
        </w:rPr>
        <w:t>Implementasi estimasi posisi</w:t>
      </w:r>
      <w:r>
        <w:rPr>
          <w:noProof/>
        </w:rPr>
        <w:tab/>
      </w:r>
      <w:r>
        <w:rPr>
          <w:noProof/>
        </w:rPr>
        <w:fldChar w:fldCharType="begin"/>
      </w:r>
      <w:r>
        <w:rPr>
          <w:noProof/>
        </w:rPr>
        <w:instrText xml:space="preserve"> PAGEREF _Toc43770763 \h </w:instrText>
      </w:r>
      <w:r>
        <w:rPr>
          <w:noProof/>
        </w:rPr>
      </w:r>
      <w:r>
        <w:rPr>
          <w:noProof/>
        </w:rPr>
        <w:fldChar w:fldCharType="separate"/>
      </w:r>
      <w:r>
        <w:rPr>
          <w:noProof/>
        </w:rPr>
        <w:t>45</w:t>
      </w:r>
      <w:r>
        <w:rPr>
          <w:noProof/>
        </w:rPr>
        <w:fldChar w:fldCharType="end"/>
      </w:r>
    </w:p>
    <w:p w14:paraId="7E6C689A" w14:textId="645DF4BF" w:rsidR="0034112F" w:rsidRDefault="0034112F">
      <w:pPr>
        <w:pStyle w:val="TOC1"/>
        <w:rPr>
          <w:rFonts w:asciiTheme="minorHAnsi" w:eastAsiaTheme="minorEastAsia" w:hAnsiTheme="minorHAnsi" w:cstheme="minorBidi"/>
          <w:b w:val="0"/>
          <w:lang w:val="id-ID" w:eastAsia="ja-JP"/>
        </w:rPr>
      </w:pPr>
      <w:r w:rsidRPr="000F465C">
        <w:rPr>
          <w:lang w:val="id-ID"/>
        </w:rPr>
        <w:t xml:space="preserve">BAB V </w:t>
      </w:r>
      <w:r>
        <w:t>UJI COBA DAN EVALUASI</w:t>
      </w:r>
      <w:r>
        <w:tab/>
      </w:r>
      <w:r>
        <w:fldChar w:fldCharType="begin"/>
      </w:r>
      <w:r>
        <w:instrText xml:space="preserve"> PAGEREF _Toc43770764 \h </w:instrText>
      </w:r>
      <w:r>
        <w:fldChar w:fldCharType="separate"/>
      </w:r>
      <w:r>
        <w:t>47</w:t>
      </w:r>
      <w:r>
        <w:fldChar w:fldCharType="end"/>
      </w:r>
    </w:p>
    <w:p w14:paraId="1FF5D854"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5.1</w:t>
      </w:r>
      <w:r>
        <w:rPr>
          <w:rFonts w:asciiTheme="minorHAnsi" w:eastAsiaTheme="minorEastAsia" w:hAnsiTheme="minorHAnsi" w:cstheme="minorBidi"/>
          <w:noProof/>
          <w:lang w:val="id-ID" w:eastAsia="ja-JP"/>
        </w:rPr>
        <w:tab/>
      </w:r>
      <w:r>
        <w:rPr>
          <w:noProof/>
        </w:rPr>
        <w:t>Lingkungan Pengujian</w:t>
      </w:r>
      <w:r>
        <w:rPr>
          <w:noProof/>
        </w:rPr>
        <w:tab/>
      </w:r>
      <w:r>
        <w:rPr>
          <w:noProof/>
        </w:rPr>
        <w:fldChar w:fldCharType="begin"/>
      </w:r>
      <w:r>
        <w:rPr>
          <w:noProof/>
        </w:rPr>
        <w:instrText xml:space="preserve"> PAGEREF _Toc43770765 \h </w:instrText>
      </w:r>
      <w:r>
        <w:rPr>
          <w:noProof/>
        </w:rPr>
      </w:r>
      <w:r>
        <w:rPr>
          <w:noProof/>
        </w:rPr>
        <w:fldChar w:fldCharType="separate"/>
      </w:r>
      <w:r>
        <w:rPr>
          <w:noProof/>
        </w:rPr>
        <w:t>47</w:t>
      </w:r>
      <w:r>
        <w:rPr>
          <w:noProof/>
        </w:rPr>
        <w:fldChar w:fldCharType="end"/>
      </w:r>
    </w:p>
    <w:p w14:paraId="3578D613"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5.2</w:t>
      </w:r>
      <w:r>
        <w:rPr>
          <w:rFonts w:asciiTheme="minorHAnsi" w:eastAsiaTheme="minorEastAsia" w:hAnsiTheme="minorHAnsi" w:cstheme="minorBidi"/>
          <w:noProof/>
          <w:lang w:val="id-ID" w:eastAsia="ja-JP"/>
        </w:rPr>
        <w:tab/>
      </w:r>
      <w:r>
        <w:rPr>
          <w:noProof/>
        </w:rPr>
        <w:t>Skenario Uji Coba</w:t>
      </w:r>
      <w:r>
        <w:rPr>
          <w:noProof/>
        </w:rPr>
        <w:tab/>
      </w:r>
      <w:r>
        <w:rPr>
          <w:noProof/>
        </w:rPr>
        <w:fldChar w:fldCharType="begin"/>
      </w:r>
      <w:r>
        <w:rPr>
          <w:noProof/>
        </w:rPr>
        <w:instrText xml:space="preserve"> PAGEREF _Toc43770766 \h </w:instrText>
      </w:r>
      <w:r>
        <w:rPr>
          <w:noProof/>
        </w:rPr>
      </w:r>
      <w:r>
        <w:rPr>
          <w:noProof/>
        </w:rPr>
        <w:fldChar w:fldCharType="separate"/>
      </w:r>
      <w:r>
        <w:rPr>
          <w:noProof/>
        </w:rPr>
        <w:t>48</w:t>
      </w:r>
      <w:r>
        <w:rPr>
          <w:noProof/>
        </w:rPr>
        <w:fldChar w:fldCharType="end"/>
      </w:r>
    </w:p>
    <w:p w14:paraId="77B95C48"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5.2.1</w:t>
      </w:r>
      <w:r>
        <w:rPr>
          <w:rFonts w:asciiTheme="minorHAnsi" w:eastAsiaTheme="minorEastAsia" w:hAnsiTheme="minorHAnsi" w:cstheme="minorBidi"/>
          <w:noProof/>
          <w:lang w:val="id-ID" w:eastAsia="ja-JP"/>
        </w:rPr>
        <w:tab/>
      </w:r>
      <w:r>
        <w:rPr>
          <w:noProof/>
        </w:rPr>
        <w:t>Skenario Uji Coba 1</w:t>
      </w:r>
      <w:r>
        <w:rPr>
          <w:noProof/>
        </w:rPr>
        <w:tab/>
      </w:r>
      <w:r>
        <w:rPr>
          <w:noProof/>
        </w:rPr>
        <w:fldChar w:fldCharType="begin"/>
      </w:r>
      <w:r>
        <w:rPr>
          <w:noProof/>
        </w:rPr>
        <w:instrText xml:space="preserve"> PAGEREF _Toc43770767 \h </w:instrText>
      </w:r>
      <w:r>
        <w:rPr>
          <w:noProof/>
        </w:rPr>
      </w:r>
      <w:r>
        <w:rPr>
          <w:noProof/>
        </w:rPr>
        <w:fldChar w:fldCharType="separate"/>
      </w:r>
      <w:r>
        <w:rPr>
          <w:noProof/>
        </w:rPr>
        <w:t>49</w:t>
      </w:r>
      <w:r>
        <w:rPr>
          <w:noProof/>
        </w:rPr>
        <w:fldChar w:fldCharType="end"/>
      </w:r>
    </w:p>
    <w:p w14:paraId="1D163E01"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5.2.2</w:t>
      </w:r>
      <w:r>
        <w:rPr>
          <w:rFonts w:asciiTheme="minorHAnsi" w:eastAsiaTheme="minorEastAsia" w:hAnsiTheme="minorHAnsi" w:cstheme="minorBidi"/>
          <w:noProof/>
          <w:lang w:val="id-ID" w:eastAsia="ja-JP"/>
        </w:rPr>
        <w:tab/>
      </w:r>
      <w:r>
        <w:rPr>
          <w:noProof/>
        </w:rPr>
        <w:t>Skenario Uji Coba 2</w:t>
      </w:r>
      <w:r>
        <w:rPr>
          <w:noProof/>
        </w:rPr>
        <w:tab/>
      </w:r>
      <w:r>
        <w:rPr>
          <w:noProof/>
        </w:rPr>
        <w:fldChar w:fldCharType="begin"/>
      </w:r>
      <w:r>
        <w:rPr>
          <w:noProof/>
        </w:rPr>
        <w:instrText xml:space="preserve"> PAGEREF _Toc43770768 \h </w:instrText>
      </w:r>
      <w:r>
        <w:rPr>
          <w:noProof/>
        </w:rPr>
      </w:r>
      <w:r>
        <w:rPr>
          <w:noProof/>
        </w:rPr>
        <w:fldChar w:fldCharType="separate"/>
      </w:r>
      <w:r>
        <w:rPr>
          <w:noProof/>
        </w:rPr>
        <w:t>52</w:t>
      </w:r>
      <w:r>
        <w:rPr>
          <w:noProof/>
        </w:rPr>
        <w:fldChar w:fldCharType="end"/>
      </w:r>
    </w:p>
    <w:p w14:paraId="79556BF9"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5.2.3</w:t>
      </w:r>
      <w:r>
        <w:rPr>
          <w:rFonts w:asciiTheme="minorHAnsi" w:eastAsiaTheme="minorEastAsia" w:hAnsiTheme="minorHAnsi" w:cstheme="minorBidi"/>
          <w:noProof/>
          <w:lang w:val="id-ID" w:eastAsia="ja-JP"/>
        </w:rPr>
        <w:tab/>
      </w:r>
      <w:r>
        <w:rPr>
          <w:noProof/>
        </w:rPr>
        <w:t>Skenario Uji Coba 3</w:t>
      </w:r>
      <w:r>
        <w:rPr>
          <w:noProof/>
        </w:rPr>
        <w:tab/>
      </w:r>
      <w:r>
        <w:rPr>
          <w:noProof/>
        </w:rPr>
        <w:fldChar w:fldCharType="begin"/>
      </w:r>
      <w:r>
        <w:rPr>
          <w:noProof/>
        </w:rPr>
        <w:instrText xml:space="preserve"> PAGEREF _Toc43770769 \h </w:instrText>
      </w:r>
      <w:r>
        <w:rPr>
          <w:noProof/>
        </w:rPr>
      </w:r>
      <w:r>
        <w:rPr>
          <w:noProof/>
        </w:rPr>
        <w:fldChar w:fldCharType="separate"/>
      </w:r>
      <w:r>
        <w:rPr>
          <w:noProof/>
        </w:rPr>
        <w:t>53</w:t>
      </w:r>
      <w:r>
        <w:rPr>
          <w:noProof/>
        </w:rPr>
        <w:fldChar w:fldCharType="end"/>
      </w:r>
    </w:p>
    <w:p w14:paraId="5D1C37D3"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5.3</w:t>
      </w:r>
      <w:r>
        <w:rPr>
          <w:rFonts w:asciiTheme="minorHAnsi" w:eastAsiaTheme="minorEastAsia" w:hAnsiTheme="minorHAnsi" w:cstheme="minorBidi"/>
          <w:noProof/>
          <w:lang w:val="id-ID" w:eastAsia="ja-JP"/>
        </w:rPr>
        <w:tab/>
      </w:r>
      <w:r>
        <w:rPr>
          <w:noProof/>
        </w:rPr>
        <w:t>Evaluasi Umum Skenario Uji Coba</w:t>
      </w:r>
      <w:r>
        <w:rPr>
          <w:noProof/>
        </w:rPr>
        <w:tab/>
      </w:r>
      <w:r>
        <w:rPr>
          <w:noProof/>
        </w:rPr>
        <w:fldChar w:fldCharType="begin"/>
      </w:r>
      <w:r>
        <w:rPr>
          <w:noProof/>
        </w:rPr>
        <w:instrText xml:space="preserve"> PAGEREF _Toc43770770 \h </w:instrText>
      </w:r>
      <w:r>
        <w:rPr>
          <w:noProof/>
        </w:rPr>
      </w:r>
      <w:r>
        <w:rPr>
          <w:noProof/>
        </w:rPr>
        <w:fldChar w:fldCharType="separate"/>
      </w:r>
      <w:r>
        <w:rPr>
          <w:noProof/>
        </w:rPr>
        <w:t>56</w:t>
      </w:r>
      <w:r>
        <w:rPr>
          <w:noProof/>
        </w:rPr>
        <w:fldChar w:fldCharType="end"/>
      </w:r>
    </w:p>
    <w:p w14:paraId="1E9689F9"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5.3.1</w:t>
      </w:r>
      <w:r>
        <w:rPr>
          <w:rFonts w:asciiTheme="minorHAnsi" w:eastAsiaTheme="minorEastAsia" w:hAnsiTheme="minorHAnsi" w:cstheme="minorBidi"/>
          <w:noProof/>
          <w:lang w:val="id-ID" w:eastAsia="ja-JP"/>
        </w:rPr>
        <w:tab/>
      </w:r>
      <w:r w:rsidRPr="000F465C">
        <w:rPr>
          <w:iCs/>
          <w:noProof/>
        </w:rPr>
        <w:t>Estimasi jarak</w:t>
      </w:r>
      <w:r>
        <w:rPr>
          <w:noProof/>
        </w:rPr>
        <w:tab/>
      </w:r>
      <w:r>
        <w:rPr>
          <w:noProof/>
        </w:rPr>
        <w:fldChar w:fldCharType="begin"/>
      </w:r>
      <w:r>
        <w:rPr>
          <w:noProof/>
        </w:rPr>
        <w:instrText xml:space="preserve"> PAGEREF _Toc43770771 \h </w:instrText>
      </w:r>
      <w:r>
        <w:rPr>
          <w:noProof/>
        </w:rPr>
      </w:r>
      <w:r>
        <w:rPr>
          <w:noProof/>
        </w:rPr>
        <w:fldChar w:fldCharType="separate"/>
      </w:r>
      <w:r>
        <w:rPr>
          <w:noProof/>
        </w:rPr>
        <w:t>56</w:t>
      </w:r>
      <w:r>
        <w:rPr>
          <w:noProof/>
        </w:rPr>
        <w:fldChar w:fldCharType="end"/>
      </w:r>
    </w:p>
    <w:p w14:paraId="1037D3A7" w14:textId="77777777" w:rsidR="0034112F" w:rsidRDefault="0034112F">
      <w:pPr>
        <w:pStyle w:val="TOC3"/>
        <w:rPr>
          <w:rFonts w:asciiTheme="minorHAnsi" w:eastAsiaTheme="minorEastAsia" w:hAnsiTheme="minorHAnsi" w:cstheme="minorBidi"/>
          <w:noProof/>
          <w:lang w:val="id-ID" w:eastAsia="ja-JP"/>
        </w:rPr>
      </w:pPr>
      <w:r w:rsidRPr="000F465C">
        <w:rPr>
          <w:noProof/>
          <w:snapToGrid w:val="0"/>
          <w:color w:val="000000"/>
          <w:w w:val="0"/>
        </w:rPr>
        <w:t>5.3.2</w:t>
      </w:r>
      <w:r>
        <w:rPr>
          <w:rFonts w:asciiTheme="minorHAnsi" w:eastAsiaTheme="minorEastAsia" w:hAnsiTheme="minorHAnsi" w:cstheme="minorBidi"/>
          <w:noProof/>
          <w:lang w:val="id-ID" w:eastAsia="ja-JP"/>
        </w:rPr>
        <w:tab/>
      </w:r>
      <w:r w:rsidRPr="000F465C">
        <w:rPr>
          <w:iCs/>
          <w:noProof/>
        </w:rPr>
        <w:t>Estimasi posisi</w:t>
      </w:r>
      <w:r>
        <w:rPr>
          <w:noProof/>
        </w:rPr>
        <w:tab/>
      </w:r>
      <w:r>
        <w:rPr>
          <w:noProof/>
        </w:rPr>
        <w:fldChar w:fldCharType="begin"/>
      </w:r>
      <w:r>
        <w:rPr>
          <w:noProof/>
        </w:rPr>
        <w:instrText xml:space="preserve"> PAGEREF _Toc43770772 \h </w:instrText>
      </w:r>
      <w:r>
        <w:rPr>
          <w:noProof/>
        </w:rPr>
      </w:r>
      <w:r>
        <w:rPr>
          <w:noProof/>
        </w:rPr>
        <w:fldChar w:fldCharType="separate"/>
      </w:r>
      <w:r>
        <w:rPr>
          <w:noProof/>
        </w:rPr>
        <w:t>57</w:t>
      </w:r>
      <w:r>
        <w:rPr>
          <w:noProof/>
        </w:rPr>
        <w:fldChar w:fldCharType="end"/>
      </w:r>
    </w:p>
    <w:p w14:paraId="48BF5801" w14:textId="0E84E0FE" w:rsidR="0034112F" w:rsidRDefault="0034112F">
      <w:pPr>
        <w:pStyle w:val="TOC1"/>
        <w:rPr>
          <w:rFonts w:asciiTheme="minorHAnsi" w:eastAsiaTheme="minorEastAsia" w:hAnsiTheme="minorHAnsi" w:cstheme="minorBidi"/>
          <w:b w:val="0"/>
          <w:lang w:val="id-ID" w:eastAsia="ja-JP"/>
        </w:rPr>
      </w:pPr>
      <w:r w:rsidRPr="000F465C">
        <w:rPr>
          <w:lang w:val="id-ID"/>
        </w:rPr>
        <w:t>BAB V</w:t>
      </w:r>
      <w:r>
        <w:t>I</w:t>
      </w:r>
      <w:r w:rsidRPr="000F465C">
        <w:rPr>
          <w:lang w:val="id-ID"/>
        </w:rPr>
        <w:t xml:space="preserve"> </w:t>
      </w:r>
      <w:r>
        <w:t>KESIMPULAN DAN SARAN</w:t>
      </w:r>
      <w:r>
        <w:tab/>
      </w:r>
      <w:r>
        <w:fldChar w:fldCharType="begin"/>
      </w:r>
      <w:r>
        <w:instrText xml:space="preserve"> PAGEREF _Toc43770773 \h </w:instrText>
      </w:r>
      <w:r>
        <w:fldChar w:fldCharType="separate"/>
      </w:r>
      <w:r>
        <w:t>59</w:t>
      </w:r>
      <w:r>
        <w:fldChar w:fldCharType="end"/>
      </w:r>
    </w:p>
    <w:p w14:paraId="6F9FE9E3"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6.1</w:t>
      </w:r>
      <w:r>
        <w:rPr>
          <w:rFonts w:asciiTheme="minorHAnsi" w:eastAsiaTheme="minorEastAsia" w:hAnsiTheme="minorHAnsi" w:cstheme="minorBidi"/>
          <w:noProof/>
          <w:lang w:val="id-ID" w:eastAsia="ja-JP"/>
        </w:rPr>
        <w:tab/>
      </w:r>
      <w:r>
        <w:rPr>
          <w:noProof/>
        </w:rPr>
        <w:t>Kesimpulan</w:t>
      </w:r>
      <w:r>
        <w:rPr>
          <w:noProof/>
        </w:rPr>
        <w:tab/>
      </w:r>
      <w:r>
        <w:rPr>
          <w:noProof/>
        </w:rPr>
        <w:fldChar w:fldCharType="begin"/>
      </w:r>
      <w:r>
        <w:rPr>
          <w:noProof/>
        </w:rPr>
        <w:instrText xml:space="preserve"> PAGEREF _Toc43770774 \h </w:instrText>
      </w:r>
      <w:r>
        <w:rPr>
          <w:noProof/>
        </w:rPr>
      </w:r>
      <w:r>
        <w:rPr>
          <w:noProof/>
        </w:rPr>
        <w:fldChar w:fldCharType="separate"/>
      </w:r>
      <w:r>
        <w:rPr>
          <w:noProof/>
        </w:rPr>
        <w:t>59</w:t>
      </w:r>
      <w:r>
        <w:rPr>
          <w:noProof/>
        </w:rPr>
        <w:fldChar w:fldCharType="end"/>
      </w:r>
    </w:p>
    <w:p w14:paraId="64DCAD43" w14:textId="77777777" w:rsidR="0034112F" w:rsidRDefault="0034112F">
      <w:pPr>
        <w:pStyle w:val="TOC2"/>
        <w:rPr>
          <w:rFonts w:asciiTheme="minorHAnsi" w:eastAsiaTheme="minorEastAsia" w:hAnsiTheme="minorHAnsi" w:cstheme="minorBidi"/>
          <w:noProof/>
          <w:lang w:val="id-ID" w:eastAsia="ja-JP"/>
        </w:rPr>
      </w:pPr>
      <w:r w:rsidRPr="000F465C">
        <w:rPr>
          <w:noProof/>
          <w:snapToGrid w:val="0"/>
          <w:color w:val="000000"/>
          <w:w w:val="0"/>
        </w:rPr>
        <w:t>6.2</w:t>
      </w:r>
      <w:r>
        <w:rPr>
          <w:rFonts w:asciiTheme="minorHAnsi" w:eastAsiaTheme="minorEastAsia" w:hAnsiTheme="minorHAnsi" w:cstheme="minorBidi"/>
          <w:noProof/>
          <w:lang w:val="id-ID" w:eastAsia="ja-JP"/>
        </w:rPr>
        <w:tab/>
      </w:r>
      <w:r>
        <w:rPr>
          <w:noProof/>
        </w:rPr>
        <w:t>Saran</w:t>
      </w:r>
      <w:r>
        <w:rPr>
          <w:noProof/>
        </w:rPr>
        <w:tab/>
      </w:r>
      <w:r>
        <w:rPr>
          <w:noProof/>
        </w:rPr>
        <w:fldChar w:fldCharType="begin"/>
      </w:r>
      <w:r>
        <w:rPr>
          <w:noProof/>
        </w:rPr>
        <w:instrText xml:space="preserve"> PAGEREF _Toc43770775 \h </w:instrText>
      </w:r>
      <w:r>
        <w:rPr>
          <w:noProof/>
        </w:rPr>
      </w:r>
      <w:r>
        <w:rPr>
          <w:noProof/>
        </w:rPr>
        <w:fldChar w:fldCharType="separate"/>
      </w:r>
      <w:r>
        <w:rPr>
          <w:noProof/>
        </w:rPr>
        <w:t>60</w:t>
      </w:r>
      <w:r>
        <w:rPr>
          <w:noProof/>
        </w:rPr>
        <w:fldChar w:fldCharType="end"/>
      </w:r>
    </w:p>
    <w:p w14:paraId="00EFD0AA" w14:textId="77777777" w:rsidR="0034112F" w:rsidRDefault="0034112F">
      <w:pPr>
        <w:pStyle w:val="TOC1"/>
        <w:rPr>
          <w:rFonts w:asciiTheme="minorHAnsi" w:eastAsiaTheme="minorEastAsia" w:hAnsiTheme="minorHAnsi" w:cstheme="minorBidi"/>
          <w:b w:val="0"/>
          <w:lang w:val="id-ID" w:eastAsia="ja-JP"/>
        </w:rPr>
      </w:pPr>
      <w:r>
        <w:t>DAFTAR PUSTAKA</w:t>
      </w:r>
      <w:r>
        <w:tab/>
      </w:r>
      <w:r>
        <w:fldChar w:fldCharType="begin"/>
      </w:r>
      <w:r>
        <w:instrText xml:space="preserve"> PAGEREF _Toc43770776 \h </w:instrText>
      </w:r>
      <w:r>
        <w:fldChar w:fldCharType="separate"/>
      </w:r>
      <w:r>
        <w:t>61</w:t>
      </w:r>
      <w:r>
        <w:fldChar w:fldCharType="end"/>
      </w:r>
    </w:p>
    <w:p w14:paraId="0B24BDC3" w14:textId="77777777" w:rsidR="0034112F" w:rsidRDefault="0034112F">
      <w:pPr>
        <w:pStyle w:val="TOC1"/>
        <w:rPr>
          <w:rFonts w:asciiTheme="minorHAnsi" w:eastAsiaTheme="minorEastAsia" w:hAnsiTheme="minorHAnsi" w:cstheme="minorBidi"/>
          <w:b w:val="0"/>
          <w:lang w:val="id-ID" w:eastAsia="ja-JP"/>
        </w:rPr>
      </w:pPr>
      <w:r w:rsidRPr="000F465C">
        <w:rPr>
          <w:lang w:val="id-ID"/>
        </w:rPr>
        <w:t>LAMPIRAN</w:t>
      </w:r>
      <w:r>
        <w:t xml:space="preserve"> A</w:t>
      </w:r>
      <w:r>
        <w:tab/>
      </w:r>
      <w:r>
        <w:fldChar w:fldCharType="begin"/>
      </w:r>
      <w:r>
        <w:instrText xml:space="preserve"> PAGEREF _Toc43770777 \h </w:instrText>
      </w:r>
      <w:r>
        <w:fldChar w:fldCharType="separate"/>
      </w:r>
      <w:r>
        <w:t>63</w:t>
      </w:r>
      <w:r>
        <w:fldChar w:fldCharType="end"/>
      </w:r>
    </w:p>
    <w:p w14:paraId="1B909791" w14:textId="77777777" w:rsidR="0034112F" w:rsidRDefault="0034112F">
      <w:pPr>
        <w:pStyle w:val="TOC1"/>
        <w:rPr>
          <w:rFonts w:asciiTheme="minorHAnsi" w:eastAsiaTheme="minorEastAsia" w:hAnsiTheme="minorHAnsi" w:cstheme="minorBidi"/>
          <w:b w:val="0"/>
          <w:lang w:val="id-ID" w:eastAsia="ja-JP"/>
        </w:rPr>
      </w:pPr>
      <w:r w:rsidRPr="000F465C">
        <w:rPr>
          <w:lang w:val="id-ID"/>
        </w:rPr>
        <w:t>LAMPIRAN</w:t>
      </w:r>
      <w:r>
        <w:t xml:space="preserve"> B</w:t>
      </w:r>
      <w:r>
        <w:tab/>
      </w:r>
      <w:r>
        <w:fldChar w:fldCharType="begin"/>
      </w:r>
      <w:r>
        <w:instrText xml:space="preserve"> PAGEREF _Toc43770778 \h </w:instrText>
      </w:r>
      <w:r>
        <w:fldChar w:fldCharType="separate"/>
      </w:r>
      <w:r>
        <w:t>79</w:t>
      </w:r>
      <w:r>
        <w:fldChar w:fldCharType="end"/>
      </w:r>
    </w:p>
    <w:p w14:paraId="15135DB9" w14:textId="77777777" w:rsidR="0034112F" w:rsidRDefault="0034112F">
      <w:pPr>
        <w:pStyle w:val="TOC1"/>
        <w:rPr>
          <w:rFonts w:asciiTheme="minorHAnsi" w:eastAsiaTheme="minorEastAsia" w:hAnsiTheme="minorHAnsi" w:cstheme="minorBidi"/>
          <w:b w:val="0"/>
          <w:lang w:val="id-ID" w:eastAsia="ja-JP"/>
        </w:rPr>
      </w:pPr>
      <w:r w:rsidRPr="000F465C">
        <w:rPr>
          <w:lang w:val="id-ID"/>
        </w:rPr>
        <w:t>BIODATA PENULIS</w:t>
      </w:r>
      <w:r>
        <w:tab/>
      </w:r>
      <w:r>
        <w:fldChar w:fldCharType="begin"/>
      </w:r>
      <w:r>
        <w:instrText xml:space="preserve"> PAGEREF _Toc43770779 \h </w:instrText>
      </w:r>
      <w:r>
        <w:fldChar w:fldCharType="separate"/>
      </w:r>
      <w:r>
        <w:t>83</w:t>
      </w:r>
      <w:r>
        <w:fldChar w:fldCharType="end"/>
      </w:r>
    </w:p>
    <w:p w14:paraId="4D5C25F4" w14:textId="690E1037" w:rsidR="0093775C" w:rsidRPr="003B17C0" w:rsidRDefault="00E94FDF" w:rsidP="00B62B4A">
      <w:pPr>
        <w:jc w:val="both"/>
        <w:rPr>
          <w:rFonts w:ascii="Times New Roman" w:hAnsi="Times New Roman"/>
          <w:b/>
          <w:i/>
          <w:highlight w:val="yellow"/>
        </w:rPr>
        <w:sectPr w:rsidR="0093775C" w:rsidRPr="003B17C0" w:rsidSect="00642BD8">
          <w:footerReference w:type="even" r:id="rId34"/>
          <w:footerReference w:type="default" r:id="rId35"/>
          <w:footerReference w:type="first" r:id="rId36"/>
          <w:pgSz w:w="8391" w:h="11907" w:code="11"/>
          <w:pgMar w:top="1418" w:right="1134" w:bottom="1418" w:left="1418" w:header="720" w:footer="720" w:gutter="0"/>
          <w:pgNumType w:fmt="lowerRoman"/>
          <w:cols w:space="720"/>
          <w:titlePg/>
          <w:docGrid w:linePitch="360"/>
        </w:sectPr>
      </w:pPr>
      <w:r w:rsidRPr="003B17C0">
        <w:rPr>
          <w:rFonts w:ascii="Times New Roman" w:hAnsi="Times New Roman"/>
          <w:noProof/>
          <w:lang w:val="id-ID"/>
        </w:rPr>
        <w:fldChar w:fldCharType="end"/>
      </w:r>
      <w:bookmarkStart w:id="26" w:name="_Toc371760985"/>
      <w:bookmarkStart w:id="27" w:name="_Toc371761128"/>
      <w:bookmarkStart w:id="28" w:name="_Toc377600069"/>
      <w:bookmarkStart w:id="29" w:name="_Toc480473684"/>
    </w:p>
    <w:p w14:paraId="577FDE94" w14:textId="2492329B" w:rsidR="00815242" w:rsidRPr="003B17C0" w:rsidRDefault="00815242" w:rsidP="00717F98">
      <w:pPr>
        <w:pStyle w:val="Heading1"/>
        <w:numPr>
          <w:ilvl w:val="0"/>
          <w:numId w:val="0"/>
        </w:numPr>
        <w:spacing w:after="240"/>
        <w:rPr>
          <w:sz w:val="22"/>
          <w:szCs w:val="22"/>
          <w:lang w:val="id-ID"/>
        </w:rPr>
      </w:pPr>
      <w:bookmarkStart w:id="30" w:name="_Toc43770719"/>
      <w:r w:rsidRPr="003B17C0">
        <w:rPr>
          <w:szCs w:val="22"/>
          <w:lang w:val="id-ID"/>
        </w:rPr>
        <w:lastRenderedPageBreak/>
        <w:t>DAFTAR GAMBAR</w:t>
      </w:r>
      <w:bookmarkEnd w:id="26"/>
      <w:bookmarkEnd w:id="27"/>
      <w:bookmarkEnd w:id="28"/>
      <w:bookmarkEnd w:id="29"/>
      <w:bookmarkEnd w:id="30"/>
    </w:p>
    <w:p w14:paraId="256D73A0" w14:textId="77777777" w:rsidR="0034112F" w:rsidRDefault="002D7F94">
      <w:pPr>
        <w:pStyle w:val="TableofFigures"/>
        <w:tabs>
          <w:tab w:val="right" w:leader="dot" w:pos="5830"/>
        </w:tabs>
        <w:rPr>
          <w:rFonts w:asciiTheme="minorHAnsi" w:eastAsiaTheme="minorEastAsia" w:hAnsiTheme="minorHAnsi" w:cstheme="minorBidi"/>
          <w:noProof/>
          <w:lang w:val="id-ID" w:eastAsia="ja-JP"/>
        </w:rPr>
      </w:pPr>
      <w:r w:rsidRPr="003B17C0">
        <w:rPr>
          <w:rFonts w:eastAsia="SimSun"/>
          <w:highlight w:val="yellow"/>
          <w:lang w:val="id-ID" w:eastAsia="zh-CN"/>
        </w:rPr>
        <w:fldChar w:fldCharType="begin"/>
      </w:r>
      <w:r w:rsidRPr="003B17C0">
        <w:rPr>
          <w:rFonts w:eastAsia="SimSun"/>
          <w:highlight w:val="yellow"/>
          <w:lang w:val="id-ID" w:eastAsia="zh-CN"/>
        </w:rPr>
        <w:instrText xml:space="preserve"> TOC \h \z \c "Gambar" </w:instrText>
      </w:r>
      <w:r w:rsidRPr="003B17C0">
        <w:rPr>
          <w:rFonts w:eastAsia="SimSun"/>
          <w:highlight w:val="yellow"/>
          <w:lang w:val="id-ID" w:eastAsia="zh-CN"/>
        </w:rPr>
        <w:fldChar w:fldCharType="separate"/>
      </w:r>
      <w:hyperlink w:anchor="_Toc43770572" w:history="1">
        <w:r w:rsidR="0034112F" w:rsidRPr="00ED2B7A">
          <w:rPr>
            <w:rStyle w:val="Hyperlink"/>
            <w:b/>
            <w:bCs/>
            <w:noProof/>
          </w:rPr>
          <w:t xml:space="preserve">Gambar 2.1 </w:t>
        </w:r>
        <w:r w:rsidR="0034112F" w:rsidRPr="00ED2B7A">
          <w:rPr>
            <w:rStyle w:val="Hyperlink"/>
            <w:noProof/>
          </w:rPr>
          <w:t>Ilustrasi trilateration</w:t>
        </w:r>
        <w:r w:rsidR="0034112F">
          <w:rPr>
            <w:noProof/>
            <w:webHidden/>
          </w:rPr>
          <w:tab/>
        </w:r>
        <w:r w:rsidR="0034112F">
          <w:rPr>
            <w:noProof/>
            <w:webHidden/>
          </w:rPr>
          <w:fldChar w:fldCharType="begin"/>
        </w:r>
        <w:r w:rsidR="0034112F">
          <w:rPr>
            <w:noProof/>
            <w:webHidden/>
          </w:rPr>
          <w:instrText xml:space="preserve"> PAGEREF _Toc43770572 \h </w:instrText>
        </w:r>
        <w:r w:rsidR="0034112F">
          <w:rPr>
            <w:noProof/>
            <w:webHidden/>
          </w:rPr>
        </w:r>
        <w:r w:rsidR="0034112F">
          <w:rPr>
            <w:noProof/>
            <w:webHidden/>
          </w:rPr>
          <w:fldChar w:fldCharType="separate"/>
        </w:r>
        <w:r w:rsidR="0034112F">
          <w:rPr>
            <w:noProof/>
            <w:webHidden/>
          </w:rPr>
          <w:t>26</w:t>
        </w:r>
        <w:r w:rsidR="0034112F">
          <w:rPr>
            <w:noProof/>
            <w:webHidden/>
          </w:rPr>
          <w:fldChar w:fldCharType="end"/>
        </w:r>
      </w:hyperlink>
    </w:p>
    <w:p w14:paraId="72F980E3"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3" w:history="1">
        <w:r w:rsidR="0034112F" w:rsidRPr="00ED2B7A">
          <w:rPr>
            <w:rStyle w:val="Hyperlink"/>
            <w:b/>
            <w:bCs/>
            <w:noProof/>
          </w:rPr>
          <w:t xml:space="preserve">Gambar 3.1 </w:t>
        </w:r>
        <w:r w:rsidR="0034112F" w:rsidRPr="00ED2B7A">
          <w:rPr>
            <w:rStyle w:val="Hyperlink"/>
            <w:noProof/>
          </w:rPr>
          <w:t>Flowchart sistem.</w:t>
        </w:r>
        <w:r w:rsidR="0034112F">
          <w:rPr>
            <w:noProof/>
            <w:webHidden/>
          </w:rPr>
          <w:tab/>
        </w:r>
        <w:r w:rsidR="0034112F">
          <w:rPr>
            <w:noProof/>
            <w:webHidden/>
          </w:rPr>
          <w:fldChar w:fldCharType="begin"/>
        </w:r>
        <w:r w:rsidR="0034112F">
          <w:rPr>
            <w:noProof/>
            <w:webHidden/>
          </w:rPr>
          <w:instrText xml:space="preserve"> PAGEREF _Toc43770573 \h </w:instrText>
        </w:r>
        <w:r w:rsidR="0034112F">
          <w:rPr>
            <w:noProof/>
            <w:webHidden/>
          </w:rPr>
        </w:r>
        <w:r w:rsidR="0034112F">
          <w:rPr>
            <w:noProof/>
            <w:webHidden/>
          </w:rPr>
          <w:fldChar w:fldCharType="separate"/>
        </w:r>
        <w:r w:rsidR="0034112F">
          <w:rPr>
            <w:noProof/>
            <w:webHidden/>
          </w:rPr>
          <w:t>33</w:t>
        </w:r>
        <w:r w:rsidR="0034112F">
          <w:rPr>
            <w:noProof/>
            <w:webHidden/>
          </w:rPr>
          <w:fldChar w:fldCharType="end"/>
        </w:r>
      </w:hyperlink>
    </w:p>
    <w:p w14:paraId="68D27468" w14:textId="6D4E9B42"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4" w:history="1">
        <w:r w:rsidR="0034112F" w:rsidRPr="00ED2B7A">
          <w:rPr>
            <w:rStyle w:val="Hyperlink"/>
            <w:b/>
            <w:bCs/>
            <w:noProof/>
          </w:rPr>
          <w:t xml:space="preserve">Gambar 4.1 </w:t>
        </w:r>
        <w:r w:rsidR="0034112F">
          <w:rPr>
            <w:rStyle w:val="Hyperlink"/>
            <w:noProof/>
          </w:rPr>
          <w:t xml:space="preserve">Flow kalman filter </w:t>
        </w:r>
        <w:r w:rsidR="0034112F" w:rsidRPr="00ED2B7A">
          <w:rPr>
            <w:rStyle w:val="Hyperlink"/>
            <w:noProof/>
          </w:rPr>
          <w:t>.</w:t>
        </w:r>
        <w:r w:rsidR="0034112F">
          <w:rPr>
            <w:noProof/>
            <w:webHidden/>
          </w:rPr>
          <w:tab/>
        </w:r>
        <w:r w:rsidR="0034112F">
          <w:rPr>
            <w:noProof/>
            <w:webHidden/>
          </w:rPr>
          <w:fldChar w:fldCharType="begin"/>
        </w:r>
        <w:r w:rsidR="0034112F">
          <w:rPr>
            <w:noProof/>
            <w:webHidden/>
          </w:rPr>
          <w:instrText xml:space="preserve"> PAGEREF _Toc43770574 \h </w:instrText>
        </w:r>
        <w:r w:rsidR="0034112F">
          <w:rPr>
            <w:noProof/>
            <w:webHidden/>
          </w:rPr>
        </w:r>
        <w:r w:rsidR="0034112F">
          <w:rPr>
            <w:noProof/>
            <w:webHidden/>
          </w:rPr>
          <w:fldChar w:fldCharType="separate"/>
        </w:r>
        <w:r w:rsidR="0034112F">
          <w:rPr>
            <w:noProof/>
            <w:webHidden/>
          </w:rPr>
          <w:t>42</w:t>
        </w:r>
        <w:r w:rsidR="0034112F">
          <w:rPr>
            <w:noProof/>
            <w:webHidden/>
          </w:rPr>
          <w:fldChar w:fldCharType="end"/>
        </w:r>
      </w:hyperlink>
    </w:p>
    <w:p w14:paraId="6CC8A201"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5" w:history="1">
        <w:r w:rsidR="0034112F" w:rsidRPr="00ED2B7A">
          <w:rPr>
            <w:rStyle w:val="Hyperlink"/>
            <w:b/>
            <w:bCs/>
            <w:noProof/>
          </w:rPr>
          <w:t>Gambar 5.1</w:t>
        </w:r>
        <w:r w:rsidR="0034112F" w:rsidRPr="00ED2B7A">
          <w:rPr>
            <w:rStyle w:val="Hyperlink"/>
            <w:noProof/>
          </w:rPr>
          <w:t xml:space="preserve"> Denah Uji Coba</w:t>
        </w:r>
        <w:r w:rsidR="0034112F">
          <w:rPr>
            <w:noProof/>
            <w:webHidden/>
          </w:rPr>
          <w:tab/>
        </w:r>
        <w:r w:rsidR="0034112F">
          <w:rPr>
            <w:noProof/>
            <w:webHidden/>
          </w:rPr>
          <w:fldChar w:fldCharType="begin"/>
        </w:r>
        <w:r w:rsidR="0034112F">
          <w:rPr>
            <w:noProof/>
            <w:webHidden/>
          </w:rPr>
          <w:instrText xml:space="preserve"> PAGEREF _Toc43770575 \h </w:instrText>
        </w:r>
        <w:r w:rsidR="0034112F">
          <w:rPr>
            <w:noProof/>
            <w:webHidden/>
          </w:rPr>
        </w:r>
        <w:r w:rsidR="0034112F">
          <w:rPr>
            <w:noProof/>
            <w:webHidden/>
          </w:rPr>
          <w:fldChar w:fldCharType="separate"/>
        </w:r>
        <w:r w:rsidR="0034112F">
          <w:rPr>
            <w:noProof/>
            <w:webHidden/>
          </w:rPr>
          <w:t>47</w:t>
        </w:r>
        <w:r w:rsidR="0034112F">
          <w:rPr>
            <w:noProof/>
            <w:webHidden/>
          </w:rPr>
          <w:fldChar w:fldCharType="end"/>
        </w:r>
      </w:hyperlink>
    </w:p>
    <w:p w14:paraId="67FBF39A"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6" w:history="1">
        <w:r w:rsidR="0034112F" w:rsidRPr="00ED2B7A">
          <w:rPr>
            <w:rStyle w:val="Hyperlink"/>
            <w:b/>
            <w:bCs/>
            <w:noProof/>
          </w:rPr>
          <w:t>Gambar 5.2</w:t>
        </w:r>
        <w:r w:rsidR="0034112F" w:rsidRPr="00ED2B7A">
          <w:rPr>
            <w:rStyle w:val="Hyperlink"/>
            <w:noProof/>
            <w:lang w:val="id-ID"/>
          </w:rPr>
          <w:t xml:space="preserve"> Grafik </w:t>
        </w:r>
        <w:r w:rsidR="0034112F" w:rsidRPr="00ED2B7A">
          <w:rPr>
            <w:rStyle w:val="Hyperlink"/>
            <w:noProof/>
          </w:rPr>
          <w:t>akurasi variabel konstan signal propagation model untuk AP1</w:t>
        </w:r>
        <w:r w:rsidR="0034112F">
          <w:rPr>
            <w:noProof/>
            <w:webHidden/>
          </w:rPr>
          <w:tab/>
        </w:r>
        <w:r w:rsidR="0034112F">
          <w:rPr>
            <w:noProof/>
            <w:webHidden/>
          </w:rPr>
          <w:fldChar w:fldCharType="begin"/>
        </w:r>
        <w:r w:rsidR="0034112F">
          <w:rPr>
            <w:noProof/>
            <w:webHidden/>
          </w:rPr>
          <w:instrText xml:space="preserve"> PAGEREF _Toc43770576 \h </w:instrText>
        </w:r>
        <w:r w:rsidR="0034112F">
          <w:rPr>
            <w:noProof/>
            <w:webHidden/>
          </w:rPr>
        </w:r>
        <w:r w:rsidR="0034112F">
          <w:rPr>
            <w:noProof/>
            <w:webHidden/>
          </w:rPr>
          <w:fldChar w:fldCharType="separate"/>
        </w:r>
        <w:r w:rsidR="0034112F">
          <w:rPr>
            <w:noProof/>
            <w:webHidden/>
          </w:rPr>
          <w:t>50</w:t>
        </w:r>
        <w:r w:rsidR="0034112F">
          <w:rPr>
            <w:noProof/>
            <w:webHidden/>
          </w:rPr>
          <w:fldChar w:fldCharType="end"/>
        </w:r>
      </w:hyperlink>
    </w:p>
    <w:p w14:paraId="47BD42DF"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7" w:history="1">
        <w:r w:rsidR="0034112F" w:rsidRPr="00ED2B7A">
          <w:rPr>
            <w:rStyle w:val="Hyperlink"/>
            <w:b/>
            <w:bCs/>
            <w:noProof/>
          </w:rPr>
          <w:t>Gambar 5.3</w:t>
        </w:r>
        <w:r w:rsidR="0034112F" w:rsidRPr="00ED2B7A">
          <w:rPr>
            <w:rStyle w:val="Hyperlink"/>
            <w:noProof/>
            <w:lang w:val="id-ID"/>
          </w:rPr>
          <w:t xml:space="preserve"> Grafik </w:t>
        </w:r>
        <w:r w:rsidR="0034112F" w:rsidRPr="00ED2B7A">
          <w:rPr>
            <w:rStyle w:val="Hyperlink"/>
            <w:noProof/>
          </w:rPr>
          <w:t>akurasi variabel konstan signal propagation model untuk AP2</w:t>
        </w:r>
        <w:r w:rsidR="0034112F">
          <w:rPr>
            <w:noProof/>
            <w:webHidden/>
          </w:rPr>
          <w:tab/>
        </w:r>
        <w:r w:rsidR="0034112F">
          <w:rPr>
            <w:noProof/>
            <w:webHidden/>
          </w:rPr>
          <w:fldChar w:fldCharType="begin"/>
        </w:r>
        <w:r w:rsidR="0034112F">
          <w:rPr>
            <w:noProof/>
            <w:webHidden/>
          </w:rPr>
          <w:instrText xml:space="preserve"> PAGEREF _Toc43770577 \h </w:instrText>
        </w:r>
        <w:r w:rsidR="0034112F">
          <w:rPr>
            <w:noProof/>
            <w:webHidden/>
          </w:rPr>
        </w:r>
        <w:r w:rsidR="0034112F">
          <w:rPr>
            <w:noProof/>
            <w:webHidden/>
          </w:rPr>
          <w:fldChar w:fldCharType="separate"/>
        </w:r>
        <w:r w:rsidR="0034112F">
          <w:rPr>
            <w:noProof/>
            <w:webHidden/>
          </w:rPr>
          <w:t>51</w:t>
        </w:r>
        <w:r w:rsidR="0034112F">
          <w:rPr>
            <w:noProof/>
            <w:webHidden/>
          </w:rPr>
          <w:fldChar w:fldCharType="end"/>
        </w:r>
      </w:hyperlink>
    </w:p>
    <w:p w14:paraId="42BB3C61"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8" w:history="1">
        <w:r w:rsidR="0034112F" w:rsidRPr="00ED2B7A">
          <w:rPr>
            <w:rStyle w:val="Hyperlink"/>
            <w:b/>
            <w:bCs/>
            <w:noProof/>
          </w:rPr>
          <w:t>Gambar 5.4</w:t>
        </w:r>
        <w:r w:rsidR="0034112F" w:rsidRPr="00ED2B7A">
          <w:rPr>
            <w:rStyle w:val="Hyperlink"/>
            <w:noProof/>
            <w:lang w:val="id-ID"/>
          </w:rPr>
          <w:t xml:space="preserve"> Grafik </w:t>
        </w:r>
        <w:r w:rsidR="0034112F" w:rsidRPr="00ED2B7A">
          <w:rPr>
            <w:rStyle w:val="Hyperlink"/>
            <w:noProof/>
          </w:rPr>
          <w:t>akurasi variabel konstan signal propagation model untuk AP3</w:t>
        </w:r>
        <w:r w:rsidR="0034112F">
          <w:rPr>
            <w:noProof/>
            <w:webHidden/>
          </w:rPr>
          <w:tab/>
        </w:r>
        <w:r w:rsidR="0034112F">
          <w:rPr>
            <w:noProof/>
            <w:webHidden/>
          </w:rPr>
          <w:fldChar w:fldCharType="begin"/>
        </w:r>
        <w:r w:rsidR="0034112F">
          <w:rPr>
            <w:noProof/>
            <w:webHidden/>
          </w:rPr>
          <w:instrText xml:space="preserve"> PAGEREF _Toc43770578 \h </w:instrText>
        </w:r>
        <w:r w:rsidR="0034112F">
          <w:rPr>
            <w:noProof/>
            <w:webHidden/>
          </w:rPr>
        </w:r>
        <w:r w:rsidR="0034112F">
          <w:rPr>
            <w:noProof/>
            <w:webHidden/>
          </w:rPr>
          <w:fldChar w:fldCharType="separate"/>
        </w:r>
        <w:r w:rsidR="0034112F">
          <w:rPr>
            <w:noProof/>
            <w:webHidden/>
          </w:rPr>
          <w:t>51</w:t>
        </w:r>
        <w:r w:rsidR="0034112F">
          <w:rPr>
            <w:noProof/>
            <w:webHidden/>
          </w:rPr>
          <w:fldChar w:fldCharType="end"/>
        </w:r>
      </w:hyperlink>
    </w:p>
    <w:p w14:paraId="24082723"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79" w:history="1">
        <w:r w:rsidR="0034112F" w:rsidRPr="00ED2B7A">
          <w:rPr>
            <w:rStyle w:val="Hyperlink"/>
            <w:b/>
            <w:bCs/>
            <w:noProof/>
          </w:rPr>
          <w:t>Gambar 5.5</w:t>
        </w:r>
        <w:r w:rsidR="0034112F" w:rsidRPr="00ED2B7A">
          <w:rPr>
            <w:rStyle w:val="Hyperlink"/>
            <w:noProof/>
            <w:lang w:val="id-ID"/>
          </w:rPr>
          <w:t xml:space="preserve"> </w:t>
        </w:r>
        <w:r w:rsidR="0034112F" w:rsidRPr="00ED2B7A">
          <w:rPr>
            <w:rStyle w:val="Hyperlink"/>
            <w:noProof/>
          </w:rPr>
          <w:t>Grafik plotting estimasi posisi untuk pengambilan data tanpa kalman filter</w:t>
        </w:r>
        <w:r w:rsidR="0034112F">
          <w:rPr>
            <w:noProof/>
            <w:webHidden/>
          </w:rPr>
          <w:tab/>
        </w:r>
        <w:r w:rsidR="0034112F">
          <w:rPr>
            <w:noProof/>
            <w:webHidden/>
          </w:rPr>
          <w:fldChar w:fldCharType="begin"/>
        </w:r>
        <w:r w:rsidR="0034112F">
          <w:rPr>
            <w:noProof/>
            <w:webHidden/>
          </w:rPr>
          <w:instrText xml:space="preserve"> PAGEREF _Toc43770579 \h </w:instrText>
        </w:r>
        <w:r w:rsidR="0034112F">
          <w:rPr>
            <w:noProof/>
            <w:webHidden/>
          </w:rPr>
        </w:r>
        <w:r w:rsidR="0034112F">
          <w:rPr>
            <w:noProof/>
            <w:webHidden/>
          </w:rPr>
          <w:fldChar w:fldCharType="separate"/>
        </w:r>
        <w:r w:rsidR="0034112F">
          <w:rPr>
            <w:noProof/>
            <w:webHidden/>
          </w:rPr>
          <w:t>55</w:t>
        </w:r>
        <w:r w:rsidR="0034112F">
          <w:rPr>
            <w:noProof/>
            <w:webHidden/>
          </w:rPr>
          <w:fldChar w:fldCharType="end"/>
        </w:r>
      </w:hyperlink>
    </w:p>
    <w:p w14:paraId="67D231A5"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0" w:history="1">
        <w:r w:rsidR="0034112F" w:rsidRPr="00ED2B7A">
          <w:rPr>
            <w:rStyle w:val="Hyperlink"/>
            <w:b/>
            <w:bCs/>
            <w:iCs/>
            <w:noProof/>
          </w:rPr>
          <w:t>Gambar 5.6</w:t>
        </w:r>
        <w:r w:rsidR="0034112F" w:rsidRPr="00ED2B7A">
          <w:rPr>
            <w:rStyle w:val="Hyperlink"/>
            <w:iCs/>
            <w:noProof/>
            <w:lang w:val="id-ID"/>
          </w:rPr>
          <w:t xml:space="preserve"> </w:t>
        </w:r>
        <w:r w:rsidR="0034112F" w:rsidRPr="00ED2B7A">
          <w:rPr>
            <w:rStyle w:val="Hyperlink"/>
            <w:iCs/>
            <w:noProof/>
          </w:rPr>
          <w:t xml:space="preserve">Grafik plotting estimasi posisi untuk pengambilan data dengan </w:t>
        </w:r>
        <w:r w:rsidR="0034112F" w:rsidRPr="00ED2B7A">
          <w:rPr>
            <w:rStyle w:val="Hyperlink"/>
            <w:i/>
            <w:iCs/>
            <w:noProof/>
          </w:rPr>
          <w:t>kalman filter</w:t>
        </w:r>
        <w:r w:rsidR="0034112F" w:rsidRPr="00ED2B7A">
          <w:rPr>
            <w:rStyle w:val="Hyperlink"/>
            <w:iCs/>
            <w:noProof/>
          </w:rPr>
          <w:t xml:space="preserve"> sampling 5 data</w:t>
        </w:r>
        <w:r w:rsidR="0034112F">
          <w:rPr>
            <w:noProof/>
            <w:webHidden/>
          </w:rPr>
          <w:tab/>
        </w:r>
        <w:r w:rsidR="0034112F">
          <w:rPr>
            <w:noProof/>
            <w:webHidden/>
          </w:rPr>
          <w:fldChar w:fldCharType="begin"/>
        </w:r>
        <w:r w:rsidR="0034112F">
          <w:rPr>
            <w:noProof/>
            <w:webHidden/>
          </w:rPr>
          <w:instrText xml:space="preserve"> PAGEREF _Toc43770580 \h </w:instrText>
        </w:r>
        <w:r w:rsidR="0034112F">
          <w:rPr>
            <w:noProof/>
            <w:webHidden/>
          </w:rPr>
        </w:r>
        <w:r w:rsidR="0034112F">
          <w:rPr>
            <w:noProof/>
            <w:webHidden/>
          </w:rPr>
          <w:fldChar w:fldCharType="separate"/>
        </w:r>
        <w:r w:rsidR="0034112F">
          <w:rPr>
            <w:noProof/>
            <w:webHidden/>
          </w:rPr>
          <w:t>55</w:t>
        </w:r>
        <w:r w:rsidR="0034112F">
          <w:rPr>
            <w:noProof/>
            <w:webHidden/>
          </w:rPr>
          <w:fldChar w:fldCharType="end"/>
        </w:r>
      </w:hyperlink>
    </w:p>
    <w:p w14:paraId="05C76F2C"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1" w:history="1">
        <w:r w:rsidR="0034112F" w:rsidRPr="00ED2B7A">
          <w:rPr>
            <w:rStyle w:val="Hyperlink"/>
            <w:b/>
            <w:bCs/>
            <w:iCs/>
            <w:noProof/>
          </w:rPr>
          <w:t>Gambar 5.7</w:t>
        </w:r>
        <w:r w:rsidR="0034112F" w:rsidRPr="00ED2B7A">
          <w:rPr>
            <w:rStyle w:val="Hyperlink"/>
            <w:iCs/>
            <w:noProof/>
            <w:lang w:val="id-ID"/>
          </w:rPr>
          <w:t xml:space="preserve"> </w:t>
        </w:r>
        <w:r w:rsidR="0034112F" w:rsidRPr="00ED2B7A">
          <w:rPr>
            <w:rStyle w:val="Hyperlink"/>
            <w:iCs/>
            <w:noProof/>
          </w:rPr>
          <w:t xml:space="preserve">Grafik plotting estimasi posisi untuk pengambilan data dengan </w:t>
        </w:r>
        <w:r w:rsidR="0034112F" w:rsidRPr="00ED2B7A">
          <w:rPr>
            <w:rStyle w:val="Hyperlink"/>
            <w:i/>
            <w:iCs/>
            <w:noProof/>
          </w:rPr>
          <w:t>kalman filter</w:t>
        </w:r>
        <w:r w:rsidR="0034112F" w:rsidRPr="00ED2B7A">
          <w:rPr>
            <w:rStyle w:val="Hyperlink"/>
            <w:iCs/>
            <w:noProof/>
          </w:rPr>
          <w:t xml:space="preserve"> sampling 10 data</w:t>
        </w:r>
        <w:r w:rsidR="0034112F">
          <w:rPr>
            <w:noProof/>
            <w:webHidden/>
          </w:rPr>
          <w:tab/>
        </w:r>
        <w:r w:rsidR="0034112F">
          <w:rPr>
            <w:noProof/>
            <w:webHidden/>
          </w:rPr>
          <w:fldChar w:fldCharType="begin"/>
        </w:r>
        <w:r w:rsidR="0034112F">
          <w:rPr>
            <w:noProof/>
            <w:webHidden/>
          </w:rPr>
          <w:instrText xml:space="preserve"> PAGEREF _Toc43770581 \h </w:instrText>
        </w:r>
        <w:r w:rsidR="0034112F">
          <w:rPr>
            <w:noProof/>
            <w:webHidden/>
          </w:rPr>
        </w:r>
        <w:r w:rsidR="0034112F">
          <w:rPr>
            <w:noProof/>
            <w:webHidden/>
          </w:rPr>
          <w:fldChar w:fldCharType="separate"/>
        </w:r>
        <w:r w:rsidR="0034112F">
          <w:rPr>
            <w:noProof/>
            <w:webHidden/>
          </w:rPr>
          <w:t>56</w:t>
        </w:r>
        <w:r w:rsidR="0034112F">
          <w:rPr>
            <w:noProof/>
            <w:webHidden/>
          </w:rPr>
          <w:fldChar w:fldCharType="end"/>
        </w:r>
      </w:hyperlink>
    </w:p>
    <w:p w14:paraId="4F00917F"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2" w:history="1">
        <w:r w:rsidR="0034112F" w:rsidRPr="00ED2B7A">
          <w:rPr>
            <w:rStyle w:val="Hyperlink"/>
            <w:b/>
            <w:bCs/>
            <w:iCs/>
            <w:noProof/>
          </w:rPr>
          <w:t>Gambar 5.8</w:t>
        </w:r>
        <w:r w:rsidR="0034112F" w:rsidRPr="00ED2B7A">
          <w:rPr>
            <w:rStyle w:val="Hyperlink"/>
            <w:iCs/>
            <w:noProof/>
            <w:lang w:val="id-ID"/>
          </w:rPr>
          <w:t xml:space="preserve"> </w:t>
        </w:r>
        <w:r w:rsidR="0034112F" w:rsidRPr="00ED2B7A">
          <w:rPr>
            <w:rStyle w:val="Hyperlink"/>
            <w:iCs/>
            <w:noProof/>
          </w:rPr>
          <w:t xml:space="preserve">Grafik akurasi </w:t>
        </w:r>
        <w:r w:rsidR="0034112F" w:rsidRPr="00ED2B7A">
          <w:rPr>
            <w:rStyle w:val="Hyperlink"/>
            <w:i/>
            <w:iCs/>
            <w:noProof/>
          </w:rPr>
          <w:t>kalman filter</w:t>
        </w:r>
        <w:r w:rsidR="0034112F" w:rsidRPr="00ED2B7A">
          <w:rPr>
            <w:rStyle w:val="Hyperlink"/>
            <w:iCs/>
            <w:noProof/>
          </w:rPr>
          <w:t xml:space="preserve"> dalam penentuan jarak.</w:t>
        </w:r>
        <w:r w:rsidR="0034112F">
          <w:rPr>
            <w:noProof/>
            <w:webHidden/>
          </w:rPr>
          <w:tab/>
        </w:r>
        <w:r w:rsidR="0034112F">
          <w:rPr>
            <w:noProof/>
            <w:webHidden/>
          </w:rPr>
          <w:fldChar w:fldCharType="begin"/>
        </w:r>
        <w:r w:rsidR="0034112F">
          <w:rPr>
            <w:noProof/>
            <w:webHidden/>
          </w:rPr>
          <w:instrText xml:space="preserve"> PAGEREF _Toc43770582 \h </w:instrText>
        </w:r>
        <w:r w:rsidR="0034112F">
          <w:rPr>
            <w:noProof/>
            <w:webHidden/>
          </w:rPr>
        </w:r>
        <w:r w:rsidR="0034112F">
          <w:rPr>
            <w:noProof/>
            <w:webHidden/>
          </w:rPr>
          <w:fldChar w:fldCharType="separate"/>
        </w:r>
        <w:r w:rsidR="0034112F">
          <w:rPr>
            <w:noProof/>
            <w:webHidden/>
          </w:rPr>
          <w:t>57</w:t>
        </w:r>
        <w:r w:rsidR="0034112F">
          <w:rPr>
            <w:noProof/>
            <w:webHidden/>
          </w:rPr>
          <w:fldChar w:fldCharType="end"/>
        </w:r>
      </w:hyperlink>
    </w:p>
    <w:p w14:paraId="63DA9CE9"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3" w:history="1">
        <w:r w:rsidR="0034112F" w:rsidRPr="00ED2B7A">
          <w:rPr>
            <w:rStyle w:val="Hyperlink"/>
            <w:b/>
            <w:bCs/>
            <w:iCs/>
            <w:noProof/>
          </w:rPr>
          <w:t>Gambar 5.9</w:t>
        </w:r>
        <w:r w:rsidR="0034112F" w:rsidRPr="00ED2B7A">
          <w:rPr>
            <w:rStyle w:val="Hyperlink"/>
            <w:iCs/>
            <w:noProof/>
            <w:lang w:val="id-ID"/>
          </w:rPr>
          <w:t xml:space="preserve"> </w:t>
        </w:r>
        <w:r w:rsidR="0034112F" w:rsidRPr="00ED2B7A">
          <w:rPr>
            <w:rStyle w:val="Hyperlink"/>
            <w:iCs/>
            <w:noProof/>
          </w:rPr>
          <w:t>Perbandingan akurasi estimasi posisi.</w:t>
        </w:r>
        <w:r w:rsidR="0034112F">
          <w:rPr>
            <w:noProof/>
            <w:webHidden/>
          </w:rPr>
          <w:tab/>
        </w:r>
        <w:r w:rsidR="0034112F">
          <w:rPr>
            <w:noProof/>
            <w:webHidden/>
          </w:rPr>
          <w:fldChar w:fldCharType="begin"/>
        </w:r>
        <w:r w:rsidR="0034112F">
          <w:rPr>
            <w:noProof/>
            <w:webHidden/>
          </w:rPr>
          <w:instrText xml:space="preserve"> PAGEREF _Toc43770583 \h </w:instrText>
        </w:r>
        <w:r w:rsidR="0034112F">
          <w:rPr>
            <w:noProof/>
            <w:webHidden/>
          </w:rPr>
        </w:r>
        <w:r w:rsidR="0034112F">
          <w:rPr>
            <w:noProof/>
            <w:webHidden/>
          </w:rPr>
          <w:fldChar w:fldCharType="separate"/>
        </w:r>
        <w:r w:rsidR="0034112F">
          <w:rPr>
            <w:noProof/>
            <w:webHidden/>
          </w:rPr>
          <w:t>58</w:t>
        </w:r>
        <w:r w:rsidR="0034112F">
          <w:rPr>
            <w:noProof/>
            <w:webHidden/>
          </w:rPr>
          <w:fldChar w:fldCharType="end"/>
        </w:r>
      </w:hyperlink>
    </w:p>
    <w:p w14:paraId="54C28670"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4" w:history="1">
        <w:r w:rsidR="0034112F" w:rsidRPr="00ED2B7A">
          <w:rPr>
            <w:rStyle w:val="Hyperlink"/>
            <w:b/>
            <w:bCs/>
            <w:iCs/>
            <w:noProof/>
          </w:rPr>
          <w:t>Gambar 5.10</w:t>
        </w:r>
        <w:r w:rsidR="0034112F" w:rsidRPr="00ED2B7A">
          <w:rPr>
            <w:rStyle w:val="Hyperlink"/>
            <w:iCs/>
            <w:noProof/>
            <w:lang w:val="id-ID"/>
          </w:rPr>
          <w:t xml:space="preserve"> </w:t>
        </w:r>
        <w:r w:rsidR="0034112F" w:rsidRPr="00ED2B7A">
          <w:rPr>
            <w:rStyle w:val="Hyperlink"/>
            <w:iCs/>
            <w:noProof/>
          </w:rPr>
          <w:t>Perbandingan akurasi estimasi posisi tiap titik uji.</w:t>
        </w:r>
        <w:r w:rsidR="0034112F">
          <w:rPr>
            <w:noProof/>
            <w:webHidden/>
          </w:rPr>
          <w:tab/>
        </w:r>
        <w:r w:rsidR="0034112F">
          <w:rPr>
            <w:noProof/>
            <w:webHidden/>
          </w:rPr>
          <w:fldChar w:fldCharType="begin"/>
        </w:r>
        <w:r w:rsidR="0034112F">
          <w:rPr>
            <w:noProof/>
            <w:webHidden/>
          </w:rPr>
          <w:instrText xml:space="preserve"> PAGEREF _Toc43770584 \h </w:instrText>
        </w:r>
        <w:r w:rsidR="0034112F">
          <w:rPr>
            <w:noProof/>
            <w:webHidden/>
          </w:rPr>
        </w:r>
        <w:r w:rsidR="0034112F">
          <w:rPr>
            <w:noProof/>
            <w:webHidden/>
          </w:rPr>
          <w:fldChar w:fldCharType="separate"/>
        </w:r>
        <w:r w:rsidR="0034112F">
          <w:rPr>
            <w:noProof/>
            <w:webHidden/>
          </w:rPr>
          <w:t>58</w:t>
        </w:r>
        <w:r w:rsidR="0034112F">
          <w:rPr>
            <w:noProof/>
            <w:webHidden/>
          </w:rPr>
          <w:fldChar w:fldCharType="end"/>
        </w:r>
      </w:hyperlink>
    </w:p>
    <w:p w14:paraId="45AC50D4"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5" w:history="1">
        <w:r w:rsidR="0034112F" w:rsidRPr="00ED2B7A">
          <w:rPr>
            <w:rStyle w:val="Hyperlink"/>
            <w:b/>
            <w:bCs/>
            <w:iCs/>
            <w:noProof/>
          </w:rPr>
          <w:t>Gambar B.1</w:t>
        </w:r>
        <w:r w:rsidR="0034112F" w:rsidRPr="00ED2B7A">
          <w:rPr>
            <w:rStyle w:val="Hyperlink"/>
            <w:iCs/>
            <w:noProof/>
            <w:lang w:val="id-ID"/>
          </w:rPr>
          <w:t xml:space="preserve"> </w:t>
        </w:r>
        <w:r w:rsidR="0034112F" w:rsidRPr="00ED2B7A">
          <w:rPr>
            <w:rStyle w:val="Hyperlink"/>
            <w:iCs/>
            <w:noProof/>
          </w:rPr>
          <w:t xml:space="preserve">Aplikasi untuk mengambil sampel data untuk kalibrasi </w:t>
        </w:r>
        <w:r w:rsidR="0034112F" w:rsidRPr="00ED2B7A">
          <w:rPr>
            <w:rStyle w:val="Hyperlink"/>
            <w:i/>
            <w:iCs/>
            <w:noProof/>
          </w:rPr>
          <w:t>signal propagation model</w:t>
        </w:r>
        <w:r w:rsidR="0034112F">
          <w:rPr>
            <w:noProof/>
            <w:webHidden/>
          </w:rPr>
          <w:tab/>
        </w:r>
        <w:r w:rsidR="0034112F">
          <w:rPr>
            <w:noProof/>
            <w:webHidden/>
          </w:rPr>
          <w:fldChar w:fldCharType="begin"/>
        </w:r>
        <w:r w:rsidR="0034112F">
          <w:rPr>
            <w:noProof/>
            <w:webHidden/>
          </w:rPr>
          <w:instrText xml:space="preserve"> PAGEREF _Toc43770585 \h </w:instrText>
        </w:r>
        <w:r w:rsidR="0034112F">
          <w:rPr>
            <w:noProof/>
            <w:webHidden/>
          </w:rPr>
        </w:r>
        <w:r w:rsidR="0034112F">
          <w:rPr>
            <w:noProof/>
            <w:webHidden/>
          </w:rPr>
          <w:fldChar w:fldCharType="separate"/>
        </w:r>
        <w:r w:rsidR="0034112F">
          <w:rPr>
            <w:noProof/>
            <w:webHidden/>
          </w:rPr>
          <w:t>79</w:t>
        </w:r>
        <w:r w:rsidR="0034112F">
          <w:rPr>
            <w:noProof/>
            <w:webHidden/>
          </w:rPr>
          <w:fldChar w:fldCharType="end"/>
        </w:r>
      </w:hyperlink>
    </w:p>
    <w:p w14:paraId="7EA59C32"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6" w:history="1">
        <w:r w:rsidR="0034112F" w:rsidRPr="00ED2B7A">
          <w:rPr>
            <w:rStyle w:val="Hyperlink"/>
            <w:b/>
            <w:bCs/>
            <w:iCs/>
            <w:noProof/>
          </w:rPr>
          <w:t>Gambar B.2</w:t>
        </w:r>
        <w:r w:rsidR="0034112F" w:rsidRPr="00ED2B7A">
          <w:rPr>
            <w:rStyle w:val="Hyperlink"/>
            <w:iCs/>
            <w:noProof/>
            <w:lang w:val="id-ID"/>
          </w:rPr>
          <w:t xml:space="preserve"> </w:t>
        </w:r>
        <w:r w:rsidR="0034112F" w:rsidRPr="00ED2B7A">
          <w:rPr>
            <w:rStyle w:val="Hyperlink"/>
            <w:iCs/>
            <w:noProof/>
          </w:rPr>
          <w:t xml:space="preserve">Aplikasi </w:t>
        </w:r>
        <w:r w:rsidR="0034112F" w:rsidRPr="00ED2B7A">
          <w:rPr>
            <w:rStyle w:val="Hyperlink"/>
            <w:i/>
            <w:iCs/>
            <w:noProof/>
          </w:rPr>
          <w:t xml:space="preserve">indoor positioning system </w:t>
        </w:r>
        <w:r w:rsidR="0034112F" w:rsidRPr="00ED2B7A">
          <w:rPr>
            <w:rStyle w:val="Hyperlink"/>
            <w:iCs/>
            <w:noProof/>
          </w:rPr>
          <w:t>dengan kalman filter</w:t>
        </w:r>
        <w:r w:rsidR="0034112F">
          <w:rPr>
            <w:noProof/>
            <w:webHidden/>
          </w:rPr>
          <w:tab/>
        </w:r>
        <w:r w:rsidR="0034112F">
          <w:rPr>
            <w:noProof/>
            <w:webHidden/>
          </w:rPr>
          <w:fldChar w:fldCharType="begin"/>
        </w:r>
        <w:r w:rsidR="0034112F">
          <w:rPr>
            <w:noProof/>
            <w:webHidden/>
          </w:rPr>
          <w:instrText xml:space="preserve"> PAGEREF _Toc43770586 \h </w:instrText>
        </w:r>
        <w:r w:rsidR="0034112F">
          <w:rPr>
            <w:noProof/>
            <w:webHidden/>
          </w:rPr>
        </w:r>
        <w:r w:rsidR="0034112F">
          <w:rPr>
            <w:noProof/>
            <w:webHidden/>
          </w:rPr>
          <w:fldChar w:fldCharType="separate"/>
        </w:r>
        <w:r w:rsidR="0034112F">
          <w:rPr>
            <w:noProof/>
            <w:webHidden/>
          </w:rPr>
          <w:t>80</w:t>
        </w:r>
        <w:r w:rsidR="0034112F">
          <w:rPr>
            <w:noProof/>
            <w:webHidden/>
          </w:rPr>
          <w:fldChar w:fldCharType="end"/>
        </w:r>
      </w:hyperlink>
    </w:p>
    <w:p w14:paraId="3266196F" w14:textId="77777777" w:rsidR="0034112F" w:rsidRDefault="0068114F">
      <w:pPr>
        <w:pStyle w:val="TableofFigures"/>
        <w:tabs>
          <w:tab w:val="right" w:leader="dot" w:pos="5830"/>
        </w:tabs>
        <w:rPr>
          <w:rFonts w:asciiTheme="minorHAnsi" w:eastAsiaTheme="minorEastAsia" w:hAnsiTheme="minorHAnsi" w:cstheme="minorBidi"/>
          <w:noProof/>
          <w:lang w:val="id-ID" w:eastAsia="ja-JP"/>
        </w:rPr>
      </w:pPr>
      <w:hyperlink w:anchor="_Toc43770587" w:history="1">
        <w:r w:rsidR="0034112F" w:rsidRPr="00ED2B7A">
          <w:rPr>
            <w:rStyle w:val="Hyperlink"/>
            <w:b/>
            <w:bCs/>
            <w:iCs/>
            <w:noProof/>
          </w:rPr>
          <w:t>Gambar B.3</w:t>
        </w:r>
        <w:r w:rsidR="0034112F" w:rsidRPr="00ED2B7A">
          <w:rPr>
            <w:rStyle w:val="Hyperlink"/>
            <w:iCs/>
            <w:noProof/>
            <w:lang w:val="id-ID"/>
          </w:rPr>
          <w:t xml:space="preserve"> </w:t>
        </w:r>
        <w:r w:rsidR="0034112F" w:rsidRPr="00ED2B7A">
          <w:rPr>
            <w:rStyle w:val="Hyperlink"/>
            <w:iCs/>
            <w:noProof/>
          </w:rPr>
          <w:t>Pengetesan kalman filter untuk penentuan jarak.</w:t>
        </w:r>
        <w:r w:rsidR="0034112F">
          <w:rPr>
            <w:noProof/>
            <w:webHidden/>
          </w:rPr>
          <w:tab/>
        </w:r>
        <w:r w:rsidR="0034112F">
          <w:rPr>
            <w:noProof/>
            <w:webHidden/>
          </w:rPr>
          <w:fldChar w:fldCharType="begin"/>
        </w:r>
        <w:r w:rsidR="0034112F">
          <w:rPr>
            <w:noProof/>
            <w:webHidden/>
          </w:rPr>
          <w:instrText xml:space="preserve"> PAGEREF _Toc43770587 \h </w:instrText>
        </w:r>
        <w:r w:rsidR="0034112F">
          <w:rPr>
            <w:noProof/>
            <w:webHidden/>
          </w:rPr>
        </w:r>
        <w:r w:rsidR="0034112F">
          <w:rPr>
            <w:noProof/>
            <w:webHidden/>
          </w:rPr>
          <w:fldChar w:fldCharType="separate"/>
        </w:r>
        <w:r w:rsidR="0034112F">
          <w:rPr>
            <w:noProof/>
            <w:webHidden/>
          </w:rPr>
          <w:t>81</w:t>
        </w:r>
        <w:r w:rsidR="0034112F">
          <w:rPr>
            <w:noProof/>
            <w:webHidden/>
          </w:rPr>
          <w:fldChar w:fldCharType="end"/>
        </w:r>
      </w:hyperlink>
    </w:p>
    <w:p w14:paraId="543F2A5F" w14:textId="2085C749" w:rsidR="00882AA7" w:rsidRPr="003B17C0" w:rsidRDefault="002D7F94" w:rsidP="00C834DC">
      <w:pPr>
        <w:jc w:val="both"/>
        <w:rPr>
          <w:rFonts w:ascii="Times New Roman" w:eastAsia="SimSun" w:hAnsi="Times New Roman"/>
          <w:highlight w:val="yellow"/>
          <w:lang w:val="id-ID" w:eastAsia="zh-CN"/>
        </w:rPr>
      </w:pPr>
      <w:r w:rsidRPr="003B17C0">
        <w:rPr>
          <w:rFonts w:ascii="Times New Roman" w:eastAsia="SimSun" w:hAnsi="Times New Roman"/>
          <w:highlight w:val="yellow"/>
          <w:lang w:val="id-ID" w:eastAsia="zh-CN"/>
        </w:rPr>
        <w:fldChar w:fldCharType="end"/>
      </w:r>
    </w:p>
    <w:p w14:paraId="260BCB32" w14:textId="7F14DECB" w:rsidR="00370CA9" w:rsidRDefault="00370CA9" w:rsidP="00FB3694">
      <w:pPr>
        <w:ind w:firstLine="567"/>
        <w:rPr>
          <w:rFonts w:ascii="Times New Roman" w:hAnsi="Times New Roman"/>
          <w:i/>
          <w:highlight w:val="yellow"/>
          <w:lang w:val="id-ID"/>
        </w:rPr>
      </w:pPr>
    </w:p>
    <w:p w14:paraId="640CCEB6" w14:textId="77777777" w:rsidR="00370CA9" w:rsidRPr="00370CA9" w:rsidRDefault="00370CA9" w:rsidP="00370CA9">
      <w:pPr>
        <w:rPr>
          <w:rFonts w:ascii="Times New Roman" w:hAnsi="Times New Roman"/>
          <w:highlight w:val="yellow"/>
          <w:lang w:val="id-ID"/>
        </w:rPr>
      </w:pPr>
    </w:p>
    <w:p w14:paraId="5EB41924" w14:textId="5A62F55B" w:rsidR="00370CA9" w:rsidRDefault="00370CA9" w:rsidP="00FB3694">
      <w:pPr>
        <w:ind w:firstLine="567"/>
        <w:rPr>
          <w:rFonts w:ascii="Times New Roman" w:hAnsi="Times New Roman"/>
          <w:highlight w:val="yellow"/>
          <w:lang w:val="id-ID"/>
        </w:rPr>
      </w:pPr>
    </w:p>
    <w:p w14:paraId="216B8AB6" w14:textId="382DF3C4" w:rsidR="00370CA9" w:rsidRDefault="00370CA9" w:rsidP="00370CA9">
      <w:pPr>
        <w:ind w:firstLine="567"/>
        <w:jc w:val="right"/>
        <w:rPr>
          <w:rFonts w:ascii="Times New Roman" w:hAnsi="Times New Roman"/>
          <w:highlight w:val="yellow"/>
          <w:lang w:val="id-ID"/>
        </w:rPr>
      </w:pPr>
    </w:p>
    <w:p w14:paraId="55ED7D92" w14:textId="77777777" w:rsidR="002B077A" w:rsidRPr="003B17C0" w:rsidRDefault="00600EF7" w:rsidP="00FB3694">
      <w:pPr>
        <w:ind w:firstLine="567"/>
        <w:rPr>
          <w:rFonts w:ascii="Times New Roman" w:eastAsia="Times New Roman" w:hAnsi="Times New Roman"/>
          <w:b/>
          <w:bCs/>
          <w:i/>
          <w:kern w:val="32"/>
          <w:highlight w:val="yellow"/>
          <w:lang w:val="id-ID"/>
        </w:rPr>
      </w:pPr>
      <w:r w:rsidRPr="00370CA9">
        <w:rPr>
          <w:rFonts w:ascii="Times New Roman" w:hAnsi="Times New Roman"/>
          <w:highlight w:val="yellow"/>
          <w:lang w:val="id-ID"/>
        </w:rPr>
        <w:br w:type="page"/>
      </w:r>
      <w:bookmarkStart w:id="31" w:name="_Toc371760986"/>
      <w:bookmarkStart w:id="32" w:name="_Toc371761129"/>
      <w:bookmarkStart w:id="33" w:name="_Toc377600070"/>
      <w:bookmarkStart w:id="34" w:name="_Toc480473685"/>
      <w:r w:rsidR="002B077A" w:rsidRPr="003B17C0">
        <w:rPr>
          <w:rFonts w:ascii="Times New Roman" w:hAnsi="Times New Roman"/>
          <w:b/>
          <w:i/>
        </w:rPr>
        <w:lastRenderedPageBreak/>
        <w:t>(Halaman ini sengaja dikosongkan)</w:t>
      </w:r>
      <w:r w:rsidR="002B077A" w:rsidRPr="003B17C0">
        <w:rPr>
          <w:rFonts w:ascii="Times New Roman" w:hAnsi="Times New Roman"/>
          <w:highlight w:val="yellow"/>
          <w:lang w:val="id-ID"/>
        </w:rPr>
        <w:br w:type="page"/>
      </w:r>
    </w:p>
    <w:p w14:paraId="2E57289B" w14:textId="564812F3" w:rsidR="00423C42" w:rsidRPr="003B17C0" w:rsidRDefault="00423C42" w:rsidP="00C834DC">
      <w:pPr>
        <w:pStyle w:val="Heading1"/>
        <w:numPr>
          <w:ilvl w:val="0"/>
          <w:numId w:val="0"/>
        </w:numPr>
        <w:spacing w:after="240"/>
        <w:rPr>
          <w:i/>
          <w:sz w:val="22"/>
          <w:szCs w:val="22"/>
          <w:highlight w:val="yellow"/>
          <w:lang w:val="id-ID"/>
        </w:rPr>
      </w:pPr>
      <w:bookmarkStart w:id="35" w:name="_Toc43770720"/>
      <w:r w:rsidRPr="003B17C0">
        <w:rPr>
          <w:szCs w:val="22"/>
          <w:lang w:val="id-ID"/>
        </w:rPr>
        <w:lastRenderedPageBreak/>
        <w:t>DAFTAR TABEL</w:t>
      </w:r>
      <w:bookmarkEnd w:id="31"/>
      <w:bookmarkEnd w:id="32"/>
      <w:bookmarkEnd w:id="33"/>
      <w:bookmarkEnd w:id="34"/>
      <w:bookmarkEnd w:id="35"/>
    </w:p>
    <w:p w14:paraId="147BF746" w14:textId="7092301A" w:rsidR="000D5D4C" w:rsidRPr="003B17C0" w:rsidRDefault="000D5D4C">
      <w:pPr>
        <w:rPr>
          <w:rFonts w:ascii="Times New Roman" w:hAnsi="Times New Roman"/>
          <w:lang w:val="id-ID" w:eastAsia="zh-CN"/>
        </w:rPr>
      </w:pPr>
    </w:p>
    <w:p w14:paraId="2653840B" w14:textId="77777777" w:rsidR="00370CA9" w:rsidRDefault="00F742D1">
      <w:pPr>
        <w:pStyle w:val="TableofFigures"/>
        <w:tabs>
          <w:tab w:val="right" w:leader="dot" w:pos="5830"/>
        </w:tabs>
        <w:rPr>
          <w:rFonts w:asciiTheme="minorHAnsi" w:eastAsiaTheme="minorEastAsia" w:hAnsiTheme="minorHAnsi" w:cstheme="minorBidi"/>
          <w:noProof/>
          <w:lang w:val="id-ID" w:eastAsia="ja-JP"/>
        </w:rPr>
      </w:pPr>
      <w:r w:rsidRPr="003B17C0">
        <w:rPr>
          <w:lang w:val="id-ID" w:eastAsia="zh-CN"/>
        </w:rPr>
        <w:fldChar w:fldCharType="begin"/>
      </w:r>
      <w:r w:rsidRPr="003B17C0">
        <w:rPr>
          <w:lang w:val="id-ID" w:eastAsia="zh-CN"/>
        </w:rPr>
        <w:instrText xml:space="preserve"> TOC \h \z \c "Table" </w:instrText>
      </w:r>
      <w:r w:rsidRPr="003B17C0">
        <w:rPr>
          <w:lang w:val="id-ID" w:eastAsia="zh-CN"/>
        </w:rPr>
        <w:fldChar w:fldCharType="separate"/>
      </w:r>
      <w:hyperlink w:anchor="_Toc43683744" w:history="1">
        <w:r w:rsidR="00370CA9" w:rsidRPr="00213EC2">
          <w:rPr>
            <w:rStyle w:val="Hyperlink"/>
            <w:b/>
            <w:bCs/>
            <w:noProof/>
          </w:rPr>
          <w:t>Tabel 3.1</w:t>
        </w:r>
        <w:r w:rsidR="00370CA9" w:rsidRPr="00213EC2">
          <w:rPr>
            <w:rStyle w:val="Hyperlink"/>
            <w:noProof/>
          </w:rPr>
          <w:t xml:space="preserve"> Daftar Istilah</w:t>
        </w:r>
        <w:r w:rsidR="00370CA9">
          <w:rPr>
            <w:noProof/>
            <w:webHidden/>
          </w:rPr>
          <w:tab/>
        </w:r>
        <w:r w:rsidR="00370CA9">
          <w:rPr>
            <w:noProof/>
            <w:webHidden/>
          </w:rPr>
          <w:fldChar w:fldCharType="begin"/>
        </w:r>
        <w:r w:rsidR="00370CA9">
          <w:rPr>
            <w:noProof/>
            <w:webHidden/>
          </w:rPr>
          <w:instrText xml:space="preserve"> PAGEREF _Toc43683744 \h </w:instrText>
        </w:r>
        <w:r w:rsidR="00370CA9">
          <w:rPr>
            <w:noProof/>
            <w:webHidden/>
          </w:rPr>
        </w:r>
        <w:r w:rsidR="00370CA9">
          <w:rPr>
            <w:noProof/>
            <w:webHidden/>
          </w:rPr>
          <w:fldChar w:fldCharType="separate"/>
        </w:r>
        <w:r w:rsidR="00370CA9">
          <w:rPr>
            <w:noProof/>
            <w:webHidden/>
          </w:rPr>
          <w:t>32</w:t>
        </w:r>
        <w:r w:rsidR="00370CA9">
          <w:rPr>
            <w:noProof/>
            <w:webHidden/>
          </w:rPr>
          <w:fldChar w:fldCharType="end"/>
        </w:r>
      </w:hyperlink>
    </w:p>
    <w:p w14:paraId="6CFD64C6"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45" w:history="1">
        <w:r w:rsidR="00370CA9" w:rsidRPr="00213EC2">
          <w:rPr>
            <w:rStyle w:val="Hyperlink"/>
            <w:b/>
            <w:bCs/>
            <w:noProof/>
          </w:rPr>
          <w:t>Tabel 4.1</w:t>
        </w:r>
        <w:r w:rsidR="00370CA9" w:rsidRPr="00213EC2">
          <w:rPr>
            <w:rStyle w:val="Hyperlink"/>
            <w:noProof/>
          </w:rPr>
          <w:t xml:space="preserve"> Tabel Lingkungan Implementasi Perangkat Keras</w:t>
        </w:r>
        <w:r w:rsidR="00370CA9">
          <w:rPr>
            <w:noProof/>
            <w:webHidden/>
          </w:rPr>
          <w:tab/>
        </w:r>
        <w:r w:rsidR="00370CA9">
          <w:rPr>
            <w:noProof/>
            <w:webHidden/>
          </w:rPr>
          <w:fldChar w:fldCharType="begin"/>
        </w:r>
        <w:r w:rsidR="00370CA9">
          <w:rPr>
            <w:noProof/>
            <w:webHidden/>
          </w:rPr>
          <w:instrText xml:space="preserve"> PAGEREF _Toc43683745 \h </w:instrText>
        </w:r>
        <w:r w:rsidR="00370CA9">
          <w:rPr>
            <w:noProof/>
            <w:webHidden/>
          </w:rPr>
        </w:r>
        <w:r w:rsidR="00370CA9">
          <w:rPr>
            <w:noProof/>
            <w:webHidden/>
          </w:rPr>
          <w:fldChar w:fldCharType="separate"/>
        </w:r>
        <w:r w:rsidR="00370CA9">
          <w:rPr>
            <w:noProof/>
            <w:webHidden/>
          </w:rPr>
          <w:t>39</w:t>
        </w:r>
        <w:r w:rsidR="00370CA9">
          <w:rPr>
            <w:noProof/>
            <w:webHidden/>
          </w:rPr>
          <w:fldChar w:fldCharType="end"/>
        </w:r>
      </w:hyperlink>
    </w:p>
    <w:p w14:paraId="500FE468"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46" w:history="1">
        <w:r w:rsidR="00370CA9" w:rsidRPr="00213EC2">
          <w:rPr>
            <w:rStyle w:val="Hyperlink"/>
            <w:b/>
            <w:bCs/>
            <w:noProof/>
          </w:rPr>
          <w:t>Tabel 4.2</w:t>
        </w:r>
        <w:r w:rsidR="00370CA9" w:rsidRPr="00213EC2">
          <w:rPr>
            <w:rStyle w:val="Hyperlink"/>
            <w:noProof/>
          </w:rPr>
          <w:t xml:space="preserve"> Tabel Lingkungan Implemantasi Perangkat Lunak</w:t>
        </w:r>
        <w:r w:rsidR="00370CA9">
          <w:rPr>
            <w:noProof/>
            <w:webHidden/>
          </w:rPr>
          <w:tab/>
        </w:r>
        <w:r w:rsidR="00370CA9">
          <w:rPr>
            <w:noProof/>
            <w:webHidden/>
          </w:rPr>
          <w:fldChar w:fldCharType="begin"/>
        </w:r>
        <w:r w:rsidR="00370CA9">
          <w:rPr>
            <w:noProof/>
            <w:webHidden/>
          </w:rPr>
          <w:instrText xml:space="preserve"> PAGEREF _Toc43683746 \h </w:instrText>
        </w:r>
        <w:r w:rsidR="00370CA9">
          <w:rPr>
            <w:noProof/>
            <w:webHidden/>
          </w:rPr>
        </w:r>
        <w:r w:rsidR="00370CA9">
          <w:rPr>
            <w:noProof/>
            <w:webHidden/>
          </w:rPr>
          <w:fldChar w:fldCharType="separate"/>
        </w:r>
        <w:r w:rsidR="00370CA9">
          <w:rPr>
            <w:noProof/>
            <w:webHidden/>
          </w:rPr>
          <w:t>41</w:t>
        </w:r>
        <w:r w:rsidR="00370CA9">
          <w:rPr>
            <w:noProof/>
            <w:webHidden/>
          </w:rPr>
          <w:fldChar w:fldCharType="end"/>
        </w:r>
      </w:hyperlink>
    </w:p>
    <w:p w14:paraId="0CBA59F4"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47" w:history="1">
        <w:r w:rsidR="00370CA9" w:rsidRPr="00213EC2">
          <w:rPr>
            <w:rStyle w:val="Hyperlink"/>
            <w:b/>
            <w:bCs/>
            <w:noProof/>
          </w:rPr>
          <w:t>Tabel 5.1</w:t>
        </w:r>
        <w:r w:rsidR="00370CA9" w:rsidRPr="00213EC2">
          <w:rPr>
            <w:rStyle w:val="Hyperlink"/>
            <w:noProof/>
          </w:rPr>
          <w:t xml:space="preserve"> Perhitungan jarak dan variabel konstan signal propagation model</w:t>
        </w:r>
        <w:r w:rsidR="00370CA9">
          <w:rPr>
            <w:noProof/>
            <w:webHidden/>
          </w:rPr>
          <w:tab/>
        </w:r>
        <w:r w:rsidR="00370CA9">
          <w:rPr>
            <w:noProof/>
            <w:webHidden/>
          </w:rPr>
          <w:fldChar w:fldCharType="begin"/>
        </w:r>
        <w:r w:rsidR="00370CA9">
          <w:rPr>
            <w:noProof/>
            <w:webHidden/>
          </w:rPr>
          <w:instrText xml:space="preserve"> PAGEREF _Toc43683747 \h </w:instrText>
        </w:r>
        <w:r w:rsidR="00370CA9">
          <w:rPr>
            <w:noProof/>
            <w:webHidden/>
          </w:rPr>
        </w:r>
        <w:r w:rsidR="00370CA9">
          <w:rPr>
            <w:noProof/>
            <w:webHidden/>
          </w:rPr>
          <w:fldChar w:fldCharType="separate"/>
        </w:r>
        <w:r w:rsidR="00370CA9">
          <w:rPr>
            <w:noProof/>
            <w:webHidden/>
          </w:rPr>
          <w:t>50</w:t>
        </w:r>
        <w:r w:rsidR="00370CA9">
          <w:rPr>
            <w:noProof/>
            <w:webHidden/>
          </w:rPr>
          <w:fldChar w:fldCharType="end"/>
        </w:r>
      </w:hyperlink>
    </w:p>
    <w:p w14:paraId="641995E4"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48" w:history="1">
        <w:r w:rsidR="00370CA9" w:rsidRPr="00213EC2">
          <w:rPr>
            <w:rStyle w:val="Hyperlink"/>
            <w:b/>
            <w:bCs/>
            <w:noProof/>
          </w:rPr>
          <w:t>Tabel 5.2</w:t>
        </w:r>
        <w:r w:rsidR="00370CA9" w:rsidRPr="00213EC2">
          <w:rPr>
            <w:rStyle w:val="Hyperlink"/>
            <w:noProof/>
          </w:rPr>
          <w:t xml:space="preserve"> Estimasi jarak dari akses poin 2 dengan pengaplikasian kalman filter.</w:t>
        </w:r>
        <w:r w:rsidR="00370CA9">
          <w:rPr>
            <w:noProof/>
            <w:webHidden/>
          </w:rPr>
          <w:tab/>
        </w:r>
        <w:r w:rsidR="00370CA9">
          <w:rPr>
            <w:noProof/>
            <w:webHidden/>
          </w:rPr>
          <w:fldChar w:fldCharType="begin"/>
        </w:r>
        <w:r w:rsidR="00370CA9">
          <w:rPr>
            <w:noProof/>
            <w:webHidden/>
          </w:rPr>
          <w:instrText xml:space="preserve"> PAGEREF _Toc43683748 \h </w:instrText>
        </w:r>
        <w:r w:rsidR="00370CA9">
          <w:rPr>
            <w:noProof/>
            <w:webHidden/>
          </w:rPr>
        </w:r>
        <w:r w:rsidR="00370CA9">
          <w:rPr>
            <w:noProof/>
            <w:webHidden/>
          </w:rPr>
          <w:fldChar w:fldCharType="separate"/>
        </w:r>
        <w:r w:rsidR="00370CA9">
          <w:rPr>
            <w:noProof/>
            <w:webHidden/>
          </w:rPr>
          <w:t>52</w:t>
        </w:r>
        <w:r w:rsidR="00370CA9">
          <w:rPr>
            <w:noProof/>
            <w:webHidden/>
          </w:rPr>
          <w:fldChar w:fldCharType="end"/>
        </w:r>
      </w:hyperlink>
    </w:p>
    <w:p w14:paraId="44984B22"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49" w:history="1">
        <w:r w:rsidR="00370CA9" w:rsidRPr="00213EC2">
          <w:rPr>
            <w:rStyle w:val="Hyperlink"/>
            <w:b/>
            <w:bCs/>
            <w:noProof/>
          </w:rPr>
          <w:t xml:space="preserve">Tabel 5.3 </w:t>
        </w:r>
        <w:r w:rsidR="00370CA9" w:rsidRPr="00213EC2">
          <w:rPr>
            <w:rStyle w:val="Hyperlink"/>
            <w:bCs/>
            <w:noProof/>
          </w:rPr>
          <w:t>Kesalahan</w:t>
        </w:r>
        <w:r w:rsidR="00370CA9" w:rsidRPr="00213EC2">
          <w:rPr>
            <w:rStyle w:val="Hyperlink"/>
            <w:noProof/>
          </w:rPr>
          <w:t xml:space="preserve"> estimasi jarak dari akses poin 2 dengan pengaplikasian kalman filter.</w:t>
        </w:r>
        <w:r w:rsidR="00370CA9">
          <w:rPr>
            <w:noProof/>
            <w:webHidden/>
          </w:rPr>
          <w:tab/>
        </w:r>
        <w:r w:rsidR="00370CA9">
          <w:rPr>
            <w:noProof/>
            <w:webHidden/>
          </w:rPr>
          <w:fldChar w:fldCharType="begin"/>
        </w:r>
        <w:r w:rsidR="00370CA9">
          <w:rPr>
            <w:noProof/>
            <w:webHidden/>
          </w:rPr>
          <w:instrText xml:space="preserve"> PAGEREF _Toc43683749 \h </w:instrText>
        </w:r>
        <w:r w:rsidR="00370CA9">
          <w:rPr>
            <w:noProof/>
            <w:webHidden/>
          </w:rPr>
        </w:r>
        <w:r w:rsidR="00370CA9">
          <w:rPr>
            <w:noProof/>
            <w:webHidden/>
          </w:rPr>
          <w:fldChar w:fldCharType="separate"/>
        </w:r>
        <w:r w:rsidR="00370CA9">
          <w:rPr>
            <w:noProof/>
            <w:webHidden/>
          </w:rPr>
          <w:t>53</w:t>
        </w:r>
        <w:r w:rsidR="00370CA9">
          <w:rPr>
            <w:noProof/>
            <w:webHidden/>
          </w:rPr>
          <w:fldChar w:fldCharType="end"/>
        </w:r>
      </w:hyperlink>
    </w:p>
    <w:p w14:paraId="21872222"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0" w:history="1">
        <w:r w:rsidR="00370CA9" w:rsidRPr="00213EC2">
          <w:rPr>
            <w:rStyle w:val="Hyperlink"/>
            <w:b/>
            <w:bCs/>
            <w:noProof/>
          </w:rPr>
          <w:t xml:space="preserve">Tabel 5.4 </w:t>
        </w:r>
        <w:r w:rsidR="00370CA9" w:rsidRPr="00213EC2">
          <w:rPr>
            <w:rStyle w:val="Hyperlink"/>
            <w:bCs/>
            <w:noProof/>
          </w:rPr>
          <w:t>Kesalahan estimasi jarak dan koordinat dengan pengambilan data tanpa kalman filter.</w:t>
        </w:r>
        <w:r w:rsidR="00370CA9">
          <w:rPr>
            <w:noProof/>
            <w:webHidden/>
          </w:rPr>
          <w:tab/>
        </w:r>
        <w:r w:rsidR="00370CA9">
          <w:rPr>
            <w:noProof/>
            <w:webHidden/>
          </w:rPr>
          <w:fldChar w:fldCharType="begin"/>
        </w:r>
        <w:r w:rsidR="00370CA9">
          <w:rPr>
            <w:noProof/>
            <w:webHidden/>
          </w:rPr>
          <w:instrText xml:space="preserve"> PAGEREF _Toc43683750 \h </w:instrText>
        </w:r>
        <w:r w:rsidR="00370CA9">
          <w:rPr>
            <w:noProof/>
            <w:webHidden/>
          </w:rPr>
        </w:r>
        <w:r w:rsidR="00370CA9">
          <w:rPr>
            <w:noProof/>
            <w:webHidden/>
          </w:rPr>
          <w:fldChar w:fldCharType="separate"/>
        </w:r>
        <w:r w:rsidR="00370CA9">
          <w:rPr>
            <w:noProof/>
            <w:webHidden/>
          </w:rPr>
          <w:t>54</w:t>
        </w:r>
        <w:r w:rsidR="00370CA9">
          <w:rPr>
            <w:noProof/>
            <w:webHidden/>
          </w:rPr>
          <w:fldChar w:fldCharType="end"/>
        </w:r>
      </w:hyperlink>
    </w:p>
    <w:p w14:paraId="58353077"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1" w:history="1">
        <w:r w:rsidR="00370CA9" w:rsidRPr="00213EC2">
          <w:rPr>
            <w:rStyle w:val="Hyperlink"/>
            <w:b/>
            <w:bCs/>
            <w:noProof/>
          </w:rPr>
          <w:t xml:space="preserve">Tabel 5.5 </w:t>
        </w:r>
        <w:r w:rsidR="00370CA9" w:rsidRPr="00213EC2">
          <w:rPr>
            <w:rStyle w:val="Hyperlink"/>
            <w:bCs/>
            <w:noProof/>
          </w:rPr>
          <w:t>Kesalahan estimasi jarak dan koordinat dengan pengambilan data kalman filter dengan sampling 5 data.</w:t>
        </w:r>
        <w:r w:rsidR="00370CA9">
          <w:rPr>
            <w:noProof/>
            <w:webHidden/>
          </w:rPr>
          <w:tab/>
        </w:r>
        <w:r w:rsidR="00370CA9">
          <w:rPr>
            <w:noProof/>
            <w:webHidden/>
          </w:rPr>
          <w:fldChar w:fldCharType="begin"/>
        </w:r>
        <w:r w:rsidR="00370CA9">
          <w:rPr>
            <w:noProof/>
            <w:webHidden/>
          </w:rPr>
          <w:instrText xml:space="preserve"> PAGEREF _Toc43683751 \h </w:instrText>
        </w:r>
        <w:r w:rsidR="00370CA9">
          <w:rPr>
            <w:noProof/>
            <w:webHidden/>
          </w:rPr>
        </w:r>
        <w:r w:rsidR="00370CA9">
          <w:rPr>
            <w:noProof/>
            <w:webHidden/>
          </w:rPr>
          <w:fldChar w:fldCharType="separate"/>
        </w:r>
        <w:r w:rsidR="00370CA9">
          <w:rPr>
            <w:noProof/>
            <w:webHidden/>
          </w:rPr>
          <w:t>54</w:t>
        </w:r>
        <w:r w:rsidR="00370CA9">
          <w:rPr>
            <w:noProof/>
            <w:webHidden/>
          </w:rPr>
          <w:fldChar w:fldCharType="end"/>
        </w:r>
      </w:hyperlink>
    </w:p>
    <w:p w14:paraId="0B913554"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2" w:history="1">
        <w:r w:rsidR="00370CA9" w:rsidRPr="00213EC2">
          <w:rPr>
            <w:rStyle w:val="Hyperlink"/>
            <w:b/>
            <w:bCs/>
            <w:noProof/>
          </w:rPr>
          <w:t xml:space="preserve">Tabel 5.6 </w:t>
        </w:r>
        <w:r w:rsidR="00370CA9" w:rsidRPr="00213EC2">
          <w:rPr>
            <w:rStyle w:val="Hyperlink"/>
            <w:bCs/>
            <w:noProof/>
          </w:rPr>
          <w:t>Kesalahan estimasi jarak dan koordinat dengan pengambilan data kalman filter dengan sampling 5 data.</w:t>
        </w:r>
        <w:r w:rsidR="00370CA9">
          <w:rPr>
            <w:noProof/>
            <w:webHidden/>
          </w:rPr>
          <w:tab/>
        </w:r>
        <w:r w:rsidR="00370CA9">
          <w:rPr>
            <w:noProof/>
            <w:webHidden/>
          </w:rPr>
          <w:fldChar w:fldCharType="begin"/>
        </w:r>
        <w:r w:rsidR="00370CA9">
          <w:rPr>
            <w:noProof/>
            <w:webHidden/>
          </w:rPr>
          <w:instrText xml:space="preserve"> PAGEREF _Toc43683752 \h </w:instrText>
        </w:r>
        <w:r w:rsidR="00370CA9">
          <w:rPr>
            <w:noProof/>
            <w:webHidden/>
          </w:rPr>
        </w:r>
        <w:r w:rsidR="00370CA9">
          <w:rPr>
            <w:noProof/>
            <w:webHidden/>
          </w:rPr>
          <w:fldChar w:fldCharType="separate"/>
        </w:r>
        <w:r w:rsidR="00370CA9">
          <w:rPr>
            <w:noProof/>
            <w:webHidden/>
          </w:rPr>
          <w:t>54</w:t>
        </w:r>
        <w:r w:rsidR="00370CA9">
          <w:rPr>
            <w:noProof/>
            <w:webHidden/>
          </w:rPr>
          <w:fldChar w:fldCharType="end"/>
        </w:r>
      </w:hyperlink>
    </w:p>
    <w:p w14:paraId="486A97E3" w14:textId="0B25C4E5" w:rsidR="000D5D4C" w:rsidRPr="003B17C0" w:rsidRDefault="00F742D1">
      <w:pPr>
        <w:rPr>
          <w:rFonts w:ascii="Times New Roman" w:hAnsi="Times New Roman"/>
          <w:lang w:val="id-ID" w:eastAsia="zh-CN"/>
        </w:rPr>
      </w:pPr>
      <w:r w:rsidRPr="003B17C0">
        <w:rPr>
          <w:rFonts w:ascii="Times New Roman" w:hAnsi="Times New Roman"/>
          <w:lang w:val="id-ID" w:eastAsia="zh-CN"/>
        </w:rPr>
        <w:fldChar w:fldCharType="end"/>
      </w:r>
    </w:p>
    <w:p w14:paraId="12BB846A" w14:textId="76D628B4" w:rsidR="000D5D4C" w:rsidRPr="003B17C0" w:rsidRDefault="000D5D4C" w:rsidP="000D5D4C">
      <w:pPr>
        <w:tabs>
          <w:tab w:val="left" w:pos="3630"/>
        </w:tabs>
        <w:jc w:val="left"/>
        <w:rPr>
          <w:rFonts w:ascii="Times New Roman" w:hAnsi="Times New Roman"/>
          <w:lang w:val="id-ID" w:eastAsia="zh-CN"/>
        </w:rPr>
      </w:pPr>
      <w:r w:rsidRPr="003B17C0">
        <w:rPr>
          <w:rFonts w:ascii="Times New Roman" w:hAnsi="Times New Roman"/>
          <w:lang w:val="id-ID" w:eastAsia="zh-CN"/>
        </w:rPr>
        <w:tab/>
      </w:r>
    </w:p>
    <w:p w14:paraId="243E4F95" w14:textId="5514FE82" w:rsidR="00011A76" w:rsidRDefault="002B077A">
      <w:pPr>
        <w:rPr>
          <w:rStyle w:val="biasaajaChar"/>
          <w:highlight w:val="yellow"/>
        </w:rPr>
      </w:pPr>
      <w:bookmarkStart w:id="36" w:name="_Toc406706480"/>
      <w:bookmarkStart w:id="37" w:name="_Toc480473687"/>
      <w:bookmarkStart w:id="38" w:name="_Ref500586847"/>
      <w:r w:rsidRPr="003B17C0">
        <w:rPr>
          <w:rStyle w:val="biasaajaChar"/>
          <w:highlight w:val="yellow"/>
        </w:rPr>
        <w:br w:type="page"/>
      </w:r>
      <w:r w:rsidR="00011A76" w:rsidRPr="003B17C0">
        <w:rPr>
          <w:rFonts w:ascii="Times New Roman" w:hAnsi="Times New Roman"/>
          <w:b/>
          <w:i/>
        </w:rPr>
        <w:lastRenderedPageBreak/>
        <w:t>(Halaman ini sengaja dikosongkan)</w:t>
      </w:r>
      <w:r w:rsidR="00011A76">
        <w:rPr>
          <w:rStyle w:val="biasaajaChar"/>
          <w:highlight w:val="yellow"/>
        </w:rPr>
        <w:br w:type="page"/>
      </w:r>
    </w:p>
    <w:p w14:paraId="343C7C41" w14:textId="6C4B6A6A" w:rsidR="00826E42" w:rsidRPr="003B17C0" w:rsidRDefault="00826E42" w:rsidP="00826E42">
      <w:pPr>
        <w:pStyle w:val="Heading1"/>
        <w:numPr>
          <w:ilvl w:val="0"/>
          <w:numId w:val="0"/>
        </w:numPr>
        <w:spacing w:after="240"/>
        <w:rPr>
          <w:rStyle w:val="biasaajaChar"/>
        </w:rPr>
      </w:pPr>
      <w:bookmarkStart w:id="39" w:name="_Toc43770721"/>
      <w:r w:rsidRPr="003B17C0">
        <w:rPr>
          <w:rStyle w:val="biasaajaChar"/>
        </w:rPr>
        <w:lastRenderedPageBreak/>
        <w:t>KODE SUMBER</w:t>
      </w:r>
      <w:bookmarkEnd w:id="39"/>
    </w:p>
    <w:p w14:paraId="7A367815" w14:textId="77777777" w:rsidR="00370CA9" w:rsidRDefault="00826E42">
      <w:pPr>
        <w:pStyle w:val="TableofFigures"/>
        <w:tabs>
          <w:tab w:val="right" w:leader="dot" w:pos="5830"/>
        </w:tabs>
        <w:rPr>
          <w:rFonts w:asciiTheme="minorHAnsi" w:eastAsiaTheme="minorEastAsia" w:hAnsiTheme="minorHAnsi" w:cstheme="minorBidi"/>
          <w:noProof/>
          <w:lang w:val="id-ID" w:eastAsia="ja-JP"/>
        </w:rPr>
      </w:pPr>
      <w:r w:rsidRPr="003B17C0">
        <w:rPr>
          <w:highlight w:val="yellow"/>
          <w:lang w:val="id-ID"/>
        </w:rPr>
        <w:fldChar w:fldCharType="begin"/>
      </w:r>
      <w:r w:rsidRPr="003B17C0">
        <w:rPr>
          <w:highlight w:val="yellow"/>
          <w:lang w:val="id-ID"/>
        </w:rPr>
        <w:instrText xml:space="preserve"> TOC \h \z \c "Kode Sumber" </w:instrText>
      </w:r>
      <w:r w:rsidRPr="003B17C0">
        <w:rPr>
          <w:highlight w:val="yellow"/>
          <w:lang w:val="id-ID"/>
        </w:rPr>
        <w:fldChar w:fldCharType="separate"/>
      </w:r>
      <w:hyperlink w:anchor="_Toc43683753" w:history="1">
        <w:r w:rsidR="00370CA9" w:rsidRPr="00A74128">
          <w:rPr>
            <w:rStyle w:val="Hyperlink"/>
            <w:b/>
            <w:bCs/>
            <w:noProof/>
          </w:rPr>
          <w:t>Kode Sumber 4.5</w:t>
        </w:r>
        <w:r w:rsidR="00370CA9" w:rsidRPr="00A74128">
          <w:rPr>
            <w:rStyle w:val="Hyperlink"/>
            <w:noProof/>
          </w:rPr>
          <w:t xml:space="preserve"> Inisialisasi kalman filter</w:t>
        </w:r>
        <w:r w:rsidR="00370CA9">
          <w:rPr>
            <w:noProof/>
            <w:webHidden/>
          </w:rPr>
          <w:tab/>
        </w:r>
        <w:r w:rsidR="00370CA9">
          <w:rPr>
            <w:noProof/>
            <w:webHidden/>
          </w:rPr>
          <w:fldChar w:fldCharType="begin"/>
        </w:r>
        <w:r w:rsidR="00370CA9">
          <w:rPr>
            <w:noProof/>
            <w:webHidden/>
          </w:rPr>
          <w:instrText xml:space="preserve"> PAGEREF _Toc43683753 \h </w:instrText>
        </w:r>
        <w:r w:rsidR="00370CA9">
          <w:rPr>
            <w:noProof/>
            <w:webHidden/>
          </w:rPr>
        </w:r>
        <w:r w:rsidR="00370CA9">
          <w:rPr>
            <w:noProof/>
            <w:webHidden/>
          </w:rPr>
          <w:fldChar w:fldCharType="separate"/>
        </w:r>
        <w:r w:rsidR="00370CA9">
          <w:rPr>
            <w:noProof/>
            <w:webHidden/>
          </w:rPr>
          <w:t>42</w:t>
        </w:r>
        <w:r w:rsidR="00370CA9">
          <w:rPr>
            <w:noProof/>
            <w:webHidden/>
          </w:rPr>
          <w:fldChar w:fldCharType="end"/>
        </w:r>
      </w:hyperlink>
    </w:p>
    <w:p w14:paraId="16A9C973"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4" w:history="1">
        <w:r w:rsidR="00370CA9" w:rsidRPr="00A74128">
          <w:rPr>
            <w:rStyle w:val="Hyperlink"/>
            <w:b/>
            <w:bCs/>
            <w:iCs/>
            <w:noProof/>
          </w:rPr>
          <w:t>Kode Sumber 4.6</w:t>
        </w:r>
        <w:r w:rsidR="00370CA9" w:rsidRPr="00A74128">
          <w:rPr>
            <w:rStyle w:val="Hyperlink"/>
            <w:iCs/>
            <w:noProof/>
          </w:rPr>
          <w:t xml:space="preserve"> Fungsi </w:t>
        </w:r>
        <w:r w:rsidR="00370CA9" w:rsidRPr="00A74128">
          <w:rPr>
            <w:rStyle w:val="Hyperlink"/>
            <w:i/>
            <w:iCs/>
            <w:noProof/>
          </w:rPr>
          <w:t>predict kalman filter</w:t>
        </w:r>
        <w:r w:rsidR="00370CA9">
          <w:rPr>
            <w:noProof/>
            <w:webHidden/>
          </w:rPr>
          <w:tab/>
        </w:r>
        <w:r w:rsidR="00370CA9">
          <w:rPr>
            <w:noProof/>
            <w:webHidden/>
          </w:rPr>
          <w:fldChar w:fldCharType="begin"/>
        </w:r>
        <w:r w:rsidR="00370CA9">
          <w:rPr>
            <w:noProof/>
            <w:webHidden/>
          </w:rPr>
          <w:instrText xml:space="preserve"> PAGEREF _Toc43683754 \h </w:instrText>
        </w:r>
        <w:r w:rsidR="00370CA9">
          <w:rPr>
            <w:noProof/>
            <w:webHidden/>
          </w:rPr>
        </w:r>
        <w:r w:rsidR="00370CA9">
          <w:rPr>
            <w:noProof/>
            <w:webHidden/>
          </w:rPr>
          <w:fldChar w:fldCharType="separate"/>
        </w:r>
        <w:r w:rsidR="00370CA9">
          <w:rPr>
            <w:noProof/>
            <w:webHidden/>
          </w:rPr>
          <w:t>43</w:t>
        </w:r>
        <w:r w:rsidR="00370CA9">
          <w:rPr>
            <w:noProof/>
            <w:webHidden/>
          </w:rPr>
          <w:fldChar w:fldCharType="end"/>
        </w:r>
      </w:hyperlink>
    </w:p>
    <w:p w14:paraId="0AA1F229"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5" w:history="1">
        <w:r w:rsidR="00370CA9" w:rsidRPr="00A74128">
          <w:rPr>
            <w:rStyle w:val="Hyperlink"/>
            <w:b/>
            <w:bCs/>
            <w:iCs/>
            <w:noProof/>
          </w:rPr>
          <w:t>Kode Sumber 4.7</w:t>
        </w:r>
        <w:r w:rsidR="00370CA9" w:rsidRPr="00A74128">
          <w:rPr>
            <w:rStyle w:val="Hyperlink"/>
            <w:iCs/>
            <w:noProof/>
          </w:rPr>
          <w:t xml:space="preserve"> Fungsi update </w:t>
        </w:r>
        <w:r w:rsidR="00370CA9" w:rsidRPr="00A74128">
          <w:rPr>
            <w:rStyle w:val="Hyperlink"/>
            <w:i/>
            <w:iCs/>
            <w:noProof/>
          </w:rPr>
          <w:t>kalman filter</w:t>
        </w:r>
        <w:r w:rsidR="00370CA9">
          <w:rPr>
            <w:noProof/>
            <w:webHidden/>
          </w:rPr>
          <w:tab/>
        </w:r>
        <w:r w:rsidR="00370CA9">
          <w:rPr>
            <w:noProof/>
            <w:webHidden/>
          </w:rPr>
          <w:fldChar w:fldCharType="begin"/>
        </w:r>
        <w:r w:rsidR="00370CA9">
          <w:rPr>
            <w:noProof/>
            <w:webHidden/>
          </w:rPr>
          <w:instrText xml:space="preserve"> PAGEREF _Toc43683755 \h </w:instrText>
        </w:r>
        <w:r w:rsidR="00370CA9">
          <w:rPr>
            <w:noProof/>
            <w:webHidden/>
          </w:rPr>
        </w:r>
        <w:r w:rsidR="00370CA9">
          <w:rPr>
            <w:noProof/>
            <w:webHidden/>
          </w:rPr>
          <w:fldChar w:fldCharType="separate"/>
        </w:r>
        <w:r w:rsidR="00370CA9">
          <w:rPr>
            <w:noProof/>
            <w:webHidden/>
          </w:rPr>
          <w:t>43</w:t>
        </w:r>
        <w:r w:rsidR="00370CA9">
          <w:rPr>
            <w:noProof/>
            <w:webHidden/>
          </w:rPr>
          <w:fldChar w:fldCharType="end"/>
        </w:r>
      </w:hyperlink>
    </w:p>
    <w:p w14:paraId="01D3B6E9"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6" w:history="1">
        <w:r w:rsidR="00370CA9" w:rsidRPr="00A74128">
          <w:rPr>
            <w:rStyle w:val="Hyperlink"/>
            <w:b/>
            <w:bCs/>
            <w:noProof/>
          </w:rPr>
          <w:t>Kode Sumber 4.2</w:t>
        </w:r>
        <w:r w:rsidR="00370CA9" w:rsidRPr="00A74128">
          <w:rPr>
            <w:rStyle w:val="Hyperlink"/>
            <w:noProof/>
          </w:rPr>
          <w:t xml:space="preserve"> Fungsi untuk mencari signal propagation constant</w:t>
        </w:r>
        <w:r w:rsidR="00370CA9">
          <w:rPr>
            <w:noProof/>
            <w:webHidden/>
          </w:rPr>
          <w:tab/>
        </w:r>
        <w:r w:rsidR="00370CA9">
          <w:rPr>
            <w:noProof/>
            <w:webHidden/>
          </w:rPr>
          <w:fldChar w:fldCharType="begin"/>
        </w:r>
        <w:r w:rsidR="00370CA9">
          <w:rPr>
            <w:noProof/>
            <w:webHidden/>
          </w:rPr>
          <w:instrText xml:space="preserve"> PAGEREF _Toc43683756 \h </w:instrText>
        </w:r>
        <w:r w:rsidR="00370CA9">
          <w:rPr>
            <w:noProof/>
            <w:webHidden/>
          </w:rPr>
        </w:r>
        <w:r w:rsidR="00370CA9">
          <w:rPr>
            <w:noProof/>
            <w:webHidden/>
          </w:rPr>
          <w:fldChar w:fldCharType="separate"/>
        </w:r>
        <w:r w:rsidR="00370CA9">
          <w:rPr>
            <w:noProof/>
            <w:webHidden/>
          </w:rPr>
          <w:t>44</w:t>
        </w:r>
        <w:r w:rsidR="00370CA9">
          <w:rPr>
            <w:noProof/>
            <w:webHidden/>
          </w:rPr>
          <w:fldChar w:fldCharType="end"/>
        </w:r>
      </w:hyperlink>
    </w:p>
    <w:p w14:paraId="321CBBF9"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7" w:history="1">
        <w:r w:rsidR="00370CA9" w:rsidRPr="00A74128">
          <w:rPr>
            <w:rStyle w:val="Hyperlink"/>
            <w:b/>
            <w:bCs/>
            <w:noProof/>
          </w:rPr>
          <w:t>Kode Sumber 4.3</w:t>
        </w:r>
        <w:r w:rsidR="00370CA9" w:rsidRPr="00A74128">
          <w:rPr>
            <w:rStyle w:val="Hyperlink"/>
            <w:noProof/>
          </w:rPr>
          <w:t xml:space="preserve"> Fungsi untuk mencari signal propagation constant</w:t>
        </w:r>
        <w:r w:rsidR="00370CA9">
          <w:rPr>
            <w:noProof/>
            <w:webHidden/>
          </w:rPr>
          <w:tab/>
        </w:r>
        <w:r w:rsidR="00370CA9">
          <w:rPr>
            <w:noProof/>
            <w:webHidden/>
          </w:rPr>
          <w:fldChar w:fldCharType="begin"/>
        </w:r>
        <w:r w:rsidR="00370CA9">
          <w:rPr>
            <w:noProof/>
            <w:webHidden/>
          </w:rPr>
          <w:instrText xml:space="preserve"> PAGEREF _Toc43683757 \h </w:instrText>
        </w:r>
        <w:r w:rsidR="00370CA9">
          <w:rPr>
            <w:noProof/>
            <w:webHidden/>
          </w:rPr>
        </w:r>
        <w:r w:rsidR="00370CA9">
          <w:rPr>
            <w:noProof/>
            <w:webHidden/>
          </w:rPr>
          <w:fldChar w:fldCharType="separate"/>
        </w:r>
        <w:r w:rsidR="00370CA9">
          <w:rPr>
            <w:noProof/>
            <w:webHidden/>
          </w:rPr>
          <w:t>44</w:t>
        </w:r>
        <w:r w:rsidR="00370CA9">
          <w:rPr>
            <w:noProof/>
            <w:webHidden/>
          </w:rPr>
          <w:fldChar w:fldCharType="end"/>
        </w:r>
      </w:hyperlink>
    </w:p>
    <w:p w14:paraId="13640333"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8" w:history="1">
        <w:r w:rsidR="00370CA9" w:rsidRPr="00A74128">
          <w:rPr>
            <w:rStyle w:val="Hyperlink"/>
            <w:b/>
            <w:bCs/>
            <w:noProof/>
          </w:rPr>
          <w:t>Kode Sumber 4.4</w:t>
        </w:r>
        <w:r w:rsidR="00370CA9" w:rsidRPr="00A74128">
          <w:rPr>
            <w:rStyle w:val="Hyperlink"/>
            <w:noProof/>
          </w:rPr>
          <w:t xml:space="preserve"> Fungsi trilateration</w:t>
        </w:r>
        <w:r w:rsidR="00370CA9">
          <w:rPr>
            <w:noProof/>
            <w:webHidden/>
          </w:rPr>
          <w:tab/>
        </w:r>
        <w:r w:rsidR="00370CA9">
          <w:rPr>
            <w:noProof/>
            <w:webHidden/>
          </w:rPr>
          <w:fldChar w:fldCharType="begin"/>
        </w:r>
        <w:r w:rsidR="00370CA9">
          <w:rPr>
            <w:noProof/>
            <w:webHidden/>
          </w:rPr>
          <w:instrText xml:space="preserve"> PAGEREF _Toc43683758 \h </w:instrText>
        </w:r>
        <w:r w:rsidR="00370CA9">
          <w:rPr>
            <w:noProof/>
            <w:webHidden/>
          </w:rPr>
        </w:r>
        <w:r w:rsidR="00370CA9">
          <w:rPr>
            <w:noProof/>
            <w:webHidden/>
          </w:rPr>
          <w:fldChar w:fldCharType="separate"/>
        </w:r>
        <w:r w:rsidR="00370CA9">
          <w:rPr>
            <w:noProof/>
            <w:webHidden/>
          </w:rPr>
          <w:t>45</w:t>
        </w:r>
        <w:r w:rsidR="00370CA9">
          <w:rPr>
            <w:noProof/>
            <w:webHidden/>
          </w:rPr>
          <w:fldChar w:fldCharType="end"/>
        </w:r>
      </w:hyperlink>
    </w:p>
    <w:p w14:paraId="7EDB676F"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59" w:history="1">
        <w:r w:rsidR="00370CA9" w:rsidRPr="00A74128">
          <w:rPr>
            <w:rStyle w:val="Hyperlink"/>
            <w:b/>
            <w:bCs/>
            <w:noProof/>
          </w:rPr>
          <w:t>Kode Sumber A.1</w:t>
        </w:r>
        <w:r w:rsidR="00370CA9" w:rsidRPr="00A74128">
          <w:rPr>
            <w:rStyle w:val="Hyperlink"/>
            <w:noProof/>
          </w:rPr>
          <w:t xml:space="preserve"> Class untuk mengambil sampel data RSSI (Android)</w:t>
        </w:r>
        <w:r w:rsidR="00370CA9">
          <w:rPr>
            <w:noProof/>
            <w:webHidden/>
          </w:rPr>
          <w:tab/>
        </w:r>
        <w:r w:rsidR="00370CA9">
          <w:rPr>
            <w:noProof/>
            <w:webHidden/>
          </w:rPr>
          <w:fldChar w:fldCharType="begin"/>
        </w:r>
        <w:r w:rsidR="00370CA9">
          <w:rPr>
            <w:noProof/>
            <w:webHidden/>
          </w:rPr>
          <w:instrText xml:space="preserve"> PAGEREF _Toc43683759 \h </w:instrText>
        </w:r>
        <w:r w:rsidR="00370CA9">
          <w:rPr>
            <w:noProof/>
            <w:webHidden/>
          </w:rPr>
        </w:r>
        <w:r w:rsidR="00370CA9">
          <w:rPr>
            <w:noProof/>
            <w:webHidden/>
          </w:rPr>
          <w:fldChar w:fldCharType="separate"/>
        </w:r>
        <w:r w:rsidR="00370CA9">
          <w:rPr>
            <w:noProof/>
            <w:webHidden/>
          </w:rPr>
          <w:t>66</w:t>
        </w:r>
        <w:r w:rsidR="00370CA9">
          <w:rPr>
            <w:noProof/>
            <w:webHidden/>
          </w:rPr>
          <w:fldChar w:fldCharType="end"/>
        </w:r>
      </w:hyperlink>
    </w:p>
    <w:p w14:paraId="421BF819"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60" w:history="1">
        <w:r w:rsidR="00370CA9" w:rsidRPr="00A74128">
          <w:rPr>
            <w:rStyle w:val="Hyperlink"/>
            <w:b/>
            <w:bCs/>
            <w:noProof/>
          </w:rPr>
          <w:t>Kode Sumber A.2</w:t>
        </w:r>
        <w:r w:rsidR="00370CA9" w:rsidRPr="00A74128">
          <w:rPr>
            <w:rStyle w:val="Hyperlink"/>
            <w:noProof/>
          </w:rPr>
          <w:t xml:space="preserve"> Kode sumber untuk menentukan konstan signal propagation model (python)</w:t>
        </w:r>
        <w:r w:rsidR="00370CA9">
          <w:rPr>
            <w:noProof/>
            <w:webHidden/>
          </w:rPr>
          <w:tab/>
        </w:r>
        <w:r w:rsidR="00370CA9">
          <w:rPr>
            <w:noProof/>
            <w:webHidden/>
          </w:rPr>
          <w:fldChar w:fldCharType="begin"/>
        </w:r>
        <w:r w:rsidR="00370CA9">
          <w:rPr>
            <w:noProof/>
            <w:webHidden/>
          </w:rPr>
          <w:instrText xml:space="preserve"> PAGEREF _Toc43683760 \h </w:instrText>
        </w:r>
        <w:r w:rsidR="00370CA9">
          <w:rPr>
            <w:noProof/>
            <w:webHidden/>
          </w:rPr>
        </w:r>
        <w:r w:rsidR="00370CA9">
          <w:rPr>
            <w:noProof/>
            <w:webHidden/>
          </w:rPr>
          <w:fldChar w:fldCharType="separate"/>
        </w:r>
        <w:r w:rsidR="00370CA9">
          <w:rPr>
            <w:noProof/>
            <w:webHidden/>
          </w:rPr>
          <w:t>72</w:t>
        </w:r>
        <w:r w:rsidR="00370CA9">
          <w:rPr>
            <w:noProof/>
            <w:webHidden/>
          </w:rPr>
          <w:fldChar w:fldCharType="end"/>
        </w:r>
      </w:hyperlink>
    </w:p>
    <w:p w14:paraId="4609AAC7"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61" w:history="1">
        <w:r w:rsidR="00370CA9" w:rsidRPr="00A74128">
          <w:rPr>
            <w:rStyle w:val="Hyperlink"/>
            <w:b/>
            <w:bCs/>
            <w:noProof/>
          </w:rPr>
          <w:t>Kode Sumber A.3</w:t>
        </w:r>
        <w:r w:rsidR="00370CA9" w:rsidRPr="00A74128">
          <w:rPr>
            <w:rStyle w:val="Hyperlink"/>
            <w:noProof/>
          </w:rPr>
          <w:t xml:space="preserve"> Kode sumber kalman filter (android)</w:t>
        </w:r>
        <w:r w:rsidR="00370CA9">
          <w:rPr>
            <w:noProof/>
            <w:webHidden/>
          </w:rPr>
          <w:tab/>
        </w:r>
        <w:r w:rsidR="00370CA9">
          <w:rPr>
            <w:noProof/>
            <w:webHidden/>
          </w:rPr>
          <w:fldChar w:fldCharType="begin"/>
        </w:r>
        <w:r w:rsidR="00370CA9">
          <w:rPr>
            <w:noProof/>
            <w:webHidden/>
          </w:rPr>
          <w:instrText xml:space="preserve"> PAGEREF _Toc43683761 \h </w:instrText>
        </w:r>
        <w:r w:rsidR="00370CA9">
          <w:rPr>
            <w:noProof/>
            <w:webHidden/>
          </w:rPr>
        </w:r>
        <w:r w:rsidR="00370CA9">
          <w:rPr>
            <w:noProof/>
            <w:webHidden/>
          </w:rPr>
          <w:fldChar w:fldCharType="separate"/>
        </w:r>
        <w:r w:rsidR="00370CA9">
          <w:rPr>
            <w:noProof/>
            <w:webHidden/>
          </w:rPr>
          <w:t>74</w:t>
        </w:r>
        <w:r w:rsidR="00370CA9">
          <w:rPr>
            <w:noProof/>
            <w:webHidden/>
          </w:rPr>
          <w:fldChar w:fldCharType="end"/>
        </w:r>
      </w:hyperlink>
    </w:p>
    <w:p w14:paraId="7BE96A02" w14:textId="77777777" w:rsidR="00370CA9" w:rsidRDefault="0068114F">
      <w:pPr>
        <w:pStyle w:val="TableofFigures"/>
        <w:tabs>
          <w:tab w:val="right" w:leader="dot" w:pos="5830"/>
        </w:tabs>
        <w:rPr>
          <w:rFonts w:asciiTheme="minorHAnsi" w:eastAsiaTheme="minorEastAsia" w:hAnsiTheme="minorHAnsi" w:cstheme="minorBidi"/>
          <w:noProof/>
          <w:lang w:val="id-ID" w:eastAsia="ja-JP"/>
        </w:rPr>
      </w:pPr>
      <w:hyperlink w:anchor="_Toc43683762" w:history="1">
        <w:r w:rsidR="00370CA9" w:rsidRPr="00A74128">
          <w:rPr>
            <w:rStyle w:val="Hyperlink"/>
            <w:b/>
            <w:bCs/>
            <w:noProof/>
          </w:rPr>
          <w:t>Kode Sumber A.3</w:t>
        </w:r>
        <w:r w:rsidR="00370CA9" w:rsidRPr="00A74128">
          <w:rPr>
            <w:rStyle w:val="Hyperlink"/>
            <w:noProof/>
          </w:rPr>
          <w:t xml:space="preserve"> Kode sumber untuk menentukan akurasi IPS</w:t>
        </w:r>
        <w:r w:rsidR="00370CA9">
          <w:rPr>
            <w:noProof/>
            <w:webHidden/>
          </w:rPr>
          <w:tab/>
        </w:r>
        <w:r w:rsidR="00370CA9">
          <w:rPr>
            <w:noProof/>
            <w:webHidden/>
          </w:rPr>
          <w:fldChar w:fldCharType="begin"/>
        </w:r>
        <w:r w:rsidR="00370CA9">
          <w:rPr>
            <w:noProof/>
            <w:webHidden/>
          </w:rPr>
          <w:instrText xml:space="preserve"> PAGEREF _Toc43683762 \h </w:instrText>
        </w:r>
        <w:r w:rsidR="00370CA9">
          <w:rPr>
            <w:noProof/>
            <w:webHidden/>
          </w:rPr>
        </w:r>
        <w:r w:rsidR="00370CA9">
          <w:rPr>
            <w:noProof/>
            <w:webHidden/>
          </w:rPr>
          <w:fldChar w:fldCharType="separate"/>
        </w:r>
        <w:r w:rsidR="00370CA9">
          <w:rPr>
            <w:noProof/>
            <w:webHidden/>
          </w:rPr>
          <w:t>78</w:t>
        </w:r>
        <w:r w:rsidR="00370CA9">
          <w:rPr>
            <w:noProof/>
            <w:webHidden/>
          </w:rPr>
          <w:fldChar w:fldCharType="end"/>
        </w:r>
      </w:hyperlink>
    </w:p>
    <w:p w14:paraId="502E67A7" w14:textId="4C2B3448" w:rsidR="009E774E" w:rsidRPr="003B17C0" w:rsidRDefault="00826E42" w:rsidP="009E774E">
      <w:pPr>
        <w:rPr>
          <w:rFonts w:ascii="Times New Roman" w:hAnsi="Times New Roman"/>
          <w:b/>
        </w:rPr>
      </w:pPr>
      <w:r w:rsidRPr="003B17C0">
        <w:rPr>
          <w:rFonts w:ascii="Times New Roman" w:hAnsi="Times New Roman"/>
          <w:highlight w:val="yellow"/>
          <w:lang w:val="id-ID"/>
        </w:rPr>
        <w:fldChar w:fldCharType="end"/>
      </w:r>
      <w:r w:rsidR="000D5D4C" w:rsidRPr="003B17C0">
        <w:rPr>
          <w:rFonts w:ascii="Times New Roman" w:hAnsi="Times New Roman"/>
          <w:lang w:val="id-ID"/>
        </w:rPr>
        <w:br w:type="page"/>
      </w:r>
      <w:r w:rsidR="009E774E" w:rsidRPr="003B17C0">
        <w:rPr>
          <w:rFonts w:ascii="Times New Roman" w:hAnsi="Times New Roman"/>
          <w:b/>
          <w:i/>
        </w:rPr>
        <w:lastRenderedPageBreak/>
        <w:t>(Halaman ini sengaja dikosongkan)</w:t>
      </w:r>
    </w:p>
    <w:p w14:paraId="0B9F0310" w14:textId="77777777" w:rsidR="00717F98" w:rsidRPr="003B17C0" w:rsidRDefault="00717F98">
      <w:pPr>
        <w:rPr>
          <w:rFonts w:ascii="Times New Roman" w:hAnsi="Times New Roman"/>
          <w:lang w:val="id-ID"/>
        </w:rPr>
      </w:pPr>
      <w:r w:rsidRPr="003B17C0">
        <w:rPr>
          <w:rFonts w:ascii="Times New Roman" w:hAnsi="Times New Roman"/>
          <w:lang w:val="id-ID"/>
        </w:rPr>
        <w:br w:type="page"/>
      </w:r>
    </w:p>
    <w:p w14:paraId="753DC0FE" w14:textId="77777777" w:rsidR="0093775C" w:rsidRPr="003B17C0" w:rsidRDefault="0093775C">
      <w:pPr>
        <w:pStyle w:val="Heading1"/>
        <w:ind w:hanging="567"/>
        <w:rPr>
          <w:lang w:val="id-ID"/>
        </w:rPr>
        <w:sectPr w:rsidR="0093775C" w:rsidRPr="003B17C0" w:rsidSect="00252219">
          <w:headerReference w:type="even" r:id="rId37"/>
          <w:headerReference w:type="default" r:id="rId38"/>
          <w:footerReference w:type="even" r:id="rId39"/>
          <w:footerReference w:type="default" r:id="rId40"/>
          <w:headerReference w:type="first" r:id="rId41"/>
          <w:footerReference w:type="first" r:id="rId42"/>
          <w:pgSz w:w="8392" w:h="11907"/>
          <w:pgMar w:top="1418" w:right="1134" w:bottom="1418" w:left="1418" w:header="709" w:footer="709" w:gutter="0"/>
          <w:pgNumType w:fmt="lowerRoman"/>
          <w:cols w:space="708"/>
          <w:docGrid w:linePitch="360"/>
        </w:sectPr>
      </w:pPr>
    </w:p>
    <w:p w14:paraId="5AD3CFE6" w14:textId="291066A0" w:rsidR="00E31DEC" w:rsidRPr="003B17C0" w:rsidRDefault="00E31DEC" w:rsidP="00506998">
      <w:pPr>
        <w:pStyle w:val="Heading1"/>
        <w:ind w:hanging="709"/>
        <w:rPr>
          <w:lang w:val="id-ID"/>
        </w:rPr>
      </w:pPr>
      <w:bookmarkStart w:id="40" w:name="_Toc43770722"/>
      <w:r w:rsidRPr="003B17C0">
        <w:rPr>
          <w:lang w:val="id-ID"/>
        </w:rPr>
        <w:lastRenderedPageBreak/>
        <w:t>BAB I</w:t>
      </w:r>
      <w:bookmarkStart w:id="41" w:name="_Toc263602515"/>
      <w:bookmarkStart w:id="42" w:name="_Toc297322779"/>
      <w:r w:rsidRPr="003B17C0">
        <w:rPr>
          <w:lang w:val="id-ID"/>
        </w:rPr>
        <w:t xml:space="preserve"> </w:t>
      </w:r>
      <w:r w:rsidRPr="003B17C0">
        <w:rPr>
          <w:lang w:val="id-ID"/>
        </w:rPr>
        <w:br/>
        <w:t>PENDAHULUAN</w:t>
      </w:r>
      <w:bookmarkEnd w:id="36"/>
      <w:bookmarkEnd w:id="37"/>
      <w:bookmarkEnd w:id="38"/>
      <w:bookmarkEnd w:id="40"/>
      <w:bookmarkEnd w:id="41"/>
      <w:bookmarkEnd w:id="42"/>
    </w:p>
    <w:p w14:paraId="526B2876" w14:textId="754857E2" w:rsidR="003F7BA6" w:rsidRPr="003B17C0" w:rsidRDefault="00656635" w:rsidP="00C834DC">
      <w:pPr>
        <w:pStyle w:val="Heading2"/>
        <w:spacing w:before="200"/>
        <w:ind w:left="567" w:hanging="567"/>
        <w:jc w:val="both"/>
        <w:rPr>
          <w:szCs w:val="22"/>
          <w:lang w:val="id-ID"/>
        </w:rPr>
      </w:pPr>
      <w:bookmarkStart w:id="43" w:name="_Toc358965453"/>
      <w:bookmarkStart w:id="44" w:name="_Toc365962974"/>
      <w:bookmarkStart w:id="45" w:name="_Toc371760990"/>
      <w:bookmarkStart w:id="46" w:name="_Toc371761133"/>
      <w:bookmarkStart w:id="47" w:name="_Toc377600073"/>
      <w:bookmarkStart w:id="48" w:name="_Toc480473688"/>
      <w:bookmarkStart w:id="49" w:name="_Toc43770723"/>
      <w:r w:rsidRPr="003B17C0">
        <w:rPr>
          <w:szCs w:val="22"/>
          <w:lang w:val="id-ID"/>
        </w:rPr>
        <w:t>Latar Belakang</w:t>
      </w:r>
      <w:bookmarkEnd w:id="43"/>
      <w:bookmarkEnd w:id="44"/>
      <w:bookmarkEnd w:id="45"/>
      <w:bookmarkEnd w:id="46"/>
      <w:bookmarkEnd w:id="47"/>
      <w:bookmarkEnd w:id="48"/>
      <w:bookmarkEnd w:id="49"/>
    </w:p>
    <w:p w14:paraId="73607268" w14:textId="77777777" w:rsidR="00CB5253" w:rsidRPr="003B17C0" w:rsidRDefault="00CB5253" w:rsidP="00CB5253">
      <w:pPr>
        <w:rPr>
          <w:rFonts w:ascii="Times New Roman" w:hAnsi="Times New Roman"/>
          <w:lang w:val="id-ID"/>
        </w:rPr>
      </w:pPr>
    </w:p>
    <w:p w14:paraId="7C0A19B8" w14:textId="67698C02" w:rsidR="00E57B04" w:rsidRPr="003B17C0" w:rsidRDefault="00485E70" w:rsidP="00E57B04">
      <w:pPr>
        <w:ind w:firstLine="567"/>
        <w:jc w:val="both"/>
        <w:rPr>
          <w:rFonts w:ascii="Times New Roman" w:hAnsi="Times New Roman"/>
          <w:lang w:eastAsia="ja-JP"/>
        </w:rPr>
      </w:pPr>
      <w:bookmarkStart w:id="50" w:name="_Toc480473689"/>
      <w:bookmarkStart w:id="51" w:name="_Toc358965456"/>
      <w:bookmarkStart w:id="52" w:name="_Toc365962977"/>
      <w:bookmarkStart w:id="53" w:name="_Toc371760993"/>
      <w:bookmarkStart w:id="54" w:name="_Toc371761136"/>
      <w:bookmarkStart w:id="55" w:name="_Toc377600076"/>
      <w:bookmarkStart w:id="56" w:name="_Toc358965454"/>
      <w:bookmarkStart w:id="57" w:name="_Toc365962975"/>
      <w:bookmarkStart w:id="58" w:name="_Toc371760991"/>
      <w:bookmarkStart w:id="59" w:name="_Toc371761134"/>
      <w:bookmarkStart w:id="60" w:name="_Toc377600074"/>
      <w:r>
        <w:rPr>
          <w:rFonts w:ascii="Times New Roman" w:hAnsi="Times New Roman"/>
          <w:lang w:eastAsia="ja-JP"/>
        </w:rPr>
        <w:t xml:space="preserve">Indoor Positioning System adalah sistem untuk memprediksi posisi saat ini seseorang atau obyek pada ruangan. </w:t>
      </w:r>
      <w:r w:rsidR="00E57B04" w:rsidRPr="003B17C0">
        <w:rPr>
          <w:rFonts w:ascii="Times New Roman" w:hAnsi="Times New Roman"/>
          <w:lang w:eastAsia="ja-JP"/>
        </w:rPr>
        <w:t xml:space="preserve">Ada banyak </w:t>
      </w:r>
      <w:proofErr w:type="gramStart"/>
      <w:r w:rsidR="00E57B04" w:rsidRPr="003B17C0">
        <w:rPr>
          <w:rFonts w:ascii="Times New Roman" w:hAnsi="Times New Roman"/>
          <w:lang w:eastAsia="ja-JP"/>
        </w:rPr>
        <w:t>cara</w:t>
      </w:r>
      <w:proofErr w:type="gramEnd"/>
      <w:r w:rsidR="00E57B04" w:rsidRPr="003B17C0">
        <w:rPr>
          <w:rFonts w:ascii="Times New Roman" w:hAnsi="Times New Roman"/>
          <w:lang w:eastAsia="ja-JP"/>
        </w:rPr>
        <w:t xml:space="preserve"> untuk </w:t>
      </w:r>
      <w:r>
        <w:rPr>
          <w:rFonts w:ascii="Times New Roman" w:hAnsi="Times New Roman"/>
          <w:lang w:eastAsia="ja-JP"/>
        </w:rPr>
        <w:t xml:space="preserve">menentukan </w:t>
      </w:r>
      <w:r w:rsidR="00E57B04" w:rsidRPr="003B17C0">
        <w:rPr>
          <w:rFonts w:ascii="Times New Roman" w:hAnsi="Times New Roman"/>
          <w:lang w:eastAsia="ja-JP"/>
        </w:rPr>
        <w:t xml:space="preserve">posisi, salah satunya adalah dengan </w:t>
      </w:r>
      <w:r>
        <w:rPr>
          <w:rFonts w:ascii="Times New Roman" w:hAnsi="Times New Roman"/>
          <w:lang w:eastAsia="ja-JP"/>
        </w:rPr>
        <w:t>trilateration</w:t>
      </w:r>
      <w:r w:rsidR="00E57B04" w:rsidRPr="003B17C0">
        <w:rPr>
          <w:rFonts w:ascii="Times New Roman" w:hAnsi="Times New Roman"/>
          <w:lang w:eastAsia="ja-JP"/>
        </w:rPr>
        <w:t xml:space="preserve"> dimana posisi suatu titik ditentukan oleh jarak titik tersebut kepada tiga titik lain</w:t>
      </w:r>
      <w:r>
        <w:rPr>
          <w:rFonts w:ascii="Times New Roman" w:hAnsi="Times New Roman"/>
          <w:lang w:eastAsia="ja-JP"/>
        </w:rPr>
        <w:t xml:space="preserve"> yang diketahui koordinatnya</w:t>
      </w:r>
      <w:r w:rsidR="00E57B04" w:rsidRPr="003B17C0">
        <w:rPr>
          <w:rFonts w:ascii="Times New Roman" w:hAnsi="Times New Roman"/>
          <w:lang w:eastAsia="ja-JP"/>
        </w:rPr>
        <w:t xml:space="preserve">. </w:t>
      </w:r>
    </w:p>
    <w:p w14:paraId="6D38B988" w14:textId="162E7F9C" w:rsidR="00C62705" w:rsidRPr="003B17C0" w:rsidRDefault="00E57B04" w:rsidP="00C62705">
      <w:pPr>
        <w:ind w:firstLine="567"/>
        <w:jc w:val="both"/>
        <w:rPr>
          <w:rFonts w:ascii="Times New Roman" w:hAnsi="Times New Roman"/>
          <w:lang w:eastAsia="ja-JP"/>
        </w:rPr>
      </w:pPr>
      <w:r w:rsidRPr="003B17C0">
        <w:rPr>
          <w:rFonts w:ascii="Times New Roman" w:hAnsi="Times New Roman"/>
          <w:lang w:eastAsia="ja-JP"/>
        </w:rPr>
        <w:t>Untuk mendapatkan jarak suatu perangkat dengan akses poin wifi dibutuhkan kekuatan sinyal dan frekuensi dari wifi itu sendiri yang terkadang tidak stabil yang akhirnya mempengaruhi akurasi dari posisi yang didapat.</w:t>
      </w:r>
      <w:r w:rsidR="00485E70">
        <w:rPr>
          <w:rFonts w:ascii="Times New Roman" w:hAnsi="Times New Roman"/>
          <w:lang w:eastAsia="ja-JP"/>
        </w:rPr>
        <w:t xml:space="preserve"> Terlebih lagi dengan reilateration yang menggunakan tiga jarak untuk mengestimasi posisi dimana kesalahan pada satu jarak dapat menghasilkan kesalahan estimasi yang signifikan.</w:t>
      </w:r>
    </w:p>
    <w:p w14:paraId="79F2FB85" w14:textId="2B283DA9" w:rsidR="00CA1F03" w:rsidRPr="00C62705" w:rsidRDefault="00C62705" w:rsidP="00E57B04">
      <w:pPr>
        <w:ind w:firstLine="567"/>
        <w:jc w:val="both"/>
        <w:rPr>
          <w:rFonts w:ascii="Times New Roman" w:hAnsi="Times New Roman"/>
          <w:lang w:eastAsia="ja-JP"/>
        </w:rPr>
      </w:pPr>
      <w:r>
        <w:rPr>
          <w:rFonts w:ascii="Times New Roman" w:hAnsi="Times New Roman"/>
          <w:lang w:eastAsia="ja-JP"/>
        </w:rPr>
        <w:t>Pada</w:t>
      </w:r>
      <w:r w:rsidR="00E57B04" w:rsidRPr="003B17C0">
        <w:rPr>
          <w:rFonts w:ascii="Times New Roman" w:hAnsi="Times New Roman"/>
          <w:lang w:eastAsia="ja-JP"/>
        </w:rPr>
        <w:t xml:space="preserve"> Tugas Ak</w:t>
      </w:r>
      <w:r>
        <w:rPr>
          <w:rFonts w:ascii="Times New Roman" w:hAnsi="Times New Roman"/>
          <w:lang w:eastAsia="ja-JP"/>
        </w:rPr>
        <w:t>h</w:t>
      </w:r>
      <w:r w:rsidR="00E57B04" w:rsidRPr="003B17C0">
        <w:rPr>
          <w:rFonts w:ascii="Times New Roman" w:hAnsi="Times New Roman"/>
          <w:lang w:eastAsia="ja-JP"/>
        </w:rPr>
        <w:t xml:space="preserve">ir ini </w:t>
      </w:r>
      <w:r>
        <w:rPr>
          <w:rFonts w:ascii="Times New Roman" w:hAnsi="Times New Roman"/>
          <w:lang w:eastAsia="ja-JP"/>
        </w:rPr>
        <w:t xml:space="preserve">digunakan </w:t>
      </w:r>
      <w:r>
        <w:rPr>
          <w:rFonts w:ascii="Times New Roman" w:hAnsi="Times New Roman"/>
          <w:i/>
          <w:lang w:eastAsia="ja-JP"/>
        </w:rPr>
        <w:t xml:space="preserve">kalman filter </w:t>
      </w:r>
      <w:r>
        <w:rPr>
          <w:rFonts w:ascii="Times New Roman" w:hAnsi="Times New Roman"/>
          <w:lang w:eastAsia="ja-JP"/>
        </w:rPr>
        <w:t>untuk mengurangi ketidak stabilan sinyal tersebut untuk menghasilkan estimasi posisi yang lebih akurat.</w:t>
      </w:r>
    </w:p>
    <w:p w14:paraId="47A4BA3B" w14:textId="3405E3CA" w:rsidR="001F3CFB" w:rsidRPr="003B17C0" w:rsidRDefault="001F3CFB" w:rsidP="00C834DC">
      <w:pPr>
        <w:pStyle w:val="Heading2"/>
        <w:spacing w:before="200"/>
        <w:ind w:left="567" w:hanging="567"/>
        <w:jc w:val="both"/>
        <w:rPr>
          <w:szCs w:val="22"/>
          <w:lang w:val="id-ID"/>
        </w:rPr>
      </w:pPr>
      <w:bookmarkStart w:id="61" w:name="_Toc43770724"/>
      <w:r w:rsidRPr="003B17C0">
        <w:rPr>
          <w:szCs w:val="22"/>
          <w:lang w:val="id-ID"/>
        </w:rPr>
        <w:t>Rumusan Masalah</w:t>
      </w:r>
      <w:bookmarkEnd w:id="50"/>
      <w:bookmarkEnd w:id="61"/>
    </w:p>
    <w:p w14:paraId="45FBEF00" w14:textId="77777777" w:rsidR="00A9380D" w:rsidRPr="003B17C0" w:rsidRDefault="00A9380D" w:rsidP="00602E08">
      <w:pPr>
        <w:ind w:firstLine="567"/>
        <w:jc w:val="both"/>
        <w:rPr>
          <w:rFonts w:ascii="Times New Roman" w:eastAsiaTheme="minorHAnsi" w:hAnsi="Times New Roman"/>
          <w:lang w:val="id-ID"/>
        </w:rPr>
      </w:pPr>
      <w:bookmarkStart w:id="62" w:name="_Hlk501134920"/>
      <w:r w:rsidRPr="003B17C0">
        <w:rPr>
          <w:rFonts w:ascii="Times New Roman" w:hAnsi="Times New Roman"/>
        </w:rPr>
        <w:t>Rumusan masalah yang diangkat dalam tugas akhir ini dapat dipaparkan sebagai berikut:</w:t>
      </w:r>
    </w:p>
    <w:p w14:paraId="0E5202FA" w14:textId="39BBB34C" w:rsidR="00E57B04" w:rsidRDefault="00E57B04" w:rsidP="00E57B04">
      <w:pPr>
        <w:pStyle w:val="ListParagraph"/>
        <w:numPr>
          <w:ilvl w:val="0"/>
          <w:numId w:val="3"/>
        </w:numPr>
        <w:ind w:left="360"/>
        <w:jc w:val="both"/>
        <w:rPr>
          <w:rFonts w:ascii="Times New Roman" w:hAnsi="Times New Roman"/>
        </w:rPr>
      </w:pPr>
      <w:r w:rsidRPr="003B17C0">
        <w:rPr>
          <w:rFonts w:ascii="Times New Roman" w:hAnsi="Times New Roman"/>
        </w:rPr>
        <w:t xml:space="preserve">Bagaimana jarak </w:t>
      </w:r>
      <w:r w:rsidR="00587F3F">
        <w:rPr>
          <w:rFonts w:ascii="Times New Roman" w:hAnsi="Times New Roman"/>
        </w:rPr>
        <w:t>dari</w:t>
      </w:r>
      <w:r w:rsidRPr="003B17C0">
        <w:rPr>
          <w:rFonts w:ascii="Times New Roman" w:hAnsi="Times New Roman"/>
        </w:rPr>
        <w:t xml:space="preserve"> akses poin wifi</w:t>
      </w:r>
      <w:r w:rsidR="00587F3F">
        <w:rPr>
          <w:rFonts w:ascii="Times New Roman" w:hAnsi="Times New Roman"/>
        </w:rPr>
        <w:t xml:space="preserve"> ke anroid</w:t>
      </w:r>
      <w:r w:rsidRPr="003B17C0">
        <w:rPr>
          <w:rFonts w:ascii="Times New Roman" w:hAnsi="Times New Roman"/>
        </w:rPr>
        <w:t>?</w:t>
      </w:r>
    </w:p>
    <w:p w14:paraId="70DA35AF" w14:textId="3C506F87" w:rsidR="00587F3F" w:rsidRDefault="00587F3F" w:rsidP="00E57B04">
      <w:pPr>
        <w:pStyle w:val="ListParagraph"/>
        <w:numPr>
          <w:ilvl w:val="0"/>
          <w:numId w:val="3"/>
        </w:numPr>
        <w:ind w:left="360"/>
        <w:jc w:val="both"/>
        <w:rPr>
          <w:rFonts w:ascii="Times New Roman" w:hAnsi="Times New Roman"/>
        </w:rPr>
      </w:pPr>
      <w:r>
        <w:rPr>
          <w:rFonts w:ascii="Times New Roman" w:hAnsi="Times New Roman"/>
        </w:rPr>
        <w:t xml:space="preserve">Bagaimana </w:t>
      </w:r>
      <w:proofErr w:type="gramStart"/>
      <w:r>
        <w:rPr>
          <w:rFonts w:ascii="Times New Roman" w:hAnsi="Times New Roman"/>
        </w:rPr>
        <w:t>cara</w:t>
      </w:r>
      <w:proofErr w:type="gramEnd"/>
      <w:r>
        <w:rPr>
          <w:rFonts w:ascii="Times New Roman" w:hAnsi="Times New Roman"/>
        </w:rPr>
        <w:t xml:space="preserve"> mendapatkan kekuatan sinyal yang stabil?</w:t>
      </w:r>
    </w:p>
    <w:p w14:paraId="27713023" w14:textId="74E9C49D" w:rsidR="00587F3F" w:rsidRPr="003B17C0" w:rsidRDefault="00587F3F" w:rsidP="00E57B04">
      <w:pPr>
        <w:pStyle w:val="ListParagraph"/>
        <w:numPr>
          <w:ilvl w:val="0"/>
          <w:numId w:val="3"/>
        </w:numPr>
        <w:ind w:left="360"/>
        <w:jc w:val="both"/>
        <w:rPr>
          <w:rFonts w:ascii="Times New Roman" w:hAnsi="Times New Roman"/>
        </w:rPr>
      </w:pPr>
      <w:r>
        <w:rPr>
          <w:rFonts w:ascii="Times New Roman" w:hAnsi="Times New Roman"/>
        </w:rPr>
        <w:t xml:space="preserve">Bagaimana </w:t>
      </w:r>
      <w:proofErr w:type="gramStart"/>
      <w:r>
        <w:rPr>
          <w:rFonts w:ascii="Times New Roman" w:hAnsi="Times New Roman"/>
        </w:rPr>
        <w:t>cara</w:t>
      </w:r>
      <w:proofErr w:type="gramEnd"/>
      <w:r>
        <w:rPr>
          <w:rFonts w:ascii="Times New Roman" w:hAnsi="Times New Roman"/>
        </w:rPr>
        <w:t xml:space="preserve"> mendapatkan posisi android berdasarkan jarak dari titik akses poin yang diketahui?</w:t>
      </w:r>
    </w:p>
    <w:p w14:paraId="1B643A38" w14:textId="1EEC4039" w:rsidR="00BB1089" w:rsidRPr="003B17C0" w:rsidRDefault="001F3CFB" w:rsidP="00C834DC">
      <w:pPr>
        <w:pStyle w:val="Heading2"/>
        <w:spacing w:before="200"/>
        <w:ind w:left="567" w:hanging="567"/>
        <w:jc w:val="both"/>
        <w:rPr>
          <w:szCs w:val="22"/>
          <w:lang w:val="id-ID"/>
        </w:rPr>
      </w:pPr>
      <w:bookmarkStart w:id="63" w:name="_Toc358965455"/>
      <w:bookmarkStart w:id="64" w:name="_Toc365962976"/>
      <w:bookmarkStart w:id="65" w:name="_Toc371760992"/>
      <w:bookmarkStart w:id="66" w:name="_Toc371761135"/>
      <w:bookmarkStart w:id="67" w:name="_Toc377600075"/>
      <w:bookmarkStart w:id="68" w:name="_Toc480473690"/>
      <w:bookmarkStart w:id="69" w:name="_Toc43770725"/>
      <w:bookmarkEnd w:id="62"/>
      <w:r w:rsidRPr="003B17C0">
        <w:rPr>
          <w:szCs w:val="22"/>
          <w:lang w:val="id-ID"/>
        </w:rPr>
        <w:t xml:space="preserve">Batasan </w:t>
      </w:r>
      <w:bookmarkEnd w:id="63"/>
      <w:bookmarkEnd w:id="64"/>
      <w:bookmarkEnd w:id="65"/>
      <w:bookmarkEnd w:id="66"/>
      <w:bookmarkEnd w:id="67"/>
      <w:r w:rsidRPr="003B17C0">
        <w:rPr>
          <w:szCs w:val="22"/>
          <w:lang w:val="id-ID"/>
        </w:rPr>
        <w:t>Permasalahan</w:t>
      </w:r>
      <w:bookmarkEnd w:id="68"/>
      <w:bookmarkEnd w:id="69"/>
    </w:p>
    <w:p w14:paraId="6C38922A" w14:textId="13AAB707" w:rsidR="00A9380D" w:rsidRPr="003B17C0" w:rsidRDefault="00A9380D" w:rsidP="00C834DC">
      <w:pPr>
        <w:ind w:firstLine="567"/>
        <w:jc w:val="both"/>
        <w:rPr>
          <w:rFonts w:ascii="Times New Roman" w:eastAsiaTheme="minorHAnsi" w:hAnsi="Times New Roman"/>
          <w:lang w:val="id-ID"/>
        </w:rPr>
      </w:pPr>
      <w:r w:rsidRPr="003B17C0">
        <w:rPr>
          <w:rFonts w:ascii="Times New Roman" w:hAnsi="Times New Roman"/>
        </w:rPr>
        <w:t>Berdasarkan</w:t>
      </w:r>
      <w:r w:rsidRPr="003B17C0">
        <w:rPr>
          <w:rFonts w:ascii="Times New Roman" w:hAnsi="Times New Roman"/>
          <w:spacing w:val="9"/>
        </w:rPr>
        <w:t xml:space="preserve"> </w:t>
      </w:r>
      <w:r w:rsidRPr="003B17C0">
        <w:rPr>
          <w:rFonts w:ascii="Times New Roman" w:hAnsi="Times New Roman"/>
        </w:rPr>
        <w:t>masalah</w:t>
      </w:r>
      <w:r w:rsidRPr="003B17C0">
        <w:rPr>
          <w:rFonts w:ascii="Times New Roman" w:hAnsi="Times New Roman"/>
          <w:spacing w:val="15"/>
        </w:rPr>
        <w:t xml:space="preserve"> </w:t>
      </w:r>
      <w:r w:rsidRPr="003B17C0">
        <w:rPr>
          <w:rFonts w:ascii="Times New Roman" w:hAnsi="Times New Roman"/>
        </w:rPr>
        <w:t>yang</w:t>
      </w:r>
      <w:r w:rsidRPr="003B17C0">
        <w:rPr>
          <w:rFonts w:ascii="Times New Roman" w:hAnsi="Times New Roman"/>
          <w:spacing w:val="9"/>
        </w:rPr>
        <w:t xml:space="preserve"> </w:t>
      </w:r>
      <w:r w:rsidRPr="003B17C0">
        <w:rPr>
          <w:rFonts w:ascii="Times New Roman" w:hAnsi="Times New Roman"/>
        </w:rPr>
        <w:t>diuraikan</w:t>
      </w:r>
      <w:r w:rsidRPr="003B17C0">
        <w:rPr>
          <w:rFonts w:ascii="Times New Roman" w:hAnsi="Times New Roman"/>
          <w:spacing w:val="8"/>
        </w:rPr>
        <w:t xml:space="preserve"> </w:t>
      </w:r>
      <w:r w:rsidRPr="003B17C0">
        <w:rPr>
          <w:rFonts w:ascii="Times New Roman" w:hAnsi="Times New Roman"/>
        </w:rPr>
        <w:t>oleh</w:t>
      </w:r>
      <w:r w:rsidRPr="003B17C0">
        <w:rPr>
          <w:rFonts w:ascii="Times New Roman" w:hAnsi="Times New Roman"/>
          <w:spacing w:val="8"/>
        </w:rPr>
        <w:t xml:space="preserve"> </w:t>
      </w:r>
      <w:r w:rsidRPr="003B17C0">
        <w:rPr>
          <w:rFonts w:ascii="Times New Roman" w:hAnsi="Times New Roman"/>
        </w:rPr>
        <w:t>penulis,</w:t>
      </w:r>
      <w:r w:rsidRPr="003B17C0">
        <w:rPr>
          <w:rFonts w:ascii="Times New Roman" w:hAnsi="Times New Roman"/>
          <w:spacing w:val="9"/>
        </w:rPr>
        <w:t xml:space="preserve"> </w:t>
      </w:r>
      <w:r w:rsidRPr="003B17C0">
        <w:rPr>
          <w:rFonts w:ascii="Times New Roman" w:hAnsi="Times New Roman"/>
        </w:rPr>
        <w:t>maka</w:t>
      </w:r>
      <w:r w:rsidRPr="003B17C0">
        <w:rPr>
          <w:rFonts w:ascii="Times New Roman" w:hAnsi="Times New Roman"/>
          <w:spacing w:val="7"/>
        </w:rPr>
        <w:t xml:space="preserve"> </w:t>
      </w:r>
      <w:r w:rsidRPr="003B17C0">
        <w:rPr>
          <w:rFonts w:ascii="Times New Roman" w:hAnsi="Times New Roman"/>
        </w:rPr>
        <w:t>batasan</w:t>
      </w:r>
      <w:r w:rsidRPr="003B17C0">
        <w:rPr>
          <w:rFonts w:ascii="Times New Roman" w:hAnsi="Times New Roman"/>
          <w:spacing w:val="9"/>
        </w:rPr>
        <w:t xml:space="preserve"> </w:t>
      </w:r>
      <w:r w:rsidRPr="003B17C0">
        <w:rPr>
          <w:rFonts w:ascii="Times New Roman" w:hAnsi="Times New Roman"/>
        </w:rPr>
        <w:t>masalah</w:t>
      </w:r>
      <w:r w:rsidRPr="003B17C0">
        <w:rPr>
          <w:rFonts w:ascii="Times New Roman" w:hAnsi="Times New Roman"/>
          <w:spacing w:val="11"/>
        </w:rPr>
        <w:t xml:space="preserve"> </w:t>
      </w:r>
      <w:r w:rsidRPr="003B17C0">
        <w:rPr>
          <w:rFonts w:ascii="Times New Roman" w:hAnsi="Times New Roman"/>
        </w:rPr>
        <w:t>pada</w:t>
      </w:r>
      <w:r w:rsidRPr="003B17C0">
        <w:rPr>
          <w:rFonts w:ascii="Times New Roman" w:hAnsi="Times New Roman"/>
          <w:spacing w:val="57"/>
        </w:rPr>
        <w:t xml:space="preserve"> </w:t>
      </w:r>
      <w:r w:rsidR="00761E58" w:rsidRPr="003B17C0">
        <w:rPr>
          <w:rFonts w:ascii="Times New Roman" w:hAnsi="Times New Roman"/>
        </w:rPr>
        <w:t xml:space="preserve">tugas akhir </w:t>
      </w:r>
      <w:r w:rsidRPr="003B17C0">
        <w:rPr>
          <w:rFonts w:ascii="Times New Roman" w:hAnsi="Times New Roman"/>
        </w:rPr>
        <w:t>ini adalah:</w:t>
      </w:r>
    </w:p>
    <w:p w14:paraId="3C026CDD" w14:textId="77777777" w:rsidR="00E57B04" w:rsidRPr="003B17C0" w:rsidRDefault="00E57B04" w:rsidP="00E57B04">
      <w:pPr>
        <w:pStyle w:val="BodyText"/>
        <w:numPr>
          <w:ilvl w:val="1"/>
          <w:numId w:val="5"/>
        </w:numPr>
        <w:ind w:left="360" w:right="115"/>
        <w:jc w:val="both"/>
        <w:rPr>
          <w:rFonts w:cs="Times New Roman"/>
          <w:sz w:val="22"/>
          <w:szCs w:val="22"/>
          <w:lang w:val="en-US"/>
        </w:rPr>
      </w:pPr>
      <w:r w:rsidRPr="003B17C0">
        <w:rPr>
          <w:rFonts w:cs="Times New Roman"/>
          <w:sz w:val="22"/>
          <w:szCs w:val="22"/>
          <w:lang w:val="en-US"/>
        </w:rPr>
        <w:t>Menggunakan android sebagai perangkat untuk menerima kekuatan sinyal wifi.</w:t>
      </w:r>
    </w:p>
    <w:p w14:paraId="4ADE0E49" w14:textId="31512DF0" w:rsidR="00E57B04" w:rsidRPr="003B17C0" w:rsidRDefault="00280119" w:rsidP="00E57B04">
      <w:pPr>
        <w:pStyle w:val="BodyText"/>
        <w:numPr>
          <w:ilvl w:val="1"/>
          <w:numId w:val="5"/>
        </w:numPr>
        <w:ind w:left="360" w:right="115"/>
        <w:jc w:val="both"/>
        <w:rPr>
          <w:rFonts w:cs="Times New Roman"/>
          <w:sz w:val="22"/>
          <w:szCs w:val="22"/>
          <w:lang w:val="en-US"/>
        </w:rPr>
      </w:pPr>
      <w:r>
        <w:rPr>
          <w:rFonts w:cs="Times New Roman"/>
          <w:sz w:val="22"/>
          <w:szCs w:val="22"/>
          <w:lang w:val="en-US"/>
        </w:rPr>
        <w:t>Menggunakan router sebagai pemancar sinyal wifi.</w:t>
      </w:r>
    </w:p>
    <w:p w14:paraId="2ABE3B29" w14:textId="7DA54756" w:rsidR="003F7BA6" w:rsidRPr="003B17C0" w:rsidRDefault="00852E16" w:rsidP="00C834DC">
      <w:pPr>
        <w:pStyle w:val="Heading2"/>
        <w:spacing w:before="200"/>
        <w:ind w:left="567" w:hanging="567"/>
        <w:jc w:val="both"/>
        <w:rPr>
          <w:szCs w:val="22"/>
          <w:lang w:val="id-ID"/>
        </w:rPr>
      </w:pPr>
      <w:bookmarkStart w:id="70" w:name="_Toc480473691"/>
      <w:bookmarkStart w:id="71" w:name="_Toc43770726"/>
      <w:r w:rsidRPr="003B17C0">
        <w:rPr>
          <w:szCs w:val="22"/>
          <w:lang w:val="id-ID"/>
        </w:rPr>
        <w:lastRenderedPageBreak/>
        <w:t>Tujuan</w:t>
      </w:r>
      <w:bookmarkEnd w:id="51"/>
      <w:bookmarkEnd w:id="52"/>
      <w:bookmarkEnd w:id="53"/>
      <w:bookmarkEnd w:id="54"/>
      <w:bookmarkEnd w:id="55"/>
      <w:bookmarkEnd w:id="70"/>
      <w:bookmarkEnd w:id="71"/>
    </w:p>
    <w:p w14:paraId="312013EC" w14:textId="77777777" w:rsidR="00CE64BF" w:rsidRPr="003B17C0" w:rsidRDefault="00971D13" w:rsidP="00CE64BF">
      <w:pPr>
        <w:ind w:firstLine="567"/>
        <w:jc w:val="both"/>
        <w:rPr>
          <w:rFonts w:ascii="Times New Roman" w:hAnsi="Times New Roman"/>
        </w:rPr>
      </w:pPr>
      <w:r w:rsidRPr="003B17C0">
        <w:rPr>
          <w:rFonts w:ascii="Times New Roman" w:hAnsi="Times New Roman"/>
        </w:rPr>
        <w:t xml:space="preserve">Tujuan dari pembuatan </w:t>
      </w:r>
      <w:r w:rsidR="00761E58" w:rsidRPr="003B17C0">
        <w:rPr>
          <w:rFonts w:ascii="Times New Roman" w:hAnsi="Times New Roman"/>
        </w:rPr>
        <w:t>tugas akhir</w:t>
      </w:r>
      <w:r w:rsidRPr="003B17C0">
        <w:rPr>
          <w:rFonts w:ascii="Times New Roman" w:hAnsi="Times New Roman"/>
        </w:rPr>
        <w:t xml:space="preserve"> ini adalah </w:t>
      </w:r>
      <w:r w:rsidR="00B25834" w:rsidRPr="003B17C0">
        <w:rPr>
          <w:rFonts w:ascii="Times New Roman" w:hAnsi="Times New Roman"/>
        </w:rPr>
        <w:t>sebagai berikut:</w:t>
      </w:r>
    </w:p>
    <w:p w14:paraId="5EAA8D01" w14:textId="1845304F" w:rsidR="00E57B04" w:rsidRPr="00280119" w:rsidRDefault="00E57B04" w:rsidP="00280119">
      <w:pPr>
        <w:pStyle w:val="ListParagraph"/>
        <w:numPr>
          <w:ilvl w:val="0"/>
          <w:numId w:val="15"/>
        </w:numPr>
        <w:ind w:left="360"/>
        <w:jc w:val="left"/>
        <w:rPr>
          <w:rFonts w:ascii="Times New Roman" w:hAnsi="Times New Roman"/>
        </w:rPr>
      </w:pPr>
      <w:r w:rsidRPr="003B17C0">
        <w:rPr>
          <w:rFonts w:ascii="Times New Roman" w:hAnsi="Times New Roman"/>
        </w:rPr>
        <w:t xml:space="preserve">Meningkatkan akurasi Indoor Positioning System dengan </w:t>
      </w:r>
      <w:r w:rsidR="00280119" w:rsidRPr="00280119">
        <w:rPr>
          <w:rFonts w:ascii="Times New Roman" w:hAnsi="Times New Roman"/>
          <w:i/>
        </w:rPr>
        <w:t>Kalman filter</w:t>
      </w:r>
      <w:r w:rsidRPr="003B17C0">
        <w:rPr>
          <w:rFonts w:ascii="Times New Roman" w:hAnsi="Times New Roman"/>
        </w:rPr>
        <w:t>.</w:t>
      </w:r>
    </w:p>
    <w:p w14:paraId="5EF04CC3" w14:textId="213DE9B2" w:rsidR="003F7BA6" w:rsidRPr="003B17C0" w:rsidRDefault="00852E16" w:rsidP="00C834DC">
      <w:pPr>
        <w:pStyle w:val="Heading2"/>
        <w:spacing w:before="240"/>
        <w:ind w:left="567" w:hanging="567"/>
        <w:jc w:val="both"/>
        <w:rPr>
          <w:szCs w:val="22"/>
          <w:lang w:val="id-ID"/>
        </w:rPr>
      </w:pPr>
      <w:bookmarkStart w:id="72" w:name="_Toc480473692"/>
      <w:bookmarkStart w:id="73" w:name="_Toc43770727"/>
      <w:r w:rsidRPr="003B17C0">
        <w:rPr>
          <w:szCs w:val="22"/>
          <w:lang w:val="id-ID"/>
        </w:rPr>
        <w:t>Manfaat</w:t>
      </w:r>
      <w:bookmarkEnd w:id="72"/>
      <w:bookmarkEnd w:id="73"/>
    </w:p>
    <w:p w14:paraId="42345303" w14:textId="0678B1EB" w:rsidR="00C92DEC" w:rsidRPr="003B17C0" w:rsidRDefault="00971D13" w:rsidP="00602E08">
      <w:pPr>
        <w:spacing w:after="240"/>
        <w:ind w:firstLine="567"/>
        <w:jc w:val="both"/>
        <w:rPr>
          <w:rFonts w:ascii="Times New Roman" w:hAnsi="Times New Roman"/>
          <w:lang w:val="id-ID"/>
        </w:rPr>
      </w:pPr>
      <w:r w:rsidRPr="003B17C0">
        <w:rPr>
          <w:rFonts w:ascii="Times New Roman" w:hAnsi="Times New Roman"/>
          <w:spacing w:val="-1"/>
          <w:lang w:val="id-ID"/>
        </w:rPr>
        <w:t xml:space="preserve">Manfaat yang diperoleh dari pengerjaan </w:t>
      </w:r>
      <w:r w:rsidR="00761E58" w:rsidRPr="003B17C0">
        <w:rPr>
          <w:rFonts w:ascii="Times New Roman" w:hAnsi="Times New Roman"/>
          <w:spacing w:val="-1"/>
          <w:lang w:val="id-ID"/>
        </w:rPr>
        <w:t>tugas akhir</w:t>
      </w:r>
      <w:r w:rsidRPr="003B17C0">
        <w:rPr>
          <w:rFonts w:ascii="Times New Roman" w:hAnsi="Times New Roman"/>
          <w:spacing w:val="-1"/>
          <w:lang w:val="id-ID"/>
        </w:rPr>
        <w:t xml:space="preserve"> ini</w:t>
      </w:r>
      <w:r w:rsidR="00C834DC" w:rsidRPr="003B17C0">
        <w:rPr>
          <w:rFonts w:ascii="Times New Roman" w:hAnsi="Times New Roman"/>
          <w:spacing w:val="-1"/>
          <w:lang w:val="id-ID"/>
        </w:rPr>
        <w:t xml:space="preserve"> </w:t>
      </w:r>
      <w:r w:rsidRPr="003B17C0">
        <w:rPr>
          <w:rFonts w:ascii="Times New Roman" w:hAnsi="Times New Roman"/>
          <w:spacing w:val="-1"/>
          <w:lang w:val="id-ID"/>
        </w:rPr>
        <w:t xml:space="preserve">adalah </w:t>
      </w:r>
      <w:bookmarkStart w:id="74" w:name="_Hlk515280402"/>
      <w:r w:rsidR="00EC3EFF" w:rsidRPr="003B17C0">
        <w:rPr>
          <w:rFonts w:ascii="Times New Roman" w:hAnsi="Times New Roman"/>
          <w:spacing w:val="-1"/>
          <w:lang w:val="id-ID"/>
        </w:rPr>
        <w:t xml:space="preserve">menghasilkan </w:t>
      </w:r>
      <w:bookmarkEnd w:id="74"/>
      <w:r w:rsidR="004D1BFE" w:rsidRPr="003B17C0">
        <w:rPr>
          <w:rFonts w:ascii="Times New Roman" w:hAnsi="Times New Roman"/>
          <w:spacing w:val="-1"/>
        </w:rPr>
        <w:t xml:space="preserve">peningkatan akurasi </w:t>
      </w:r>
      <w:r w:rsidR="004D1BFE" w:rsidRPr="003B17C0">
        <w:rPr>
          <w:rFonts w:ascii="Times New Roman" w:hAnsi="Times New Roman"/>
          <w:i/>
          <w:spacing w:val="-1"/>
        </w:rPr>
        <w:t>indoor positioning system</w:t>
      </w:r>
      <w:r w:rsidR="004D1BFE" w:rsidRPr="003B17C0">
        <w:rPr>
          <w:rFonts w:ascii="Times New Roman" w:hAnsi="Times New Roman"/>
          <w:spacing w:val="-1"/>
        </w:rPr>
        <w:t xml:space="preserve"> berbasis </w:t>
      </w:r>
      <w:r w:rsidR="00280119" w:rsidRPr="00280119">
        <w:rPr>
          <w:rFonts w:ascii="Times New Roman" w:hAnsi="Times New Roman"/>
          <w:i/>
          <w:spacing w:val="-1"/>
        </w:rPr>
        <w:t>trilateration</w:t>
      </w:r>
      <w:r w:rsidR="004D1BFE" w:rsidRPr="003B17C0">
        <w:rPr>
          <w:rFonts w:ascii="Times New Roman" w:hAnsi="Times New Roman"/>
          <w:spacing w:val="-1"/>
        </w:rPr>
        <w:t xml:space="preserve"> dengan </w:t>
      </w:r>
      <w:r w:rsidR="00280119" w:rsidRPr="00280119">
        <w:rPr>
          <w:rFonts w:ascii="Times New Roman" w:hAnsi="Times New Roman"/>
          <w:i/>
          <w:spacing w:val="-1"/>
        </w:rPr>
        <w:t>kalman filtering</w:t>
      </w:r>
    </w:p>
    <w:p w14:paraId="2A3034C8" w14:textId="2FB8385E" w:rsidR="00E31DEC" w:rsidRPr="003B17C0" w:rsidRDefault="00656635" w:rsidP="00C834DC">
      <w:pPr>
        <w:pStyle w:val="Heading2"/>
        <w:spacing w:before="240"/>
        <w:ind w:left="567" w:hanging="567"/>
        <w:jc w:val="both"/>
        <w:rPr>
          <w:szCs w:val="22"/>
          <w:lang w:val="id-ID"/>
        </w:rPr>
      </w:pPr>
      <w:bookmarkStart w:id="75" w:name="_Toc358965457"/>
      <w:bookmarkStart w:id="76" w:name="_Toc365962978"/>
      <w:bookmarkStart w:id="77" w:name="_Toc371760994"/>
      <w:bookmarkStart w:id="78" w:name="_Toc371761137"/>
      <w:bookmarkStart w:id="79" w:name="_Toc377600077"/>
      <w:bookmarkStart w:id="80" w:name="_Toc480473693"/>
      <w:bookmarkStart w:id="81" w:name="_Toc43770728"/>
      <w:bookmarkEnd w:id="56"/>
      <w:bookmarkEnd w:id="57"/>
      <w:bookmarkEnd w:id="58"/>
      <w:bookmarkEnd w:id="59"/>
      <w:bookmarkEnd w:id="60"/>
      <w:r w:rsidRPr="003B17C0">
        <w:rPr>
          <w:szCs w:val="22"/>
          <w:lang w:val="id-ID"/>
        </w:rPr>
        <w:t>Metodologi</w:t>
      </w:r>
      <w:bookmarkEnd w:id="75"/>
      <w:bookmarkEnd w:id="76"/>
      <w:bookmarkEnd w:id="77"/>
      <w:bookmarkEnd w:id="78"/>
      <w:bookmarkEnd w:id="79"/>
      <w:bookmarkEnd w:id="80"/>
      <w:bookmarkEnd w:id="81"/>
    </w:p>
    <w:p w14:paraId="561A0330" w14:textId="6FCC9FE0" w:rsidR="00E31DEC" w:rsidRPr="003B17C0" w:rsidRDefault="00656635" w:rsidP="00C834DC">
      <w:pPr>
        <w:spacing w:after="240"/>
        <w:ind w:firstLine="567"/>
        <w:jc w:val="both"/>
        <w:rPr>
          <w:rFonts w:ascii="Times New Roman" w:hAnsi="Times New Roman"/>
          <w:color w:val="000000"/>
          <w:lang w:val="id-ID"/>
        </w:rPr>
      </w:pPr>
      <w:r w:rsidRPr="003B17C0">
        <w:rPr>
          <w:rFonts w:ascii="Times New Roman" w:hAnsi="Times New Roman"/>
          <w:color w:val="000000"/>
          <w:lang w:val="id-ID"/>
        </w:rPr>
        <w:t xml:space="preserve">Pembuatan </w:t>
      </w:r>
      <w:r w:rsidR="00761E58" w:rsidRPr="003B17C0">
        <w:rPr>
          <w:rFonts w:ascii="Times New Roman" w:hAnsi="Times New Roman"/>
          <w:color w:val="000000"/>
          <w:lang w:val="id-ID"/>
        </w:rPr>
        <w:t>tugas akhir</w:t>
      </w:r>
      <w:r w:rsidRPr="003B17C0">
        <w:rPr>
          <w:rFonts w:ascii="Times New Roman" w:hAnsi="Times New Roman"/>
          <w:color w:val="000000"/>
          <w:lang w:val="id-ID"/>
        </w:rPr>
        <w:t xml:space="preserve"> ini dilakukan dengan menggunakan metodologi sebagai berikut:</w:t>
      </w:r>
    </w:p>
    <w:p w14:paraId="3580B7FE" w14:textId="77777777" w:rsidR="00ED0C00" w:rsidRPr="003B17C0" w:rsidRDefault="00ED0C00" w:rsidP="001F551A">
      <w:pPr>
        <w:pStyle w:val="ListParagraph"/>
        <w:numPr>
          <w:ilvl w:val="0"/>
          <w:numId w:val="2"/>
        </w:numPr>
        <w:ind w:firstLine="567"/>
        <w:jc w:val="both"/>
        <w:rPr>
          <w:rFonts w:ascii="Times New Roman" w:hAnsi="Times New Roman"/>
          <w:vanish/>
          <w:lang w:val="id-ID"/>
        </w:rPr>
      </w:pPr>
    </w:p>
    <w:p w14:paraId="261F54DB"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1B071746"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7A14975E"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02FFE12C"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2D6DF761"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6EB80606" w14:textId="77777777" w:rsidR="00ED0C00" w:rsidRPr="003B17C0" w:rsidRDefault="00ED0C00" w:rsidP="001F551A">
      <w:pPr>
        <w:pStyle w:val="ListParagraph"/>
        <w:numPr>
          <w:ilvl w:val="1"/>
          <w:numId w:val="2"/>
        </w:numPr>
        <w:ind w:firstLine="567"/>
        <w:jc w:val="both"/>
        <w:rPr>
          <w:rFonts w:ascii="Times New Roman" w:hAnsi="Times New Roman"/>
          <w:vanish/>
          <w:lang w:val="id-ID"/>
        </w:rPr>
      </w:pPr>
    </w:p>
    <w:p w14:paraId="24CC1775" w14:textId="4AFAF7C3" w:rsidR="00ED0C00" w:rsidRPr="003B17C0" w:rsidRDefault="00ED0C00" w:rsidP="00C834DC">
      <w:pPr>
        <w:pStyle w:val="Heading3"/>
        <w:ind w:left="567" w:hanging="567"/>
        <w:jc w:val="both"/>
        <w:rPr>
          <w:szCs w:val="22"/>
          <w:lang w:val="id-ID"/>
        </w:rPr>
      </w:pPr>
      <w:bookmarkStart w:id="82" w:name="_Toc480473694"/>
      <w:bookmarkStart w:id="83" w:name="_Toc43770729"/>
      <w:r w:rsidRPr="003B17C0">
        <w:rPr>
          <w:szCs w:val="22"/>
          <w:lang w:val="id-ID"/>
        </w:rPr>
        <w:t>Penyusunan Proposal</w:t>
      </w:r>
      <w:r w:rsidR="00C3532D" w:rsidRPr="003B17C0">
        <w:rPr>
          <w:szCs w:val="22"/>
        </w:rPr>
        <w:t xml:space="preserve"> </w:t>
      </w:r>
      <w:r w:rsidR="003C0FC0" w:rsidRPr="003B17C0">
        <w:rPr>
          <w:szCs w:val="22"/>
        </w:rPr>
        <w:t>Tugas Akhir</w:t>
      </w:r>
      <w:bookmarkEnd w:id="82"/>
      <w:bookmarkEnd w:id="83"/>
    </w:p>
    <w:p w14:paraId="4600C781" w14:textId="46408CE6" w:rsidR="00E03233" w:rsidRPr="003B17C0" w:rsidRDefault="00971D13" w:rsidP="00C834DC">
      <w:pPr>
        <w:spacing w:after="240"/>
        <w:ind w:firstLine="567"/>
        <w:jc w:val="both"/>
        <w:rPr>
          <w:rFonts w:ascii="Times New Roman" w:hAnsi="Times New Roman"/>
          <w:lang w:val="id-ID"/>
        </w:rPr>
      </w:pPr>
      <w:r w:rsidRPr="003B17C0">
        <w:rPr>
          <w:rFonts w:ascii="Times New Roman" w:hAnsi="Times New Roman"/>
          <w:spacing w:val="-1"/>
        </w:rPr>
        <w:t xml:space="preserve">Proposal tugas akhir ini berisi gambaran tentang tugas akhir yang </w:t>
      </w:r>
      <w:proofErr w:type="gramStart"/>
      <w:r w:rsidRPr="003B17C0">
        <w:rPr>
          <w:rFonts w:ascii="Times New Roman" w:hAnsi="Times New Roman"/>
          <w:spacing w:val="-1"/>
        </w:rPr>
        <w:t>akan</w:t>
      </w:r>
      <w:proofErr w:type="gramEnd"/>
      <w:r w:rsidRPr="003B17C0">
        <w:rPr>
          <w:rFonts w:ascii="Times New Roman" w:hAnsi="Times New Roman"/>
          <w:spacing w:val="-1"/>
        </w:rPr>
        <w:t xml:space="preserve"> dibuat. Pendahuluan proposal tugas akhir meliputi hal yang menjadi latar belakang diajukannya usulan tugas akhir, rumusan masalah yang diangkat, batasan masalah yang menjadi konstrain dari tugas akhir, tujuan pembuatan tugas akhir, dan manfaat dari hasil tugas akhir</w:t>
      </w:r>
      <w:r w:rsidRPr="003B17C0">
        <w:rPr>
          <w:rFonts w:ascii="Times New Roman" w:hAnsi="Times New Roman"/>
        </w:rPr>
        <w:t>. Di dalam proposal tugas akhir juga dijabarkan mengenai tinjauan pustaka yang menjadi referensi pendukung dalam pembuatan tugas akhir ini.</w:t>
      </w:r>
      <w:r w:rsidR="00E03233" w:rsidRPr="003B17C0">
        <w:rPr>
          <w:rFonts w:ascii="Times New Roman" w:hAnsi="Times New Roman"/>
          <w:lang w:val="id-ID"/>
        </w:rPr>
        <w:t xml:space="preserve"> Terdapat pula sub bab jadwal kegi</w:t>
      </w:r>
      <w:r w:rsidR="003F4CC3" w:rsidRPr="003B17C0">
        <w:rPr>
          <w:rFonts w:ascii="Times New Roman" w:hAnsi="Times New Roman"/>
        </w:rPr>
        <w:t>a</w:t>
      </w:r>
      <w:r w:rsidR="00E03233" w:rsidRPr="003B17C0">
        <w:rPr>
          <w:rFonts w:ascii="Times New Roman" w:hAnsi="Times New Roman"/>
          <w:lang w:val="id-ID"/>
        </w:rPr>
        <w:t xml:space="preserve">tan yang menjelaskan jadwal pengerjaan </w:t>
      </w:r>
      <w:r w:rsidR="00761E58" w:rsidRPr="003B17C0">
        <w:rPr>
          <w:rFonts w:ascii="Times New Roman" w:hAnsi="Times New Roman"/>
          <w:lang w:val="id-ID"/>
        </w:rPr>
        <w:t>tugas akhir</w:t>
      </w:r>
      <w:r w:rsidR="00E03233" w:rsidRPr="003B17C0">
        <w:rPr>
          <w:rFonts w:ascii="Times New Roman" w:hAnsi="Times New Roman"/>
          <w:lang w:val="id-ID"/>
        </w:rPr>
        <w:t>.</w:t>
      </w:r>
    </w:p>
    <w:p w14:paraId="2D81DD56" w14:textId="12455943" w:rsidR="00ED0C00" w:rsidRPr="003B17C0" w:rsidRDefault="00ED0C00" w:rsidP="00C834DC">
      <w:pPr>
        <w:pStyle w:val="Heading3"/>
        <w:ind w:left="567" w:hanging="567"/>
        <w:jc w:val="both"/>
        <w:rPr>
          <w:szCs w:val="22"/>
          <w:lang w:val="id-ID"/>
        </w:rPr>
      </w:pPr>
      <w:bookmarkStart w:id="84" w:name="_Toc480473695"/>
      <w:bookmarkStart w:id="85" w:name="_Toc43770730"/>
      <w:r w:rsidRPr="003B17C0">
        <w:rPr>
          <w:szCs w:val="22"/>
          <w:lang w:val="id-ID"/>
        </w:rPr>
        <w:t>Studi Literatur</w:t>
      </w:r>
      <w:bookmarkEnd w:id="84"/>
      <w:bookmarkEnd w:id="85"/>
    </w:p>
    <w:p w14:paraId="7761F626" w14:textId="6B614F51" w:rsidR="00D1633A" w:rsidRPr="003B17C0" w:rsidRDefault="00F1709D" w:rsidP="00602E08">
      <w:pPr>
        <w:spacing w:after="240"/>
        <w:ind w:firstLine="567"/>
        <w:jc w:val="both"/>
        <w:rPr>
          <w:rFonts w:ascii="Times New Roman" w:hAnsi="Times New Roman"/>
          <w:lang w:val="id-ID"/>
        </w:rPr>
      </w:pPr>
      <w:r w:rsidRPr="003B17C0">
        <w:rPr>
          <w:rFonts w:ascii="Times New Roman" w:hAnsi="Times New Roman"/>
          <w:spacing w:val="-1"/>
        </w:rPr>
        <w:t xml:space="preserve">Studi literatur yang dilakukan dalam pengerjaan Tugas Akhir ini adalah mengenai </w:t>
      </w:r>
      <w:r w:rsidR="00280119" w:rsidRPr="00280119">
        <w:rPr>
          <w:rFonts w:ascii="Times New Roman" w:hAnsi="Times New Roman"/>
          <w:i/>
          <w:spacing w:val="-1"/>
        </w:rPr>
        <w:t>kalman filter</w:t>
      </w:r>
      <w:r w:rsidR="001C4F0C" w:rsidRPr="003B17C0">
        <w:rPr>
          <w:rFonts w:ascii="Times New Roman" w:hAnsi="Times New Roman"/>
          <w:spacing w:val="-1"/>
        </w:rPr>
        <w:t xml:space="preserve"> untuk </w:t>
      </w:r>
      <w:r w:rsidR="00280119" w:rsidRPr="00280119">
        <w:rPr>
          <w:rFonts w:ascii="Times New Roman" w:hAnsi="Times New Roman"/>
          <w:i/>
          <w:spacing w:val="-1"/>
        </w:rPr>
        <w:t>filtering</w:t>
      </w:r>
      <w:r w:rsidR="001C4F0C" w:rsidRPr="003B17C0">
        <w:rPr>
          <w:rFonts w:ascii="Times New Roman" w:hAnsi="Times New Roman"/>
          <w:spacing w:val="-1"/>
        </w:rPr>
        <w:t xml:space="preserve"> koordinat 2 dimensi dan </w:t>
      </w:r>
      <w:r w:rsidR="00280119" w:rsidRPr="00280119">
        <w:rPr>
          <w:rFonts w:ascii="Times New Roman" w:hAnsi="Times New Roman"/>
          <w:i/>
          <w:spacing w:val="-1"/>
        </w:rPr>
        <w:t>trilateration</w:t>
      </w:r>
      <w:r w:rsidR="001C4F0C" w:rsidRPr="003B17C0">
        <w:rPr>
          <w:rFonts w:ascii="Times New Roman" w:hAnsi="Times New Roman"/>
          <w:spacing w:val="-1"/>
        </w:rPr>
        <w:t xml:space="preserve"> berbasis wifi RSSI untuk mencari koordinat.</w:t>
      </w:r>
    </w:p>
    <w:p w14:paraId="47B392E3" w14:textId="36E0DDE8" w:rsidR="003F4CC3" w:rsidRPr="003B17C0" w:rsidRDefault="00590D50" w:rsidP="00C834DC">
      <w:pPr>
        <w:pStyle w:val="Heading3"/>
        <w:ind w:left="540" w:hanging="540"/>
        <w:jc w:val="both"/>
        <w:rPr>
          <w:szCs w:val="22"/>
        </w:rPr>
      </w:pPr>
      <w:bookmarkStart w:id="86" w:name="_Toc43770731"/>
      <w:r w:rsidRPr="003B17C0">
        <w:rPr>
          <w:szCs w:val="22"/>
        </w:rPr>
        <w:t>Implementasi Sistem</w:t>
      </w:r>
      <w:bookmarkEnd w:id="86"/>
    </w:p>
    <w:p w14:paraId="5A901FBE" w14:textId="1EAFB75C" w:rsidR="00590D50" w:rsidRPr="003B17C0" w:rsidRDefault="00590D50" w:rsidP="00602E08">
      <w:pPr>
        <w:spacing w:after="240"/>
        <w:ind w:firstLine="567"/>
        <w:jc w:val="both"/>
        <w:rPr>
          <w:rFonts w:ascii="Times New Roman" w:hAnsi="Times New Roman"/>
          <w:lang w:val="id-ID"/>
        </w:rPr>
      </w:pPr>
      <w:r w:rsidRPr="003B17C0">
        <w:rPr>
          <w:rFonts w:ascii="Times New Roman" w:hAnsi="Times New Roman"/>
          <w:lang w:val="id-ID"/>
        </w:rPr>
        <w:t>Implementasi</w:t>
      </w:r>
      <w:r w:rsidR="00FD1812" w:rsidRPr="003B17C0">
        <w:rPr>
          <w:rFonts w:ascii="Times New Roman" w:hAnsi="Times New Roman"/>
        </w:rPr>
        <w:t xml:space="preserve"> </w:t>
      </w:r>
      <w:r w:rsidRPr="003B17C0">
        <w:rPr>
          <w:rFonts w:ascii="Times New Roman" w:hAnsi="Times New Roman"/>
          <w:lang w:val="id-ID"/>
        </w:rPr>
        <w:t xml:space="preserve">merupakan tahap untuk </w:t>
      </w:r>
      <w:r w:rsidRPr="003B17C0">
        <w:rPr>
          <w:rFonts w:ascii="Times New Roman" w:hAnsi="Times New Roman"/>
        </w:rPr>
        <w:t xml:space="preserve">mengimplementasikan </w:t>
      </w:r>
      <w:r w:rsidRPr="003B17C0">
        <w:rPr>
          <w:rFonts w:ascii="Times New Roman" w:hAnsi="Times New Roman"/>
          <w:lang w:val="id-ID"/>
        </w:rPr>
        <w:t xml:space="preserve"> metode-metode yang sudah diajukan pada proposal </w:t>
      </w:r>
      <w:r w:rsidR="00761E58" w:rsidRPr="003B17C0">
        <w:rPr>
          <w:rFonts w:ascii="Times New Roman" w:hAnsi="Times New Roman"/>
          <w:lang w:val="id-ID"/>
        </w:rPr>
        <w:t>tugas akhir</w:t>
      </w:r>
      <w:r w:rsidRPr="003B17C0">
        <w:rPr>
          <w:rFonts w:ascii="Times New Roman" w:hAnsi="Times New Roman"/>
          <w:lang w:val="id-ID"/>
        </w:rPr>
        <w:t xml:space="preserve">. Untuk membangun algoritma yang telah </w:t>
      </w:r>
      <w:r w:rsidRPr="003B17C0">
        <w:rPr>
          <w:rFonts w:ascii="Times New Roman" w:hAnsi="Times New Roman"/>
          <w:lang w:val="id-ID"/>
        </w:rPr>
        <w:lastRenderedPageBreak/>
        <w:t xml:space="preserve">dirancang sebelumnya, implementasi dilakukan dengan menggunakan </w:t>
      </w:r>
      <w:r w:rsidR="001C4F0C" w:rsidRPr="003B17C0">
        <w:rPr>
          <w:rFonts w:ascii="Times New Roman" w:hAnsi="Times New Roman"/>
        </w:rPr>
        <w:t>android studio dan</w:t>
      </w:r>
      <w:r w:rsidRPr="003B17C0">
        <w:rPr>
          <w:rFonts w:ascii="Times New Roman" w:hAnsi="Times New Roman"/>
          <w:lang w:val="id-ID"/>
        </w:rPr>
        <w:t xml:space="preserve"> bahasa </w:t>
      </w:r>
      <w:r w:rsidR="001C4F0C" w:rsidRPr="003B17C0">
        <w:rPr>
          <w:rFonts w:ascii="Times New Roman" w:hAnsi="Times New Roman"/>
        </w:rPr>
        <w:t xml:space="preserve">java </w:t>
      </w:r>
      <w:r w:rsidRPr="003B17C0">
        <w:rPr>
          <w:rFonts w:ascii="Times New Roman" w:hAnsi="Times New Roman"/>
          <w:lang w:val="id-ID"/>
        </w:rPr>
        <w:t>sebagai bahasa pemrograma</w:t>
      </w:r>
      <w:r w:rsidR="00E27195" w:rsidRPr="003B17C0">
        <w:rPr>
          <w:rFonts w:ascii="Times New Roman" w:hAnsi="Times New Roman"/>
          <w:lang w:val="id-ID"/>
        </w:rPr>
        <w:t xml:space="preserve">n </w:t>
      </w:r>
      <w:r w:rsidRPr="003B17C0">
        <w:rPr>
          <w:rFonts w:ascii="Times New Roman" w:hAnsi="Times New Roman"/>
          <w:lang w:val="id-ID"/>
        </w:rPr>
        <w:t>untuk uji coba mengimplementasikan metode yang sudah diajukan.</w:t>
      </w:r>
    </w:p>
    <w:p w14:paraId="417AC94B" w14:textId="6664E97B" w:rsidR="002F193F" w:rsidRPr="003B17C0" w:rsidRDefault="00ED0C00" w:rsidP="00C834DC">
      <w:pPr>
        <w:pStyle w:val="Heading3"/>
        <w:ind w:left="567" w:hanging="567"/>
        <w:jc w:val="both"/>
        <w:rPr>
          <w:szCs w:val="22"/>
          <w:lang w:val="id-ID"/>
        </w:rPr>
      </w:pPr>
      <w:bookmarkStart w:id="87" w:name="_Toc480473698"/>
      <w:bookmarkStart w:id="88" w:name="_Toc43770732"/>
      <w:r w:rsidRPr="003B17C0">
        <w:rPr>
          <w:szCs w:val="22"/>
          <w:lang w:val="id-ID"/>
        </w:rPr>
        <w:t>Pengujian dan Evaluasi</w:t>
      </w:r>
      <w:bookmarkEnd w:id="87"/>
      <w:bookmarkEnd w:id="88"/>
    </w:p>
    <w:p w14:paraId="0BCB17E5" w14:textId="121D99E7" w:rsidR="002F193F" w:rsidRPr="003B17C0" w:rsidRDefault="00E27195" w:rsidP="00602E08">
      <w:pPr>
        <w:spacing w:after="240"/>
        <w:ind w:firstLine="567"/>
        <w:jc w:val="both"/>
        <w:rPr>
          <w:rFonts w:ascii="Times New Roman" w:hAnsi="Times New Roman"/>
        </w:rPr>
      </w:pPr>
      <w:r w:rsidRPr="003B17C0">
        <w:rPr>
          <w:rFonts w:ascii="Times New Roman" w:hAnsi="Times New Roman"/>
          <w:noProof/>
        </w:rPr>
        <w:t>Pengujian</w:t>
      </w:r>
      <w:r w:rsidR="00D149A3" w:rsidRPr="003B17C0">
        <w:rPr>
          <w:rFonts w:ascii="Times New Roman" w:hAnsi="Times New Roman"/>
          <w:noProof/>
        </w:rPr>
        <w:t xml:space="preserve"> dan evaluasi dari hasil Tugas Akhir ini akan diujicobakan dengan </w:t>
      </w:r>
      <w:r w:rsidR="001C4F0C" w:rsidRPr="003B17C0">
        <w:rPr>
          <w:rFonts w:ascii="Times New Roman" w:hAnsi="Times New Roman"/>
          <w:noProof/>
        </w:rPr>
        <w:t>percobaan lapangan yang berlokasi di rumah penulis.</w:t>
      </w:r>
    </w:p>
    <w:p w14:paraId="502381BA" w14:textId="5F5BAA75" w:rsidR="00E27C9D" w:rsidRPr="003B17C0" w:rsidRDefault="00ED0C00" w:rsidP="00C834DC">
      <w:pPr>
        <w:pStyle w:val="Heading3"/>
        <w:ind w:left="567" w:hanging="567"/>
        <w:jc w:val="both"/>
        <w:rPr>
          <w:szCs w:val="22"/>
          <w:lang w:val="id-ID"/>
        </w:rPr>
      </w:pPr>
      <w:bookmarkStart w:id="89" w:name="_Toc480473699"/>
      <w:bookmarkStart w:id="90" w:name="_Toc43770733"/>
      <w:r w:rsidRPr="003B17C0">
        <w:rPr>
          <w:szCs w:val="22"/>
          <w:lang w:val="id-ID"/>
        </w:rPr>
        <w:t>Penyusunan Buku</w:t>
      </w:r>
      <w:bookmarkEnd w:id="89"/>
      <w:bookmarkEnd w:id="90"/>
    </w:p>
    <w:p w14:paraId="06E9397D" w14:textId="2D8CC99B" w:rsidR="00C13834" w:rsidRPr="003B17C0" w:rsidRDefault="00062286" w:rsidP="00602E08">
      <w:pPr>
        <w:spacing w:after="240"/>
        <w:ind w:firstLine="567"/>
        <w:jc w:val="both"/>
        <w:rPr>
          <w:rFonts w:ascii="Times New Roman" w:hAnsi="Times New Roman"/>
          <w:lang w:val="id-ID"/>
        </w:rPr>
      </w:pPr>
      <w:r w:rsidRPr="003B17C0">
        <w:rPr>
          <w:rFonts w:ascii="Times New Roman" w:hAnsi="Times New Roman"/>
          <w:lang w:val="id-ID"/>
        </w:rPr>
        <w:t xml:space="preserve">Pada tahap ini </w:t>
      </w:r>
      <w:r w:rsidR="00E27195" w:rsidRPr="003B17C0">
        <w:rPr>
          <w:rFonts w:ascii="Times New Roman" w:hAnsi="Times New Roman"/>
          <w:lang w:val="id-ID"/>
        </w:rPr>
        <w:t>dilakukan penyusunan</w:t>
      </w:r>
      <w:r w:rsidRPr="003B17C0">
        <w:rPr>
          <w:rFonts w:ascii="Times New Roman" w:hAnsi="Times New Roman"/>
          <w:lang w:val="id-ID"/>
        </w:rPr>
        <w:t xml:space="preserve"> buku sebagai dokumentasi dari pelaksanaan </w:t>
      </w:r>
      <w:r w:rsidR="00761E58" w:rsidRPr="003B17C0">
        <w:rPr>
          <w:rFonts w:ascii="Times New Roman" w:hAnsi="Times New Roman"/>
          <w:lang w:val="id-ID"/>
        </w:rPr>
        <w:t>tugas akhir</w:t>
      </w:r>
      <w:r w:rsidRPr="003B17C0">
        <w:rPr>
          <w:rFonts w:ascii="Times New Roman" w:hAnsi="Times New Roman"/>
          <w:lang w:val="id-ID"/>
        </w:rPr>
        <w:t xml:space="preserve"> yang mencakup seluruh konsep, teori, implementasi, serta hasil yang telah dikerjakan</w:t>
      </w:r>
      <w:r w:rsidR="00E27195" w:rsidRPr="003B17C0">
        <w:rPr>
          <w:rFonts w:ascii="Times New Roman" w:hAnsi="Times New Roman"/>
          <w:lang w:val="id-ID"/>
        </w:rPr>
        <w:t>.</w:t>
      </w:r>
    </w:p>
    <w:p w14:paraId="7B1DF7AA" w14:textId="4D5A9987" w:rsidR="008618F6" w:rsidRPr="003B17C0" w:rsidRDefault="00ED0C00" w:rsidP="00C834DC">
      <w:pPr>
        <w:pStyle w:val="Heading2"/>
        <w:ind w:left="567" w:hanging="567"/>
        <w:jc w:val="both"/>
        <w:rPr>
          <w:szCs w:val="22"/>
          <w:lang w:val="id-ID"/>
        </w:rPr>
      </w:pPr>
      <w:bookmarkStart w:id="91" w:name="_Toc480473700"/>
      <w:bookmarkStart w:id="92" w:name="_Toc43770734"/>
      <w:r w:rsidRPr="003B17C0">
        <w:rPr>
          <w:szCs w:val="22"/>
          <w:lang w:val="id-ID"/>
        </w:rPr>
        <w:t>Sistematika Penulisan Laporan</w:t>
      </w:r>
      <w:bookmarkStart w:id="93" w:name="_Toc358965458"/>
      <w:bookmarkStart w:id="94" w:name="_Toc365962979"/>
      <w:bookmarkStart w:id="95" w:name="_Toc371760995"/>
      <w:bookmarkStart w:id="96" w:name="_Toc371761138"/>
      <w:bookmarkStart w:id="97" w:name="_Toc377600078"/>
      <w:bookmarkEnd w:id="91"/>
      <w:bookmarkEnd w:id="92"/>
    </w:p>
    <w:p w14:paraId="578E97B2" w14:textId="789C8BF2" w:rsidR="008618F6" w:rsidRPr="003B17C0" w:rsidRDefault="00CB28B4" w:rsidP="00602E08">
      <w:pPr>
        <w:ind w:firstLine="567"/>
        <w:jc w:val="both"/>
        <w:rPr>
          <w:rFonts w:ascii="Times New Roman" w:hAnsi="Times New Roman"/>
          <w:lang w:val="id-ID"/>
        </w:rPr>
      </w:pPr>
      <w:r w:rsidRPr="003B17C0">
        <w:rPr>
          <w:rFonts w:ascii="Times New Roman" w:hAnsi="Times New Roman"/>
          <w:lang w:val="id-ID"/>
        </w:rPr>
        <w:t xml:space="preserve">Sistematika penulisan laporan </w:t>
      </w:r>
      <w:r w:rsidR="00761E58" w:rsidRPr="003B17C0">
        <w:rPr>
          <w:rFonts w:ascii="Times New Roman" w:hAnsi="Times New Roman"/>
          <w:lang w:val="id-ID"/>
        </w:rPr>
        <w:t>tugas akhir</w:t>
      </w:r>
      <w:r w:rsidR="00822DAC" w:rsidRPr="003B17C0">
        <w:rPr>
          <w:rFonts w:ascii="Times New Roman" w:hAnsi="Times New Roman"/>
          <w:lang w:val="id-ID"/>
        </w:rPr>
        <w:t xml:space="preserve"> </w:t>
      </w:r>
      <w:r w:rsidRPr="003B17C0">
        <w:rPr>
          <w:rFonts w:ascii="Times New Roman" w:hAnsi="Times New Roman"/>
          <w:lang w:val="id-ID"/>
        </w:rPr>
        <w:t>adalah sebagai berikut:</w:t>
      </w:r>
    </w:p>
    <w:p w14:paraId="42BE3F33" w14:textId="77777777" w:rsidR="00C21F16" w:rsidRPr="003B17C0" w:rsidRDefault="00C21F16" w:rsidP="001F551A">
      <w:pPr>
        <w:pStyle w:val="ListParagraph"/>
        <w:numPr>
          <w:ilvl w:val="2"/>
          <w:numId w:val="2"/>
        </w:numPr>
        <w:ind w:left="284" w:hanging="284"/>
        <w:jc w:val="both"/>
        <w:rPr>
          <w:rFonts w:ascii="Times New Roman" w:hAnsi="Times New Roman"/>
          <w:lang w:val="id-ID"/>
        </w:rPr>
      </w:pPr>
      <w:r w:rsidRPr="003B17C0">
        <w:rPr>
          <w:rFonts w:ascii="Times New Roman" w:hAnsi="Times New Roman"/>
          <w:lang w:val="id-ID"/>
        </w:rPr>
        <w:t>Bab I. Pendahuluan</w:t>
      </w:r>
    </w:p>
    <w:p w14:paraId="46D49132" w14:textId="451BB8B7" w:rsidR="00B17C0E" w:rsidRPr="003B17C0" w:rsidRDefault="00F05644" w:rsidP="00461577">
      <w:pPr>
        <w:ind w:left="284"/>
        <w:jc w:val="both"/>
        <w:rPr>
          <w:rFonts w:ascii="Times New Roman" w:hAnsi="Times New Roman"/>
          <w:lang w:val="id-ID"/>
        </w:rPr>
      </w:pPr>
      <w:r w:rsidRPr="003B17C0">
        <w:rPr>
          <w:rFonts w:ascii="Times New Roman" w:hAnsi="Times New Roman"/>
          <w:lang w:val="id-ID"/>
        </w:rPr>
        <w:t xml:space="preserve">Bab ini </w:t>
      </w:r>
      <w:r w:rsidR="00E27195" w:rsidRPr="003B17C0">
        <w:rPr>
          <w:rFonts w:ascii="Times New Roman" w:hAnsi="Times New Roman"/>
        </w:rPr>
        <w:t>berisi</w:t>
      </w:r>
      <w:r w:rsidRPr="003B17C0">
        <w:rPr>
          <w:rFonts w:ascii="Times New Roman" w:hAnsi="Times New Roman"/>
          <w:lang w:val="id-ID"/>
        </w:rPr>
        <w:t xml:space="preserve"> penjelasan mengenai latar belakang,</w:t>
      </w:r>
      <w:r w:rsidR="00146639" w:rsidRPr="003B17C0">
        <w:rPr>
          <w:rFonts w:ascii="Times New Roman" w:hAnsi="Times New Roman"/>
          <w:lang w:val="id-ID"/>
        </w:rPr>
        <w:t xml:space="preserve"> rumusan masalah, batasan </w:t>
      </w:r>
      <w:r w:rsidR="007657BD" w:rsidRPr="003B17C0">
        <w:rPr>
          <w:rFonts w:ascii="Times New Roman" w:hAnsi="Times New Roman"/>
        </w:rPr>
        <w:t>per</w:t>
      </w:r>
      <w:r w:rsidR="00146639" w:rsidRPr="003B17C0">
        <w:rPr>
          <w:rFonts w:ascii="Times New Roman" w:hAnsi="Times New Roman"/>
          <w:lang w:val="id-ID"/>
        </w:rPr>
        <w:t>masalah</w:t>
      </w:r>
      <w:r w:rsidR="007657BD" w:rsidRPr="003B17C0">
        <w:rPr>
          <w:rFonts w:ascii="Times New Roman" w:hAnsi="Times New Roman"/>
        </w:rPr>
        <w:t>an</w:t>
      </w:r>
      <w:r w:rsidR="00146639" w:rsidRPr="003B17C0">
        <w:rPr>
          <w:rFonts w:ascii="Times New Roman" w:hAnsi="Times New Roman"/>
          <w:lang w:val="id-ID"/>
        </w:rPr>
        <w:t xml:space="preserve">, tujuan, </w:t>
      </w:r>
      <w:r w:rsidRPr="003B17C0">
        <w:rPr>
          <w:rFonts w:ascii="Times New Roman" w:hAnsi="Times New Roman"/>
          <w:lang w:val="id-ID"/>
        </w:rPr>
        <w:t>manfaat</w:t>
      </w:r>
      <w:r w:rsidR="00146639" w:rsidRPr="003B17C0">
        <w:rPr>
          <w:rFonts w:ascii="Times New Roman" w:hAnsi="Times New Roman"/>
          <w:lang w:val="id-ID"/>
        </w:rPr>
        <w:t>, metodologi, dan sistematika penulisan</w:t>
      </w:r>
      <w:r w:rsidR="00822DAC" w:rsidRPr="003B17C0">
        <w:rPr>
          <w:rFonts w:ascii="Times New Roman" w:hAnsi="Times New Roman"/>
          <w:lang w:val="id-ID"/>
        </w:rPr>
        <w:t xml:space="preserve"> dari pembuatan </w:t>
      </w:r>
      <w:r w:rsidR="00761E58" w:rsidRPr="003B17C0">
        <w:rPr>
          <w:rFonts w:ascii="Times New Roman" w:hAnsi="Times New Roman"/>
          <w:lang w:val="id-ID"/>
        </w:rPr>
        <w:t>tugas akhir</w:t>
      </w:r>
      <w:r w:rsidRPr="003B17C0">
        <w:rPr>
          <w:rFonts w:ascii="Times New Roman" w:hAnsi="Times New Roman"/>
          <w:lang w:val="id-ID"/>
        </w:rPr>
        <w:t xml:space="preserve">. </w:t>
      </w:r>
    </w:p>
    <w:p w14:paraId="6281BBB5" w14:textId="77777777" w:rsidR="00C21F16" w:rsidRPr="003B17C0" w:rsidRDefault="00C21F16" w:rsidP="001F551A">
      <w:pPr>
        <w:pStyle w:val="ListParagraph"/>
        <w:numPr>
          <w:ilvl w:val="2"/>
          <w:numId w:val="2"/>
        </w:numPr>
        <w:ind w:left="284" w:hanging="284"/>
        <w:jc w:val="both"/>
        <w:rPr>
          <w:rFonts w:ascii="Times New Roman" w:hAnsi="Times New Roman"/>
          <w:lang w:val="id-ID"/>
        </w:rPr>
      </w:pPr>
      <w:r w:rsidRPr="003B17C0">
        <w:rPr>
          <w:rFonts w:ascii="Times New Roman" w:hAnsi="Times New Roman"/>
          <w:lang w:val="id-ID"/>
        </w:rPr>
        <w:t>Bab II. Tinjauan Pustaka</w:t>
      </w:r>
    </w:p>
    <w:p w14:paraId="0C8115C6" w14:textId="449D628C" w:rsidR="008574C7" w:rsidRPr="003B17C0" w:rsidRDefault="008574C7" w:rsidP="00461577">
      <w:pPr>
        <w:ind w:left="284"/>
        <w:jc w:val="both"/>
        <w:rPr>
          <w:rFonts w:ascii="Times New Roman" w:hAnsi="Times New Roman"/>
          <w:i/>
          <w:lang w:val="id-ID"/>
        </w:rPr>
      </w:pPr>
      <w:r w:rsidRPr="003B17C0">
        <w:rPr>
          <w:rFonts w:ascii="Times New Roman" w:hAnsi="Times New Roman"/>
          <w:lang w:val="id-ID"/>
        </w:rPr>
        <w:t>Bab i</w:t>
      </w:r>
      <w:r w:rsidR="00A35C5C" w:rsidRPr="003B17C0">
        <w:rPr>
          <w:rFonts w:ascii="Times New Roman" w:hAnsi="Times New Roman"/>
          <w:lang w:val="id-ID"/>
        </w:rPr>
        <w:t xml:space="preserve">ni berisi </w:t>
      </w:r>
      <w:r w:rsidR="002D5835" w:rsidRPr="003B17C0">
        <w:rPr>
          <w:rFonts w:ascii="Times New Roman" w:hAnsi="Times New Roman"/>
          <w:lang w:val="id-ID"/>
        </w:rPr>
        <w:t>kajian teori</w:t>
      </w:r>
      <w:r w:rsidR="00326DCF" w:rsidRPr="003B17C0">
        <w:rPr>
          <w:rFonts w:ascii="Times New Roman" w:hAnsi="Times New Roman"/>
        </w:rPr>
        <w:t xml:space="preserve"> atau penjelasan</w:t>
      </w:r>
      <w:r w:rsidR="002D5835" w:rsidRPr="003B17C0">
        <w:rPr>
          <w:rFonts w:ascii="Times New Roman" w:hAnsi="Times New Roman"/>
          <w:lang w:val="id-ID"/>
        </w:rPr>
        <w:t xml:space="preserve"> dari </w:t>
      </w:r>
      <w:r w:rsidR="00A56C1D" w:rsidRPr="003B17C0">
        <w:rPr>
          <w:rFonts w:ascii="Times New Roman" w:hAnsi="Times New Roman"/>
        </w:rPr>
        <w:t xml:space="preserve">metode, </w:t>
      </w:r>
      <w:r w:rsidR="00525781" w:rsidRPr="003B17C0">
        <w:rPr>
          <w:rFonts w:ascii="Times New Roman" w:hAnsi="Times New Roman"/>
        </w:rPr>
        <w:t>algoritma</w:t>
      </w:r>
      <w:r w:rsidR="00A56C1D" w:rsidRPr="003B17C0">
        <w:rPr>
          <w:rFonts w:ascii="Times New Roman" w:hAnsi="Times New Roman"/>
        </w:rPr>
        <w:t xml:space="preserve">, </w:t>
      </w:r>
      <w:r w:rsidR="00A56C1D" w:rsidRPr="003B17C0">
        <w:rPr>
          <w:rFonts w:ascii="Times New Roman" w:hAnsi="Times New Roman"/>
          <w:i/>
        </w:rPr>
        <w:t>library</w:t>
      </w:r>
      <w:r w:rsidR="00A56C1D" w:rsidRPr="003B17C0">
        <w:rPr>
          <w:rFonts w:ascii="Times New Roman" w:hAnsi="Times New Roman"/>
        </w:rPr>
        <w:t>,</w:t>
      </w:r>
      <w:r w:rsidR="00A56C1D" w:rsidRPr="003B17C0">
        <w:rPr>
          <w:rFonts w:ascii="Times New Roman" w:hAnsi="Times New Roman"/>
          <w:i/>
        </w:rPr>
        <w:t xml:space="preserve"> </w:t>
      </w:r>
      <w:r w:rsidR="00A56C1D" w:rsidRPr="003B17C0">
        <w:rPr>
          <w:rFonts w:ascii="Times New Roman" w:hAnsi="Times New Roman"/>
        </w:rPr>
        <w:t xml:space="preserve">dan </w:t>
      </w:r>
      <w:r w:rsidR="00A56C1D" w:rsidRPr="003B17C0">
        <w:rPr>
          <w:rFonts w:ascii="Times New Roman" w:hAnsi="Times New Roman"/>
          <w:i/>
        </w:rPr>
        <w:t xml:space="preserve">tools </w:t>
      </w:r>
      <w:r w:rsidR="002D5835" w:rsidRPr="003B17C0">
        <w:rPr>
          <w:rFonts w:ascii="Times New Roman" w:hAnsi="Times New Roman"/>
          <w:lang w:val="id-ID"/>
        </w:rPr>
        <w:t xml:space="preserve">yang digunakan dalam penyusunan </w:t>
      </w:r>
      <w:r w:rsidR="00761E58" w:rsidRPr="003B17C0">
        <w:rPr>
          <w:rFonts w:ascii="Times New Roman" w:hAnsi="Times New Roman"/>
          <w:lang w:val="id-ID"/>
        </w:rPr>
        <w:t>tugas akhir</w:t>
      </w:r>
      <w:r w:rsidR="002D5835" w:rsidRPr="003B17C0">
        <w:rPr>
          <w:rFonts w:ascii="Times New Roman" w:hAnsi="Times New Roman"/>
          <w:lang w:val="id-ID"/>
        </w:rPr>
        <w:t xml:space="preserve"> ini. </w:t>
      </w:r>
      <w:r w:rsidR="00C53BD9" w:rsidRPr="003B17C0">
        <w:rPr>
          <w:rFonts w:ascii="Times New Roman" w:hAnsi="Times New Roman"/>
        </w:rPr>
        <w:t>Kajian teori yang dimaksud</w:t>
      </w:r>
      <w:r w:rsidR="002D5835" w:rsidRPr="003B17C0">
        <w:rPr>
          <w:rFonts w:ascii="Times New Roman" w:hAnsi="Times New Roman"/>
          <w:lang w:val="id-ID"/>
        </w:rPr>
        <w:t xml:space="preserve"> berisi tentang</w:t>
      </w:r>
      <w:r w:rsidR="00E706C2" w:rsidRPr="003B17C0">
        <w:rPr>
          <w:rFonts w:ascii="Times New Roman" w:hAnsi="Times New Roman"/>
        </w:rPr>
        <w:t xml:space="preserve"> </w:t>
      </w:r>
      <w:r w:rsidR="0020285E" w:rsidRPr="003B17C0">
        <w:rPr>
          <w:rFonts w:ascii="Times New Roman" w:hAnsi="Times New Roman"/>
        </w:rPr>
        <w:t xml:space="preserve">penjelasan singkat mengenai </w:t>
      </w:r>
      <w:r w:rsidR="00D83741" w:rsidRPr="003B17C0">
        <w:rPr>
          <w:rFonts w:ascii="Times New Roman" w:hAnsi="Times New Roman"/>
          <w:i/>
        </w:rPr>
        <w:t xml:space="preserve">Indoor Positioning System, </w:t>
      </w:r>
      <w:r w:rsidR="00280119" w:rsidRPr="00280119">
        <w:rPr>
          <w:rFonts w:ascii="Times New Roman" w:hAnsi="Times New Roman"/>
          <w:i/>
        </w:rPr>
        <w:t>Trilateration</w:t>
      </w:r>
      <w:r w:rsidR="00D83741" w:rsidRPr="003B17C0">
        <w:rPr>
          <w:rFonts w:ascii="Times New Roman" w:hAnsi="Times New Roman"/>
          <w:i/>
        </w:rPr>
        <w:t xml:space="preserve">, Signal Propagation Model, </w:t>
      </w:r>
      <w:r w:rsidR="00280119" w:rsidRPr="00280119">
        <w:rPr>
          <w:rFonts w:ascii="Times New Roman" w:hAnsi="Times New Roman"/>
          <w:i/>
        </w:rPr>
        <w:t>Kalman filter</w:t>
      </w:r>
      <w:r w:rsidR="00D83741" w:rsidRPr="003B17C0">
        <w:rPr>
          <w:rFonts w:ascii="Times New Roman" w:hAnsi="Times New Roman"/>
          <w:i/>
        </w:rPr>
        <w:t>, Android, Java, Android Studio, Python, Spyder.</w:t>
      </w:r>
    </w:p>
    <w:p w14:paraId="0B057803" w14:textId="0BEFB13D" w:rsidR="00C21F16" w:rsidRPr="003B17C0" w:rsidRDefault="00C21F16" w:rsidP="001F551A">
      <w:pPr>
        <w:pStyle w:val="ListParagraph"/>
        <w:numPr>
          <w:ilvl w:val="2"/>
          <w:numId w:val="2"/>
        </w:numPr>
        <w:ind w:left="284" w:hanging="284"/>
        <w:jc w:val="both"/>
        <w:rPr>
          <w:rFonts w:ascii="Times New Roman" w:hAnsi="Times New Roman"/>
          <w:lang w:val="id-ID"/>
        </w:rPr>
      </w:pPr>
      <w:r w:rsidRPr="003B17C0">
        <w:rPr>
          <w:rFonts w:ascii="Times New Roman" w:hAnsi="Times New Roman"/>
          <w:lang w:val="id-ID"/>
        </w:rPr>
        <w:t xml:space="preserve">Bab </w:t>
      </w:r>
      <w:r w:rsidR="0020285E" w:rsidRPr="003B17C0">
        <w:rPr>
          <w:rFonts w:ascii="Times New Roman" w:hAnsi="Times New Roman"/>
          <w:lang w:val="id-ID"/>
        </w:rPr>
        <w:t>III. Perancangan</w:t>
      </w:r>
      <w:r w:rsidR="00D149A3" w:rsidRPr="003B17C0">
        <w:rPr>
          <w:rFonts w:ascii="Times New Roman" w:hAnsi="Times New Roman"/>
          <w:lang w:val="en-ID"/>
        </w:rPr>
        <w:t xml:space="preserve"> Perangkat Lunak dan Perangkat Keras</w:t>
      </w:r>
    </w:p>
    <w:p w14:paraId="6FE5D1C7" w14:textId="4B2868DA" w:rsidR="00A53726" w:rsidRPr="003B17C0" w:rsidRDefault="008C38D2" w:rsidP="00461577">
      <w:pPr>
        <w:ind w:left="284"/>
        <w:jc w:val="both"/>
        <w:rPr>
          <w:rFonts w:ascii="Times New Roman" w:hAnsi="Times New Roman"/>
        </w:rPr>
      </w:pPr>
      <w:r w:rsidRPr="003B17C0">
        <w:rPr>
          <w:rFonts w:ascii="Times New Roman" w:hAnsi="Times New Roman"/>
          <w:lang w:val="id-ID"/>
        </w:rPr>
        <w:t xml:space="preserve">Bab ini berisi pembahasan mengenai </w:t>
      </w:r>
      <w:r w:rsidR="00D149A3" w:rsidRPr="003B17C0">
        <w:rPr>
          <w:rFonts w:ascii="Times New Roman" w:hAnsi="Times New Roman"/>
          <w:lang w:val="en-ID"/>
        </w:rPr>
        <w:t xml:space="preserve">desain dari jaringan sensor nirkable yang akan </w:t>
      </w:r>
      <w:r w:rsidR="00D83741" w:rsidRPr="003B17C0">
        <w:rPr>
          <w:rFonts w:ascii="Times New Roman" w:hAnsi="Times New Roman"/>
          <w:lang w:val="en-ID"/>
        </w:rPr>
        <w:t>dibuat, meliputi arsitektur dan</w:t>
      </w:r>
      <w:r w:rsidR="00D149A3" w:rsidRPr="003B17C0">
        <w:rPr>
          <w:rFonts w:ascii="Times New Roman" w:hAnsi="Times New Roman"/>
          <w:lang w:val="en-ID"/>
        </w:rPr>
        <w:t xml:space="preserve"> proses perangkat lunak dan perangkat keras</w:t>
      </w:r>
      <w:r w:rsidR="00691866" w:rsidRPr="003B17C0">
        <w:rPr>
          <w:rFonts w:ascii="Times New Roman" w:hAnsi="Times New Roman"/>
          <w:noProof/>
        </w:rPr>
        <w:t>.</w:t>
      </w:r>
    </w:p>
    <w:p w14:paraId="31E04143" w14:textId="77777777" w:rsidR="00F05644" w:rsidRPr="003B17C0" w:rsidRDefault="00C21F16" w:rsidP="001F551A">
      <w:pPr>
        <w:pStyle w:val="ListParagraph"/>
        <w:numPr>
          <w:ilvl w:val="2"/>
          <w:numId w:val="2"/>
        </w:numPr>
        <w:ind w:left="284" w:hanging="284"/>
        <w:jc w:val="both"/>
        <w:rPr>
          <w:rFonts w:ascii="Times New Roman" w:hAnsi="Times New Roman"/>
          <w:lang w:val="id-ID"/>
        </w:rPr>
      </w:pPr>
      <w:r w:rsidRPr="003B17C0">
        <w:rPr>
          <w:rFonts w:ascii="Times New Roman" w:hAnsi="Times New Roman"/>
          <w:lang w:val="id-ID"/>
        </w:rPr>
        <w:t>Bab IV. Implementasi</w:t>
      </w:r>
    </w:p>
    <w:p w14:paraId="375B37C4" w14:textId="09630D81" w:rsidR="00C13834" w:rsidRPr="003B17C0" w:rsidRDefault="00645A46" w:rsidP="00461577">
      <w:pPr>
        <w:ind w:left="284"/>
        <w:jc w:val="both"/>
        <w:rPr>
          <w:rFonts w:ascii="Times New Roman" w:hAnsi="Times New Roman"/>
        </w:rPr>
      </w:pPr>
      <w:r w:rsidRPr="003B17C0">
        <w:rPr>
          <w:rFonts w:ascii="Times New Roman" w:hAnsi="Times New Roman"/>
          <w:lang w:val="id-ID"/>
        </w:rPr>
        <w:t xml:space="preserve">Bab ini </w:t>
      </w:r>
      <w:r w:rsidR="00895B44" w:rsidRPr="003B17C0">
        <w:rPr>
          <w:rFonts w:ascii="Times New Roman" w:hAnsi="Times New Roman"/>
          <w:lang w:val="id-ID"/>
        </w:rPr>
        <w:t xml:space="preserve">menjelaskan </w:t>
      </w:r>
      <w:r w:rsidRPr="003B17C0">
        <w:rPr>
          <w:rFonts w:ascii="Times New Roman" w:hAnsi="Times New Roman"/>
          <w:lang w:val="id-ID"/>
        </w:rPr>
        <w:t xml:space="preserve">implementasi </w:t>
      </w:r>
      <w:r w:rsidR="00D149A3" w:rsidRPr="003B17C0">
        <w:rPr>
          <w:rFonts w:ascii="Times New Roman" w:hAnsi="Times New Roman"/>
          <w:lang w:val="en-ID"/>
        </w:rPr>
        <w:t xml:space="preserve">dari desain dari jaringan yang akan dilakukan pada tahan desain, meliputi potongan </w:t>
      </w:r>
      <w:r w:rsidR="00D149A3" w:rsidRPr="003B17C0">
        <w:rPr>
          <w:rFonts w:ascii="Times New Roman" w:hAnsi="Times New Roman"/>
          <w:i/>
          <w:lang w:val="en-ID"/>
        </w:rPr>
        <w:lastRenderedPageBreak/>
        <w:t xml:space="preserve">pseudocode </w:t>
      </w:r>
      <w:r w:rsidR="00C97467" w:rsidRPr="003B17C0">
        <w:rPr>
          <w:rFonts w:ascii="Times New Roman" w:hAnsi="Times New Roman"/>
          <w:lang w:val="en-ID"/>
        </w:rPr>
        <w:t>yang terdapat dalam perangkat ludan dan perangkat keras yang digunakan.</w:t>
      </w:r>
    </w:p>
    <w:p w14:paraId="1BE7219C" w14:textId="49C84BD2" w:rsidR="00C21F16" w:rsidRPr="003B17C0" w:rsidRDefault="00C21F16" w:rsidP="001F551A">
      <w:pPr>
        <w:pStyle w:val="ListParagraph"/>
        <w:numPr>
          <w:ilvl w:val="2"/>
          <w:numId w:val="2"/>
        </w:numPr>
        <w:ind w:left="284" w:right="52" w:hanging="284"/>
        <w:jc w:val="both"/>
        <w:rPr>
          <w:rFonts w:ascii="Times New Roman" w:hAnsi="Times New Roman"/>
          <w:lang w:val="id-ID"/>
        </w:rPr>
      </w:pPr>
      <w:r w:rsidRPr="003B17C0">
        <w:rPr>
          <w:rFonts w:ascii="Times New Roman" w:hAnsi="Times New Roman"/>
          <w:lang w:val="id-ID"/>
        </w:rPr>
        <w:t xml:space="preserve">Bab V. </w:t>
      </w:r>
      <w:r w:rsidR="007F41CB" w:rsidRPr="003B17C0">
        <w:rPr>
          <w:rFonts w:ascii="Times New Roman" w:hAnsi="Times New Roman"/>
        </w:rPr>
        <w:t>Pengujian</w:t>
      </w:r>
      <w:r w:rsidRPr="003B17C0">
        <w:rPr>
          <w:rFonts w:ascii="Times New Roman" w:hAnsi="Times New Roman"/>
          <w:lang w:val="id-ID"/>
        </w:rPr>
        <w:t xml:space="preserve"> dan Evaluasi</w:t>
      </w:r>
    </w:p>
    <w:p w14:paraId="56AEEA07" w14:textId="6B145CD8" w:rsidR="00895B44" w:rsidRPr="003B17C0" w:rsidRDefault="004763FD" w:rsidP="00461577">
      <w:pPr>
        <w:ind w:left="284" w:right="52" w:hanging="14"/>
        <w:jc w:val="both"/>
        <w:rPr>
          <w:rFonts w:ascii="Times New Roman" w:hAnsi="Times New Roman"/>
          <w:lang w:val="id-ID"/>
        </w:rPr>
      </w:pPr>
      <w:r w:rsidRPr="003B17C0">
        <w:rPr>
          <w:rFonts w:ascii="Times New Roman" w:hAnsi="Times New Roman"/>
          <w:lang w:val="id-ID"/>
        </w:rPr>
        <w:t xml:space="preserve">Bab ini </w:t>
      </w:r>
      <w:r w:rsidR="005D08C4" w:rsidRPr="003B17C0">
        <w:rPr>
          <w:rFonts w:ascii="Times New Roman" w:hAnsi="Times New Roman"/>
          <w:lang w:val="id-ID"/>
        </w:rPr>
        <w:t>berisi</w:t>
      </w:r>
      <w:r w:rsidRPr="003B17C0">
        <w:rPr>
          <w:rFonts w:ascii="Times New Roman" w:hAnsi="Times New Roman"/>
          <w:lang w:val="id-ID"/>
        </w:rPr>
        <w:t xml:space="preserve"> hasil uji coba dan evaluasi dari implementasi </w:t>
      </w:r>
      <w:r w:rsidR="00C97467" w:rsidRPr="003B17C0">
        <w:rPr>
          <w:rFonts w:ascii="Times New Roman" w:hAnsi="Times New Roman"/>
          <w:lang w:val="id-ID"/>
        </w:rPr>
        <w:t>jaringan sensor nirkabel yang dibuat dengan melihat keluaran yang dihasilkan, analisa dan eveluasi untuk mengatahui kemampuan jaringan dan penggunaan energy pada jaringan sensor nirkabel</w:t>
      </w:r>
      <w:r w:rsidR="005D08C4" w:rsidRPr="003B17C0">
        <w:rPr>
          <w:rFonts w:ascii="Times New Roman" w:hAnsi="Times New Roman"/>
          <w:lang w:val="id-ID"/>
        </w:rPr>
        <w:t>.</w:t>
      </w:r>
    </w:p>
    <w:p w14:paraId="40E9473A" w14:textId="77777777" w:rsidR="00C21F16" w:rsidRPr="003B17C0" w:rsidRDefault="00C21F16" w:rsidP="001F551A">
      <w:pPr>
        <w:pStyle w:val="ListParagraph"/>
        <w:numPr>
          <w:ilvl w:val="2"/>
          <w:numId w:val="2"/>
        </w:numPr>
        <w:ind w:left="270" w:right="52" w:hanging="284"/>
        <w:jc w:val="both"/>
        <w:rPr>
          <w:rFonts w:ascii="Times New Roman" w:hAnsi="Times New Roman"/>
          <w:lang w:val="id-ID"/>
        </w:rPr>
      </w:pPr>
      <w:r w:rsidRPr="003B17C0">
        <w:rPr>
          <w:rFonts w:ascii="Times New Roman" w:hAnsi="Times New Roman"/>
          <w:lang w:val="id-ID"/>
        </w:rPr>
        <w:t>Bab VI. Kesimpulan dan Saran</w:t>
      </w:r>
    </w:p>
    <w:p w14:paraId="4C2CD32C" w14:textId="5A45CBD0" w:rsidR="00A052C1" w:rsidRPr="003B17C0" w:rsidRDefault="006B5865" w:rsidP="00461577">
      <w:pPr>
        <w:ind w:left="270" w:right="52"/>
        <w:jc w:val="both"/>
        <w:rPr>
          <w:rFonts w:ascii="Times New Roman" w:hAnsi="Times New Roman"/>
          <w:lang w:val="id-ID"/>
        </w:rPr>
      </w:pPr>
      <w:r w:rsidRPr="003B17C0">
        <w:rPr>
          <w:rFonts w:ascii="Times New Roman" w:hAnsi="Times New Roman"/>
          <w:lang w:val="id-ID"/>
        </w:rPr>
        <w:t xml:space="preserve">Bab ini merupakan bab </w:t>
      </w:r>
      <w:r w:rsidR="00A052C1" w:rsidRPr="003B17C0">
        <w:rPr>
          <w:rFonts w:ascii="Times New Roman" w:hAnsi="Times New Roman"/>
          <w:lang w:val="id-ID"/>
        </w:rPr>
        <w:t>yang menyampaikan kesimpulan dar</w:t>
      </w:r>
      <w:r w:rsidRPr="003B17C0">
        <w:rPr>
          <w:rFonts w:ascii="Times New Roman" w:hAnsi="Times New Roman"/>
          <w:lang w:val="id-ID"/>
        </w:rPr>
        <w:t xml:space="preserve">i hasil uji coba yang dilakukan, masalah-masalah yang dialami pada proses pengerjaan </w:t>
      </w:r>
      <w:r w:rsidR="00761E58" w:rsidRPr="003B17C0">
        <w:rPr>
          <w:rFonts w:ascii="Times New Roman" w:hAnsi="Times New Roman"/>
          <w:lang w:val="id-ID"/>
        </w:rPr>
        <w:t>tugas akhir</w:t>
      </w:r>
      <w:r w:rsidR="001C63DD" w:rsidRPr="003B17C0">
        <w:rPr>
          <w:rFonts w:ascii="Times New Roman" w:hAnsi="Times New Roman"/>
          <w:lang w:val="id-ID"/>
        </w:rPr>
        <w:t>,</w:t>
      </w:r>
      <w:r w:rsidRPr="003B17C0">
        <w:rPr>
          <w:rFonts w:ascii="Times New Roman" w:hAnsi="Times New Roman"/>
          <w:lang w:val="id-ID"/>
        </w:rPr>
        <w:t xml:space="preserve"> dan </w:t>
      </w:r>
      <w:r w:rsidR="00A052C1" w:rsidRPr="003B17C0">
        <w:rPr>
          <w:rFonts w:ascii="Times New Roman" w:hAnsi="Times New Roman"/>
          <w:lang w:val="id-ID"/>
        </w:rPr>
        <w:t xml:space="preserve">saran untuk pengembangan </w:t>
      </w:r>
      <w:r w:rsidR="00761E58" w:rsidRPr="003B17C0">
        <w:rPr>
          <w:rFonts w:ascii="Times New Roman" w:hAnsi="Times New Roman"/>
        </w:rPr>
        <w:t>tugas akhir</w:t>
      </w:r>
      <w:r w:rsidR="00A052C1" w:rsidRPr="003B17C0">
        <w:rPr>
          <w:rFonts w:ascii="Times New Roman" w:hAnsi="Times New Roman"/>
          <w:lang w:val="id-ID"/>
        </w:rPr>
        <w:t xml:space="preserve"> ke depannya</w:t>
      </w:r>
      <w:r w:rsidRPr="003B17C0">
        <w:rPr>
          <w:rFonts w:ascii="Times New Roman" w:hAnsi="Times New Roman"/>
          <w:lang w:val="id-ID"/>
        </w:rPr>
        <w:t>.</w:t>
      </w:r>
    </w:p>
    <w:p w14:paraId="6EAE1E4A" w14:textId="77777777" w:rsidR="00C21F16" w:rsidRPr="003B17C0" w:rsidRDefault="00C21F16" w:rsidP="001F551A">
      <w:pPr>
        <w:pStyle w:val="ListParagraph"/>
        <w:numPr>
          <w:ilvl w:val="2"/>
          <w:numId w:val="2"/>
        </w:numPr>
        <w:ind w:left="270" w:right="52" w:hanging="284"/>
        <w:jc w:val="both"/>
        <w:rPr>
          <w:rFonts w:ascii="Times New Roman" w:hAnsi="Times New Roman"/>
          <w:lang w:val="id-ID"/>
        </w:rPr>
      </w:pPr>
      <w:r w:rsidRPr="003B17C0">
        <w:rPr>
          <w:rFonts w:ascii="Times New Roman" w:hAnsi="Times New Roman"/>
          <w:lang w:val="id-ID"/>
        </w:rPr>
        <w:t>Daftar Pustaka</w:t>
      </w:r>
    </w:p>
    <w:p w14:paraId="5B5B03A2" w14:textId="60BCDDFF" w:rsidR="00005BEC" w:rsidRPr="003B17C0" w:rsidRDefault="00663D05" w:rsidP="00461577">
      <w:pPr>
        <w:ind w:left="270" w:right="52"/>
        <w:jc w:val="both"/>
        <w:rPr>
          <w:rFonts w:ascii="Times New Roman" w:hAnsi="Times New Roman"/>
          <w:lang w:val="id-ID"/>
        </w:rPr>
      </w:pPr>
      <w:r w:rsidRPr="003B17C0">
        <w:rPr>
          <w:rFonts w:ascii="Times New Roman" w:hAnsi="Times New Roman"/>
          <w:lang w:val="id-ID"/>
        </w:rPr>
        <w:t>B</w:t>
      </w:r>
      <w:r w:rsidR="00005BEC" w:rsidRPr="003B17C0">
        <w:rPr>
          <w:rFonts w:ascii="Times New Roman" w:hAnsi="Times New Roman"/>
          <w:lang w:val="id-ID"/>
        </w:rPr>
        <w:t xml:space="preserve">ab ini berisi daftar pustaka yang dijadikan literatur dalam </w:t>
      </w:r>
      <w:r w:rsidR="00761E58" w:rsidRPr="003B17C0">
        <w:rPr>
          <w:rFonts w:ascii="Times New Roman" w:hAnsi="Times New Roman"/>
          <w:lang w:val="id-ID"/>
        </w:rPr>
        <w:t>tugas akhir</w:t>
      </w:r>
      <w:r w:rsidR="00822DAC" w:rsidRPr="003B17C0">
        <w:rPr>
          <w:rFonts w:ascii="Times New Roman" w:hAnsi="Times New Roman"/>
          <w:lang w:val="id-ID"/>
        </w:rPr>
        <w:t>.</w:t>
      </w:r>
    </w:p>
    <w:p w14:paraId="26774BCA" w14:textId="053DABB3" w:rsidR="00B76D85" w:rsidRPr="003B17C0" w:rsidRDefault="00822DAC" w:rsidP="001F551A">
      <w:pPr>
        <w:pStyle w:val="ListParagraph"/>
        <w:numPr>
          <w:ilvl w:val="2"/>
          <w:numId w:val="2"/>
        </w:numPr>
        <w:ind w:left="270" w:right="52" w:hanging="284"/>
        <w:jc w:val="both"/>
        <w:rPr>
          <w:rFonts w:ascii="Times New Roman" w:hAnsi="Times New Roman"/>
          <w:lang w:val="id-ID"/>
        </w:rPr>
      </w:pPr>
      <w:r w:rsidRPr="003B17C0">
        <w:rPr>
          <w:rFonts w:ascii="Times New Roman" w:hAnsi="Times New Roman"/>
          <w:lang w:val="id-ID"/>
        </w:rPr>
        <w:t>Lampiran</w:t>
      </w:r>
    </w:p>
    <w:p w14:paraId="05CBE449" w14:textId="31F9469C" w:rsidR="00423C42" w:rsidRPr="003B17C0" w:rsidRDefault="00B76D85" w:rsidP="00461577">
      <w:pPr>
        <w:ind w:left="270" w:right="52"/>
        <w:jc w:val="both"/>
        <w:rPr>
          <w:rFonts w:ascii="Times New Roman" w:hAnsi="Times New Roman"/>
        </w:rPr>
      </w:pPr>
      <w:r w:rsidRPr="003B17C0">
        <w:rPr>
          <w:rFonts w:ascii="Times New Roman" w:hAnsi="Times New Roman"/>
          <w:lang w:val="id-ID"/>
        </w:rPr>
        <w:t>Dalam lampiran terdapat</w:t>
      </w:r>
      <w:r w:rsidR="007F41CB" w:rsidRPr="003B17C0">
        <w:rPr>
          <w:rFonts w:ascii="Times New Roman" w:hAnsi="Times New Roman"/>
        </w:rPr>
        <w:t xml:space="preserve"> </w:t>
      </w:r>
      <w:r w:rsidRPr="003B17C0">
        <w:rPr>
          <w:rFonts w:ascii="Times New Roman" w:hAnsi="Times New Roman"/>
          <w:lang w:val="id-ID"/>
        </w:rPr>
        <w:t>kode sumber program secara keseluruh</w:t>
      </w:r>
      <w:bookmarkEnd w:id="93"/>
      <w:bookmarkEnd w:id="94"/>
      <w:bookmarkEnd w:id="95"/>
      <w:bookmarkEnd w:id="96"/>
      <w:bookmarkEnd w:id="97"/>
      <w:r w:rsidR="00D542F7" w:rsidRPr="003B17C0">
        <w:rPr>
          <w:rFonts w:ascii="Times New Roman" w:hAnsi="Times New Roman"/>
        </w:rPr>
        <w:t>an.</w:t>
      </w:r>
    </w:p>
    <w:p w14:paraId="56A1E2E4" w14:textId="77777777" w:rsidR="009E2EAD" w:rsidRPr="003B17C0" w:rsidRDefault="009E2EAD" w:rsidP="009343C8">
      <w:pPr>
        <w:jc w:val="both"/>
        <w:rPr>
          <w:rFonts w:ascii="Times New Roman" w:hAnsi="Times New Roman"/>
          <w:b/>
          <w:i/>
        </w:rPr>
      </w:pPr>
      <w:r w:rsidRPr="003B17C0">
        <w:rPr>
          <w:rFonts w:ascii="Times New Roman" w:hAnsi="Times New Roman"/>
          <w:b/>
          <w:i/>
        </w:rPr>
        <w:br w:type="page"/>
      </w:r>
    </w:p>
    <w:p w14:paraId="05E15CEA" w14:textId="1C05F357" w:rsidR="00E31DEC" w:rsidRPr="003B17C0" w:rsidRDefault="00E31DEC" w:rsidP="00506998">
      <w:pPr>
        <w:pStyle w:val="Heading1"/>
        <w:spacing w:after="240"/>
        <w:ind w:hanging="567"/>
        <w:rPr>
          <w:lang w:val="id-ID"/>
        </w:rPr>
      </w:pPr>
      <w:bookmarkStart w:id="98" w:name="_Toc406706493"/>
      <w:bookmarkStart w:id="99" w:name="_Toc480473701"/>
      <w:bookmarkStart w:id="100" w:name="_Toc43770735"/>
      <w:r w:rsidRPr="003B17C0">
        <w:rPr>
          <w:lang w:val="id-ID"/>
        </w:rPr>
        <w:lastRenderedPageBreak/>
        <w:t>BAB II</w:t>
      </w:r>
      <w:r w:rsidRPr="003B17C0">
        <w:rPr>
          <w:lang w:val="id-ID"/>
        </w:rPr>
        <w:br/>
        <w:t>TINJAUAN PUSTAKA</w:t>
      </w:r>
      <w:bookmarkEnd w:id="98"/>
      <w:bookmarkEnd w:id="99"/>
      <w:bookmarkEnd w:id="100"/>
    </w:p>
    <w:p w14:paraId="6DF47E5E" w14:textId="16E4D47A" w:rsidR="00AF7784" w:rsidRPr="003B17C0" w:rsidRDefault="00AF7784" w:rsidP="009343C8">
      <w:pPr>
        <w:autoSpaceDE w:val="0"/>
        <w:autoSpaceDN w:val="0"/>
        <w:adjustRightInd w:val="0"/>
        <w:spacing w:after="240"/>
        <w:ind w:firstLine="567"/>
        <w:jc w:val="both"/>
        <w:rPr>
          <w:rFonts w:ascii="Times New Roman" w:hAnsi="Times New Roman"/>
        </w:rPr>
      </w:pPr>
      <w:r w:rsidRPr="003B17C0">
        <w:rPr>
          <w:rFonts w:ascii="Times New Roman" w:hAnsi="Times New Roman"/>
          <w:lang w:val="id-ID"/>
        </w:rPr>
        <w:t>Bab ini be</w:t>
      </w:r>
      <w:r w:rsidR="00A32CE1" w:rsidRPr="003B17C0">
        <w:rPr>
          <w:rFonts w:ascii="Times New Roman" w:hAnsi="Times New Roman"/>
          <w:lang w:val="id-ID"/>
        </w:rPr>
        <w:t>risi pembahasan mengenai teori-teori dasar</w:t>
      </w:r>
      <w:r w:rsidRPr="003B17C0">
        <w:rPr>
          <w:rFonts w:ascii="Times New Roman" w:hAnsi="Times New Roman"/>
          <w:lang w:val="id-ID"/>
        </w:rPr>
        <w:t xml:space="preserve"> </w:t>
      </w:r>
      <w:r w:rsidR="00603A8A" w:rsidRPr="003B17C0">
        <w:rPr>
          <w:rFonts w:ascii="Times New Roman" w:hAnsi="Times New Roman"/>
        </w:rPr>
        <w:t>atau penjelasan dari metode</w:t>
      </w:r>
      <w:r w:rsidR="0020285E" w:rsidRPr="003B17C0">
        <w:rPr>
          <w:rFonts w:ascii="Times New Roman" w:hAnsi="Times New Roman"/>
        </w:rPr>
        <w:t xml:space="preserve"> dan</w:t>
      </w:r>
      <w:r w:rsidR="00603A8A" w:rsidRPr="003B17C0">
        <w:rPr>
          <w:rFonts w:ascii="Times New Roman" w:hAnsi="Times New Roman"/>
        </w:rPr>
        <w:t xml:space="preserve"> </w:t>
      </w:r>
      <w:r w:rsidR="00A53726" w:rsidRPr="003B17C0">
        <w:rPr>
          <w:rFonts w:ascii="Times New Roman" w:hAnsi="Times New Roman"/>
        </w:rPr>
        <w:t>alat</w:t>
      </w:r>
      <w:r w:rsidR="00603A8A" w:rsidRPr="003B17C0">
        <w:rPr>
          <w:rFonts w:ascii="Times New Roman" w:hAnsi="Times New Roman"/>
        </w:rPr>
        <w:t xml:space="preserve"> </w:t>
      </w:r>
      <w:r w:rsidRPr="003B17C0">
        <w:rPr>
          <w:rFonts w:ascii="Times New Roman" w:hAnsi="Times New Roman"/>
          <w:lang w:val="id-ID"/>
        </w:rPr>
        <w:t>yang diguna</w:t>
      </w:r>
      <w:r w:rsidR="00822DAC" w:rsidRPr="003B17C0">
        <w:rPr>
          <w:rFonts w:ascii="Times New Roman" w:hAnsi="Times New Roman"/>
          <w:lang w:val="id-ID"/>
        </w:rPr>
        <w:t xml:space="preserve">kan dalam </w:t>
      </w:r>
      <w:r w:rsidR="00761E58" w:rsidRPr="003B17C0">
        <w:rPr>
          <w:rFonts w:ascii="Times New Roman" w:hAnsi="Times New Roman"/>
          <w:lang w:val="id-ID"/>
        </w:rPr>
        <w:t>tugas akhir</w:t>
      </w:r>
      <w:r w:rsidRPr="003B17C0">
        <w:rPr>
          <w:rFonts w:ascii="Times New Roman" w:hAnsi="Times New Roman"/>
          <w:lang w:val="id-ID"/>
        </w:rPr>
        <w:t xml:space="preserve">. </w:t>
      </w:r>
      <w:r w:rsidR="007F41CB" w:rsidRPr="003B17C0">
        <w:rPr>
          <w:rFonts w:ascii="Times New Roman" w:hAnsi="Times New Roman"/>
        </w:rPr>
        <w:t>Penjelasan ini bertujuan untuk memberikan gambaran secara umum terhadap program yang dibuat dan berguna sebagai penunjang dalam pengembangan riset yang berkaitan.</w:t>
      </w:r>
    </w:p>
    <w:p w14:paraId="14BDB113" w14:textId="0CC1B744" w:rsidR="00AA0E2F" w:rsidRPr="003B17C0" w:rsidRDefault="00707B9A">
      <w:pPr>
        <w:pStyle w:val="Heading2"/>
        <w:jc w:val="both"/>
        <w:rPr>
          <w:i/>
        </w:rPr>
      </w:pPr>
      <w:bookmarkStart w:id="101" w:name="_Toc43770736"/>
      <w:r w:rsidRPr="003B17C0">
        <w:rPr>
          <w:i/>
        </w:rPr>
        <w:t>Indoor Positioning System</w:t>
      </w:r>
      <w:bookmarkEnd w:id="101"/>
    </w:p>
    <w:p w14:paraId="411C989F" w14:textId="74DF9360" w:rsidR="00707B9A" w:rsidRPr="003B17C0" w:rsidRDefault="00707B9A" w:rsidP="00CD527E">
      <w:pPr>
        <w:pStyle w:val="BodyText"/>
        <w:ind w:left="0" w:firstLine="567"/>
        <w:jc w:val="both"/>
        <w:rPr>
          <w:rFonts w:cs="Times New Roman"/>
          <w:sz w:val="22"/>
          <w:szCs w:val="22"/>
          <w:lang w:val="en-US"/>
        </w:rPr>
      </w:pPr>
      <w:r w:rsidRPr="003B17C0">
        <w:rPr>
          <w:rFonts w:cs="Times New Roman"/>
          <w:sz w:val="22"/>
          <w:szCs w:val="22"/>
          <w:lang w:val="en-US"/>
        </w:rPr>
        <w:t>Indoor positioning system</w:t>
      </w:r>
      <w:r w:rsidR="006F5A8A" w:rsidRPr="003B17C0">
        <w:rPr>
          <w:rFonts w:cs="Times New Roman"/>
          <w:sz w:val="22"/>
          <w:szCs w:val="22"/>
          <w:lang w:val="en-US"/>
        </w:rPr>
        <w:t xml:space="preserve"> (IPS)</w:t>
      </w:r>
      <w:r w:rsidRPr="003B17C0">
        <w:rPr>
          <w:rFonts w:cs="Times New Roman"/>
          <w:sz w:val="22"/>
          <w:szCs w:val="22"/>
          <w:lang w:val="en-US"/>
        </w:rPr>
        <w:t xml:space="preserve"> digunakan untuk mengestimasi posisi orang dan obyek pada suatu ruangan. GPS atau </w:t>
      </w:r>
      <w:r w:rsidRPr="003B17C0">
        <w:rPr>
          <w:rFonts w:cs="Times New Roman"/>
          <w:i/>
          <w:sz w:val="22"/>
          <w:szCs w:val="22"/>
          <w:lang w:val="en-US"/>
        </w:rPr>
        <w:t xml:space="preserve">Global Positioning System </w:t>
      </w:r>
      <w:r w:rsidR="006F5A8A" w:rsidRPr="003B17C0">
        <w:rPr>
          <w:rFonts w:cs="Times New Roman"/>
          <w:sz w:val="22"/>
          <w:szCs w:val="22"/>
          <w:lang w:val="en-US"/>
        </w:rPr>
        <w:t>menggunakan satelit untuk mengestimasi lokasi seseorang atau obyek di bumi. Namun saat obyek atau seseorang tersebut berada dalam ruangan GPS tidak dapat mengestimasi keberadaan orang tersebut pada ruangan itu, namun hanya keberadaan orang atau obyek pada peta global.</w:t>
      </w:r>
    </w:p>
    <w:p w14:paraId="4E3F0650" w14:textId="454A5319" w:rsidR="006F5A8A" w:rsidRPr="003B17C0" w:rsidRDefault="006F5A8A" w:rsidP="00CD527E">
      <w:pPr>
        <w:pStyle w:val="BodyText"/>
        <w:ind w:left="0" w:firstLine="567"/>
        <w:jc w:val="both"/>
        <w:rPr>
          <w:rFonts w:cs="Times New Roman"/>
          <w:sz w:val="22"/>
          <w:szCs w:val="22"/>
          <w:lang w:val="en-US"/>
        </w:rPr>
      </w:pPr>
      <w:r w:rsidRPr="003B17C0">
        <w:rPr>
          <w:rFonts w:cs="Times New Roman"/>
          <w:sz w:val="22"/>
          <w:szCs w:val="22"/>
          <w:lang w:val="en-US"/>
        </w:rPr>
        <w:t xml:space="preserve">Maka dari itu digunakan Indoor Positioning System yang dapat mengestimasi keberadaan obyek pada suatu ruangan. IPS yang digunakan pada ruangan tentunya menggunakan hal yang ada dalam ruangan tersebut untuk mengestimasi posisi dari obyek, bisa jadi melalui kekuatan sinyal WiFi, Bluetooth atau NRF </w:t>
      </w:r>
      <w:r w:rsidR="0027080C" w:rsidRPr="003B17C0">
        <w:rPr>
          <w:rFonts w:cs="Times New Roman"/>
        </w:rPr>
        <w:fldChar w:fldCharType="begin" w:fldLock="1"/>
      </w:r>
      <w:r w:rsidR="0027080C" w:rsidRPr="003B17C0">
        <w:rPr>
          <w:rFonts w:cs="Times New Roman"/>
        </w:rPr>
        <w:instrText>ADDIN CSL_CITATION {"citationItems":[{"id":"ITEM-1","itemData":{"author":[{"dropping-particle":"","family":"Shobrina","given":"Upik Jamil","non-dropping-particle":"","parse-names":false,"suffix":""}],"id":"ITEM-1","issued":{"date-parts":[["2017"]]},"publisher":"Universitas Brawijaya","title":"Analisis Kinerja Pengiriman Data Modul Transceiver NRF24l01, Xbee dan Wifi ESP8266 Pada Wireless Sensor Network","type":"thesis"},"uris":["http://www.mendeley.com/documents/?uuid=6a60d35b-5d1a-4729-a178-41745bd7eed1"]}],"mendeley":{"formattedCitation":"[4]","plainTextFormattedCitation":"[4]","previouslyFormattedCitation":"[4]"},"properties":{"noteIndex":0},"schema":"https://github.com/citation-style-language/schema/raw/master/csl-citation.json"}</w:instrText>
      </w:r>
      <w:r w:rsidR="0027080C" w:rsidRPr="003B17C0">
        <w:rPr>
          <w:rFonts w:cs="Times New Roman"/>
        </w:rPr>
        <w:fldChar w:fldCharType="separate"/>
      </w:r>
      <w:r w:rsidR="0027080C" w:rsidRPr="003B17C0">
        <w:rPr>
          <w:rFonts w:cs="Times New Roman"/>
          <w:noProof/>
        </w:rPr>
        <w:t>[</w:t>
      </w:r>
      <w:r w:rsidR="00485E70">
        <w:rPr>
          <w:rFonts w:cs="Times New Roman"/>
          <w:noProof/>
          <w:lang w:val="en-US"/>
        </w:rPr>
        <w:t>1</w:t>
      </w:r>
      <w:r w:rsidR="0027080C" w:rsidRPr="003B17C0">
        <w:rPr>
          <w:rFonts w:cs="Times New Roman"/>
          <w:noProof/>
        </w:rPr>
        <w:t>]</w:t>
      </w:r>
      <w:r w:rsidR="0027080C" w:rsidRPr="003B17C0">
        <w:rPr>
          <w:rFonts w:cs="Times New Roman"/>
        </w:rPr>
        <w:fldChar w:fldCharType="end"/>
      </w:r>
      <w:r w:rsidRPr="003B17C0">
        <w:rPr>
          <w:rFonts w:cs="Times New Roman"/>
          <w:sz w:val="22"/>
          <w:szCs w:val="22"/>
          <w:lang w:val="en-US"/>
        </w:rPr>
        <w:t>.</w:t>
      </w:r>
    </w:p>
    <w:p w14:paraId="26646A88" w14:textId="64D52791" w:rsidR="007162B6" w:rsidRPr="003B17C0" w:rsidRDefault="007162B6" w:rsidP="007162B6">
      <w:pPr>
        <w:pStyle w:val="BodyText"/>
        <w:tabs>
          <w:tab w:val="left" w:pos="2070"/>
        </w:tabs>
        <w:ind w:left="0" w:firstLine="567"/>
        <w:jc w:val="both"/>
        <w:rPr>
          <w:rFonts w:cs="Times New Roman"/>
          <w:sz w:val="22"/>
          <w:szCs w:val="22"/>
          <w:lang w:val="en-US"/>
        </w:rPr>
      </w:pPr>
      <w:r w:rsidRPr="003B17C0">
        <w:rPr>
          <w:rFonts w:cs="Times New Roman"/>
          <w:sz w:val="22"/>
          <w:szCs w:val="22"/>
          <w:lang w:val="en-US"/>
        </w:rPr>
        <w:t>WiFi sering digunakan pada ruangan pada tempat</w:t>
      </w:r>
      <w:r w:rsidR="00DF782D">
        <w:rPr>
          <w:rFonts w:cs="Times New Roman"/>
          <w:sz w:val="22"/>
          <w:szCs w:val="22"/>
          <w:lang w:val="en-US"/>
        </w:rPr>
        <w:t>-</w:t>
      </w:r>
      <w:r w:rsidRPr="003B17C0">
        <w:rPr>
          <w:rFonts w:cs="Times New Roman"/>
          <w:sz w:val="22"/>
          <w:szCs w:val="22"/>
          <w:lang w:val="en-US"/>
        </w:rPr>
        <w:t>tempat umum. Pada TA ini digunakan IPS berdasarkan sinyal WiFi.</w:t>
      </w:r>
    </w:p>
    <w:p w14:paraId="7EA07355" w14:textId="77777777" w:rsidR="00707B9A" w:rsidRPr="003B17C0" w:rsidRDefault="00707B9A" w:rsidP="00CD527E">
      <w:pPr>
        <w:pStyle w:val="BodyText"/>
        <w:ind w:left="0" w:firstLine="567"/>
        <w:jc w:val="both"/>
        <w:rPr>
          <w:rFonts w:cs="Times New Roman"/>
          <w:sz w:val="22"/>
          <w:szCs w:val="22"/>
          <w:lang w:val="en-US"/>
        </w:rPr>
      </w:pPr>
    </w:p>
    <w:p w14:paraId="476422F9" w14:textId="0C3F4D6B" w:rsidR="00707B9A" w:rsidRPr="003B17C0" w:rsidRDefault="009671EC" w:rsidP="007162B6">
      <w:pPr>
        <w:pStyle w:val="Heading2"/>
        <w:jc w:val="left"/>
        <w:rPr>
          <w:i/>
          <w:szCs w:val="22"/>
        </w:rPr>
      </w:pPr>
      <w:bookmarkStart w:id="102" w:name="_Toc43770737"/>
      <w:r w:rsidRPr="003B17C0">
        <w:rPr>
          <w:i/>
          <w:szCs w:val="22"/>
        </w:rPr>
        <w:t xml:space="preserve">Signal Propagation Model </w:t>
      </w:r>
      <w:r w:rsidR="00484C03" w:rsidRPr="003B17C0">
        <w:rPr>
          <w:i/>
          <w:szCs w:val="22"/>
        </w:rPr>
        <w:t>(</w:t>
      </w:r>
      <w:r w:rsidR="00485E70">
        <w:rPr>
          <w:i/>
          <w:szCs w:val="22"/>
        </w:rPr>
        <w:t>estimasi jarak</w:t>
      </w:r>
      <w:r w:rsidR="00484C03" w:rsidRPr="003B17C0">
        <w:rPr>
          <w:i/>
          <w:szCs w:val="22"/>
        </w:rPr>
        <w:t>)</w:t>
      </w:r>
      <w:bookmarkEnd w:id="102"/>
    </w:p>
    <w:p w14:paraId="35FEFACC" w14:textId="1184A1A0" w:rsidR="00FA16B1" w:rsidRPr="003B17C0" w:rsidRDefault="00FA16B1" w:rsidP="00FA16B1">
      <w:pPr>
        <w:ind w:firstLine="576"/>
        <w:contextualSpacing/>
        <w:jc w:val="both"/>
        <w:rPr>
          <w:rFonts w:ascii="Times New Roman" w:hAnsi="Times New Roman"/>
        </w:rPr>
      </w:pPr>
      <w:r w:rsidRPr="003B17C0">
        <w:rPr>
          <w:rFonts w:ascii="Times New Roman" w:hAnsi="Times New Roman"/>
        </w:rPr>
        <w:t>Gelombang radio sebagian besar dipengaruhi oleh dua fenomena yaitu kekuatan sinyal yang melalui atmosfir dan perpanjangan dari fenomena ini ke setiap obyek yang dilalui oleh sinyal [2].</w:t>
      </w:r>
    </w:p>
    <w:p w14:paraId="444F728A" w14:textId="623C5017" w:rsidR="00FA16B1" w:rsidRPr="003B17C0" w:rsidRDefault="00FA16B1" w:rsidP="00FA16B1">
      <w:pPr>
        <w:ind w:firstLine="576"/>
        <w:contextualSpacing/>
        <w:jc w:val="both"/>
        <w:rPr>
          <w:rFonts w:ascii="Times New Roman" w:hAnsi="Times New Roman"/>
        </w:rPr>
      </w:pPr>
      <w:r w:rsidRPr="003B17C0">
        <w:rPr>
          <w:rFonts w:ascii="Times New Roman" w:hAnsi="Times New Roman"/>
        </w:rPr>
        <w:t>Fenomena pertama adalah berkurangnya kekuatan sinyal berd</w:t>
      </w:r>
      <w:r w:rsidR="00484C03" w:rsidRPr="003B17C0">
        <w:rPr>
          <w:rFonts w:ascii="Times New Roman" w:hAnsi="Times New Roman"/>
        </w:rPr>
        <w:t xml:space="preserve">asarkan jarak dari transmitter sedangkan fenomena kedua adalah berkurangnya atau bertambahnya sinyal karena refleksi, rerfaksi dan atenuasi.  Dalam tugas akhir ini digunakan </w:t>
      </w:r>
      <w:r w:rsidR="00D51DB3" w:rsidRPr="003B17C0">
        <w:rPr>
          <w:rFonts w:ascii="Times New Roman" w:hAnsi="Times New Roman"/>
          <w:i/>
        </w:rPr>
        <w:t xml:space="preserve">signal </w:t>
      </w:r>
      <w:r w:rsidR="00D51DB3" w:rsidRPr="003B17C0">
        <w:rPr>
          <w:rFonts w:ascii="Times New Roman" w:hAnsi="Times New Roman"/>
          <w:i/>
        </w:rPr>
        <w:lastRenderedPageBreak/>
        <w:t>propagation model</w:t>
      </w:r>
      <w:r w:rsidR="00484C03" w:rsidRPr="003B17C0">
        <w:rPr>
          <w:rFonts w:ascii="Times New Roman" w:hAnsi="Times New Roman"/>
        </w:rPr>
        <w:t xml:space="preserve"> yang telah di modelkan untuk situasi dalam ruangan [2].</w:t>
      </w:r>
    </w:p>
    <w:p w14:paraId="728D5668" w14:textId="06B0F57B" w:rsidR="00602B4B" w:rsidRPr="003B17C0" w:rsidRDefault="00280119" w:rsidP="009343C8">
      <w:pPr>
        <w:pStyle w:val="Heading2"/>
        <w:jc w:val="both"/>
        <w:rPr>
          <w:szCs w:val="22"/>
          <w:lang w:val="id-ID"/>
        </w:rPr>
      </w:pPr>
      <w:bookmarkStart w:id="103" w:name="_Zone_Routing_Protocol"/>
      <w:bookmarkStart w:id="104" w:name="_Toc43770738"/>
      <w:bookmarkEnd w:id="103"/>
      <w:r w:rsidRPr="00280119">
        <w:rPr>
          <w:i/>
          <w:szCs w:val="22"/>
        </w:rPr>
        <w:t>Trilateration</w:t>
      </w:r>
      <w:r w:rsidR="00484C03" w:rsidRPr="003B17C0">
        <w:rPr>
          <w:i/>
          <w:szCs w:val="22"/>
        </w:rPr>
        <w:t xml:space="preserve"> (</w:t>
      </w:r>
      <w:r w:rsidR="00485E70">
        <w:rPr>
          <w:i/>
          <w:szCs w:val="22"/>
        </w:rPr>
        <w:t>estimasi posisi</w:t>
      </w:r>
      <w:r w:rsidR="00484C03" w:rsidRPr="003B17C0">
        <w:rPr>
          <w:i/>
          <w:szCs w:val="22"/>
        </w:rPr>
        <w:t>)</w:t>
      </w:r>
      <w:bookmarkEnd w:id="104"/>
    </w:p>
    <w:p w14:paraId="1A9BB870" w14:textId="326009AF" w:rsidR="00A56331" w:rsidRPr="003B17C0" w:rsidRDefault="00280119" w:rsidP="00602E08">
      <w:pPr>
        <w:pStyle w:val="BodyText"/>
        <w:ind w:left="0" w:firstLine="567"/>
        <w:jc w:val="both"/>
        <w:rPr>
          <w:rFonts w:cs="Times New Roman"/>
          <w:sz w:val="22"/>
          <w:szCs w:val="22"/>
          <w:lang w:val="en-US"/>
        </w:rPr>
      </w:pPr>
      <w:r w:rsidRPr="00280119">
        <w:rPr>
          <w:rFonts w:cs="Times New Roman"/>
          <w:i/>
          <w:sz w:val="22"/>
          <w:szCs w:val="22"/>
          <w:lang w:val="en-US"/>
        </w:rPr>
        <w:t>Trilateration</w:t>
      </w:r>
      <w:r w:rsidR="00366AA8" w:rsidRPr="003B17C0">
        <w:rPr>
          <w:rFonts w:cs="Times New Roman"/>
          <w:i/>
          <w:sz w:val="22"/>
          <w:szCs w:val="22"/>
          <w:lang w:val="en-US"/>
        </w:rPr>
        <w:t xml:space="preserve"> </w:t>
      </w:r>
      <w:r w:rsidR="00484C03" w:rsidRPr="003B17C0">
        <w:rPr>
          <w:rFonts w:cs="Times New Roman"/>
          <w:sz w:val="22"/>
          <w:szCs w:val="22"/>
          <w:lang w:val="en-US"/>
        </w:rPr>
        <w:t xml:space="preserve">adalah metode yang digunakan untuk mendapatkan posisi obyek berdasarkan jarak dari beberapa titik yang diketahui posisinya. </w:t>
      </w:r>
      <w:r w:rsidR="00366AA8" w:rsidRPr="003B17C0">
        <w:rPr>
          <w:rFonts w:cs="Times New Roman"/>
          <w:sz w:val="22"/>
          <w:szCs w:val="22"/>
          <w:lang w:val="en-US"/>
        </w:rPr>
        <w:t>[1]</w:t>
      </w:r>
    </w:p>
    <w:p w14:paraId="40118104" w14:textId="77777777" w:rsidR="00366AA8" w:rsidRPr="003B17C0" w:rsidRDefault="00366AA8" w:rsidP="00602E08">
      <w:pPr>
        <w:pStyle w:val="BodyText"/>
        <w:ind w:left="0" w:firstLine="567"/>
        <w:jc w:val="both"/>
        <w:rPr>
          <w:rFonts w:cs="Times New Roman"/>
          <w:sz w:val="22"/>
          <w:szCs w:val="22"/>
          <w:lang w:val="en-US"/>
        </w:rPr>
      </w:pPr>
    </w:p>
    <w:p w14:paraId="6F9B7933" w14:textId="3FAB39A2" w:rsidR="00366AA8" w:rsidRPr="003B17C0" w:rsidRDefault="00705431" w:rsidP="00D92D28">
      <w:pPr>
        <w:pStyle w:val="BodyText"/>
        <w:ind w:left="0" w:firstLine="0"/>
        <w:rPr>
          <w:rFonts w:cs="Times New Roman"/>
          <w:sz w:val="22"/>
          <w:szCs w:val="22"/>
          <w:lang w:val="en-US"/>
        </w:rPr>
      </w:pPr>
      <w:r>
        <w:rPr>
          <w:rFonts w:cs="Times New Roman"/>
          <w:sz w:val="22"/>
          <w:szCs w:val="22"/>
          <w:lang w:val="en-US"/>
        </w:rPr>
        <w:pict w14:anchorId="62B83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25pt;height:203.25pt">
            <v:imagedata r:id="rId43" o:title="trilateration"/>
          </v:shape>
        </w:pict>
      </w:r>
    </w:p>
    <w:p w14:paraId="5BDFAA5E" w14:textId="707A48AF" w:rsidR="00D92D28" w:rsidRPr="003B17C0" w:rsidRDefault="00D92D28" w:rsidP="00D92D28">
      <w:pPr>
        <w:pStyle w:val="Caption"/>
        <w:rPr>
          <w:rFonts w:ascii="Times New Roman" w:hAnsi="Times New Roman"/>
          <w:iCs w:val="0"/>
          <w:color w:val="auto"/>
          <w:sz w:val="22"/>
          <w:szCs w:val="22"/>
        </w:rPr>
      </w:pPr>
      <w:bookmarkStart w:id="105" w:name="_Toc43770572"/>
      <w:r w:rsidRPr="003B17C0">
        <w:rPr>
          <w:rFonts w:ascii="Times New Roman" w:hAnsi="Times New Roman"/>
          <w:b/>
          <w:bCs/>
          <w:i w:val="0"/>
          <w:iCs w:val="0"/>
          <w:color w:val="auto"/>
          <w:sz w:val="22"/>
          <w:szCs w:val="22"/>
        </w:rPr>
        <w:t>Gambar 2.</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1</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 xml:space="preserve"> </w:t>
      </w:r>
      <w:r w:rsidRPr="003B17C0">
        <w:rPr>
          <w:rFonts w:ascii="Times New Roman" w:hAnsi="Times New Roman"/>
          <w:i w:val="0"/>
          <w:iCs w:val="0"/>
          <w:color w:val="auto"/>
          <w:sz w:val="22"/>
          <w:szCs w:val="22"/>
        </w:rPr>
        <w:t xml:space="preserve">Ilustrasi </w:t>
      </w:r>
      <w:r w:rsidR="00280119" w:rsidRPr="00280119">
        <w:rPr>
          <w:rFonts w:ascii="Times New Roman" w:hAnsi="Times New Roman"/>
          <w:iCs w:val="0"/>
          <w:color w:val="auto"/>
          <w:sz w:val="22"/>
          <w:szCs w:val="22"/>
        </w:rPr>
        <w:t>trilateration</w:t>
      </w:r>
      <w:bookmarkEnd w:id="105"/>
    </w:p>
    <w:p w14:paraId="37C424D3" w14:textId="13C76107" w:rsidR="00D92D28" w:rsidRPr="003B17C0" w:rsidRDefault="00D92D28" w:rsidP="00D92D28">
      <w:pPr>
        <w:pStyle w:val="BodyText"/>
        <w:ind w:left="0" w:firstLine="0"/>
        <w:jc w:val="both"/>
        <w:rPr>
          <w:rFonts w:eastAsia="Calibri" w:cs="Times New Roman"/>
          <w:sz w:val="22"/>
          <w:szCs w:val="22"/>
          <w:lang w:val="en-US"/>
        </w:rPr>
      </w:pPr>
      <w:r w:rsidRPr="003B17C0">
        <w:rPr>
          <w:rFonts w:eastAsia="Calibri" w:cs="Times New Roman"/>
          <w:sz w:val="22"/>
          <w:szCs w:val="22"/>
          <w:lang w:val="en-US"/>
        </w:rPr>
        <w:tab/>
        <w:t xml:space="preserve">Dari gambar 2.1 setiap lingkaran mempresentasikan semua kemungkinan perangkat android berada berdasarkan jarak antara masing-masing akses poin dan perangkat android. Tujuan </w:t>
      </w:r>
      <w:r w:rsidR="00280119" w:rsidRPr="00280119">
        <w:rPr>
          <w:rFonts w:eastAsia="Calibri" w:cs="Times New Roman"/>
          <w:i/>
          <w:sz w:val="22"/>
          <w:szCs w:val="22"/>
          <w:lang w:val="en-US"/>
        </w:rPr>
        <w:t>trilateration</w:t>
      </w:r>
      <w:r w:rsidRPr="003B17C0">
        <w:rPr>
          <w:rFonts w:eastAsia="Calibri" w:cs="Times New Roman"/>
          <w:sz w:val="22"/>
          <w:szCs w:val="22"/>
          <w:lang w:val="en-US"/>
        </w:rPr>
        <w:t xml:space="preserve"> adalah untuk mengestimasikan posisi perangkat android berdasarkan jaraknya dari tiga akses poin yang telah diketahui koordinatnya.</w:t>
      </w:r>
      <w:r w:rsidR="002173F6" w:rsidRPr="003B17C0">
        <w:rPr>
          <w:rFonts w:eastAsia="Calibri" w:cs="Times New Roman"/>
          <w:sz w:val="22"/>
          <w:szCs w:val="22"/>
          <w:lang w:val="en-US"/>
        </w:rPr>
        <w:t xml:space="preserve"> [3]</w:t>
      </w:r>
    </w:p>
    <w:p w14:paraId="0059761D" w14:textId="77777777" w:rsidR="00B87237" w:rsidRPr="003B17C0" w:rsidRDefault="00B87237" w:rsidP="00D92D28">
      <w:pPr>
        <w:pStyle w:val="BodyText"/>
        <w:ind w:left="0" w:firstLine="0"/>
        <w:jc w:val="both"/>
        <w:rPr>
          <w:rFonts w:eastAsia="Calibri" w:cs="Times New Roman"/>
          <w:sz w:val="22"/>
          <w:szCs w:val="22"/>
          <w:lang w:val="en-US"/>
        </w:rPr>
      </w:pPr>
    </w:p>
    <w:p w14:paraId="38D898FB" w14:textId="5992FC9B" w:rsidR="00AB3E98" w:rsidRPr="003B17C0" w:rsidRDefault="00280119" w:rsidP="009343C8">
      <w:pPr>
        <w:pStyle w:val="Heading2"/>
        <w:jc w:val="both"/>
        <w:rPr>
          <w:i/>
          <w:szCs w:val="22"/>
        </w:rPr>
      </w:pPr>
      <w:bookmarkStart w:id="106" w:name="_Toc43770739"/>
      <w:r w:rsidRPr="00280119">
        <w:rPr>
          <w:i/>
          <w:szCs w:val="22"/>
        </w:rPr>
        <w:t>Kalman filter</w:t>
      </w:r>
      <w:bookmarkEnd w:id="106"/>
    </w:p>
    <w:p w14:paraId="2998905D" w14:textId="77D89264" w:rsidR="003B5473" w:rsidRPr="003B17C0" w:rsidRDefault="00280119" w:rsidP="003B5473">
      <w:pPr>
        <w:ind w:firstLine="576"/>
        <w:jc w:val="both"/>
        <w:rPr>
          <w:rFonts w:ascii="Times New Roman" w:hAnsi="Times New Roman"/>
        </w:rPr>
      </w:pPr>
      <w:bookmarkStart w:id="107" w:name="_Toc480473716"/>
      <w:r w:rsidRPr="00280119">
        <w:rPr>
          <w:rFonts w:ascii="Times New Roman" w:hAnsi="Times New Roman"/>
          <w:i/>
        </w:rPr>
        <w:t>Kalman filtering</w:t>
      </w:r>
      <w:r w:rsidR="002173F6" w:rsidRPr="003B17C0">
        <w:rPr>
          <w:rFonts w:ascii="Times New Roman" w:hAnsi="Times New Roman"/>
        </w:rPr>
        <w:t xml:space="preserve"> atau juga dikenal dengan nama </w:t>
      </w:r>
      <w:r w:rsidR="002173F6" w:rsidRPr="003B17C0">
        <w:rPr>
          <w:rFonts w:ascii="Times New Roman" w:hAnsi="Times New Roman"/>
          <w:i/>
        </w:rPr>
        <w:t>Linear Quadratic Estimation</w:t>
      </w:r>
      <w:r w:rsidR="002173F6" w:rsidRPr="003B17C0">
        <w:rPr>
          <w:rFonts w:ascii="Times New Roman" w:hAnsi="Times New Roman"/>
        </w:rPr>
        <w:t xml:space="preserve"> (LQE) ada</w:t>
      </w:r>
      <w:r w:rsidR="003B5473" w:rsidRPr="003B17C0">
        <w:rPr>
          <w:rFonts w:ascii="Times New Roman" w:hAnsi="Times New Roman"/>
        </w:rPr>
        <w:t xml:space="preserve">lah algoritma yang menggunakan hasil pengamatan atau pengukuran dalam jangka waktu tertentu </w:t>
      </w:r>
      <w:r w:rsidR="003B5473" w:rsidRPr="003B17C0">
        <w:rPr>
          <w:rFonts w:ascii="Times New Roman" w:hAnsi="Times New Roman"/>
        </w:rPr>
        <w:lastRenderedPageBreak/>
        <w:t xml:space="preserve">yang di dalamnya mengandung </w:t>
      </w:r>
      <w:r w:rsidR="003B5473" w:rsidRPr="003B17C0">
        <w:rPr>
          <w:rFonts w:ascii="Times New Roman" w:hAnsi="Times New Roman"/>
          <w:i/>
        </w:rPr>
        <w:t>noise</w:t>
      </w:r>
      <w:r w:rsidR="004D1BFE" w:rsidRPr="003B17C0">
        <w:rPr>
          <w:rFonts w:ascii="Times New Roman" w:hAnsi="Times New Roman"/>
        </w:rPr>
        <w:t xml:space="preserve"> </w:t>
      </w:r>
      <w:r w:rsidR="003B5473" w:rsidRPr="003B17C0">
        <w:rPr>
          <w:rFonts w:ascii="Times New Roman" w:hAnsi="Times New Roman"/>
        </w:rPr>
        <w:t>dan menghasilkan estimasi dari pengamatan yang cenderung lebih  akurat dari pengukuran satu waktu.</w:t>
      </w:r>
    </w:p>
    <w:p w14:paraId="4BB0F793" w14:textId="063EEAC1" w:rsidR="003B5473" w:rsidRDefault="003B5473" w:rsidP="003B5473">
      <w:pPr>
        <w:jc w:val="both"/>
        <w:rPr>
          <w:rFonts w:ascii="Times New Roman" w:hAnsi="Times New Roman"/>
        </w:rPr>
      </w:pPr>
      <w:r w:rsidRPr="003B17C0">
        <w:rPr>
          <w:rFonts w:ascii="Times New Roman" w:hAnsi="Times New Roman"/>
        </w:rPr>
        <w:tab/>
      </w:r>
      <w:r w:rsidR="00280119" w:rsidRPr="00280119">
        <w:rPr>
          <w:rFonts w:ascii="Times New Roman" w:hAnsi="Times New Roman"/>
          <w:i/>
        </w:rPr>
        <w:t>Kalman filter</w:t>
      </w:r>
      <w:r w:rsidRPr="003B17C0">
        <w:rPr>
          <w:rFonts w:ascii="Times New Roman" w:hAnsi="Times New Roman"/>
        </w:rPr>
        <w:t xml:space="preserve"> telah lama digunakan untuk menggabungkan estimasi saat ini dengan pengukuran baru untuk mendapatkan hasil estimasi baru yang lebih akurat dengan cara meminimalkan varians kesalahan estimasi. Oleh karena itu </w:t>
      </w:r>
      <w:r w:rsidR="00280119" w:rsidRPr="00280119">
        <w:rPr>
          <w:rFonts w:ascii="Times New Roman" w:hAnsi="Times New Roman"/>
          <w:i/>
        </w:rPr>
        <w:t>kalman filter</w:t>
      </w:r>
      <w:r w:rsidRPr="003B17C0">
        <w:rPr>
          <w:rFonts w:ascii="Times New Roman" w:hAnsi="Times New Roman"/>
        </w:rPr>
        <w:t xml:space="preserve"> adalah metode kandidat yang bagus untuk penentuan posisi [4].</w:t>
      </w:r>
    </w:p>
    <w:p w14:paraId="2174B657" w14:textId="202521B1" w:rsidR="00011A76" w:rsidRPr="003B17C0" w:rsidRDefault="00011A76" w:rsidP="003B5473">
      <w:pPr>
        <w:jc w:val="both"/>
        <w:rPr>
          <w:rFonts w:ascii="Times New Roman" w:hAnsi="Times New Roman"/>
        </w:rPr>
      </w:pPr>
      <w:r>
        <w:rPr>
          <w:rFonts w:ascii="Times New Roman" w:hAnsi="Times New Roman"/>
        </w:rPr>
        <w:tab/>
        <w:t>Pada tugas akhir ini kalman filter digunakan untuk menstabilkan kekuatan sinyal yang diterima oleh perangkat android.</w:t>
      </w:r>
    </w:p>
    <w:p w14:paraId="65DAFE80" w14:textId="77777777" w:rsidR="0027080C" w:rsidRPr="003B17C0" w:rsidRDefault="0027080C" w:rsidP="003B5473">
      <w:pPr>
        <w:jc w:val="both"/>
        <w:rPr>
          <w:rFonts w:ascii="Times New Roman" w:hAnsi="Times New Roman"/>
        </w:rPr>
      </w:pPr>
    </w:p>
    <w:p w14:paraId="34CE352E" w14:textId="60CB811C" w:rsidR="0027080C" w:rsidRPr="003B17C0" w:rsidRDefault="0027080C" w:rsidP="0027080C">
      <w:pPr>
        <w:pStyle w:val="Heading2"/>
        <w:jc w:val="both"/>
        <w:rPr>
          <w:szCs w:val="22"/>
        </w:rPr>
      </w:pPr>
      <w:bookmarkStart w:id="108" w:name="_Toc43770740"/>
      <w:r w:rsidRPr="003B17C0">
        <w:rPr>
          <w:szCs w:val="22"/>
        </w:rPr>
        <w:t>Android</w:t>
      </w:r>
      <w:bookmarkEnd w:id="108"/>
    </w:p>
    <w:p w14:paraId="52137D5A" w14:textId="667DBD46" w:rsidR="0027080C" w:rsidRPr="003B17C0" w:rsidRDefault="0027080C" w:rsidP="004D1BFE">
      <w:pPr>
        <w:pStyle w:val="NormalWeb"/>
        <w:spacing w:before="0" w:beforeAutospacing="0" w:after="0" w:afterAutospacing="0"/>
        <w:ind w:firstLine="567"/>
        <w:jc w:val="both"/>
        <w:rPr>
          <w:sz w:val="22"/>
          <w:vertAlign w:val="superscript"/>
        </w:rPr>
      </w:pPr>
      <w:r w:rsidRPr="003B17C0">
        <w:rPr>
          <w:bCs/>
          <w:sz w:val="22"/>
        </w:rPr>
        <w:t>Android</w:t>
      </w:r>
      <w:r w:rsidRPr="003B17C0">
        <w:rPr>
          <w:sz w:val="22"/>
        </w:rPr>
        <w:t xml:space="preserve"> adalah sistem operasi terbuka (</w:t>
      </w:r>
      <w:r w:rsidRPr="003B17C0">
        <w:rPr>
          <w:i/>
          <w:sz w:val="22"/>
        </w:rPr>
        <w:t>open-source</w:t>
      </w:r>
      <w:r w:rsidRPr="003B17C0">
        <w:rPr>
          <w:sz w:val="22"/>
        </w:rPr>
        <w:t xml:space="preserve">) berbasis Linux yang dirancang untuk perangkat bergerak dengan layar sentuh, seperti telepon pintar dan komputer </w:t>
      </w:r>
      <w:r w:rsidR="003B17C0">
        <w:rPr>
          <w:sz w:val="22"/>
        </w:rPr>
        <w:t>Tabel</w:t>
      </w:r>
      <w:r w:rsidRPr="003B17C0">
        <w:rPr>
          <w:sz w:val="22"/>
        </w:rPr>
        <w:t>t. Antarmuka pengguna Android umumnya adalah layar sentuh di mana pengguna menggunakan gerakan sentuh untuk menggunakannya, serta papan ketik virtual untuk menulis teks</w:t>
      </w:r>
      <w:r w:rsidR="00D67979" w:rsidRPr="003B17C0">
        <w:rPr>
          <w:sz w:val="22"/>
        </w:rPr>
        <w:t xml:space="preserve"> [5]</w:t>
      </w:r>
      <w:r w:rsidRPr="003B17C0">
        <w:rPr>
          <w:sz w:val="22"/>
        </w:rPr>
        <w:t>.</w:t>
      </w:r>
    </w:p>
    <w:p w14:paraId="50BCBF9C" w14:textId="3DBF085F" w:rsidR="0027080C" w:rsidRPr="003B17C0" w:rsidRDefault="0027080C" w:rsidP="004D1BFE">
      <w:pPr>
        <w:pStyle w:val="NormalWeb"/>
        <w:spacing w:before="0" w:beforeAutospacing="0" w:after="0" w:afterAutospacing="0"/>
        <w:ind w:firstLine="567"/>
        <w:jc w:val="both"/>
        <w:rPr>
          <w:sz w:val="22"/>
        </w:rPr>
      </w:pPr>
      <w:r w:rsidRPr="003B17C0">
        <w:rPr>
          <w:sz w:val="22"/>
        </w:rPr>
        <w:t>Android awalnya dikembangkan oleh Android, Inc., dengan dukungan finansial dari Google. Google kemudian membelinya pada tahun 2005. Google merilis kode sistem operasi ini di bawah Lisensi Apache. Kode dengan sumber terbuka ini memungkinkan perangkat lunak untuk dimodifikasi secara bebas dan didistribusikan oleh para pembuat perangkat, operator nirkabel, dan pengembang aplikasi. Selain itu, Android memiliki sejumlah besar komunitas pengembang aplikasi yang memperluas fungsionalitas perangkat, yang umumnya ditulis dalam bahasa pemrograman Java</w:t>
      </w:r>
      <w:r w:rsidR="00D67979" w:rsidRPr="003B17C0">
        <w:rPr>
          <w:sz w:val="22"/>
        </w:rPr>
        <w:t xml:space="preserve"> [5]</w:t>
      </w:r>
      <w:r w:rsidRPr="003B17C0">
        <w:rPr>
          <w:sz w:val="22"/>
        </w:rPr>
        <w:t>.</w:t>
      </w:r>
    </w:p>
    <w:p w14:paraId="7ED045A8" w14:textId="0D183D6A" w:rsidR="0027080C" w:rsidRPr="003B17C0" w:rsidRDefault="0027080C" w:rsidP="004D1BFE">
      <w:pPr>
        <w:pStyle w:val="NormalWeb"/>
        <w:spacing w:before="0" w:beforeAutospacing="0" w:after="0" w:afterAutospacing="0"/>
        <w:ind w:firstLine="567"/>
        <w:jc w:val="both"/>
        <w:rPr>
          <w:sz w:val="22"/>
        </w:rPr>
      </w:pPr>
      <w:r w:rsidRPr="003B17C0">
        <w:rPr>
          <w:sz w:val="22"/>
        </w:rPr>
        <w:t xml:space="preserve">Dalam tugas akhir ini, Android digunakan sebagai basis sistem operasi </w:t>
      </w:r>
      <w:r w:rsidRPr="003B17C0">
        <w:rPr>
          <w:i/>
          <w:sz w:val="22"/>
        </w:rPr>
        <w:t>smartphone</w:t>
      </w:r>
      <w:r w:rsidRPr="003B17C0">
        <w:rPr>
          <w:sz w:val="22"/>
        </w:rPr>
        <w:t xml:space="preserve">. Aplikasi </w:t>
      </w:r>
      <w:r w:rsidR="00413F45">
        <w:rPr>
          <w:sz w:val="22"/>
        </w:rPr>
        <w:t xml:space="preserve">untuk pengambilan data RSSI </w:t>
      </w:r>
      <w:r w:rsidR="00413F45" w:rsidRPr="003B17C0">
        <w:rPr>
          <w:sz w:val="22"/>
        </w:rPr>
        <w:t xml:space="preserve">akan dibuat </w:t>
      </w:r>
      <w:r w:rsidRPr="003B17C0">
        <w:rPr>
          <w:sz w:val="22"/>
        </w:rPr>
        <w:t>akan dijalank</w:t>
      </w:r>
      <w:r w:rsidR="004D1BFE" w:rsidRPr="003B17C0">
        <w:rPr>
          <w:sz w:val="22"/>
        </w:rPr>
        <w:t>an pada sistem operasi Android.</w:t>
      </w:r>
    </w:p>
    <w:p w14:paraId="00A43045" w14:textId="77777777" w:rsidR="004D1BFE" w:rsidRPr="003B17C0" w:rsidRDefault="004D1BFE" w:rsidP="004D1BFE">
      <w:pPr>
        <w:pStyle w:val="NormalWeb"/>
        <w:spacing w:before="0" w:beforeAutospacing="0" w:after="0" w:afterAutospacing="0"/>
        <w:ind w:firstLine="567"/>
        <w:rPr>
          <w:sz w:val="22"/>
        </w:rPr>
      </w:pPr>
    </w:p>
    <w:p w14:paraId="761DDA0F" w14:textId="3BBC5E24" w:rsidR="0027080C" w:rsidRPr="003B17C0" w:rsidRDefault="0027080C" w:rsidP="0027080C">
      <w:pPr>
        <w:pStyle w:val="Heading2"/>
        <w:jc w:val="both"/>
        <w:rPr>
          <w:szCs w:val="22"/>
        </w:rPr>
      </w:pPr>
      <w:bookmarkStart w:id="109" w:name="_Toc43770741"/>
      <w:r w:rsidRPr="003B17C0">
        <w:rPr>
          <w:szCs w:val="22"/>
        </w:rPr>
        <w:lastRenderedPageBreak/>
        <w:t>Java</w:t>
      </w:r>
      <w:bookmarkEnd w:id="109"/>
    </w:p>
    <w:p w14:paraId="37EF44C7" w14:textId="160E658F" w:rsidR="0027080C" w:rsidRPr="003B17C0" w:rsidRDefault="0027080C" w:rsidP="004D1BFE">
      <w:pPr>
        <w:pStyle w:val="NormalWeb"/>
        <w:spacing w:before="0" w:beforeAutospacing="0" w:after="0" w:afterAutospacing="0"/>
        <w:ind w:firstLine="567"/>
        <w:jc w:val="both"/>
        <w:rPr>
          <w:sz w:val="22"/>
        </w:rPr>
      </w:pPr>
      <w:r w:rsidRPr="003B17C0">
        <w:rPr>
          <w:sz w:val="22"/>
        </w:rPr>
        <w:t xml:space="preserve">Java adalah bahasa pemrograman yang dapat dijalankan di berbagai komputer termasuk telepon genggam. Bahasa ini awalnya dibuat oleh James Gosling saat masih bergabung di Sun Microsystems (saat ini merupakan bagian dari Oracle) dan dirilis tahun 1995. Bahasa ini banyak mengadopsi sintaks yang terdapat pada C dan C++ namun dengan sintaks model objek yang lebih sederhana serta dukungan rutin-rutin yang minimal. Aplikasi-aplikasi berbasis Java umumnya dikompilasi ke dalam p-code (bytecode) dan dapat dijalankan pada berbagai Mesin Virtual Java (JVM) </w:t>
      </w:r>
      <w:r w:rsidR="00D67979" w:rsidRPr="003B17C0">
        <w:rPr>
          <w:sz w:val="22"/>
        </w:rPr>
        <w:t>[6]</w:t>
      </w:r>
      <w:r w:rsidRPr="003B17C0">
        <w:rPr>
          <w:sz w:val="22"/>
        </w:rPr>
        <w:t>.</w:t>
      </w:r>
    </w:p>
    <w:p w14:paraId="712E45AE" w14:textId="7AF3EDE2" w:rsidR="0027080C" w:rsidRPr="003B17C0" w:rsidRDefault="0027080C" w:rsidP="004D1BFE">
      <w:pPr>
        <w:pStyle w:val="NormalWeb"/>
        <w:spacing w:before="0" w:beforeAutospacing="0" w:after="0" w:afterAutospacing="0"/>
        <w:ind w:firstLine="567"/>
        <w:jc w:val="both"/>
        <w:rPr>
          <w:sz w:val="22"/>
        </w:rPr>
      </w:pPr>
      <w:r w:rsidRPr="003B17C0">
        <w:rPr>
          <w:sz w:val="22"/>
        </w:rPr>
        <w:t xml:space="preserve">Java merupakan bahasa pemrograman yang bersifat umum (general purpose), dan secara khusus didesain untuk menggunakan ketergantungan implementasi seminimal mungkin. Karena fungsionalitasnya yang memungkinkan aplikasi Java mampu berjalan di beberapa platform sistem operasi yang berbeda, Java dikenal dengan slogannya, "Tulis sekali, jalankan di mana pun". Saat ini Java merupakan bahasa pemrograman yang paling populer digunakan dan secara luas dimanfaatkan dalam pengembangan berbagai jenis perangkat lunak aplikasi ataupun aplikasi </w:t>
      </w:r>
      <w:r w:rsidR="00D67979" w:rsidRPr="003B17C0">
        <w:rPr>
          <w:sz w:val="22"/>
        </w:rPr>
        <w:t>[6]</w:t>
      </w:r>
      <w:r w:rsidRPr="003B17C0">
        <w:rPr>
          <w:sz w:val="22"/>
        </w:rPr>
        <w:t>.</w:t>
      </w:r>
    </w:p>
    <w:p w14:paraId="1D046E5D" w14:textId="1739E9CD" w:rsidR="0027080C" w:rsidRPr="003B17C0" w:rsidRDefault="0027080C" w:rsidP="004D1BFE">
      <w:pPr>
        <w:pStyle w:val="NormalWeb"/>
        <w:spacing w:before="0" w:beforeAutospacing="0" w:after="0" w:afterAutospacing="0"/>
        <w:ind w:firstLine="567"/>
        <w:jc w:val="both"/>
        <w:rPr>
          <w:sz w:val="22"/>
        </w:rPr>
      </w:pPr>
      <w:r w:rsidRPr="003B17C0">
        <w:rPr>
          <w:sz w:val="22"/>
        </w:rPr>
        <w:t>Dalam Tugas Akhir ini, aplikasi</w:t>
      </w:r>
      <w:r w:rsidR="00413F45">
        <w:rPr>
          <w:sz w:val="22"/>
        </w:rPr>
        <w:t xml:space="preserve"> untuk pengambilan data RSSI </w:t>
      </w:r>
      <w:r w:rsidRPr="003B17C0">
        <w:rPr>
          <w:sz w:val="22"/>
        </w:rPr>
        <w:t>akan dibuat dengan menggunakan bahasa pemrograman Java.</w:t>
      </w:r>
    </w:p>
    <w:p w14:paraId="7884A0E3" w14:textId="77777777" w:rsidR="004D1BFE" w:rsidRPr="003B17C0" w:rsidRDefault="004D1BFE" w:rsidP="004D1BFE">
      <w:pPr>
        <w:pStyle w:val="NormalWeb"/>
        <w:spacing w:before="0" w:beforeAutospacing="0" w:after="0" w:afterAutospacing="0"/>
        <w:ind w:firstLine="567"/>
        <w:jc w:val="both"/>
        <w:rPr>
          <w:sz w:val="22"/>
        </w:rPr>
      </w:pPr>
    </w:p>
    <w:p w14:paraId="65DE0857" w14:textId="440E3A37" w:rsidR="00D67979" w:rsidRPr="003B17C0" w:rsidRDefault="00D67979" w:rsidP="00D67979">
      <w:pPr>
        <w:pStyle w:val="Heading2"/>
        <w:jc w:val="both"/>
        <w:rPr>
          <w:szCs w:val="22"/>
        </w:rPr>
      </w:pPr>
      <w:bookmarkStart w:id="110" w:name="_Toc43770742"/>
      <w:r w:rsidRPr="003B17C0">
        <w:rPr>
          <w:szCs w:val="22"/>
        </w:rPr>
        <w:t>Android Studio</w:t>
      </w:r>
      <w:bookmarkEnd w:id="110"/>
    </w:p>
    <w:p w14:paraId="11B99248" w14:textId="5A717B51" w:rsidR="00D67979" w:rsidRPr="003B17C0" w:rsidRDefault="00D67979" w:rsidP="00D67979">
      <w:pPr>
        <w:pStyle w:val="NormalWeb"/>
        <w:spacing w:before="0" w:beforeAutospacing="0" w:after="0" w:afterAutospacing="0"/>
        <w:ind w:firstLine="567"/>
        <w:jc w:val="both"/>
        <w:rPr>
          <w:sz w:val="22"/>
          <w:szCs w:val="22"/>
        </w:rPr>
      </w:pPr>
      <w:r w:rsidRPr="003B17C0">
        <w:rPr>
          <w:bCs/>
          <w:sz w:val="22"/>
          <w:szCs w:val="22"/>
        </w:rPr>
        <w:t>Android Studio</w:t>
      </w:r>
      <w:r w:rsidRPr="003B17C0">
        <w:rPr>
          <w:sz w:val="22"/>
          <w:szCs w:val="22"/>
        </w:rPr>
        <w:t xml:space="preserve"> adalah </w:t>
      </w:r>
      <w:r w:rsidRPr="003B17C0">
        <w:rPr>
          <w:i/>
          <w:sz w:val="22"/>
          <w:szCs w:val="22"/>
        </w:rPr>
        <w:t>Integrated Development Enviroment</w:t>
      </w:r>
      <w:r w:rsidRPr="003B17C0">
        <w:rPr>
          <w:sz w:val="22"/>
          <w:szCs w:val="22"/>
        </w:rPr>
        <w:t xml:space="preserve"> (IDE) untuk sistem operasi Android, yang dibangun diatas perangkat lunak JetBrains IntelliJ IDEA dan didesain khusus untuk pengembangan Android. IDE ini merupakan pengganti dari Eclipse Android Development Tools (ADT) yang sebelumnya merupakan IDE utama untuk pengembangan aplikasi Android</w:t>
      </w:r>
      <w:r w:rsidRPr="003B17C0">
        <w:rPr>
          <w:sz w:val="22"/>
        </w:rPr>
        <w:t>[7].</w:t>
      </w:r>
      <w:r w:rsidRPr="003B17C0">
        <w:rPr>
          <w:sz w:val="22"/>
          <w:szCs w:val="22"/>
        </w:rPr>
        <w:t>.</w:t>
      </w:r>
    </w:p>
    <w:p w14:paraId="172D9340" w14:textId="66F20C9C" w:rsidR="00D67979" w:rsidRPr="003B17C0" w:rsidRDefault="00D67979" w:rsidP="004D1BFE">
      <w:pPr>
        <w:pStyle w:val="NormalWeb"/>
        <w:spacing w:before="0" w:beforeAutospacing="0" w:after="0" w:afterAutospacing="0"/>
        <w:ind w:firstLine="567"/>
        <w:jc w:val="both"/>
        <w:rPr>
          <w:sz w:val="22"/>
          <w:szCs w:val="22"/>
        </w:rPr>
      </w:pPr>
      <w:r w:rsidRPr="003B17C0">
        <w:rPr>
          <w:sz w:val="22"/>
          <w:szCs w:val="22"/>
        </w:rPr>
        <w:t xml:space="preserve">Android Studio sendiri pertama kali diumumkan di konferensi Google I/O pada tanggal 16 Mei 2013. Ini merupakan tahap </w:t>
      </w:r>
      <w:r w:rsidRPr="003B17C0">
        <w:rPr>
          <w:i/>
          <w:sz w:val="22"/>
          <w:szCs w:val="22"/>
        </w:rPr>
        <w:t>preview</w:t>
      </w:r>
      <w:r w:rsidRPr="003B17C0">
        <w:rPr>
          <w:sz w:val="22"/>
          <w:szCs w:val="22"/>
        </w:rPr>
        <w:t xml:space="preserve"> dari versi 0.1 pada Mei 2013, dan memasuki tahap uji coba (beta) sejak versi 0.8 dan mulai diliris pada Juni 2014</w:t>
      </w:r>
      <w:r w:rsidR="00E75538" w:rsidRPr="003B17C0">
        <w:rPr>
          <w:sz w:val="22"/>
          <w:szCs w:val="22"/>
        </w:rPr>
        <w:t>.</w:t>
      </w:r>
      <w:r w:rsidRPr="003B17C0">
        <w:rPr>
          <w:sz w:val="22"/>
          <w:szCs w:val="22"/>
        </w:rPr>
        <w:t xml:space="preserve"> </w:t>
      </w:r>
      <w:r w:rsidRPr="003B17C0">
        <w:rPr>
          <w:sz w:val="22"/>
        </w:rPr>
        <w:t>[7]</w:t>
      </w:r>
    </w:p>
    <w:p w14:paraId="4A76AF7A" w14:textId="0FC108B3" w:rsidR="00D67979" w:rsidRPr="003B17C0" w:rsidRDefault="00D67979" w:rsidP="004D1BFE">
      <w:pPr>
        <w:pStyle w:val="NormalWeb"/>
        <w:spacing w:before="0" w:beforeAutospacing="0" w:after="0" w:afterAutospacing="0"/>
        <w:ind w:firstLine="567"/>
        <w:jc w:val="both"/>
        <w:rPr>
          <w:sz w:val="22"/>
          <w:szCs w:val="22"/>
        </w:rPr>
      </w:pPr>
      <w:r w:rsidRPr="003B17C0">
        <w:rPr>
          <w:sz w:val="22"/>
          <w:szCs w:val="22"/>
        </w:rPr>
        <w:lastRenderedPageBreak/>
        <w:t xml:space="preserve">Versi </w:t>
      </w:r>
      <w:r w:rsidR="004D1BFE" w:rsidRPr="003B17C0">
        <w:rPr>
          <w:sz w:val="22"/>
          <w:szCs w:val="22"/>
        </w:rPr>
        <w:t>rilis</w:t>
      </w:r>
      <w:r w:rsidRPr="003B17C0">
        <w:rPr>
          <w:sz w:val="22"/>
          <w:szCs w:val="22"/>
        </w:rPr>
        <w:t xml:space="preserve"> stabil yang pertama diliris pada December 2014, dimulai sejak versi 1.0. Sedangkan versi stabil yang sekarang adalah versi 3.6.3 yang diliris pada Februari 2020</w:t>
      </w:r>
      <w:r w:rsidR="00E75538" w:rsidRPr="003B17C0">
        <w:rPr>
          <w:sz w:val="22"/>
          <w:szCs w:val="22"/>
        </w:rPr>
        <w:t>.</w:t>
      </w:r>
      <w:r w:rsidRPr="003B17C0">
        <w:rPr>
          <w:sz w:val="22"/>
          <w:szCs w:val="22"/>
        </w:rPr>
        <w:t xml:space="preserve"> </w:t>
      </w:r>
      <w:r w:rsidRPr="003B17C0">
        <w:rPr>
          <w:sz w:val="22"/>
        </w:rPr>
        <w:t>[7]</w:t>
      </w:r>
    </w:p>
    <w:p w14:paraId="4636C21F" w14:textId="77777777" w:rsidR="00D67979" w:rsidRDefault="00D67979" w:rsidP="004D1BFE">
      <w:pPr>
        <w:pStyle w:val="NormalWeb"/>
        <w:spacing w:before="0" w:beforeAutospacing="0" w:after="0" w:afterAutospacing="0"/>
        <w:ind w:firstLine="288"/>
        <w:jc w:val="both"/>
        <w:rPr>
          <w:sz w:val="22"/>
          <w:szCs w:val="22"/>
        </w:rPr>
      </w:pPr>
      <w:r w:rsidRPr="003B17C0">
        <w:rPr>
          <w:sz w:val="22"/>
          <w:szCs w:val="22"/>
        </w:rPr>
        <w:t xml:space="preserve">Dalam Tugas Akhir ini, Android Studio digunakan untuk membuat aplikasi visualisasi yang dapat dijalankan pada </w:t>
      </w:r>
      <w:r w:rsidRPr="003B17C0">
        <w:rPr>
          <w:i/>
          <w:sz w:val="22"/>
          <w:szCs w:val="22"/>
        </w:rPr>
        <w:t>smartphone</w:t>
      </w:r>
      <w:r w:rsidRPr="003B17C0">
        <w:rPr>
          <w:sz w:val="22"/>
          <w:szCs w:val="22"/>
        </w:rPr>
        <w:t xml:space="preserve"> dengan sistem operasi Android.</w:t>
      </w:r>
    </w:p>
    <w:p w14:paraId="4B8A3521" w14:textId="77777777" w:rsidR="00011A76" w:rsidRPr="003B17C0" w:rsidRDefault="00011A76" w:rsidP="004D1BFE">
      <w:pPr>
        <w:pStyle w:val="NormalWeb"/>
        <w:spacing w:before="0" w:beforeAutospacing="0" w:after="0" w:afterAutospacing="0"/>
        <w:ind w:firstLine="288"/>
        <w:jc w:val="both"/>
        <w:rPr>
          <w:sz w:val="22"/>
          <w:szCs w:val="22"/>
        </w:rPr>
      </w:pPr>
    </w:p>
    <w:p w14:paraId="37089FF8" w14:textId="68491DBB" w:rsidR="001B3542" w:rsidRPr="003B17C0" w:rsidRDefault="001B3542" w:rsidP="001B3542">
      <w:pPr>
        <w:pStyle w:val="Heading2"/>
        <w:jc w:val="both"/>
        <w:rPr>
          <w:szCs w:val="22"/>
        </w:rPr>
      </w:pPr>
      <w:bookmarkStart w:id="111" w:name="_Toc43770743"/>
      <w:r w:rsidRPr="003B17C0">
        <w:rPr>
          <w:szCs w:val="22"/>
        </w:rPr>
        <w:t>Python</w:t>
      </w:r>
      <w:bookmarkEnd w:id="111"/>
    </w:p>
    <w:p w14:paraId="7AF9EC36" w14:textId="5C5F7329" w:rsidR="00D67979" w:rsidRPr="003B17C0" w:rsidRDefault="001B3542" w:rsidP="004D1BFE">
      <w:pPr>
        <w:pStyle w:val="NormalWeb"/>
        <w:spacing w:before="0" w:beforeAutospacing="0" w:after="0" w:afterAutospacing="0"/>
        <w:ind w:firstLine="567"/>
        <w:jc w:val="both"/>
        <w:rPr>
          <w:sz w:val="22"/>
        </w:rPr>
      </w:pPr>
      <w:r w:rsidRPr="003B17C0">
        <w:rPr>
          <w:sz w:val="22"/>
        </w:rPr>
        <w:t>Python adalah bahasa pemrograman interpretatif multiguna dengan filosofi perancangan yang berfokus pada tingkat keterbacaan kode. Python diklaim sebagai bahasa yang menggabungkan kapabilitas, kemampuan, dengan sintaksis kode yang sangat jelas, dan dilengkapi dengan fungsionalitas pustaka standar yang besar serta komprehensif. Python juga didukung oleh komunitas yang besar</w:t>
      </w:r>
      <w:r w:rsidR="00E75538" w:rsidRPr="003B17C0">
        <w:rPr>
          <w:sz w:val="22"/>
        </w:rPr>
        <w:t>.</w:t>
      </w:r>
      <w:r w:rsidRPr="003B17C0">
        <w:rPr>
          <w:sz w:val="22"/>
        </w:rPr>
        <w:t xml:space="preserve"> [8]</w:t>
      </w:r>
    </w:p>
    <w:p w14:paraId="739539CB" w14:textId="61BE7845" w:rsidR="001B3542" w:rsidRPr="003B17C0" w:rsidRDefault="001B3542" w:rsidP="004D1BFE">
      <w:pPr>
        <w:pStyle w:val="NormalWeb"/>
        <w:spacing w:before="0" w:beforeAutospacing="0" w:after="0" w:afterAutospacing="0"/>
        <w:ind w:firstLine="567"/>
        <w:jc w:val="both"/>
        <w:rPr>
          <w:sz w:val="22"/>
        </w:rPr>
      </w:pPr>
      <w:r w:rsidRPr="003B17C0">
        <w:rPr>
          <w:sz w:val="22"/>
        </w:rPr>
        <w:t xml:space="preserve">Python mendukung multi paradigma pemrograman, utamanya; namun tidak dibatasi; pada pemrograman berorientasi objek, pemrograman imperatif, dan pemrograman fungsional. Salah satu fitur yang tersedia pada python adalah sebagai bahasa pemrograman dinamis yang dilengkapi dengan manajemen memori otomatis. Seperti halnya pada bahasa pemrograman dinamis lainnya, python umumnya digunakan sebagai bahasa skrip meski pada praktiknya penggunaan bahasa ini lebih luas mencakup konteks pemanfaatan yang umumnya tidak dilakukan dengan menggunakan bahasa skrip. Python dapat digunakan untuk berbagai keperluan pengembangan perangkat lunak dan dapat berjalan di </w:t>
      </w:r>
      <w:r w:rsidR="00E75538" w:rsidRPr="003B17C0">
        <w:rPr>
          <w:sz w:val="22"/>
        </w:rPr>
        <w:t>berbagai platform sistem operas</w:t>
      </w:r>
      <w:r w:rsidRPr="003B17C0">
        <w:rPr>
          <w:sz w:val="22"/>
        </w:rPr>
        <w:t>.</w:t>
      </w:r>
      <w:r w:rsidR="00E75538" w:rsidRPr="003B17C0">
        <w:rPr>
          <w:sz w:val="22"/>
        </w:rPr>
        <w:t xml:space="preserve"> [8]</w:t>
      </w:r>
    </w:p>
    <w:p w14:paraId="6F421656" w14:textId="22CB2911" w:rsidR="0027080C" w:rsidRPr="003B17C0" w:rsidRDefault="001B3542" w:rsidP="004D1BFE">
      <w:pPr>
        <w:pStyle w:val="NormalWeb"/>
        <w:spacing w:before="0" w:beforeAutospacing="0" w:after="0" w:afterAutospacing="0"/>
        <w:ind w:firstLine="567"/>
        <w:jc w:val="both"/>
        <w:rPr>
          <w:sz w:val="22"/>
        </w:rPr>
      </w:pPr>
      <w:r w:rsidRPr="003B17C0">
        <w:rPr>
          <w:sz w:val="22"/>
        </w:rPr>
        <w:t xml:space="preserve">Pada tugas akhir ini </w:t>
      </w:r>
      <w:r w:rsidR="00E75538" w:rsidRPr="003B17C0">
        <w:rPr>
          <w:sz w:val="22"/>
        </w:rPr>
        <w:t xml:space="preserve">python akan digunakan untuk analisis data dan pengukuran akurasi </w:t>
      </w:r>
      <w:r w:rsidR="00E75538" w:rsidRPr="003B17C0">
        <w:rPr>
          <w:i/>
          <w:sz w:val="22"/>
        </w:rPr>
        <w:t>indoor positioning system</w:t>
      </w:r>
      <w:r w:rsidR="00E75538" w:rsidRPr="003B17C0">
        <w:rPr>
          <w:sz w:val="22"/>
        </w:rPr>
        <w:t>.</w:t>
      </w:r>
    </w:p>
    <w:p w14:paraId="3D4F127D" w14:textId="77777777" w:rsidR="004D1BFE" w:rsidRPr="003B17C0" w:rsidRDefault="004D1BFE" w:rsidP="004D1BFE">
      <w:pPr>
        <w:pStyle w:val="NormalWeb"/>
        <w:spacing w:before="0" w:beforeAutospacing="0" w:after="0" w:afterAutospacing="0"/>
        <w:ind w:firstLine="567"/>
        <w:jc w:val="both"/>
        <w:rPr>
          <w:sz w:val="22"/>
        </w:rPr>
      </w:pPr>
    </w:p>
    <w:p w14:paraId="0DD7B77A" w14:textId="224FE013" w:rsidR="00E75538" w:rsidRPr="003B17C0" w:rsidRDefault="00E75538" w:rsidP="00E75538">
      <w:pPr>
        <w:pStyle w:val="Heading2"/>
        <w:jc w:val="both"/>
        <w:rPr>
          <w:szCs w:val="22"/>
        </w:rPr>
      </w:pPr>
      <w:bookmarkStart w:id="112" w:name="_Toc43770744"/>
      <w:r w:rsidRPr="003B17C0">
        <w:rPr>
          <w:szCs w:val="22"/>
        </w:rPr>
        <w:t>Spyder (IDE)</w:t>
      </w:r>
      <w:bookmarkEnd w:id="112"/>
    </w:p>
    <w:p w14:paraId="64C3F4FF" w14:textId="1A5D4335" w:rsidR="00475DF9" w:rsidRPr="003B17C0" w:rsidRDefault="00475DF9" w:rsidP="00E75538">
      <w:pPr>
        <w:ind w:firstLine="576"/>
        <w:jc w:val="both"/>
        <w:rPr>
          <w:rFonts w:ascii="Times New Roman" w:hAnsi="Times New Roman"/>
        </w:rPr>
      </w:pPr>
      <w:r w:rsidRPr="003B17C0">
        <w:rPr>
          <w:rFonts w:ascii="Times New Roman" w:hAnsi="Times New Roman"/>
        </w:rPr>
        <w:t xml:space="preserve">Spyder adalah adalah </w:t>
      </w:r>
      <w:r w:rsidRPr="003B17C0">
        <w:rPr>
          <w:rFonts w:ascii="Times New Roman" w:hAnsi="Times New Roman"/>
          <w:i/>
        </w:rPr>
        <w:t>Integrated Development Enviroment</w:t>
      </w:r>
      <w:r w:rsidRPr="003B17C0">
        <w:rPr>
          <w:rFonts w:ascii="Times New Roman" w:hAnsi="Times New Roman"/>
        </w:rPr>
        <w:t xml:space="preserve"> (IDE) </w:t>
      </w:r>
      <w:r w:rsidRPr="003B17C0">
        <w:rPr>
          <w:rFonts w:ascii="Times New Roman" w:hAnsi="Times New Roman"/>
          <w:i/>
        </w:rPr>
        <w:t xml:space="preserve">open source cross-platform </w:t>
      </w:r>
      <w:r w:rsidRPr="003B17C0">
        <w:rPr>
          <w:rFonts w:ascii="Times New Roman" w:hAnsi="Times New Roman"/>
        </w:rPr>
        <w:t xml:space="preserve">untuk bahasa pemrograman Python. Spyder terintegrasi dengan berbagai paket terkemuka untuk Python seperti NumPy, SciPy, Matplotlib, pandas, IPython, </w:t>
      </w:r>
      <w:r w:rsidRPr="003B17C0">
        <w:rPr>
          <w:rFonts w:ascii="Times New Roman" w:hAnsi="Times New Roman"/>
        </w:rPr>
        <w:lastRenderedPageBreak/>
        <w:t xml:space="preserve">SymPy, dan Cython dan berbagai perangkat lunak </w:t>
      </w:r>
      <w:r w:rsidRPr="003B17C0">
        <w:rPr>
          <w:rFonts w:ascii="Times New Roman" w:hAnsi="Times New Roman"/>
          <w:i/>
        </w:rPr>
        <w:t>open source</w:t>
      </w:r>
      <w:r w:rsidRPr="003B17C0">
        <w:rPr>
          <w:rFonts w:ascii="Times New Roman" w:hAnsi="Times New Roman"/>
        </w:rPr>
        <w:t xml:space="preserve"> lainnya. [9]</w:t>
      </w:r>
    </w:p>
    <w:p w14:paraId="3AC29632" w14:textId="77777777" w:rsidR="00247735" w:rsidRDefault="00475DF9" w:rsidP="00247735">
      <w:pPr>
        <w:pStyle w:val="NormalWeb"/>
        <w:spacing w:before="0" w:beforeAutospacing="0" w:after="0" w:afterAutospacing="0"/>
        <w:ind w:firstLine="567"/>
        <w:jc w:val="both"/>
        <w:rPr>
          <w:sz w:val="22"/>
        </w:rPr>
      </w:pPr>
      <w:r w:rsidRPr="003B17C0">
        <w:rPr>
          <w:sz w:val="22"/>
        </w:rPr>
        <w:t>Awalnya dibuat dan dikembangkan oleh Pierre Raybaut pada 2009, sejak 2012 Spyder telah dipertahankan dan terus ditingkatkan oleh tim pengembang Python ilmiah dan komunitas. [9]</w:t>
      </w:r>
    </w:p>
    <w:p w14:paraId="4C32F694" w14:textId="5608CF1C" w:rsidR="00E75538" w:rsidRPr="003B17C0" w:rsidRDefault="00E75538" w:rsidP="00247735">
      <w:pPr>
        <w:pStyle w:val="NormalWeb"/>
        <w:spacing w:before="0" w:beforeAutospacing="0" w:after="0" w:afterAutospacing="0"/>
        <w:ind w:firstLine="567"/>
        <w:jc w:val="both"/>
        <w:rPr>
          <w:sz w:val="22"/>
        </w:rPr>
      </w:pPr>
      <w:r w:rsidRPr="003B17C0">
        <w:rPr>
          <w:sz w:val="22"/>
        </w:rPr>
        <w:t xml:space="preserve">Pada tugas akhir ini spyder akan digunakan untuk analisis data dan pengukuran akurasi </w:t>
      </w:r>
      <w:r w:rsidRPr="003B17C0">
        <w:rPr>
          <w:i/>
          <w:sz w:val="22"/>
        </w:rPr>
        <w:t>indoor positioning system</w:t>
      </w:r>
      <w:r w:rsidRPr="003B17C0">
        <w:rPr>
          <w:sz w:val="22"/>
        </w:rPr>
        <w:t>.</w:t>
      </w:r>
    </w:p>
    <w:p w14:paraId="5E7E55B6" w14:textId="77777777" w:rsidR="0027080C" w:rsidRPr="003B17C0" w:rsidRDefault="0027080C" w:rsidP="0027080C">
      <w:pPr>
        <w:jc w:val="both"/>
        <w:rPr>
          <w:rFonts w:ascii="Times New Roman" w:hAnsi="Times New Roman"/>
        </w:rPr>
      </w:pPr>
    </w:p>
    <w:p w14:paraId="028DBDA3" w14:textId="42209DA7" w:rsidR="00B87237" w:rsidRPr="003B17C0" w:rsidRDefault="00B87237" w:rsidP="00247735">
      <w:pPr>
        <w:jc w:val="both"/>
        <w:rPr>
          <w:rFonts w:ascii="Times New Roman" w:hAnsi="Times New Roman"/>
          <w:i/>
          <w:u w:val="single"/>
        </w:rPr>
      </w:pPr>
      <w:r w:rsidRPr="003B17C0">
        <w:rPr>
          <w:rFonts w:ascii="Times New Roman" w:hAnsi="Times New Roman"/>
          <w:i/>
          <w:u w:val="single"/>
        </w:rPr>
        <w:br w:type="page"/>
      </w:r>
    </w:p>
    <w:p w14:paraId="71323D46" w14:textId="6C8530C2" w:rsidR="003B5473" w:rsidRPr="003B17C0" w:rsidRDefault="003B5473" w:rsidP="003B5473">
      <w:pPr>
        <w:jc w:val="both"/>
        <w:rPr>
          <w:rFonts w:ascii="Times New Roman" w:hAnsi="Times New Roman"/>
          <w:i/>
          <w:u w:val="single"/>
        </w:rPr>
        <w:sectPr w:rsidR="003B5473" w:rsidRPr="003B17C0" w:rsidSect="0093775C">
          <w:headerReference w:type="even" r:id="rId44"/>
          <w:headerReference w:type="default" r:id="rId45"/>
          <w:footerReference w:type="even" r:id="rId46"/>
          <w:footerReference w:type="default" r:id="rId47"/>
          <w:footerReference w:type="first" r:id="rId48"/>
          <w:type w:val="oddPage"/>
          <w:pgSz w:w="8392" w:h="11907"/>
          <w:pgMar w:top="1418" w:right="1134" w:bottom="1418" w:left="1418" w:header="709" w:footer="709" w:gutter="0"/>
          <w:cols w:space="708"/>
          <w:titlePg/>
          <w:docGrid w:linePitch="360"/>
        </w:sectPr>
      </w:pPr>
    </w:p>
    <w:p w14:paraId="3C5C7991" w14:textId="7B3AB0C8" w:rsidR="00994E27" w:rsidRPr="003B17C0" w:rsidRDefault="00994E27" w:rsidP="00506998">
      <w:pPr>
        <w:pStyle w:val="Heading1"/>
        <w:spacing w:after="240"/>
        <w:ind w:hanging="709"/>
        <w:rPr>
          <w:lang w:val="id-ID"/>
        </w:rPr>
      </w:pPr>
      <w:bookmarkStart w:id="113" w:name="_Toc43770745"/>
      <w:r w:rsidRPr="003B17C0">
        <w:rPr>
          <w:lang w:val="id-ID"/>
        </w:rPr>
        <w:lastRenderedPageBreak/>
        <w:t>BAB II</w:t>
      </w:r>
      <w:r w:rsidRPr="003B17C0">
        <w:t>I</w:t>
      </w:r>
      <w:r w:rsidRPr="003B17C0">
        <w:rPr>
          <w:lang w:val="id-ID"/>
        </w:rPr>
        <w:br/>
      </w:r>
      <w:r w:rsidR="009269D0" w:rsidRPr="003B17C0">
        <w:t>PERANCANGAN</w:t>
      </w:r>
      <w:bookmarkEnd w:id="107"/>
      <w:bookmarkEnd w:id="113"/>
    </w:p>
    <w:p w14:paraId="0385BFCD" w14:textId="300211B1" w:rsidR="009A7D40" w:rsidRPr="003B17C0" w:rsidRDefault="00A32CE1" w:rsidP="00182422">
      <w:pPr>
        <w:autoSpaceDE w:val="0"/>
        <w:autoSpaceDN w:val="0"/>
        <w:adjustRightInd w:val="0"/>
        <w:spacing w:after="240"/>
        <w:ind w:firstLine="567"/>
        <w:jc w:val="both"/>
        <w:rPr>
          <w:rFonts w:ascii="Times New Roman" w:hAnsi="Times New Roman"/>
        </w:rPr>
      </w:pPr>
      <w:r w:rsidRPr="003B17C0">
        <w:rPr>
          <w:rFonts w:ascii="Times New Roman" w:hAnsi="Times New Roman"/>
          <w:lang w:val="id-ID"/>
        </w:rPr>
        <w:tab/>
      </w:r>
      <w:r w:rsidR="00690FF4" w:rsidRPr="003B17C0">
        <w:rPr>
          <w:rFonts w:ascii="Times New Roman" w:hAnsi="Times New Roman"/>
        </w:rPr>
        <w:t>Perancangan merupakan bagian penting dalam pembuatan perangkat lunak dan perangkat keras yang berupa perencanaan secara teknis dari sistem jaringan yang dibuat. Pada Bab ini akan dibahas mengenai perancangan dan implementasi</w:t>
      </w:r>
      <w:r w:rsidR="003B5473" w:rsidRPr="003B17C0">
        <w:rPr>
          <w:rFonts w:ascii="Times New Roman" w:hAnsi="Times New Roman"/>
        </w:rPr>
        <w:t xml:space="preserve"> </w:t>
      </w:r>
      <w:r w:rsidR="003B5473" w:rsidRPr="003B17C0">
        <w:rPr>
          <w:rFonts w:ascii="Times New Roman" w:hAnsi="Times New Roman"/>
          <w:i/>
        </w:rPr>
        <w:t>indoor positioning system</w:t>
      </w:r>
      <w:r w:rsidR="003B5473" w:rsidRPr="003B17C0">
        <w:rPr>
          <w:rFonts w:ascii="Times New Roman" w:hAnsi="Times New Roman"/>
        </w:rPr>
        <w:t xml:space="preserve"> berbasis </w:t>
      </w:r>
      <w:r w:rsidR="00280119" w:rsidRPr="00280119">
        <w:rPr>
          <w:rFonts w:ascii="Times New Roman" w:hAnsi="Times New Roman"/>
          <w:i/>
        </w:rPr>
        <w:t>trilateration</w:t>
      </w:r>
      <w:r w:rsidR="00182422" w:rsidRPr="003B17C0">
        <w:rPr>
          <w:rFonts w:ascii="Times New Roman" w:hAnsi="Times New Roman"/>
        </w:rPr>
        <w:t xml:space="preserve"> untuk mengestimasi posisi </w:t>
      </w:r>
      <w:r w:rsidR="00182422" w:rsidRPr="003B17C0">
        <w:rPr>
          <w:rFonts w:ascii="Times New Roman" w:hAnsi="Times New Roman"/>
          <w:i/>
        </w:rPr>
        <w:t xml:space="preserve">receiver </w:t>
      </w:r>
      <w:r w:rsidR="00182422" w:rsidRPr="003B17C0">
        <w:rPr>
          <w:rFonts w:ascii="Times New Roman" w:hAnsi="Times New Roman"/>
        </w:rPr>
        <w:t xml:space="preserve">dengan </w:t>
      </w:r>
      <w:r w:rsidR="00D51DB3" w:rsidRPr="003B17C0">
        <w:rPr>
          <w:rFonts w:ascii="Times New Roman" w:hAnsi="Times New Roman"/>
          <w:i/>
        </w:rPr>
        <w:t>signal propagation model</w:t>
      </w:r>
      <w:r w:rsidR="00182422" w:rsidRPr="003B17C0">
        <w:rPr>
          <w:rFonts w:ascii="Times New Roman" w:hAnsi="Times New Roman"/>
        </w:rPr>
        <w:t xml:space="preserve"> untuk menentukan jarak antar </w:t>
      </w:r>
      <w:r w:rsidR="00182422" w:rsidRPr="003B17C0">
        <w:rPr>
          <w:rFonts w:ascii="Times New Roman" w:hAnsi="Times New Roman"/>
          <w:i/>
        </w:rPr>
        <w:t>receiver</w:t>
      </w:r>
      <w:r w:rsidR="00182422" w:rsidRPr="003B17C0">
        <w:rPr>
          <w:rFonts w:ascii="Times New Roman" w:hAnsi="Times New Roman"/>
        </w:rPr>
        <w:t xml:space="preserve"> dan </w:t>
      </w:r>
      <w:r w:rsidR="00182422" w:rsidRPr="003B17C0">
        <w:rPr>
          <w:rFonts w:ascii="Times New Roman" w:hAnsi="Times New Roman"/>
          <w:i/>
        </w:rPr>
        <w:t>transfimer</w:t>
      </w:r>
      <w:r w:rsidR="003B5473" w:rsidRPr="003B17C0">
        <w:rPr>
          <w:rFonts w:ascii="Times New Roman" w:hAnsi="Times New Roman"/>
        </w:rPr>
        <w:t xml:space="preserve"> </w:t>
      </w:r>
      <w:r w:rsidR="00182422" w:rsidRPr="003B17C0">
        <w:rPr>
          <w:rFonts w:ascii="Times New Roman" w:hAnsi="Times New Roman"/>
        </w:rPr>
        <w:t xml:space="preserve">dan </w:t>
      </w:r>
      <w:r w:rsidR="00280119" w:rsidRPr="00280119">
        <w:rPr>
          <w:rFonts w:ascii="Times New Roman" w:hAnsi="Times New Roman"/>
          <w:i/>
        </w:rPr>
        <w:t>kalman filter</w:t>
      </w:r>
      <w:r w:rsidR="00182422" w:rsidRPr="003B17C0">
        <w:rPr>
          <w:rFonts w:ascii="Times New Roman" w:hAnsi="Times New Roman"/>
        </w:rPr>
        <w:t xml:space="preserve"> untuk meningkatkan akurasi estimasi.</w:t>
      </w:r>
      <w:r w:rsidR="00690FF4" w:rsidRPr="003B17C0">
        <w:rPr>
          <w:rFonts w:ascii="Times New Roman" w:hAnsi="Times New Roman"/>
        </w:rPr>
        <w:t xml:space="preserve"> </w:t>
      </w:r>
    </w:p>
    <w:p w14:paraId="1E76C2B6" w14:textId="77777777" w:rsidR="00182422" w:rsidRPr="003B17C0" w:rsidRDefault="00182422" w:rsidP="00182422">
      <w:pPr>
        <w:autoSpaceDE w:val="0"/>
        <w:autoSpaceDN w:val="0"/>
        <w:adjustRightInd w:val="0"/>
        <w:spacing w:after="240"/>
        <w:ind w:firstLine="567"/>
        <w:jc w:val="both"/>
        <w:rPr>
          <w:rFonts w:ascii="Times New Roman" w:eastAsia="Times New Roman" w:hAnsi="Times New Roman"/>
          <w:b/>
          <w:bCs/>
          <w:vanish/>
          <w:kern w:val="32"/>
          <w:highlight w:val="yellow"/>
        </w:rPr>
      </w:pPr>
    </w:p>
    <w:p w14:paraId="25489C16" w14:textId="0EA68A76" w:rsidR="00250016" w:rsidRPr="003B17C0" w:rsidRDefault="00B47DA8" w:rsidP="001F551A">
      <w:pPr>
        <w:pStyle w:val="Heading2"/>
        <w:numPr>
          <w:ilvl w:val="1"/>
          <w:numId w:val="10"/>
        </w:numPr>
        <w:jc w:val="both"/>
        <w:rPr>
          <w:szCs w:val="22"/>
          <w:lang w:val="id-ID"/>
        </w:rPr>
      </w:pPr>
      <w:bookmarkStart w:id="114" w:name="_Toc43770746"/>
      <w:r w:rsidRPr="003B17C0">
        <w:rPr>
          <w:szCs w:val="22"/>
        </w:rPr>
        <w:t>Deskripsi Umum</w:t>
      </w:r>
      <w:bookmarkEnd w:id="114"/>
    </w:p>
    <w:p w14:paraId="45BB2327" w14:textId="21179B59" w:rsidR="00AF3B52" w:rsidRPr="003B17C0" w:rsidRDefault="00AF3B52" w:rsidP="00003C38">
      <w:pPr>
        <w:ind w:firstLine="567"/>
        <w:jc w:val="both"/>
        <w:rPr>
          <w:rFonts w:ascii="Times New Roman" w:hAnsi="Times New Roman"/>
        </w:rPr>
      </w:pPr>
      <w:r w:rsidRPr="003B17C0">
        <w:rPr>
          <w:rFonts w:ascii="Times New Roman" w:hAnsi="Times New Roman"/>
        </w:rPr>
        <w:t xml:space="preserve">Pada tugas akhir ini akan dibuat sebuah implementasi </w:t>
      </w:r>
      <w:r w:rsidR="00182422" w:rsidRPr="003B17C0">
        <w:rPr>
          <w:rFonts w:ascii="Times New Roman" w:hAnsi="Times New Roman"/>
          <w:i/>
          <w:iCs/>
        </w:rPr>
        <w:t>indoor positioning system</w:t>
      </w:r>
      <w:r w:rsidRPr="003B17C0">
        <w:rPr>
          <w:rFonts w:ascii="Times New Roman" w:hAnsi="Times New Roman"/>
          <w:i/>
          <w:iCs/>
        </w:rPr>
        <w:t xml:space="preserve"> </w:t>
      </w:r>
      <w:r w:rsidRPr="003B17C0">
        <w:rPr>
          <w:rFonts w:ascii="Times New Roman" w:hAnsi="Times New Roman"/>
        </w:rPr>
        <w:t>menggunakan</w:t>
      </w:r>
      <w:r w:rsidR="00182422" w:rsidRPr="003B17C0">
        <w:rPr>
          <w:rFonts w:ascii="Times New Roman" w:hAnsi="Times New Roman"/>
        </w:rPr>
        <w:t xml:space="preserve"> kekuatan sinyal wifi yang didapat dari 3 akses poin.</w:t>
      </w:r>
      <w:r w:rsidRPr="003B17C0">
        <w:rPr>
          <w:rFonts w:ascii="Times New Roman" w:hAnsi="Times New Roman"/>
        </w:rPr>
        <w:t xml:space="preserve"> </w:t>
      </w:r>
    </w:p>
    <w:p w14:paraId="3F86485C" w14:textId="64A43907" w:rsidR="00413F45" w:rsidRPr="00413F45" w:rsidRDefault="00182422" w:rsidP="00003C38">
      <w:pPr>
        <w:ind w:firstLine="567"/>
        <w:jc w:val="both"/>
        <w:rPr>
          <w:rFonts w:ascii="Times New Roman" w:hAnsi="Times New Roman"/>
        </w:rPr>
      </w:pPr>
      <w:r w:rsidRPr="003B17C0">
        <w:rPr>
          <w:rFonts w:ascii="Times New Roman" w:hAnsi="Times New Roman"/>
        </w:rPr>
        <w:t>Dari setiap akses poin tersebut akan dicatat kekuatan sinyal</w:t>
      </w:r>
      <w:r w:rsidR="007756F4">
        <w:rPr>
          <w:rFonts w:ascii="Times New Roman" w:hAnsi="Times New Roman"/>
        </w:rPr>
        <w:t xml:space="preserve"> (RSSI dalam dBm)</w:t>
      </w:r>
      <w:r w:rsidRPr="003B17C0">
        <w:rPr>
          <w:rFonts w:ascii="Times New Roman" w:hAnsi="Times New Roman"/>
        </w:rPr>
        <w:t xml:space="preserve"> yang diterima </w:t>
      </w:r>
      <w:r w:rsidR="00413F45">
        <w:rPr>
          <w:rFonts w:ascii="Times New Roman" w:hAnsi="Times New Roman"/>
        </w:rPr>
        <w:t>perangkat android</w:t>
      </w:r>
      <w:r w:rsidR="007756F4">
        <w:rPr>
          <w:rFonts w:ascii="Times New Roman" w:hAnsi="Times New Roman"/>
          <w:i/>
        </w:rPr>
        <w:t xml:space="preserve">. </w:t>
      </w:r>
      <w:r w:rsidR="007756F4">
        <w:rPr>
          <w:rFonts w:ascii="Times New Roman" w:hAnsi="Times New Roman"/>
        </w:rPr>
        <w:t xml:space="preserve">Kekuatan sinyal ini relatif tidak stabil dan memiliki </w:t>
      </w:r>
      <w:r w:rsidR="007756F4" w:rsidRPr="007756F4">
        <w:rPr>
          <w:rFonts w:ascii="Times New Roman" w:hAnsi="Times New Roman"/>
          <w:i/>
        </w:rPr>
        <w:t>noise</w:t>
      </w:r>
      <w:r w:rsidR="007756F4">
        <w:rPr>
          <w:rFonts w:ascii="Times New Roman" w:hAnsi="Times New Roman"/>
        </w:rPr>
        <w:t xml:space="preserve">. </w:t>
      </w:r>
      <w:r w:rsidR="00413F45">
        <w:rPr>
          <w:rFonts w:ascii="Times New Roman" w:hAnsi="Times New Roman"/>
          <w:i/>
        </w:rPr>
        <w:t xml:space="preserve">Noise </w:t>
      </w:r>
      <w:r w:rsidR="00413F45">
        <w:rPr>
          <w:rFonts w:ascii="Times New Roman" w:hAnsi="Times New Roman"/>
        </w:rPr>
        <w:t xml:space="preserve">ini membuat </w:t>
      </w:r>
      <w:r w:rsidR="007A1911">
        <w:rPr>
          <w:rFonts w:ascii="Times New Roman" w:hAnsi="Times New Roman"/>
        </w:rPr>
        <w:t>estimasi jarak yang dilakukan akan memiliki akurasi yang kurang bagus.</w:t>
      </w:r>
    </w:p>
    <w:p w14:paraId="1E656653" w14:textId="7B3916C2" w:rsidR="007756F4" w:rsidRPr="007A1911" w:rsidRDefault="007756F4" w:rsidP="00003C38">
      <w:pPr>
        <w:ind w:firstLine="567"/>
        <w:jc w:val="both"/>
        <w:rPr>
          <w:rFonts w:ascii="Times New Roman" w:hAnsi="Times New Roman"/>
        </w:rPr>
      </w:pPr>
      <w:r>
        <w:rPr>
          <w:rFonts w:ascii="Times New Roman" w:hAnsi="Times New Roman"/>
        </w:rPr>
        <w:t xml:space="preserve">Untuk menghilangkan noise tersebut digunakan </w:t>
      </w:r>
      <w:r w:rsidR="00280119" w:rsidRPr="00280119">
        <w:rPr>
          <w:rFonts w:ascii="Times New Roman" w:hAnsi="Times New Roman"/>
          <w:i/>
        </w:rPr>
        <w:t>kalman filter</w:t>
      </w:r>
      <w:r w:rsidR="007A1911">
        <w:rPr>
          <w:rFonts w:ascii="Times New Roman" w:hAnsi="Times New Roman"/>
        </w:rPr>
        <w:t xml:space="preserve"> dimana </w:t>
      </w:r>
      <w:r w:rsidR="007A1911">
        <w:rPr>
          <w:rFonts w:ascii="Times New Roman" w:hAnsi="Times New Roman"/>
          <w:i/>
        </w:rPr>
        <w:t xml:space="preserve">kalman filter </w:t>
      </w:r>
      <w:r w:rsidR="007A1911">
        <w:rPr>
          <w:rFonts w:ascii="Times New Roman" w:hAnsi="Times New Roman"/>
        </w:rPr>
        <w:t xml:space="preserve">ini digunakan untuk mencari nilai RSSI yang stabil dari </w:t>
      </w:r>
      <w:r w:rsidR="007A1911">
        <w:rPr>
          <w:rFonts w:ascii="Times New Roman" w:hAnsi="Times New Roman"/>
          <w:i/>
        </w:rPr>
        <w:t xml:space="preserve">n </w:t>
      </w:r>
      <w:r w:rsidR="007A1911">
        <w:rPr>
          <w:rFonts w:ascii="Times New Roman" w:hAnsi="Times New Roman"/>
        </w:rPr>
        <w:t>jumlah sampel yang diambil.</w:t>
      </w:r>
    </w:p>
    <w:p w14:paraId="21AF68FF" w14:textId="3C616A85" w:rsidR="00182422" w:rsidRPr="003B17C0" w:rsidRDefault="00182422" w:rsidP="007756F4">
      <w:pPr>
        <w:ind w:firstLine="567"/>
        <w:jc w:val="both"/>
        <w:rPr>
          <w:rFonts w:ascii="Times New Roman" w:hAnsi="Times New Roman"/>
        </w:rPr>
      </w:pPr>
      <w:r w:rsidRPr="003B17C0">
        <w:rPr>
          <w:rFonts w:ascii="Times New Roman" w:hAnsi="Times New Roman"/>
          <w:i/>
        </w:rPr>
        <w:t xml:space="preserve"> </w:t>
      </w:r>
      <w:r w:rsidR="007756F4">
        <w:rPr>
          <w:rFonts w:ascii="Times New Roman" w:hAnsi="Times New Roman"/>
        </w:rPr>
        <w:t>Setelah didapatkan kekuatan sinyal yang stabil</w:t>
      </w:r>
      <w:r w:rsidRPr="003B17C0">
        <w:rPr>
          <w:rFonts w:ascii="Times New Roman" w:hAnsi="Times New Roman"/>
        </w:rPr>
        <w:t xml:space="preserve"> diestimasi jaraknya kepada masing masing akses poin </w:t>
      </w:r>
      <w:r w:rsidRPr="003B17C0">
        <w:rPr>
          <w:rFonts w:ascii="Times New Roman" w:hAnsi="Times New Roman"/>
          <w:i/>
        </w:rPr>
        <w:t>(transmitter)</w:t>
      </w:r>
      <w:r w:rsidRPr="003B17C0">
        <w:rPr>
          <w:rFonts w:ascii="Times New Roman" w:hAnsi="Times New Roman"/>
        </w:rPr>
        <w:t xml:space="preserve"> dengan </w:t>
      </w:r>
      <w:r w:rsidR="00D51DB3" w:rsidRPr="003B17C0">
        <w:rPr>
          <w:rFonts w:ascii="Times New Roman" w:hAnsi="Times New Roman"/>
          <w:i/>
        </w:rPr>
        <w:t>signal propagation model</w:t>
      </w:r>
      <w:r w:rsidRPr="003B17C0">
        <w:rPr>
          <w:rFonts w:ascii="Times New Roman" w:hAnsi="Times New Roman"/>
        </w:rPr>
        <w:t>. Dari jarak</w:t>
      </w:r>
      <w:r w:rsidR="00DF782D">
        <w:rPr>
          <w:rFonts w:ascii="Times New Roman" w:hAnsi="Times New Roman"/>
        </w:rPr>
        <w:t>-</w:t>
      </w:r>
      <w:r w:rsidRPr="003B17C0">
        <w:rPr>
          <w:rFonts w:ascii="Times New Roman" w:hAnsi="Times New Roman"/>
        </w:rPr>
        <w:t xml:space="preserve">jarak yang telah diestimasi akan dicari koordinat dari receiver dengan mengestimasi koordinat posisi </w:t>
      </w:r>
      <w:r w:rsidR="007A1911">
        <w:rPr>
          <w:rFonts w:ascii="Times New Roman" w:hAnsi="Times New Roman"/>
        </w:rPr>
        <w:t>perangkat android</w:t>
      </w:r>
      <w:r w:rsidRPr="003B17C0">
        <w:rPr>
          <w:rFonts w:ascii="Times New Roman" w:hAnsi="Times New Roman"/>
        </w:rPr>
        <w:t xml:space="preserve"> berdasarkan koordinat posisi akses poin </w:t>
      </w:r>
      <w:r w:rsidR="007A1911">
        <w:rPr>
          <w:rFonts w:ascii="Times New Roman" w:hAnsi="Times New Roman"/>
        </w:rPr>
        <w:t xml:space="preserve"> dengan </w:t>
      </w:r>
      <w:r w:rsidRPr="003B17C0">
        <w:rPr>
          <w:rFonts w:ascii="Times New Roman" w:hAnsi="Times New Roman"/>
        </w:rPr>
        <w:t xml:space="preserve">algoritma </w:t>
      </w:r>
      <w:r w:rsidR="00280119" w:rsidRPr="00280119">
        <w:rPr>
          <w:rFonts w:ascii="Times New Roman" w:hAnsi="Times New Roman"/>
          <w:i/>
        </w:rPr>
        <w:t>trilateration</w:t>
      </w:r>
      <w:r w:rsidRPr="003B17C0">
        <w:rPr>
          <w:rFonts w:ascii="Times New Roman" w:hAnsi="Times New Roman"/>
        </w:rPr>
        <w:t>.</w:t>
      </w:r>
    </w:p>
    <w:p w14:paraId="3353ED31" w14:textId="07A5DAB5" w:rsidR="00670B5C" w:rsidRPr="003B17C0" w:rsidRDefault="00670B5C" w:rsidP="00E55A3A">
      <w:pPr>
        <w:pStyle w:val="Heading2"/>
        <w:spacing w:before="240"/>
        <w:jc w:val="both"/>
        <w:rPr>
          <w:szCs w:val="22"/>
        </w:rPr>
      </w:pPr>
      <w:bookmarkStart w:id="115" w:name="_Toc43770747"/>
      <w:bookmarkStart w:id="116" w:name="_Hlk500351867"/>
      <w:bookmarkStart w:id="117" w:name="_Toc480473718"/>
      <w:r w:rsidRPr="003B17C0">
        <w:rPr>
          <w:szCs w:val="22"/>
        </w:rPr>
        <w:t>Daftar Istilah</w:t>
      </w:r>
      <w:bookmarkEnd w:id="115"/>
    </w:p>
    <w:p w14:paraId="44C1EE5C" w14:textId="120935B0" w:rsidR="00E55A3A" w:rsidRPr="003B17C0" w:rsidRDefault="00670B5C" w:rsidP="00506998">
      <w:pPr>
        <w:spacing w:after="240"/>
        <w:ind w:firstLine="567"/>
        <w:jc w:val="both"/>
        <w:rPr>
          <w:rFonts w:ascii="Times New Roman" w:hAnsi="Times New Roman"/>
        </w:rPr>
      </w:pPr>
      <w:r w:rsidRPr="003B17C0">
        <w:rPr>
          <w:rFonts w:ascii="Times New Roman" w:hAnsi="Times New Roman"/>
        </w:rPr>
        <w:t xml:space="preserve">Daftar istilah yang sering digunakan pada buku </w:t>
      </w:r>
      <w:r w:rsidR="00761E58" w:rsidRPr="003B17C0">
        <w:rPr>
          <w:rFonts w:ascii="Times New Roman" w:hAnsi="Times New Roman"/>
        </w:rPr>
        <w:t>tugas akhir</w:t>
      </w:r>
      <w:r w:rsidRPr="003B17C0">
        <w:rPr>
          <w:rFonts w:ascii="Times New Roman" w:hAnsi="Times New Roman"/>
        </w:rPr>
        <w:t xml:space="preserve"> ini dapat dilihat pada</w:t>
      </w:r>
      <w:r w:rsidR="00D7172A" w:rsidRPr="003B17C0">
        <w:rPr>
          <w:rFonts w:ascii="Times New Roman" w:hAnsi="Times New Roman"/>
        </w:rPr>
        <w:t xml:space="preserve"> Tabel 3.1</w:t>
      </w:r>
      <w:r w:rsidRPr="003B17C0">
        <w:rPr>
          <w:rFonts w:ascii="Times New Roman" w:hAnsi="Times New Roman"/>
        </w:rPr>
        <w:t>.</w:t>
      </w:r>
    </w:p>
    <w:p w14:paraId="6C80283F" w14:textId="187423B5" w:rsidR="00F8302D" w:rsidRPr="003B17C0" w:rsidRDefault="003B17C0" w:rsidP="00F742D1">
      <w:pPr>
        <w:pStyle w:val="Caption"/>
        <w:rPr>
          <w:rFonts w:ascii="Times New Roman" w:hAnsi="Times New Roman"/>
          <w:i w:val="0"/>
          <w:iCs w:val="0"/>
          <w:color w:val="auto"/>
          <w:sz w:val="22"/>
          <w:szCs w:val="22"/>
        </w:rPr>
      </w:pPr>
      <w:bookmarkStart w:id="118" w:name="_Toc43683744"/>
      <w:r>
        <w:rPr>
          <w:rFonts w:ascii="Times New Roman" w:hAnsi="Times New Roman"/>
          <w:b/>
          <w:bCs/>
          <w:i w:val="0"/>
          <w:iCs w:val="0"/>
          <w:color w:val="auto"/>
          <w:sz w:val="22"/>
          <w:szCs w:val="22"/>
        </w:rPr>
        <w:lastRenderedPageBreak/>
        <w:t>Tabel</w:t>
      </w:r>
      <w:r w:rsidR="00F742D1" w:rsidRPr="003B17C0">
        <w:rPr>
          <w:rFonts w:ascii="Times New Roman" w:hAnsi="Times New Roman"/>
          <w:b/>
          <w:bCs/>
          <w:i w:val="0"/>
          <w:iCs w:val="0"/>
          <w:color w:val="auto"/>
          <w:sz w:val="22"/>
          <w:szCs w:val="22"/>
        </w:rPr>
        <w:t xml:space="preserve"> </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TYLEREF 1 \s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3</w:t>
      </w:r>
      <w:r w:rsidR="006937D6" w:rsidRPr="003B17C0">
        <w:rPr>
          <w:rFonts w:ascii="Times New Roman" w:hAnsi="Times New Roman"/>
          <w:b/>
          <w:bCs/>
          <w:i w:val="0"/>
          <w:iCs w:val="0"/>
          <w:color w:val="auto"/>
          <w:sz w:val="22"/>
          <w:szCs w:val="22"/>
        </w:rPr>
        <w:fldChar w:fldCharType="end"/>
      </w:r>
      <w:r w:rsidR="006937D6" w:rsidRPr="003B17C0">
        <w:rPr>
          <w:rFonts w:ascii="Times New Roman" w:hAnsi="Times New Roman"/>
          <w:b/>
          <w:bCs/>
          <w:i w:val="0"/>
          <w:iCs w:val="0"/>
          <w:color w:val="auto"/>
          <w:sz w:val="22"/>
          <w:szCs w:val="22"/>
        </w:rPr>
        <w:t>.</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EQ Table \* ARABIC \s 1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1</w:t>
      </w:r>
      <w:r w:rsidR="006937D6" w:rsidRPr="003B17C0">
        <w:rPr>
          <w:rFonts w:ascii="Times New Roman" w:hAnsi="Times New Roman"/>
          <w:b/>
          <w:bCs/>
          <w:i w:val="0"/>
          <w:iCs w:val="0"/>
          <w:color w:val="auto"/>
          <w:sz w:val="22"/>
          <w:szCs w:val="22"/>
        </w:rPr>
        <w:fldChar w:fldCharType="end"/>
      </w:r>
      <w:r w:rsidR="00F742D1" w:rsidRPr="003B17C0">
        <w:rPr>
          <w:rFonts w:ascii="Times New Roman" w:hAnsi="Times New Roman"/>
          <w:i w:val="0"/>
          <w:iCs w:val="0"/>
          <w:color w:val="auto"/>
          <w:sz w:val="22"/>
          <w:szCs w:val="22"/>
        </w:rPr>
        <w:t xml:space="preserve"> Daftar Istilah</w:t>
      </w:r>
      <w:bookmarkEnd w:id="118"/>
    </w:p>
    <w:p w14:paraId="5903ED36" w14:textId="77777777" w:rsidR="00F742D1" w:rsidRPr="003B17C0" w:rsidRDefault="00F742D1" w:rsidP="00F742D1">
      <w:pPr>
        <w:rPr>
          <w:rFonts w:ascii="Times New Roman" w:hAnsi="Times New Roman"/>
        </w:rPr>
      </w:pPr>
    </w:p>
    <w:tbl>
      <w:tblPr>
        <w:tblStyle w:val="TableGrid"/>
        <w:tblpPr w:leftFromText="180" w:rightFromText="180" w:vertAnchor="text" w:tblpY="1"/>
        <w:tblOverlap w:val="never"/>
        <w:tblW w:w="5000" w:type="pct"/>
        <w:tblLook w:val="04A0" w:firstRow="1" w:lastRow="0" w:firstColumn="1" w:lastColumn="0" w:noHBand="0" w:noVBand="1"/>
      </w:tblPr>
      <w:tblGrid>
        <w:gridCol w:w="562"/>
        <w:gridCol w:w="1418"/>
        <w:gridCol w:w="3850"/>
      </w:tblGrid>
      <w:tr w:rsidR="00670B5C" w:rsidRPr="003B17C0" w14:paraId="5E810FC5" w14:textId="77777777" w:rsidTr="00B05923">
        <w:trPr>
          <w:tblHeader/>
        </w:trPr>
        <w:tc>
          <w:tcPr>
            <w:tcW w:w="482" w:type="pct"/>
          </w:tcPr>
          <w:p w14:paraId="3A1CAF7E" w14:textId="77777777" w:rsidR="00670B5C" w:rsidRPr="003B17C0" w:rsidRDefault="00670B5C" w:rsidP="007C091A">
            <w:pPr>
              <w:ind w:firstLine="22"/>
              <w:rPr>
                <w:rFonts w:ascii="Times New Roman" w:hAnsi="Times New Roman"/>
                <w:b/>
              </w:rPr>
            </w:pPr>
            <w:r w:rsidRPr="003B17C0">
              <w:rPr>
                <w:rFonts w:ascii="Times New Roman" w:hAnsi="Times New Roman"/>
                <w:b/>
              </w:rPr>
              <w:t>No.</w:t>
            </w:r>
          </w:p>
        </w:tc>
        <w:tc>
          <w:tcPr>
            <w:tcW w:w="1216" w:type="pct"/>
          </w:tcPr>
          <w:p w14:paraId="798557D3" w14:textId="77777777" w:rsidR="00670B5C" w:rsidRPr="003B17C0" w:rsidRDefault="00670B5C" w:rsidP="007C091A">
            <w:pPr>
              <w:rPr>
                <w:rFonts w:ascii="Times New Roman" w:hAnsi="Times New Roman"/>
                <w:b/>
              </w:rPr>
            </w:pPr>
            <w:r w:rsidRPr="003B17C0">
              <w:rPr>
                <w:rFonts w:ascii="Times New Roman" w:hAnsi="Times New Roman"/>
                <w:b/>
              </w:rPr>
              <w:t>Istilah</w:t>
            </w:r>
          </w:p>
        </w:tc>
        <w:tc>
          <w:tcPr>
            <w:tcW w:w="3302" w:type="pct"/>
          </w:tcPr>
          <w:p w14:paraId="0B873ECE" w14:textId="77777777" w:rsidR="00670B5C" w:rsidRPr="003B17C0" w:rsidRDefault="00670B5C" w:rsidP="007C091A">
            <w:pPr>
              <w:rPr>
                <w:rFonts w:ascii="Times New Roman" w:hAnsi="Times New Roman"/>
                <w:b/>
              </w:rPr>
            </w:pPr>
            <w:r w:rsidRPr="003B17C0">
              <w:rPr>
                <w:rFonts w:ascii="Times New Roman" w:hAnsi="Times New Roman"/>
                <w:b/>
              </w:rPr>
              <w:t>Penjelasan</w:t>
            </w:r>
          </w:p>
        </w:tc>
      </w:tr>
      <w:tr w:rsidR="004D55D9" w:rsidRPr="003B17C0" w14:paraId="4FC77E04" w14:textId="77777777" w:rsidTr="00B05923">
        <w:tc>
          <w:tcPr>
            <w:tcW w:w="482" w:type="pct"/>
          </w:tcPr>
          <w:p w14:paraId="2688B12A" w14:textId="71B61C44" w:rsidR="004D55D9" w:rsidRPr="003B17C0" w:rsidRDefault="004D55D9" w:rsidP="004D55D9">
            <w:pPr>
              <w:ind w:firstLine="22"/>
              <w:rPr>
                <w:rFonts w:ascii="Times New Roman" w:hAnsi="Times New Roman"/>
              </w:rPr>
            </w:pPr>
            <w:r w:rsidRPr="003B17C0">
              <w:rPr>
                <w:rFonts w:ascii="Times New Roman" w:hAnsi="Times New Roman"/>
              </w:rPr>
              <w:t>1</w:t>
            </w:r>
          </w:p>
        </w:tc>
        <w:tc>
          <w:tcPr>
            <w:tcW w:w="1216" w:type="pct"/>
          </w:tcPr>
          <w:p w14:paraId="65014F7A" w14:textId="1355F785" w:rsidR="004D55D9" w:rsidRPr="003B17C0" w:rsidRDefault="00182422" w:rsidP="00E55A3A">
            <w:pPr>
              <w:jc w:val="both"/>
              <w:rPr>
                <w:rFonts w:ascii="Times New Roman" w:hAnsi="Times New Roman"/>
                <w:i/>
                <w:iCs/>
              </w:rPr>
            </w:pPr>
            <w:r w:rsidRPr="003B17C0">
              <w:rPr>
                <w:rFonts w:ascii="Times New Roman" w:hAnsi="Times New Roman"/>
                <w:i/>
                <w:iCs/>
              </w:rPr>
              <w:t>Transmitter</w:t>
            </w:r>
          </w:p>
        </w:tc>
        <w:tc>
          <w:tcPr>
            <w:tcW w:w="3302" w:type="pct"/>
          </w:tcPr>
          <w:p w14:paraId="7E52F680" w14:textId="18A8665C" w:rsidR="004D55D9" w:rsidRPr="003B17C0" w:rsidRDefault="00182422" w:rsidP="00593B98">
            <w:pPr>
              <w:jc w:val="left"/>
              <w:rPr>
                <w:rFonts w:ascii="Times New Roman" w:hAnsi="Times New Roman"/>
                <w:iCs/>
              </w:rPr>
            </w:pPr>
            <w:r w:rsidRPr="003B17C0">
              <w:rPr>
                <w:rFonts w:ascii="Times New Roman" w:hAnsi="Times New Roman"/>
                <w:iCs/>
              </w:rPr>
              <w:t xml:space="preserve">Perangkat </w:t>
            </w:r>
            <w:r w:rsidR="00593B98" w:rsidRPr="003B17C0">
              <w:rPr>
                <w:rFonts w:ascii="Times New Roman" w:hAnsi="Times New Roman"/>
                <w:iCs/>
              </w:rPr>
              <w:t>yang digunakan untuk menyiarkan sinyal. Dalam konteks tugas akhir ini digunakan akses poin WiFi</w:t>
            </w:r>
          </w:p>
        </w:tc>
      </w:tr>
      <w:tr w:rsidR="004D55D9" w:rsidRPr="003B17C0" w14:paraId="6E685923" w14:textId="77777777" w:rsidTr="00B05923">
        <w:tc>
          <w:tcPr>
            <w:tcW w:w="482" w:type="pct"/>
          </w:tcPr>
          <w:p w14:paraId="234645F2" w14:textId="7F562533" w:rsidR="004D55D9" w:rsidRPr="003B17C0" w:rsidRDefault="004D55D9" w:rsidP="007C091A">
            <w:pPr>
              <w:ind w:firstLine="22"/>
              <w:rPr>
                <w:rFonts w:ascii="Times New Roman" w:hAnsi="Times New Roman"/>
              </w:rPr>
            </w:pPr>
            <w:r w:rsidRPr="003B17C0">
              <w:rPr>
                <w:rFonts w:ascii="Times New Roman" w:hAnsi="Times New Roman"/>
              </w:rPr>
              <w:t>2</w:t>
            </w:r>
          </w:p>
        </w:tc>
        <w:tc>
          <w:tcPr>
            <w:tcW w:w="1216" w:type="pct"/>
          </w:tcPr>
          <w:p w14:paraId="59F60731" w14:textId="2DC4B3D2" w:rsidR="004D55D9" w:rsidRPr="003B17C0" w:rsidRDefault="00593B98" w:rsidP="00E55A3A">
            <w:pPr>
              <w:jc w:val="both"/>
              <w:rPr>
                <w:rFonts w:ascii="Times New Roman" w:hAnsi="Times New Roman"/>
                <w:i/>
                <w:iCs/>
              </w:rPr>
            </w:pPr>
            <w:r w:rsidRPr="003B17C0">
              <w:rPr>
                <w:rFonts w:ascii="Times New Roman" w:hAnsi="Times New Roman"/>
                <w:i/>
                <w:iCs/>
              </w:rPr>
              <w:t>Receiver</w:t>
            </w:r>
          </w:p>
        </w:tc>
        <w:tc>
          <w:tcPr>
            <w:tcW w:w="3302" w:type="pct"/>
          </w:tcPr>
          <w:p w14:paraId="4E7EB812" w14:textId="0B7B8457" w:rsidR="004D55D9" w:rsidRPr="003B17C0" w:rsidRDefault="00593B98" w:rsidP="00E55A3A">
            <w:pPr>
              <w:jc w:val="both"/>
              <w:rPr>
                <w:rFonts w:ascii="Times New Roman" w:hAnsi="Times New Roman"/>
                <w:iCs/>
              </w:rPr>
            </w:pPr>
            <w:r w:rsidRPr="003B17C0">
              <w:rPr>
                <w:rFonts w:ascii="Times New Roman" w:hAnsi="Times New Roman"/>
              </w:rPr>
              <w:t>Perangkat yang digunakan untuk menerima sinyal. Dalam konteks tugas akhir ini digunakan perangkat android.</w:t>
            </w:r>
          </w:p>
        </w:tc>
      </w:tr>
      <w:tr w:rsidR="00593B98" w:rsidRPr="003B17C0" w14:paraId="320D69CA" w14:textId="77777777" w:rsidTr="00B05923">
        <w:tc>
          <w:tcPr>
            <w:tcW w:w="482" w:type="pct"/>
          </w:tcPr>
          <w:p w14:paraId="1BB30E74" w14:textId="068BECDF" w:rsidR="00593B98" w:rsidRPr="003B17C0" w:rsidRDefault="00593B98" w:rsidP="007C091A">
            <w:pPr>
              <w:ind w:firstLine="22"/>
              <w:rPr>
                <w:rFonts w:ascii="Times New Roman" w:hAnsi="Times New Roman"/>
              </w:rPr>
            </w:pPr>
            <w:r w:rsidRPr="003B17C0">
              <w:rPr>
                <w:rFonts w:ascii="Times New Roman" w:hAnsi="Times New Roman"/>
              </w:rPr>
              <w:t>3</w:t>
            </w:r>
          </w:p>
        </w:tc>
        <w:tc>
          <w:tcPr>
            <w:tcW w:w="1216" w:type="pct"/>
          </w:tcPr>
          <w:p w14:paraId="3F3E2A58" w14:textId="410AE80D" w:rsidR="00593B98" w:rsidRPr="003B17C0" w:rsidRDefault="00593B98" w:rsidP="00E55A3A">
            <w:pPr>
              <w:jc w:val="both"/>
              <w:rPr>
                <w:rFonts w:ascii="Times New Roman" w:hAnsi="Times New Roman"/>
                <w:i/>
                <w:iCs/>
              </w:rPr>
            </w:pPr>
            <w:r w:rsidRPr="003B17C0">
              <w:rPr>
                <w:rFonts w:ascii="Times New Roman" w:hAnsi="Times New Roman"/>
                <w:i/>
                <w:iCs/>
              </w:rPr>
              <w:t>Indoor positioning system</w:t>
            </w:r>
          </w:p>
        </w:tc>
        <w:tc>
          <w:tcPr>
            <w:tcW w:w="3302" w:type="pct"/>
          </w:tcPr>
          <w:p w14:paraId="4EEB4045" w14:textId="7C04CA68" w:rsidR="00593B98" w:rsidRPr="003B17C0" w:rsidRDefault="00593B98" w:rsidP="00E55A3A">
            <w:pPr>
              <w:jc w:val="both"/>
              <w:rPr>
                <w:rFonts w:ascii="Times New Roman" w:hAnsi="Times New Roman"/>
              </w:rPr>
            </w:pPr>
            <w:r w:rsidRPr="003B17C0">
              <w:rPr>
                <w:rFonts w:ascii="Times New Roman" w:hAnsi="Times New Roman"/>
              </w:rPr>
              <w:t>Sistem yang digunakan untuk mengestimasi posisi seseorang atau suatu obyek dalam ruangan tertutup.</w:t>
            </w:r>
          </w:p>
        </w:tc>
      </w:tr>
      <w:tr w:rsidR="002D2987" w:rsidRPr="003B17C0" w14:paraId="73E0BE46" w14:textId="77777777" w:rsidTr="00B05923">
        <w:tc>
          <w:tcPr>
            <w:tcW w:w="482" w:type="pct"/>
          </w:tcPr>
          <w:p w14:paraId="619A97FE" w14:textId="0FF06943" w:rsidR="002D2987" w:rsidRPr="003B17C0" w:rsidRDefault="002D2987" w:rsidP="007C091A">
            <w:pPr>
              <w:ind w:firstLine="22"/>
              <w:rPr>
                <w:rFonts w:ascii="Times New Roman" w:hAnsi="Times New Roman"/>
              </w:rPr>
            </w:pPr>
            <w:r w:rsidRPr="003B17C0">
              <w:rPr>
                <w:rFonts w:ascii="Times New Roman" w:hAnsi="Times New Roman"/>
              </w:rPr>
              <w:t>4</w:t>
            </w:r>
          </w:p>
        </w:tc>
        <w:tc>
          <w:tcPr>
            <w:tcW w:w="1216" w:type="pct"/>
          </w:tcPr>
          <w:p w14:paraId="02C5CCE9" w14:textId="1502DD20" w:rsidR="002D2987" w:rsidRPr="003B17C0" w:rsidRDefault="002D2987" w:rsidP="00E55A3A">
            <w:pPr>
              <w:jc w:val="both"/>
              <w:rPr>
                <w:rFonts w:ascii="Times New Roman" w:hAnsi="Times New Roman"/>
                <w:i/>
                <w:iCs/>
              </w:rPr>
            </w:pPr>
            <w:r w:rsidRPr="003B17C0">
              <w:rPr>
                <w:rFonts w:ascii="Times New Roman" w:hAnsi="Times New Roman"/>
                <w:i/>
                <w:iCs/>
              </w:rPr>
              <w:t>RSSI</w:t>
            </w:r>
          </w:p>
        </w:tc>
        <w:tc>
          <w:tcPr>
            <w:tcW w:w="3302" w:type="pct"/>
          </w:tcPr>
          <w:p w14:paraId="440A2246" w14:textId="03846699" w:rsidR="002D2987" w:rsidRPr="003B17C0" w:rsidRDefault="002D2987" w:rsidP="002D2987">
            <w:pPr>
              <w:pStyle w:val="BodyText"/>
              <w:ind w:left="0" w:firstLine="0"/>
              <w:contextualSpacing/>
              <w:jc w:val="both"/>
              <w:rPr>
                <w:rFonts w:cs="Times New Roman"/>
                <w:sz w:val="22"/>
                <w:szCs w:val="22"/>
                <w:lang w:val="en-US"/>
              </w:rPr>
            </w:pPr>
            <w:r w:rsidRPr="003B17C0">
              <w:rPr>
                <w:rFonts w:cs="Times New Roman"/>
                <w:i/>
                <w:sz w:val="22"/>
                <w:szCs w:val="22"/>
                <w:lang w:val="en-US"/>
              </w:rPr>
              <w:t xml:space="preserve">Received Signal Strength Indication, </w:t>
            </w:r>
            <w:r w:rsidRPr="003B17C0">
              <w:rPr>
                <w:rFonts w:cs="Times New Roman"/>
                <w:sz w:val="22"/>
                <w:szCs w:val="22"/>
                <w:lang w:val="en-US"/>
              </w:rPr>
              <w:t>Kekuatan sinyal yang diterima oleh perangkat android dalam dBm. RSSI ini memiliki rentang antara -30 sampai -90 dBm</w:t>
            </w:r>
          </w:p>
          <w:p w14:paraId="7952ADC1" w14:textId="77777777" w:rsidR="002D2987" w:rsidRPr="003B17C0" w:rsidRDefault="002D2987" w:rsidP="00E55A3A">
            <w:pPr>
              <w:jc w:val="both"/>
              <w:rPr>
                <w:rFonts w:ascii="Times New Roman" w:hAnsi="Times New Roman"/>
              </w:rPr>
            </w:pPr>
          </w:p>
        </w:tc>
      </w:tr>
    </w:tbl>
    <w:p w14:paraId="110036A3" w14:textId="14A6B855" w:rsidR="00D81757" w:rsidRPr="003B17C0" w:rsidRDefault="000025BF" w:rsidP="007C091A">
      <w:pPr>
        <w:pStyle w:val="Heading2"/>
        <w:spacing w:before="240"/>
        <w:jc w:val="both"/>
        <w:rPr>
          <w:szCs w:val="22"/>
        </w:rPr>
      </w:pPr>
      <w:bookmarkStart w:id="119" w:name="_Toc43770748"/>
      <w:bookmarkEnd w:id="116"/>
      <w:r w:rsidRPr="003B17C0">
        <w:rPr>
          <w:szCs w:val="22"/>
        </w:rPr>
        <w:t>Arsitektur Sistem</w:t>
      </w:r>
      <w:bookmarkEnd w:id="119"/>
    </w:p>
    <w:p w14:paraId="245D825D" w14:textId="6E3B46E2" w:rsidR="00936B25" w:rsidRPr="003B17C0" w:rsidRDefault="000025BF" w:rsidP="002C1C1F">
      <w:pPr>
        <w:ind w:firstLine="567"/>
        <w:jc w:val="both"/>
        <w:rPr>
          <w:rFonts w:ascii="Times New Roman" w:hAnsi="Times New Roman"/>
        </w:rPr>
      </w:pPr>
      <w:r w:rsidRPr="003B17C0">
        <w:rPr>
          <w:rFonts w:ascii="Times New Roman" w:hAnsi="Times New Roman"/>
        </w:rPr>
        <w:t xml:space="preserve">Pada sub bab ini akan di jelaskan mengenai arsitektur umum </w:t>
      </w:r>
      <w:r w:rsidR="00593B98" w:rsidRPr="003B17C0">
        <w:rPr>
          <w:rFonts w:ascii="Times New Roman" w:hAnsi="Times New Roman"/>
          <w:i/>
        </w:rPr>
        <w:t>indoor positioning system</w:t>
      </w:r>
      <w:r w:rsidRPr="003B17C0">
        <w:rPr>
          <w:rFonts w:ascii="Times New Roman" w:hAnsi="Times New Roman"/>
        </w:rPr>
        <w:t xml:space="preserve"> yang akan dibangun</w:t>
      </w:r>
      <w:r w:rsidR="00793B33" w:rsidRPr="003B17C0">
        <w:rPr>
          <w:rFonts w:ascii="Times New Roman" w:hAnsi="Times New Roman"/>
        </w:rPr>
        <w:t>. Sistem in</w:t>
      </w:r>
      <w:r w:rsidR="00593B98" w:rsidRPr="003B17C0">
        <w:rPr>
          <w:rFonts w:ascii="Times New Roman" w:hAnsi="Times New Roman"/>
        </w:rPr>
        <w:t xml:space="preserve">i terdiri dari </w:t>
      </w:r>
      <w:r w:rsidR="00B87237" w:rsidRPr="003B17C0">
        <w:rPr>
          <w:rFonts w:ascii="Times New Roman" w:hAnsi="Times New Roman"/>
        </w:rPr>
        <w:t>3 tahapan yang meliputi</w:t>
      </w:r>
      <w:r w:rsidR="007756F4">
        <w:rPr>
          <w:rFonts w:ascii="Times New Roman" w:hAnsi="Times New Roman"/>
        </w:rPr>
        <w:t xml:space="preserve"> </w:t>
      </w:r>
      <w:r w:rsidR="00280119" w:rsidRPr="00280119">
        <w:rPr>
          <w:rFonts w:ascii="Times New Roman" w:hAnsi="Times New Roman"/>
          <w:i/>
        </w:rPr>
        <w:t>kalman filtering</w:t>
      </w:r>
      <w:r w:rsidR="007756F4">
        <w:rPr>
          <w:rFonts w:ascii="Times New Roman" w:hAnsi="Times New Roman"/>
        </w:rPr>
        <w:t>,</w:t>
      </w:r>
      <w:r w:rsidR="00B87237" w:rsidRPr="003B17C0">
        <w:rPr>
          <w:rFonts w:ascii="Times New Roman" w:hAnsi="Times New Roman"/>
        </w:rPr>
        <w:t xml:space="preserve"> </w:t>
      </w:r>
      <w:r w:rsidR="007756F4">
        <w:rPr>
          <w:rFonts w:ascii="Times New Roman" w:hAnsi="Times New Roman"/>
        </w:rPr>
        <w:t xml:space="preserve">estimasi jarak dengan signal propagation model, dan </w:t>
      </w:r>
      <w:r w:rsidR="007756F4" w:rsidRPr="007756F4">
        <w:rPr>
          <w:rFonts w:ascii="Times New Roman" w:hAnsi="Times New Roman"/>
        </w:rPr>
        <w:t>estimasi posisi</w:t>
      </w:r>
      <w:r w:rsidR="007756F4">
        <w:rPr>
          <w:rFonts w:ascii="Times New Roman" w:hAnsi="Times New Roman"/>
        </w:rPr>
        <w:t xml:space="preserve"> dengan trilaterasi</w:t>
      </w:r>
      <w:r w:rsidR="00B87237" w:rsidRPr="003B17C0">
        <w:rPr>
          <w:rFonts w:ascii="Times New Roman" w:hAnsi="Times New Roman"/>
        </w:rPr>
        <w:t>.</w:t>
      </w:r>
    </w:p>
    <w:p w14:paraId="2536ECD0" w14:textId="12F37414" w:rsidR="00011A76" w:rsidRDefault="00705431" w:rsidP="002C1C1F">
      <w:pPr>
        <w:rPr>
          <w:rFonts w:ascii="Times New Roman" w:hAnsi="Times New Roman"/>
        </w:rPr>
      </w:pPr>
      <w:r>
        <w:rPr>
          <w:rFonts w:ascii="Times New Roman" w:hAnsi="Times New Roman"/>
        </w:rPr>
        <w:lastRenderedPageBreak/>
        <w:pict w14:anchorId="7B6CDE9A">
          <v:shape id="_x0000_i1026" type="#_x0000_t75" style="width:160.5pt;height:160.5pt">
            <v:imagedata r:id="rId49" o:title="index"/>
          </v:shape>
        </w:pict>
      </w:r>
    </w:p>
    <w:p w14:paraId="36CE3E5B" w14:textId="77777777" w:rsidR="007756F4" w:rsidRPr="003B17C0" w:rsidRDefault="007756F4" w:rsidP="00936B25">
      <w:pPr>
        <w:rPr>
          <w:rFonts w:ascii="Times New Roman" w:hAnsi="Times New Roman"/>
        </w:rPr>
      </w:pPr>
    </w:p>
    <w:p w14:paraId="2F452264" w14:textId="3B3D64C5" w:rsidR="00936B25" w:rsidRPr="003B17C0" w:rsidRDefault="00936B25" w:rsidP="00936B25">
      <w:pPr>
        <w:pStyle w:val="Caption"/>
        <w:rPr>
          <w:rFonts w:ascii="Times New Roman" w:hAnsi="Times New Roman"/>
          <w:i w:val="0"/>
          <w:iCs w:val="0"/>
          <w:color w:val="auto"/>
          <w:sz w:val="22"/>
          <w:szCs w:val="22"/>
        </w:rPr>
      </w:pPr>
      <w:bookmarkStart w:id="120" w:name="_Toc43770573"/>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3</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1</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 xml:space="preserve"> </w:t>
      </w:r>
      <w:r w:rsidR="00D67979" w:rsidRPr="003B17C0">
        <w:rPr>
          <w:rFonts w:ascii="Times New Roman" w:hAnsi="Times New Roman"/>
          <w:iCs w:val="0"/>
          <w:color w:val="auto"/>
          <w:sz w:val="22"/>
          <w:szCs w:val="22"/>
        </w:rPr>
        <w:t xml:space="preserve">Flowchart </w:t>
      </w:r>
      <w:r w:rsidR="00D67979" w:rsidRPr="003B17C0">
        <w:rPr>
          <w:rFonts w:ascii="Times New Roman" w:hAnsi="Times New Roman"/>
          <w:i w:val="0"/>
          <w:iCs w:val="0"/>
          <w:color w:val="auto"/>
          <w:sz w:val="22"/>
          <w:szCs w:val="22"/>
        </w:rPr>
        <w:t>sistem</w:t>
      </w:r>
      <w:r w:rsidRPr="003B17C0">
        <w:rPr>
          <w:rFonts w:ascii="Times New Roman" w:hAnsi="Times New Roman"/>
          <w:i w:val="0"/>
          <w:iCs w:val="0"/>
          <w:color w:val="auto"/>
          <w:sz w:val="22"/>
          <w:szCs w:val="22"/>
        </w:rPr>
        <w:t>.</w:t>
      </w:r>
      <w:bookmarkEnd w:id="120"/>
    </w:p>
    <w:p w14:paraId="2E31A208" w14:textId="6EB57379" w:rsidR="007756F4" w:rsidRPr="00011A76" w:rsidRDefault="00280119" w:rsidP="00011A76">
      <w:pPr>
        <w:pStyle w:val="Heading2"/>
        <w:spacing w:before="240"/>
        <w:jc w:val="both"/>
        <w:rPr>
          <w:i/>
          <w:szCs w:val="22"/>
        </w:rPr>
      </w:pPr>
      <w:bookmarkStart w:id="121" w:name="_Toc43770749"/>
      <w:r w:rsidRPr="00280119">
        <w:rPr>
          <w:i/>
          <w:szCs w:val="22"/>
        </w:rPr>
        <w:t>Kalman filter</w:t>
      </w:r>
      <w:bookmarkEnd w:id="121"/>
    </w:p>
    <w:p w14:paraId="6C2A62EA" w14:textId="3DBC381B" w:rsidR="00BD5AE8" w:rsidRDefault="00BD5AE8" w:rsidP="00CD20FF">
      <w:pPr>
        <w:tabs>
          <w:tab w:val="left" w:pos="630"/>
        </w:tabs>
        <w:jc w:val="both"/>
        <w:rPr>
          <w:rFonts w:ascii="Times New Roman" w:hAnsi="Times New Roman"/>
        </w:rPr>
      </w:pPr>
      <w:r>
        <w:rPr>
          <w:rFonts w:ascii="Times New Roman" w:hAnsi="Times New Roman"/>
        </w:rPr>
        <w:tab/>
      </w:r>
      <w:r w:rsidR="000B0D08">
        <w:rPr>
          <w:rFonts w:ascii="Times New Roman" w:hAnsi="Times New Roman"/>
        </w:rPr>
        <w:t>K</w:t>
      </w:r>
      <w:r>
        <w:rPr>
          <w:rFonts w:ascii="Times New Roman" w:hAnsi="Times New Roman"/>
        </w:rPr>
        <w:t xml:space="preserve">ekuatan sinyal akses poin (RSSI) memiliki banyak noise, tidak seperti idealnya dimana RSSI ini hanya dipengaruhi oleh jarak antara </w:t>
      </w:r>
      <w:r>
        <w:rPr>
          <w:rFonts w:ascii="Times New Roman" w:hAnsi="Times New Roman"/>
          <w:i/>
        </w:rPr>
        <w:t xml:space="preserve">receiver </w:t>
      </w:r>
      <w:r>
        <w:rPr>
          <w:rFonts w:ascii="Times New Roman" w:hAnsi="Times New Roman"/>
        </w:rPr>
        <w:t xml:space="preserve">dan akses poin. </w:t>
      </w:r>
      <w:r>
        <w:rPr>
          <w:rFonts w:ascii="Times New Roman" w:hAnsi="Times New Roman"/>
          <w:i/>
        </w:rPr>
        <w:t xml:space="preserve">Noise </w:t>
      </w:r>
      <w:r>
        <w:rPr>
          <w:rFonts w:ascii="Times New Roman" w:hAnsi="Times New Roman"/>
        </w:rPr>
        <w:t xml:space="preserve"> ini terjadi karena banyak hal seperti </w:t>
      </w:r>
      <w:r>
        <w:rPr>
          <w:rFonts w:ascii="Times New Roman" w:hAnsi="Times New Roman"/>
          <w:i/>
        </w:rPr>
        <w:t xml:space="preserve">multi-path reflection </w:t>
      </w:r>
      <w:r>
        <w:rPr>
          <w:rFonts w:ascii="Times New Roman" w:hAnsi="Times New Roman"/>
        </w:rPr>
        <w:t xml:space="preserve">dimana sinyal radio yang diterima oleh </w:t>
      </w:r>
      <w:r>
        <w:rPr>
          <w:rFonts w:ascii="Times New Roman" w:hAnsi="Times New Roman"/>
          <w:i/>
        </w:rPr>
        <w:t xml:space="preserve">receiver </w:t>
      </w:r>
      <w:r>
        <w:rPr>
          <w:rFonts w:ascii="Times New Roman" w:hAnsi="Times New Roman"/>
        </w:rPr>
        <w:t xml:space="preserve"> bisa saja datang dari hasil refleksi sinyal itu terhadap benda pada ruangan seperti tembok kursi dan lain sebagainya</w:t>
      </w:r>
      <w:r w:rsidR="001F21CB">
        <w:rPr>
          <w:rFonts w:ascii="Times New Roman" w:hAnsi="Times New Roman"/>
        </w:rPr>
        <w:t xml:space="preserve"> [10]</w:t>
      </w:r>
      <w:r>
        <w:rPr>
          <w:rFonts w:ascii="Times New Roman" w:hAnsi="Times New Roman"/>
        </w:rPr>
        <w:t>.</w:t>
      </w:r>
    </w:p>
    <w:p w14:paraId="1459FD43" w14:textId="173448DD" w:rsidR="00BD5AE8" w:rsidRDefault="00BD5AE8" w:rsidP="00CD20FF">
      <w:pPr>
        <w:tabs>
          <w:tab w:val="left" w:pos="630"/>
        </w:tabs>
        <w:jc w:val="both"/>
        <w:rPr>
          <w:rFonts w:ascii="Times New Roman" w:hAnsi="Times New Roman"/>
        </w:rPr>
      </w:pPr>
      <w:r>
        <w:rPr>
          <w:rFonts w:ascii="Times New Roman" w:hAnsi="Times New Roman"/>
        </w:rPr>
        <w:tab/>
        <w:t xml:space="preserve">Untuk menghilangi noise ini digunakan </w:t>
      </w:r>
      <w:r w:rsidR="00280119" w:rsidRPr="00280119">
        <w:rPr>
          <w:rFonts w:ascii="Times New Roman" w:hAnsi="Times New Roman"/>
          <w:i/>
        </w:rPr>
        <w:t>kalman filter</w:t>
      </w:r>
      <w:r>
        <w:rPr>
          <w:rFonts w:ascii="Times New Roman" w:hAnsi="Times New Roman"/>
        </w:rPr>
        <w:t xml:space="preserve">. </w:t>
      </w:r>
      <w:r w:rsidR="00280119" w:rsidRPr="00280119">
        <w:rPr>
          <w:rFonts w:ascii="Times New Roman" w:hAnsi="Times New Roman"/>
          <w:i/>
        </w:rPr>
        <w:t>Kalman filter</w:t>
      </w:r>
      <w:r>
        <w:rPr>
          <w:rFonts w:ascii="Times New Roman" w:hAnsi="Times New Roman"/>
        </w:rPr>
        <w:t xml:space="preserve"> adalah estimator yang menggunakan perhitungan - perhitungan yang telah dilakukan sebelumnya (histori perhitungan) untuk mengestimasi perhitungan saat ini untuk mengurangi noise dari perhitungan saat ini.</w:t>
      </w:r>
    </w:p>
    <w:p w14:paraId="56C39422" w14:textId="36AC6443" w:rsidR="007756F4" w:rsidRPr="003B17C0" w:rsidRDefault="00BD5AE8" w:rsidP="00BD5AE8">
      <w:pPr>
        <w:tabs>
          <w:tab w:val="left" w:pos="630"/>
        </w:tabs>
        <w:spacing w:after="240"/>
        <w:jc w:val="both"/>
        <w:rPr>
          <w:rFonts w:ascii="Times New Roman" w:hAnsi="Times New Roman"/>
        </w:rPr>
      </w:pPr>
      <w:r>
        <w:rPr>
          <w:rFonts w:ascii="Times New Roman" w:hAnsi="Times New Roman"/>
        </w:rPr>
        <w:tab/>
      </w:r>
      <w:r w:rsidR="00280119" w:rsidRPr="00280119">
        <w:rPr>
          <w:rFonts w:ascii="Times New Roman" w:hAnsi="Times New Roman"/>
          <w:i/>
        </w:rPr>
        <w:t>Kalman filter</w:t>
      </w:r>
      <w:r>
        <w:rPr>
          <w:rFonts w:ascii="Times New Roman" w:hAnsi="Times New Roman"/>
        </w:rPr>
        <w:t xml:space="preserve"> menggunakan model linear yang dimana perhitungan sekarang didapat dari perhitungan sebelumnya. Persamaan umum</w:t>
      </w:r>
      <w:r w:rsidR="00097F98">
        <w:rPr>
          <w:rFonts w:ascii="Times New Roman" w:hAnsi="Times New Roman"/>
        </w:rPr>
        <w:t xml:space="preserve"> model transisi</w:t>
      </w:r>
      <w:r>
        <w:rPr>
          <w:rFonts w:ascii="Times New Roman" w:hAnsi="Times New Roman"/>
        </w:rPr>
        <w:t xml:space="preserve"> </w:t>
      </w:r>
      <w:r w:rsidR="00280119" w:rsidRPr="00280119">
        <w:rPr>
          <w:rFonts w:ascii="Times New Roman" w:hAnsi="Times New Roman"/>
          <w:i/>
        </w:rPr>
        <w:t>kalman filter</w:t>
      </w:r>
      <w:r>
        <w:rPr>
          <w:rFonts w:ascii="Times New Roman" w:hAnsi="Times New Roman"/>
        </w:rPr>
        <w:t xml:space="preserve"> ditulis sebagai berikut.</w:t>
      </w:r>
    </w:p>
    <w:p w14:paraId="2816BE49" w14:textId="149E4D3D" w:rsidR="007756F4" w:rsidRPr="003B17C0" w:rsidRDefault="0068114F" w:rsidP="007756F4">
      <w:pPr>
        <w:tabs>
          <w:tab w:val="left" w:pos="720"/>
          <w:tab w:val="left" w:pos="1440"/>
          <w:tab w:val="left" w:pos="2160"/>
          <w:tab w:val="left" w:pos="2880"/>
          <w:tab w:val="left" w:pos="3600"/>
          <w:tab w:val="left" w:pos="4320"/>
          <w:tab w:val="left" w:pos="5040"/>
          <w:tab w:val="right" w:pos="5840"/>
        </w:tabs>
        <w:ind w:firstLine="576"/>
        <w:contextualSpacing/>
        <w:jc w:val="both"/>
        <w:rPr>
          <w:rFonts w:ascii="Times New Roman" w:hAnsi="Times New Roman"/>
        </w:rPr>
      </w:pP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1</m:t>
            </m:r>
          </m:sub>
        </m:sSub>
      </m:oMath>
      <w:r w:rsidR="007756F4" w:rsidRPr="003B17C0">
        <w:rPr>
          <w:rFonts w:ascii="Times New Roman" w:hAnsi="Times New Roman"/>
        </w:rPr>
        <w:tab/>
        <w:t xml:space="preserve"> </w:t>
      </w:r>
      <w:r w:rsidR="007756F4" w:rsidRPr="003B17C0">
        <w:rPr>
          <w:rFonts w:ascii="Times New Roman" w:hAnsi="Times New Roman"/>
        </w:rPr>
        <w:tab/>
      </w:r>
      <w:r w:rsidR="007756F4" w:rsidRPr="003B17C0">
        <w:rPr>
          <w:rFonts w:ascii="Times New Roman" w:hAnsi="Times New Roman"/>
        </w:rPr>
        <w:tab/>
      </w:r>
      <w:r w:rsidR="00973B73">
        <w:rPr>
          <w:rFonts w:ascii="Times New Roman" w:hAnsi="Times New Roman"/>
        </w:rPr>
        <w:t>(1</w:t>
      </w:r>
      <w:r w:rsidR="007756F4" w:rsidRPr="003B17C0">
        <w:rPr>
          <w:rFonts w:ascii="Times New Roman" w:hAnsi="Times New Roman"/>
        </w:rPr>
        <w:t>)</w:t>
      </w:r>
      <w:r w:rsidR="007756F4" w:rsidRPr="003B17C0">
        <w:rPr>
          <w:rFonts w:ascii="Times New Roman" w:hAnsi="Times New Roman"/>
        </w:rPr>
        <w:tab/>
      </w:r>
    </w:p>
    <w:p w14:paraId="0B8EB982" w14:textId="77777777" w:rsidR="007756F4" w:rsidRPr="003B17C0" w:rsidRDefault="007756F4" w:rsidP="007756F4">
      <w:pPr>
        <w:ind w:firstLine="576"/>
        <w:contextualSpacing/>
        <w:jc w:val="both"/>
        <w:rPr>
          <w:rFonts w:ascii="Times New Roman" w:hAnsi="Times New Roman"/>
        </w:rPr>
      </w:pPr>
    </w:p>
    <w:p w14:paraId="10411D86" w14:textId="101D6182" w:rsidR="00BD5AE8" w:rsidRDefault="00BD5AE8" w:rsidP="007756F4">
      <w:pPr>
        <w:ind w:firstLine="576"/>
        <w:contextualSpacing/>
        <w:jc w:val="both"/>
      </w:pPr>
      <w:r>
        <w:rPr>
          <w:rFonts w:ascii="Times New Roman" w:hAnsi="Times New Roman"/>
        </w:rPr>
        <w:lastRenderedPageBreak/>
        <w:t xml:space="preserve">Pada persamaan diatas (1)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Times New Roman" w:hAnsi="Times New Roman"/>
        </w:rPr>
        <w:t xml:space="preserve"> didefinisikan sebagai kombinasi pengukuran sebelumnya</w:t>
      </w:r>
      <w:r w:rsidR="00CD20FF">
        <w:rPr>
          <w:rFonts w:ascii="Times New Roman" w:hAnsi="Times New Roman"/>
        </w:rPr>
        <w:t>, yang merupakan pengukuran saat ini. State dari pengukuran sebelumnya</w:t>
      </w:r>
      <w:r>
        <w:rPr>
          <w:rFonts w:ascii="Times New Roman" w:hAnsi="Times New Roman"/>
        </w:rPr>
        <w:t xml:space="preserve"> ditulis sebagai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rPr>
          <w:rFonts w:ascii="Times New Roman" w:hAnsi="Times New Roman"/>
        </w:rPr>
        <w:t xml:space="preserve"> dengan matriks transformasi </w:t>
      </w:r>
      <w:r w:rsidRPr="00BD5AE8">
        <w:rPr>
          <w:rFonts w:ascii="Times New Roman" w:hAnsi="Times New Roman"/>
          <w:i/>
        </w:rPr>
        <w:t>A</w:t>
      </w:r>
      <w:r w:rsidR="00CD20FF">
        <w:rPr>
          <w:rFonts w:ascii="Times New Roman" w:hAnsi="Times New Roman"/>
          <w:i/>
        </w:rPr>
        <w:t xml:space="preserve"> </w:t>
      </w:r>
      <w:r w:rsidR="00CD20FF">
        <w:rPr>
          <w:rFonts w:ascii="Times New Roman" w:hAnsi="Times New Roman"/>
        </w:rPr>
        <w:t>untuk mengubah domain matriks dari state pengukuran sebelumnya menjadi domain pengukuran sekarang</w:t>
      </w:r>
      <w:r>
        <w:rPr>
          <w:rFonts w:ascii="Times New Roman" w:hAnsi="Times New Roman"/>
          <w:i/>
        </w:rPr>
        <w:t xml:space="preserve">, </w:t>
      </w:r>
      <w:r>
        <w:rPr>
          <w:rFonts w:ascii="Times New Roman" w:hAnsi="Times New Roman"/>
        </w:rPr>
        <w:t xml:space="preserve">kontrol input </w:t>
      </w:r>
      <w:r>
        <w:rPr>
          <w:rFonts w:ascii="Times New Roman" w:hAnsi="Times New Roman"/>
          <w:i/>
        </w:rPr>
        <w:t>u</w:t>
      </w:r>
      <w:r w:rsidR="007A1911">
        <w:rPr>
          <w:rFonts w:ascii="Times New Roman" w:hAnsi="Times New Roman"/>
          <w:i/>
        </w:rPr>
        <w:t xml:space="preserve"> </w:t>
      </w:r>
      <w:r w:rsidR="007A1911">
        <w:rPr>
          <w:rFonts w:ascii="Times New Roman" w:hAnsi="Times New Roman"/>
        </w:rPr>
        <w:t>sebagai variabel kontrol tambahan pada pengukuran</w:t>
      </w:r>
      <w:r>
        <w:rPr>
          <w:rFonts w:ascii="Times New Roman" w:hAnsi="Times New Roman"/>
          <w:i/>
        </w:rPr>
        <w:t xml:space="preserve"> </w:t>
      </w:r>
      <w:r>
        <w:rPr>
          <w:rFonts w:ascii="Times New Roman" w:hAnsi="Times New Roman"/>
        </w:rPr>
        <w:t>(contohnya kecepatan</w:t>
      </w:r>
      <w:r w:rsidR="00CD20FF">
        <w:rPr>
          <w:rFonts w:ascii="Times New Roman" w:hAnsi="Times New Roman"/>
        </w:rPr>
        <w:t xml:space="preserve"> untuk input tambahan pada pengukuran</w:t>
      </w:r>
      <w:r>
        <w:rPr>
          <w:rFonts w:ascii="Times New Roman" w:hAnsi="Times New Roman"/>
        </w:rPr>
        <w:t>)</w:t>
      </w:r>
      <w:r>
        <w:rPr>
          <w:i/>
        </w:rPr>
        <w:t xml:space="preserve"> </w:t>
      </w:r>
      <w:r>
        <w:t xml:space="preserve">dan </w:t>
      </w:r>
      <m:oMath>
        <m:sSub>
          <m:sSubPr>
            <m:ctrlPr>
              <w:rPr>
                <w:rFonts w:ascii="Cambria Math" w:hAnsi="Cambria Math"/>
                <w:i/>
              </w:rPr>
            </m:ctrlPr>
          </m:sSubPr>
          <m:e>
            <m:r>
              <w:rPr>
                <w:rFonts w:ascii="Cambria Math" w:hAnsi="Cambria Math"/>
              </w:rPr>
              <m:t>w</m:t>
            </m:r>
          </m:e>
          <m:sub>
            <m:r>
              <w:rPr>
                <w:rFonts w:ascii="Cambria Math" w:hAnsi="Cambria Math"/>
              </w:rPr>
              <m:t>k-1</m:t>
            </m:r>
          </m:sub>
        </m:sSub>
      </m:oMath>
      <w:r w:rsidR="007A1911">
        <w:t xml:space="preserve"> </w:t>
      </w:r>
      <w:r>
        <w:rPr>
          <w:i/>
        </w:rPr>
        <w:t xml:space="preserve">process noise </w:t>
      </w:r>
      <w:r>
        <w:t>yang merupakan noise dari</w:t>
      </w:r>
      <w:r w:rsidR="00CD20FF">
        <w:t xml:space="preserve"> sistem</w:t>
      </w:r>
      <w:r>
        <w:t xml:space="preserve"> </w:t>
      </w:r>
      <w:r w:rsidR="00280119" w:rsidRPr="00280119">
        <w:rPr>
          <w:i/>
        </w:rPr>
        <w:t>kalman filter</w:t>
      </w:r>
      <w:r>
        <w:t xml:space="preserve"> itu sendiri.</w:t>
      </w:r>
    </w:p>
    <w:p w14:paraId="6670D27C" w14:textId="5E96F81D" w:rsidR="00BD5AE8" w:rsidRDefault="00BD5AE8" w:rsidP="007756F4">
      <w:pPr>
        <w:ind w:firstLine="576"/>
        <w:contextualSpacing/>
        <w:jc w:val="both"/>
        <w:rPr>
          <w:rFonts w:ascii="Times New Roman" w:hAnsi="Times New Roman"/>
        </w:rPr>
      </w:pPr>
      <w:r>
        <w:t xml:space="preserve">Untuk </w:t>
      </w:r>
      <w:r w:rsidR="00280119" w:rsidRPr="00280119">
        <w:rPr>
          <w:i/>
        </w:rPr>
        <w:t>filtering</w:t>
      </w:r>
      <w:r>
        <w:t xml:space="preserve"> RSSI pada tugas akhir ini diasumsikan </w:t>
      </w:r>
      <w:r w:rsidR="007A1911">
        <w:t>perangkat android</w:t>
      </w:r>
      <w:r>
        <w:rPr>
          <w:i/>
        </w:rPr>
        <w:t xml:space="preserve"> </w:t>
      </w:r>
      <w:r>
        <w:t xml:space="preserve">tidak bergerak pada saat pengukuran RSSI dan waktu pengukuran statis. Dengan kata lain dalam </w:t>
      </w:r>
      <w:r w:rsidR="00280119" w:rsidRPr="00280119">
        <w:rPr>
          <w:i/>
        </w:rPr>
        <w:t>filtering</w:t>
      </w:r>
      <w:r>
        <w:t xml:space="preserve"> ini </w:t>
      </w:r>
      <w:r w:rsidR="000B0D08">
        <w:t xml:space="preserve"> hanya dicari data </w:t>
      </w:r>
      <w:r>
        <w:t>RSSI</w:t>
      </w:r>
      <w:r w:rsidR="000B0D08">
        <w:t xml:space="preserve"> yang stabil.</w:t>
      </w:r>
      <w:r>
        <w:rPr>
          <w:rFonts w:ascii="Times New Roman" w:hAnsi="Times New Roman"/>
        </w:rPr>
        <w:t xml:space="preserve"> </w:t>
      </w:r>
      <w:r w:rsidR="00097F98">
        <w:rPr>
          <w:rFonts w:ascii="Times New Roman" w:hAnsi="Times New Roman"/>
        </w:rPr>
        <w:t xml:space="preserve">Untuk itu nilai </w:t>
      </w:r>
      <w:r w:rsidR="00097F98">
        <w:rPr>
          <w:rFonts w:ascii="Times New Roman" w:hAnsi="Times New Roman"/>
          <w:i/>
        </w:rPr>
        <w:t xml:space="preserve">u </w:t>
      </w:r>
      <w:r w:rsidR="00097F98">
        <w:rPr>
          <w:rFonts w:ascii="Times New Roman" w:hAnsi="Times New Roman"/>
        </w:rPr>
        <w:t xml:space="preserve">dan nilai A </w:t>
      </w:r>
      <w:r w:rsidR="007A1911">
        <w:rPr>
          <w:rFonts w:ascii="Times New Roman" w:hAnsi="Times New Roman"/>
        </w:rPr>
        <w:t>tidak dianggap</w:t>
      </w:r>
      <w:r w:rsidR="00097F98">
        <w:rPr>
          <w:rFonts w:ascii="Times New Roman" w:hAnsi="Times New Roman"/>
        </w:rPr>
        <w:t>.</w:t>
      </w:r>
    </w:p>
    <w:p w14:paraId="4BF1FFF0" w14:textId="77777777" w:rsidR="00097F98" w:rsidRDefault="00097F98" w:rsidP="007756F4">
      <w:pPr>
        <w:ind w:firstLine="576"/>
        <w:contextualSpacing/>
        <w:jc w:val="both"/>
        <w:rPr>
          <w:rFonts w:ascii="Times New Roman" w:hAnsi="Times New Roman"/>
        </w:rPr>
      </w:pPr>
    </w:p>
    <w:p w14:paraId="03A44283" w14:textId="1805CFF7" w:rsidR="00097F98" w:rsidRPr="00097F98" w:rsidRDefault="0068114F" w:rsidP="00097F98">
      <w:pPr>
        <w:tabs>
          <w:tab w:val="left" w:pos="720"/>
          <w:tab w:val="left" w:pos="1440"/>
          <w:tab w:val="left" w:pos="2160"/>
          <w:tab w:val="left" w:pos="2880"/>
          <w:tab w:val="left" w:pos="3600"/>
          <w:tab w:val="left" w:pos="4320"/>
          <w:tab w:val="left" w:pos="5040"/>
          <w:tab w:val="right" w:pos="5840"/>
        </w:tabs>
        <w:ind w:firstLine="576"/>
        <w:contextualSpacing/>
        <w:jc w:val="both"/>
        <w:rPr>
          <w:rFonts w:ascii="Times New Roman" w:hAnsi="Times New Roman"/>
        </w:rPr>
      </w:pP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1</m:t>
            </m:r>
          </m:sub>
        </m:sSub>
      </m:oMath>
      <w:r w:rsidR="00097F98">
        <w:rPr>
          <w:rFonts w:ascii="Times New Roman" w:hAnsi="Times New Roman"/>
        </w:rPr>
        <w:tab/>
      </w:r>
      <w:r w:rsidR="00097F98">
        <w:rPr>
          <w:rFonts w:ascii="Times New Roman" w:hAnsi="Times New Roman"/>
        </w:rPr>
        <w:tab/>
      </w:r>
      <w:r w:rsidR="00097F98">
        <w:rPr>
          <w:rFonts w:ascii="Times New Roman" w:hAnsi="Times New Roman"/>
        </w:rPr>
        <w:tab/>
      </w:r>
      <w:r w:rsidR="00097F98">
        <w:rPr>
          <w:rFonts w:ascii="Times New Roman" w:hAnsi="Times New Roman"/>
        </w:rPr>
        <w:tab/>
        <w:t>(2</w:t>
      </w:r>
      <w:r w:rsidR="00097F98" w:rsidRPr="003B17C0">
        <w:rPr>
          <w:rFonts w:ascii="Times New Roman" w:hAnsi="Times New Roman"/>
        </w:rPr>
        <w:t>)</w:t>
      </w:r>
    </w:p>
    <w:p w14:paraId="453F4121" w14:textId="77777777" w:rsidR="00097F98" w:rsidRPr="00BD5AE8" w:rsidRDefault="00097F98" w:rsidP="007756F4">
      <w:pPr>
        <w:ind w:firstLine="576"/>
        <w:contextualSpacing/>
        <w:jc w:val="both"/>
        <w:rPr>
          <w:rFonts w:ascii="Times New Roman" w:hAnsi="Times New Roman"/>
        </w:rPr>
      </w:pPr>
    </w:p>
    <w:p w14:paraId="67DB31AE" w14:textId="1C60A8B4" w:rsidR="00097F98" w:rsidRPr="00097F98" w:rsidRDefault="00973B73" w:rsidP="007756F4">
      <w:pPr>
        <w:ind w:firstLine="576"/>
        <w:contextualSpacing/>
        <w:jc w:val="both"/>
        <w:rPr>
          <w:rFonts w:ascii="Times New Roman" w:hAnsi="Times New Roman"/>
        </w:rPr>
      </w:pPr>
      <w:r>
        <w:rPr>
          <w:rFonts w:ascii="Times New Roman" w:hAnsi="Times New Roman"/>
        </w:rPr>
        <w:t>Step b</w:t>
      </w:r>
      <w:r w:rsidR="00097F98">
        <w:rPr>
          <w:rFonts w:ascii="Times New Roman" w:hAnsi="Times New Roman"/>
        </w:rPr>
        <w:t xml:space="preserve">erikutnya adalah bagaimana mendefinisikan state </w:t>
      </w:r>
      <w:r w:rsidR="00097F98">
        <w:rPr>
          <w:rFonts w:ascii="Times New Roman" w:hAnsi="Times New Roman"/>
          <w:i/>
        </w:rPr>
        <w:t>X</w:t>
      </w:r>
      <w:r w:rsidR="00097F98">
        <w:rPr>
          <w:rFonts w:ascii="Times New Roman" w:hAnsi="Times New Roman"/>
        </w:rPr>
        <w:t xml:space="preserve"> mempengaruhi pengukuran </w:t>
      </w:r>
      <w:r w:rsidR="00097F98">
        <w:rPr>
          <w:rFonts w:ascii="Times New Roman" w:hAnsi="Times New Roman"/>
          <w:i/>
        </w:rPr>
        <w:t>z</w:t>
      </w:r>
      <w:r>
        <w:rPr>
          <w:rFonts w:ascii="Times New Roman" w:hAnsi="Times New Roman"/>
          <w:i/>
        </w:rPr>
        <w:t xml:space="preserve"> (prediction step)</w:t>
      </w:r>
      <w:r w:rsidR="00097F98">
        <w:rPr>
          <w:rFonts w:ascii="Times New Roman" w:hAnsi="Times New Roman"/>
        </w:rPr>
        <w:t>.</w:t>
      </w:r>
      <w:r>
        <w:rPr>
          <w:rFonts w:ascii="Times New Roman" w:hAnsi="Times New Roman"/>
        </w:rPr>
        <w:t xml:space="preserve"> </w:t>
      </w:r>
    </w:p>
    <w:p w14:paraId="3789E875" w14:textId="77777777" w:rsidR="007756F4" w:rsidRPr="003B17C0" w:rsidRDefault="007756F4" w:rsidP="007756F4">
      <w:pPr>
        <w:ind w:firstLine="576"/>
        <w:contextualSpacing/>
        <w:jc w:val="both"/>
        <w:rPr>
          <w:rFonts w:ascii="Times New Roman" w:hAnsi="Times New Roman"/>
        </w:rPr>
      </w:pPr>
    </w:p>
    <w:p w14:paraId="40A79F8E" w14:textId="7590FAD6" w:rsidR="007756F4" w:rsidRPr="003B17C0" w:rsidRDefault="0068114F" w:rsidP="007756F4">
      <w:pPr>
        <w:ind w:firstLine="576"/>
        <w:contextualSpacing/>
        <w:jc w:val="both"/>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oMath>
      <w:r w:rsidR="007756F4" w:rsidRPr="003B17C0">
        <w:rPr>
          <w:rFonts w:ascii="Times New Roman" w:hAnsi="Times New Roman"/>
        </w:rPr>
        <w:tab/>
      </w:r>
      <w:r w:rsidR="007756F4" w:rsidRPr="003B17C0">
        <w:rPr>
          <w:rFonts w:ascii="Times New Roman" w:hAnsi="Times New Roman"/>
        </w:rPr>
        <w:tab/>
      </w:r>
      <w:r w:rsidR="007756F4" w:rsidRPr="003B17C0">
        <w:rPr>
          <w:rFonts w:ascii="Times New Roman" w:hAnsi="Times New Roman"/>
        </w:rPr>
        <w:tab/>
        <w:t xml:space="preserve"> </w:t>
      </w:r>
      <w:r w:rsidR="007756F4" w:rsidRPr="003B17C0">
        <w:rPr>
          <w:rFonts w:ascii="Times New Roman" w:hAnsi="Times New Roman"/>
        </w:rPr>
        <w:tab/>
      </w:r>
      <w:r w:rsidR="007756F4" w:rsidRPr="003B17C0">
        <w:rPr>
          <w:rFonts w:ascii="Times New Roman" w:hAnsi="Times New Roman"/>
        </w:rPr>
        <w:tab/>
      </w:r>
      <w:r w:rsidR="00973B73">
        <w:rPr>
          <w:rFonts w:ascii="Times New Roman" w:hAnsi="Times New Roman"/>
        </w:rPr>
        <w:t>(</w:t>
      </w:r>
      <w:r w:rsidR="00097F98">
        <w:rPr>
          <w:rFonts w:ascii="Times New Roman" w:hAnsi="Times New Roman"/>
        </w:rPr>
        <w:t>3</w:t>
      </w:r>
      <w:r w:rsidR="007756F4" w:rsidRPr="003B17C0">
        <w:rPr>
          <w:rFonts w:ascii="Times New Roman" w:hAnsi="Times New Roman"/>
        </w:rPr>
        <w:t>)</w:t>
      </w:r>
    </w:p>
    <w:p w14:paraId="79A0D643" w14:textId="77777777" w:rsidR="007756F4" w:rsidRDefault="007756F4" w:rsidP="007756F4">
      <w:pPr>
        <w:ind w:firstLine="576"/>
        <w:contextualSpacing/>
        <w:jc w:val="both"/>
        <w:rPr>
          <w:rFonts w:ascii="Times New Roman" w:hAnsi="Times New Roman"/>
        </w:rPr>
      </w:pPr>
    </w:p>
    <w:p w14:paraId="05C3C650" w14:textId="44024141" w:rsidR="00097F98" w:rsidRDefault="00097F98" w:rsidP="00097F98">
      <w:pPr>
        <w:ind w:firstLine="576"/>
        <w:contextualSpacing/>
        <w:jc w:val="both"/>
        <w:rPr>
          <w:rFonts w:ascii="Times New Roman" w:hAnsi="Times New Roman"/>
        </w:rPr>
      </w:pPr>
      <w:r>
        <w:rPr>
          <w:rFonts w:ascii="Times New Roman" w:hAnsi="Times New Roman"/>
        </w:rPr>
        <w:t xml:space="preserve">Untuk memprediksi state berikutnya dilakukan prediksi. Model prediksi untuk </w:t>
      </w:r>
      <w:r w:rsidR="00280119" w:rsidRPr="00280119">
        <w:rPr>
          <w:rFonts w:ascii="Times New Roman" w:hAnsi="Times New Roman"/>
          <w:i/>
        </w:rPr>
        <w:t>kalman filter</w:t>
      </w:r>
      <w:r>
        <w:rPr>
          <w:rFonts w:ascii="Times New Roman" w:hAnsi="Times New Roman"/>
        </w:rPr>
        <w:t xml:space="preserve"> ini cukup simpel dimana:</w:t>
      </w:r>
    </w:p>
    <w:p w14:paraId="6A00A491" w14:textId="77777777" w:rsidR="00097F98" w:rsidRDefault="00097F98" w:rsidP="00097F98">
      <w:pPr>
        <w:ind w:firstLine="576"/>
        <w:contextualSpacing/>
        <w:jc w:val="both"/>
        <w:rPr>
          <w:rFonts w:ascii="Times New Roman" w:hAnsi="Times New Roman"/>
        </w:rPr>
      </w:pPr>
    </w:p>
    <w:p w14:paraId="5BBD4A8E" w14:textId="063DA688" w:rsidR="00097F98" w:rsidRPr="003B17C0" w:rsidRDefault="0068114F" w:rsidP="00097F98">
      <w:pPr>
        <w:ind w:firstLine="576"/>
        <w:contextualSpacing/>
        <w:jc w:val="both"/>
        <w:rPr>
          <w:rFonts w:ascii="Times New Roman" w:hAnsi="Times New Roman"/>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k-1</m:t>
            </m:r>
          </m:sub>
        </m:sSub>
      </m:oMath>
      <w:r w:rsidR="00973B73">
        <w:rPr>
          <w:rFonts w:ascii="Times New Roman" w:hAnsi="Times New Roman"/>
        </w:rPr>
        <w:tab/>
      </w:r>
      <w:r w:rsidR="00973B73">
        <w:rPr>
          <w:rFonts w:ascii="Times New Roman" w:hAnsi="Times New Roman"/>
        </w:rPr>
        <w:tab/>
      </w:r>
      <w:r w:rsidR="00973B73">
        <w:rPr>
          <w:rFonts w:ascii="Times New Roman" w:hAnsi="Times New Roman"/>
        </w:rPr>
        <w:tab/>
        <w:t xml:space="preserve"> </w:t>
      </w:r>
      <w:r w:rsidR="00973B73">
        <w:rPr>
          <w:rFonts w:ascii="Times New Roman" w:hAnsi="Times New Roman"/>
        </w:rPr>
        <w:tab/>
      </w:r>
      <w:r w:rsidR="00973B73">
        <w:rPr>
          <w:rFonts w:ascii="Times New Roman" w:hAnsi="Times New Roman"/>
        </w:rPr>
        <w:tab/>
        <w:t>(</w:t>
      </w:r>
      <w:r w:rsidR="00097F98">
        <w:rPr>
          <w:rFonts w:ascii="Times New Roman" w:hAnsi="Times New Roman"/>
        </w:rPr>
        <w:t>4</w:t>
      </w:r>
      <w:r w:rsidR="00097F98" w:rsidRPr="003B17C0">
        <w:rPr>
          <w:rFonts w:ascii="Times New Roman" w:hAnsi="Times New Roman"/>
        </w:rPr>
        <w:t>)</w:t>
      </w:r>
    </w:p>
    <w:p w14:paraId="5C177A60" w14:textId="212380AB" w:rsidR="00CD20FF" w:rsidRDefault="0068114F" w:rsidP="00CD20FF">
      <w:pPr>
        <w:ind w:firstLine="576"/>
        <w:contextualSpacing/>
        <w:jc w:val="both"/>
        <w:rPr>
          <w:rFonts w:ascii="Times New Roman" w:hAnsi="Times New Roman"/>
        </w:rPr>
      </w:pPr>
      <m:oMath>
        <m:acc>
          <m:accPr>
            <m:chr m:val="̅"/>
            <m:ctrlPr>
              <w:rPr>
                <w:rFonts w:ascii="Cambria Math" w:hAnsi="Cambria Math"/>
                <w:i/>
              </w:rPr>
            </m:ctrlPr>
          </m:accPr>
          <m:e>
            <m:r>
              <w:rPr>
                <w:rFonts w:ascii="Cambria Math" w:hAnsi="Cambria Math" w:hint="eastAsia"/>
              </w:rPr>
              <m:t>Σ</m:t>
            </m:r>
          </m:e>
        </m:acc>
        <m:r>
          <w:rPr>
            <w:rFonts w:ascii="Cambria Math" w:hAnsi="Cambria Math"/>
          </w:rPr>
          <m:t>t=Σt-1+Rt</m:t>
        </m:r>
      </m:oMath>
      <w:r w:rsidR="00CD20FF" w:rsidRPr="003B17C0">
        <w:rPr>
          <w:rFonts w:ascii="Times New Roman" w:hAnsi="Times New Roman"/>
        </w:rPr>
        <w:tab/>
      </w:r>
      <w:r w:rsidR="00CD20FF" w:rsidRPr="003B17C0">
        <w:rPr>
          <w:rFonts w:ascii="Times New Roman" w:hAnsi="Times New Roman"/>
        </w:rPr>
        <w:tab/>
        <w:t xml:space="preserve"> </w:t>
      </w:r>
      <w:r w:rsidR="00CD20FF" w:rsidRPr="003B17C0">
        <w:rPr>
          <w:rFonts w:ascii="Times New Roman" w:hAnsi="Times New Roman"/>
        </w:rPr>
        <w:tab/>
      </w:r>
      <w:r w:rsidR="00CD20FF" w:rsidRPr="003B17C0">
        <w:rPr>
          <w:rFonts w:ascii="Times New Roman" w:hAnsi="Times New Roman"/>
        </w:rPr>
        <w:tab/>
        <w:t>(</w:t>
      </w:r>
      <w:r w:rsidR="00973B73">
        <w:rPr>
          <w:rFonts w:ascii="Times New Roman" w:hAnsi="Times New Roman"/>
        </w:rPr>
        <w:t>5</w:t>
      </w:r>
      <w:r w:rsidR="00CD20FF" w:rsidRPr="003B17C0">
        <w:rPr>
          <w:rFonts w:ascii="Times New Roman" w:hAnsi="Times New Roman"/>
        </w:rPr>
        <w:t>)</w:t>
      </w:r>
    </w:p>
    <w:p w14:paraId="2D7730EA" w14:textId="77777777" w:rsidR="00CD20FF" w:rsidRDefault="00CD20FF" w:rsidP="00CD20FF">
      <w:pPr>
        <w:ind w:firstLine="576"/>
        <w:contextualSpacing/>
        <w:jc w:val="both"/>
        <w:rPr>
          <w:rFonts w:ascii="Times New Roman" w:hAnsi="Times New Roman"/>
        </w:rPr>
      </w:pPr>
    </w:p>
    <w:p w14:paraId="509C3B00" w14:textId="0EFFAB8E" w:rsidR="00CD20FF" w:rsidRDefault="000B0D08" w:rsidP="00CD20FF">
      <w:pPr>
        <w:ind w:firstLine="576"/>
        <w:contextualSpacing/>
        <w:jc w:val="both"/>
        <w:rPr>
          <w:rFonts w:ascii="Times New Roman" w:hAnsi="Times New Roman"/>
        </w:rPr>
      </w:pPr>
      <w:r>
        <w:rPr>
          <w:rFonts w:ascii="Times New Roman" w:hAnsi="Times New Roman"/>
        </w:rPr>
        <w:t>Pada persamaan (</w:t>
      </w:r>
      <w:r w:rsidR="00CD20FF">
        <w:rPr>
          <w:rFonts w:ascii="Times New Roman" w:hAnsi="Times New Roman"/>
        </w:rPr>
        <w:t xml:space="preserve">4), </w:t>
      </w:r>
      <m:oMath>
        <m:acc>
          <m:accPr>
            <m:chr m:val="̅"/>
            <m:ctrlPr>
              <w:rPr>
                <w:rFonts w:ascii="Cambria Math" w:hAnsi="Cambria Math"/>
                <w:i/>
              </w:rPr>
            </m:ctrlPr>
          </m:accPr>
          <m:e>
            <m:r>
              <w:rPr>
                <w:rFonts w:ascii="Cambria Math" w:hAnsi="Cambria Math"/>
              </w:rPr>
              <m:t>u</m:t>
            </m:r>
          </m:e>
        </m:acc>
      </m:oMath>
      <w:r w:rsidR="00CD20FF">
        <w:rPr>
          <w:rFonts w:ascii="Times New Roman" w:hAnsi="Times New Roman"/>
        </w:rPr>
        <w:t xml:space="preserve"> didefinisikan sebagai prediksi pengukuran yang dibuat oleh sistem, berbeda dengan </w:t>
      </w:r>
      <w:r w:rsidR="00CD20FF">
        <w:rPr>
          <w:rFonts w:ascii="Times New Roman" w:hAnsi="Times New Roman"/>
          <w:i/>
        </w:rPr>
        <w:t xml:space="preserve">X </w:t>
      </w:r>
      <w:r w:rsidR="00CD20FF">
        <w:rPr>
          <w:rFonts w:ascii="Times New Roman" w:hAnsi="Times New Roman"/>
        </w:rPr>
        <w:t>yang merupakan pengukuran dari sistem.</w:t>
      </w:r>
      <w:r w:rsidR="00981D88">
        <w:rPr>
          <w:rFonts w:ascii="Times New Roman" w:hAnsi="Times New Roman"/>
        </w:rPr>
        <w:t xml:space="preserve"> Bar diatas </w:t>
      </w:r>
      <w:r w:rsidR="00CD20FF">
        <w:rPr>
          <w:rFonts w:ascii="Times New Roman" w:hAnsi="Times New Roman"/>
        </w:rPr>
        <w:t xml:space="preserve"> </w:t>
      </w:r>
      <m:oMath>
        <m:acc>
          <m:accPr>
            <m:chr m:val="̅"/>
            <m:ctrlPr>
              <w:rPr>
                <w:rFonts w:ascii="Cambria Math" w:hAnsi="Cambria Math"/>
                <w:i/>
              </w:rPr>
            </m:ctrlPr>
          </m:accPr>
          <m:e>
            <m:r>
              <w:rPr>
                <w:rFonts w:ascii="Cambria Math" w:hAnsi="Cambria Math"/>
              </w:rPr>
              <m:t>u</m:t>
            </m:r>
          </m:e>
        </m:acc>
      </m:oMath>
      <w:r w:rsidR="00981D88">
        <w:rPr>
          <w:rFonts w:ascii="Times New Roman" w:hAnsi="Times New Roman"/>
        </w:rPr>
        <w:t xml:space="preserve"> dan </w:t>
      </w:r>
      <m:oMath>
        <m:acc>
          <m:accPr>
            <m:chr m:val="̅"/>
            <m:ctrlPr>
              <w:rPr>
                <w:rFonts w:ascii="Cambria Math" w:hAnsi="Cambria Math"/>
                <w:i/>
              </w:rPr>
            </m:ctrlPr>
          </m:accPr>
          <m:e>
            <m:r>
              <w:rPr>
                <w:rFonts w:ascii="Cambria Math" w:hAnsi="Cambria Math" w:hint="eastAsia"/>
              </w:rPr>
              <m:t>Σ</m:t>
            </m:r>
          </m:e>
        </m:acc>
        <m:r>
          <w:rPr>
            <w:rFonts w:ascii="Cambria Math" w:hAnsi="Cambria Math"/>
          </w:rPr>
          <m:t>t</m:t>
        </m:r>
      </m:oMath>
      <w:r w:rsidR="00981D88">
        <w:rPr>
          <w:rFonts w:ascii="Times New Roman" w:hAnsi="Times New Roman"/>
        </w:rPr>
        <w:t xml:space="preserve"> menunjukkan bahwa variabel tersebut merupakan variabel prediksi yang belum ditambah dengan nilai pengukuran dari RSSI sekarang.</w:t>
      </w:r>
    </w:p>
    <w:p w14:paraId="3F7847B5" w14:textId="1E60AC97" w:rsidR="00CD20FF" w:rsidRDefault="000B0D08" w:rsidP="00CD20FF">
      <w:pPr>
        <w:ind w:firstLine="576"/>
        <w:contextualSpacing/>
        <w:jc w:val="both"/>
        <w:rPr>
          <w:rFonts w:ascii="Times New Roman" w:hAnsi="Times New Roman"/>
        </w:rPr>
      </w:pPr>
      <w:r>
        <w:rPr>
          <w:rFonts w:ascii="Times New Roman" w:hAnsi="Times New Roman"/>
        </w:rPr>
        <w:t>Pada persamaan (</w:t>
      </w:r>
      <w:r w:rsidR="00CD20FF">
        <w:rPr>
          <w:rFonts w:ascii="Times New Roman" w:hAnsi="Times New Roman"/>
        </w:rPr>
        <w:t xml:space="preserve">5) </w:t>
      </w:r>
      <m:oMath>
        <m:r>
          <w:rPr>
            <w:rFonts w:ascii="Cambria Math" w:hAnsi="Cambria Math"/>
          </w:rPr>
          <m:t>Σ</m:t>
        </m:r>
      </m:oMath>
      <w:r w:rsidR="00CD20FF">
        <w:rPr>
          <w:rFonts w:ascii="Times New Roman" w:hAnsi="Times New Roman"/>
        </w:rPr>
        <w:t xml:space="preserve"> didefinisikan sebagai kepastian dari prediksi sistem. </w:t>
      </w:r>
      <m:oMath>
        <m:r>
          <w:rPr>
            <w:rFonts w:ascii="Cambria Math" w:hAnsi="Cambria Math"/>
          </w:rPr>
          <m:t>Σ</m:t>
        </m:r>
      </m:oMath>
      <w:r w:rsidR="00CD20FF">
        <w:rPr>
          <w:rFonts w:ascii="Times New Roman" w:hAnsi="Times New Roman"/>
        </w:rPr>
        <w:t xml:space="preserve"> diukur dari kepastian prediksi pada state </w:t>
      </w:r>
      <w:r w:rsidR="00CD20FF">
        <w:rPr>
          <w:rFonts w:ascii="Times New Roman" w:hAnsi="Times New Roman"/>
        </w:rPr>
        <w:lastRenderedPageBreak/>
        <w:t xml:space="preserve">sebelumnya ditambah dengan </w:t>
      </w:r>
      <w:r w:rsidR="00CD20FF" w:rsidRPr="00CD20FF">
        <w:rPr>
          <w:rFonts w:ascii="Times New Roman" w:hAnsi="Times New Roman"/>
          <w:i/>
        </w:rPr>
        <w:t>R</w:t>
      </w:r>
      <w:r w:rsidR="00CD20FF">
        <w:rPr>
          <w:rFonts w:ascii="Times New Roman" w:hAnsi="Times New Roman"/>
        </w:rPr>
        <w:t xml:space="preserve"> yang merupakan noise yang ditimbulkan dari sistem </w:t>
      </w:r>
      <w:r w:rsidR="00280119" w:rsidRPr="00280119">
        <w:rPr>
          <w:rFonts w:ascii="Times New Roman" w:hAnsi="Times New Roman"/>
          <w:i/>
        </w:rPr>
        <w:t>kalman filter</w:t>
      </w:r>
      <w:r w:rsidR="00CD20FF">
        <w:rPr>
          <w:rFonts w:ascii="Times New Roman" w:hAnsi="Times New Roman"/>
        </w:rPr>
        <w:t xml:space="preserve"> sendiri. Hal ini berarti apabila prediksi pada state sebelumnya tidak pasti maka prediksi pada state saat ini juga tidak pasti. Pada </w:t>
      </w:r>
      <w:r w:rsidR="00280119" w:rsidRPr="00280119">
        <w:rPr>
          <w:rFonts w:ascii="Times New Roman" w:hAnsi="Times New Roman"/>
          <w:i/>
        </w:rPr>
        <w:t>filtering</w:t>
      </w:r>
      <w:r w:rsidR="00CD20FF">
        <w:rPr>
          <w:rFonts w:ascii="Times New Roman" w:hAnsi="Times New Roman"/>
        </w:rPr>
        <w:t xml:space="preserve"> RSSI digunakan nilai </w:t>
      </w:r>
      <w:r w:rsidR="00CD20FF">
        <w:rPr>
          <w:rFonts w:ascii="Times New Roman" w:hAnsi="Times New Roman"/>
          <w:i/>
        </w:rPr>
        <w:t xml:space="preserve">R </w:t>
      </w:r>
      <w:r w:rsidR="00CD20FF">
        <w:rPr>
          <w:rFonts w:ascii="Times New Roman" w:hAnsi="Times New Roman"/>
        </w:rPr>
        <w:t xml:space="preserve">yang kecil, hal ini dilakukan dengan asumsi sebagian besar </w:t>
      </w:r>
      <w:r w:rsidR="00CD20FF">
        <w:rPr>
          <w:rFonts w:ascii="Times New Roman" w:hAnsi="Times New Roman"/>
          <w:i/>
        </w:rPr>
        <w:t xml:space="preserve">noise </w:t>
      </w:r>
      <w:r w:rsidR="00CD20FF">
        <w:rPr>
          <w:rFonts w:ascii="Times New Roman" w:hAnsi="Times New Roman"/>
        </w:rPr>
        <w:t>didapat dari kesalahan pengukuran RSSI.</w:t>
      </w:r>
    </w:p>
    <w:p w14:paraId="31DA7F6F" w14:textId="18A0EA80" w:rsidR="00981D88" w:rsidRDefault="00CD20FF" w:rsidP="00CD20FF">
      <w:pPr>
        <w:ind w:firstLine="576"/>
        <w:contextualSpacing/>
        <w:jc w:val="both"/>
        <w:rPr>
          <w:rFonts w:ascii="Times New Roman" w:hAnsi="Times New Roman"/>
        </w:rPr>
      </w:pPr>
      <w:r>
        <w:rPr>
          <w:rFonts w:ascii="Times New Roman" w:hAnsi="Times New Roman"/>
        </w:rPr>
        <w:t>Dari estimasi prediksi dihitung kalman gain</w:t>
      </w:r>
      <w:r w:rsidR="00973B73">
        <w:rPr>
          <w:rFonts w:ascii="Times New Roman" w:hAnsi="Times New Roman"/>
        </w:rPr>
        <w:t xml:space="preserve"> untuk mengkorporasi prediksi yang telah dibuat dengan pengukuran riil </w:t>
      </w:r>
      <w:r w:rsidR="00973B73">
        <w:rPr>
          <w:rFonts w:ascii="Times New Roman" w:hAnsi="Times New Roman"/>
          <w:i/>
        </w:rPr>
        <w:t>(update step)</w:t>
      </w:r>
      <w:r>
        <w:rPr>
          <w:rFonts w:ascii="Times New Roman" w:hAnsi="Times New Roman"/>
        </w:rPr>
        <w:t xml:space="preserve">, </w:t>
      </w:r>
      <w:r w:rsidR="00973B73">
        <w:rPr>
          <w:rFonts w:ascii="Times New Roman" w:hAnsi="Times New Roman"/>
        </w:rPr>
        <w:t xml:space="preserve">kalman gain </w:t>
      </w:r>
      <w:r>
        <w:rPr>
          <w:rFonts w:ascii="Times New Roman" w:hAnsi="Times New Roman"/>
        </w:rPr>
        <w:t>ditulis sebagai berikut</w:t>
      </w:r>
    </w:p>
    <w:p w14:paraId="26571D5E" w14:textId="26578F0E" w:rsidR="00CD20FF" w:rsidRDefault="00CD20FF" w:rsidP="00CD20FF">
      <w:pPr>
        <w:ind w:firstLine="576"/>
        <w:contextualSpacing/>
        <w:jc w:val="both"/>
        <w:rPr>
          <w:rFonts w:ascii="Times New Roman" w:hAnsi="Times New Roman"/>
        </w:rPr>
      </w:pPr>
      <w:r>
        <w:rPr>
          <w:rFonts w:ascii="Times New Roman" w:hAnsi="Times New Roman"/>
        </w:rPr>
        <w:t>.</w:t>
      </w:r>
    </w:p>
    <w:p w14:paraId="778BE3B0" w14:textId="62C4461F" w:rsidR="00CD20FF" w:rsidRDefault="0068114F" w:rsidP="00CD20FF">
      <w:pPr>
        <w:ind w:firstLine="576"/>
        <w:contextualSpacing/>
        <w:jc w:val="both"/>
        <w:rPr>
          <w:rFonts w:ascii="Times New Roman" w:hAnsi="Times New Roman"/>
        </w:rPr>
      </w:pP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hint="eastAsia"/>
              </w:rPr>
              <m:t>Σ</m:t>
            </m:r>
          </m:e>
        </m:acc>
        <m:r>
          <w:rPr>
            <w:rFonts w:ascii="Cambria Math" w:hAnsi="Cambria Math"/>
          </w:rPr>
          <m:t>t</m:t>
        </m:r>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hint="eastAsia"/>
                  </w:rPr>
                  <m:t>Σ</m:t>
                </m:r>
              </m:e>
            </m:acc>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e>
          <m:sup>
            <m:r>
              <w:rPr>
                <w:rFonts w:ascii="Cambria Math" w:hAnsi="Cambria Math"/>
              </w:rPr>
              <m:t>-1</m:t>
            </m:r>
          </m:sup>
        </m:sSup>
      </m:oMath>
      <w:r w:rsidR="00CD20FF" w:rsidRPr="003B17C0">
        <w:rPr>
          <w:rFonts w:ascii="Times New Roman" w:hAnsi="Times New Roman"/>
        </w:rPr>
        <w:tab/>
      </w:r>
      <w:r w:rsidR="00973B73">
        <w:rPr>
          <w:rFonts w:ascii="Times New Roman" w:hAnsi="Times New Roman"/>
        </w:rPr>
        <w:tab/>
        <w:t xml:space="preserve"> </w:t>
      </w:r>
      <w:r w:rsidR="00973B73">
        <w:rPr>
          <w:rFonts w:ascii="Times New Roman" w:hAnsi="Times New Roman"/>
        </w:rPr>
        <w:tab/>
      </w:r>
      <w:r w:rsidR="00973B73">
        <w:rPr>
          <w:rFonts w:ascii="Times New Roman" w:hAnsi="Times New Roman"/>
        </w:rPr>
        <w:tab/>
        <w:t>(</w:t>
      </w:r>
      <w:r w:rsidR="00CD20FF">
        <w:rPr>
          <w:rFonts w:ascii="Times New Roman" w:hAnsi="Times New Roman"/>
        </w:rPr>
        <w:t>6</w:t>
      </w:r>
      <w:r w:rsidR="00CD20FF" w:rsidRPr="003B17C0">
        <w:rPr>
          <w:rFonts w:ascii="Times New Roman" w:hAnsi="Times New Roman"/>
        </w:rPr>
        <w:t>)</w:t>
      </w:r>
    </w:p>
    <w:p w14:paraId="0817DBBD" w14:textId="77777777" w:rsidR="00981D88" w:rsidRPr="003B17C0" w:rsidRDefault="00981D88" w:rsidP="00CD20FF">
      <w:pPr>
        <w:ind w:firstLine="576"/>
        <w:contextualSpacing/>
        <w:jc w:val="both"/>
        <w:rPr>
          <w:rFonts w:ascii="Times New Roman" w:hAnsi="Times New Roman"/>
        </w:rPr>
      </w:pPr>
    </w:p>
    <w:p w14:paraId="03F425CB" w14:textId="69EB29F3" w:rsidR="007756F4" w:rsidRDefault="00981D88" w:rsidP="00981D88">
      <w:pPr>
        <w:ind w:firstLine="576"/>
        <w:contextualSpacing/>
        <w:jc w:val="both"/>
        <w:rPr>
          <w:rFonts w:ascii="Times New Roman" w:hAnsi="Times New Roman"/>
        </w:rPr>
      </w:pPr>
      <w:r>
        <w:rPr>
          <w:rFonts w:ascii="Times New Roman" w:hAnsi="Times New Roman"/>
        </w:rPr>
        <w:t>Kalman Gain merupakan fungsi bobot untuk menentukan seberapa pasti pengukuran yang dilakukan. Q didefinisikan sebagai noise dari pengukuran nyata, atau seberapa besar noise yang diharapkan pada pengukuran RSSI sesungguhnya.</w:t>
      </w:r>
    </w:p>
    <w:p w14:paraId="7DB53B8C" w14:textId="6959EE62" w:rsidR="00981D88" w:rsidRDefault="00981D88" w:rsidP="00981D88">
      <w:pPr>
        <w:ind w:firstLine="576"/>
        <w:contextualSpacing/>
        <w:jc w:val="both"/>
        <w:rPr>
          <w:rFonts w:ascii="Times New Roman" w:hAnsi="Times New Roman"/>
        </w:rPr>
      </w:pPr>
      <w:r>
        <w:rPr>
          <w:rFonts w:ascii="Times New Roman" w:hAnsi="Times New Roman"/>
        </w:rPr>
        <w:t>Apabila kepastian dari prediksi (</w:t>
      </w:r>
      <m:oMath>
        <m:acc>
          <m:accPr>
            <m:chr m:val="̅"/>
            <m:ctrlPr>
              <w:rPr>
                <w:rFonts w:ascii="Cambria Math" w:hAnsi="Cambria Math"/>
                <w:i/>
              </w:rPr>
            </m:ctrlPr>
          </m:accPr>
          <m:e>
            <m:r>
              <w:rPr>
                <w:rFonts w:ascii="Cambria Math" w:hAnsi="Cambria Math" w:hint="eastAsia"/>
              </w:rPr>
              <m:t>Σ</m:t>
            </m:r>
          </m:e>
        </m:acc>
        <m:r>
          <w:rPr>
            <w:rFonts w:ascii="Cambria Math" w:hAnsi="Cambria Math"/>
          </w:rPr>
          <m:t>t</m:t>
        </m:r>
      </m:oMath>
      <w:r>
        <w:rPr>
          <w:rFonts w:ascii="Times New Roman" w:hAnsi="Times New Roman"/>
        </w:rPr>
        <w:t xml:space="preserve"> tinggi) maka pengukuran harus diutamakan. Dari bobot ini dibuat prediksi pengukuran dan kepastian sistem dengan persamaan sebagai berikut:</w:t>
      </w:r>
    </w:p>
    <w:p w14:paraId="13BC48D1" w14:textId="77777777" w:rsidR="00981D88" w:rsidRDefault="00981D88" w:rsidP="00981D88">
      <w:pPr>
        <w:ind w:firstLine="576"/>
        <w:contextualSpacing/>
        <w:jc w:val="both"/>
        <w:rPr>
          <w:rFonts w:ascii="Times New Roman" w:hAnsi="Times New Roman"/>
        </w:rPr>
      </w:pPr>
    </w:p>
    <w:p w14:paraId="3974FF16" w14:textId="3C1F35CB" w:rsidR="00981D88" w:rsidRDefault="00981D88" w:rsidP="00981D88">
      <w:pPr>
        <w:ind w:firstLine="576"/>
        <w:contextualSpacing/>
        <w:jc w:val="both"/>
        <w:rPr>
          <w:rFonts w:ascii="Times New Roman" w:hAnsi="Times New Roman"/>
        </w:rPr>
      </w:pPr>
      <m:oMath>
        <m:r>
          <w:rPr>
            <w:rFonts w:ascii="Cambria Math" w:hAnsi="Cambria Math" w:hint="eastAsia"/>
          </w:rPr>
          <m:t>μ</m:t>
        </m:r>
        <m:r>
          <w:rPr>
            <w:rFonts w:ascii="Cambria Math" w:hAnsi="Cambria Math"/>
          </w:rPr>
          <m:t>t=</m:t>
        </m:r>
        <m:acc>
          <m:accPr>
            <m:chr m:val="̅"/>
            <m:ctrlPr>
              <w:rPr>
                <w:rFonts w:ascii="Cambria Math" w:hAnsi="Cambria Math"/>
                <w:i/>
              </w:rPr>
            </m:ctrlPr>
          </m:accPr>
          <m:e>
            <m:r>
              <w:rPr>
                <w:rFonts w:ascii="Cambria Math" w:hAnsi="Cambria Math"/>
              </w:rPr>
              <m:t>μ</m:t>
            </m:r>
          </m:e>
        </m:acc>
        <m:r>
          <w:rPr>
            <w:rFonts w:ascii="Cambria Math" w:hAnsi="Cambria Math"/>
          </w:rPr>
          <m:t>t+Kt(zt-</m:t>
        </m:r>
        <m:acc>
          <m:accPr>
            <m:chr m:val="̅"/>
            <m:ctrlPr>
              <w:rPr>
                <w:rFonts w:ascii="Cambria Math" w:hAnsi="Cambria Math"/>
                <w:i/>
              </w:rPr>
            </m:ctrlPr>
          </m:accPr>
          <m:e>
            <m:r>
              <w:rPr>
                <w:rFonts w:ascii="Cambria Math" w:hAnsi="Cambria Math"/>
              </w:rPr>
              <m:t>μ</m:t>
            </m:r>
          </m:e>
        </m:acc>
        <m:r>
          <w:rPr>
            <w:rFonts w:ascii="Cambria Math" w:hAnsi="Cambria Math"/>
          </w:rPr>
          <m:t>t)</m:t>
        </m:r>
      </m:oMath>
      <w:r w:rsidRPr="003B17C0">
        <w:rPr>
          <w:rFonts w:ascii="Times New Roman" w:hAnsi="Times New Roman"/>
        </w:rPr>
        <w:tab/>
      </w:r>
      <w:r w:rsidR="00973B73">
        <w:rPr>
          <w:rFonts w:ascii="Times New Roman" w:hAnsi="Times New Roman"/>
        </w:rPr>
        <w:tab/>
        <w:t xml:space="preserve"> </w:t>
      </w:r>
      <w:r w:rsidR="00973B73">
        <w:rPr>
          <w:rFonts w:ascii="Times New Roman" w:hAnsi="Times New Roman"/>
        </w:rPr>
        <w:tab/>
      </w:r>
      <w:r w:rsidR="00973B73">
        <w:rPr>
          <w:rFonts w:ascii="Times New Roman" w:hAnsi="Times New Roman"/>
        </w:rPr>
        <w:tab/>
        <w:t>(</w:t>
      </w:r>
      <w:r>
        <w:rPr>
          <w:rFonts w:ascii="Times New Roman" w:hAnsi="Times New Roman"/>
        </w:rPr>
        <w:t>7</w:t>
      </w:r>
      <w:r w:rsidRPr="003B17C0">
        <w:rPr>
          <w:rFonts w:ascii="Times New Roman" w:hAnsi="Times New Roman"/>
        </w:rPr>
        <w:t>)</w:t>
      </w:r>
    </w:p>
    <w:p w14:paraId="0D80B849" w14:textId="2D17788F" w:rsidR="00981D88" w:rsidRDefault="00973B73" w:rsidP="00981D88">
      <w:pPr>
        <w:ind w:firstLine="576"/>
        <w:contextualSpacing/>
        <w:jc w:val="both"/>
        <w:rPr>
          <w:rFonts w:ascii="Times New Roman" w:hAnsi="Times New Roman"/>
        </w:rPr>
      </w:pPr>
      <m:oMath>
        <m:r>
          <w:rPr>
            <w:rFonts w:ascii="Cambria Math" w:hAnsi="Cambria Math" w:hint="eastAsia"/>
          </w:rPr>
          <m:t>Σ</m:t>
        </m:r>
        <m:r>
          <w:rPr>
            <w:rFonts w:ascii="Cambria Math" w:hAnsi="Cambria Math"/>
          </w:rPr>
          <m:t>t=</m:t>
        </m:r>
        <m:acc>
          <m:accPr>
            <m:chr m:val="̅"/>
            <m:ctrlPr>
              <w:rPr>
                <w:rFonts w:ascii="Cambria Math" w:hAnsi="Cambria Math"/>
                <w:i/>
              </w:rPr>
            </m:ctrlPr>
          </m:accPr>
          <m:e>
            <m:r>
              <w:rPr>
                <w:rFonts w:ascii="Cambria Math" w:hAnsi="Cambria Math"/>
              </w:rPr>
              <m:t>Σ</m:t>
            </m:r>
          </m:e>
        </m:acc>
        <m:r>
          <w:rPr>
            <w:rFonts w:ascii="Cambria Math" w:hAnsi="Cambria Math"/>
          </w:rPr>
          <m:t>t-(Kt</m:t>
        </m:r>
        <m:acc>
          <m:accPr>
            <m:chr m:val="̅"/>
            <m:ctrlPr>
              <w:rPr>
                <w:rFonts w:ascii="Cambria Math" w:hAnsi="Cambria Math"/>
                <w:i/>
              </w:rPr>
            </m:ctrlPr>
          </m:accPr>
          <m:e>
            <m:r>
              <w:rPr>
                <w:rFonts w:ascii="Cambria Math" w:hAnsi="Cambria Math"/>
              </w:rPr>
              <m:t>Σ</m:t>
            </m:r>
          </m:e>
        </m:acc>
        <m:r>
          <w:rPr>
            <w:rFonts w:ascii="Cambria Math" w:hAnsi="Cambria Math"/>
          </w:rPr>
          <m:t>t)</m:t>
        </m:r>
      </m:oMath>
      <w:r w:rsidR="00981D88" w:rsidRPr="003B17C0">
        <w:rPr>
          <w:rFonts w:ascii="Times New Roman" w:hAnsi="Times New Roman"/>
        </w:rPr>
        <w:tab/>
      </w:r>
      <w:r>
        <w:rPr>
          <w:rFonts w:ascii="Times New Roman" w:hAnsi="Times New Roman"/>
        </w:rPr>
        <w:tab/>
        <w:t xml:space="preserve"> </w:t>
      </w:r>
      <w:r>
        <w:rPr>
          <w:rFonts w:ascii="Times New Roman" w:hAnsi="Times New Roman"/>
        </w:rPr>
        <w:tab/>
      </w:r>
      <w:r>
        <w:rPr>
          <w:rFonts w:ascii="Times New Roman" w:hAnsi="Times New Roman"/>
        </w:rPr>
        <w:tab/>
        <w:t>(8</w:t>
      </w:r>
      <w:r w:rsidR="00981D88" w:rsidRPr="003B17C0">
        <w:rPr>
          <w:rFonts w:ascii="Times New Roman" w:hAnsi="Times New Roman"/>
        </w:rPr>
        <w:t>)</w:t>
      </w:r>
    </w:p>
    <w:p w14:paraId="09C0D132" w14:textId="77777777" w:rsidR="00973B73" w:rsidRDefault="00973B73" w:rsidP="00981D88">
      <w:pPr>
        <w:ind w:firstLine="576"/>
        <w:contextualSpacing/>
        <w:jc w:val="both"/>
        <w:rPr>
          <w:rFonts w:ascii="Times New Roman" w:hAnsi="Times New Roman"/>
        </w:rPr>
      </w:pPr>
    </w:p>
    <w:p w14:paraId="6C580235" w14:textId="5E0BF16B" w:rsidR="00936B25" w:rsidRDefault="00973B73" w:rsidP="00973B73">
      <w:pPr>
        <w:ind w:firstLine="576"/>
        <w:contextualSpacing/>
        <w:jc w:val="both"/>
        <w:rPr>
          <w:rFonts w:ascii="Times New Roman" w:hAnsi="Times New Roman"/>
        </w:rPr>
      </w:pPr>
      <w:r>
        <w:rPr>
          <w:rFonts w:ascii="Times New Roman" w:hAnsi="Times New Roman"/>
        </w:rPr>
        <w:t>Pada step ini dibuat prediksi akhir dengan mengkorporasi pengukuran riil (</w:t>
      </w:r>
      <w:r>
        <w:rPr>
          <w:rFonts w:ascii="Times New Roman" w:hAnsi="Times New Roman"/>
          <w:i/>
        </w:rPr>
        <w:t xml:space="preserve">z) </w:t>
      </w:r>
      <w:r>
        <w:rPr>
          <w:rFonts w:ascii="Times New Roman" w:hAnsi="Times New Roman"/>
        </w:rPr>
        <w:t>kepada prediksi yang telah dibuat pada step sebelumnya. Pada step ini semakin besar kalman gain yang didapatkan berarti semakin besar pengaruh dari pengukuran kepada prediksi yang dibuat.</w:t>
      </w:r>
    </w:p>
    <w:p w14:paraId="5604C7C9" w14:textId="24169C21" w:rsidR="00EE76CC" w:rsidRPr="00EE76CC" w:rsidRDefault="00EE76CC" w:rsidP="00973B73">
      <w:pPr>
        <w:ind w:firstLine="576"/>
        <w:contextualSpacing/>
        <w:jc w:val="both"/>
        <w:rPr>
          <w:rFonts w:ascii="Times New Roman" w:hAnsi="Times New Roman"/>
        </w:rPr>
      </w:pPr>
      <w:r>
        <w:rPr>
          <w:rFonts w:ascii="Times New Roman" w:hAnsi="Times New Roman"/>
        </w:rPr>
        <w:t xml:space="preserve">Pada tugas akhir ini akan digunakan </w:t>
      </w:r>
      <w:r w:rsidR="00280119" w:rsidRPr="00280119">
        <w:rPr>
          <w:rFonts w:ascii="Times New Roman" w:hAnsi="Times New Roman"/>
          <w:i/>
        </w:rPr>
        <w:t>kalman filtering</w:t>
      </w:r>
      <w:r>
        <w:rPr>
          <w:rFonts w:ascii="Times New Roman" w:hAnsi="Times New Roman"/>
        </w:rPr>
        <w:t xml:space="preserve"> untuk mendapatkan sinyal yang stabil dengan cara mengambil </w:t>
      </w:r>
      <w:r>
        <w:rPr>
          <w:rFonts w:ascii="Times New Roman" w:hAnsi="Times New Roman"/>
          <w:i/>
        </w:rPr>
        <w:t xml:space="preserve">n </w:t>
      </w:r>
      <w:r>
        <w:rPr>
          <w:rFonts w:ascii="Times New Roman" w:hAnsi="Times New Roman"/>
        </w:rPr>
        <w:t xml:space="preserve">jumlah sampel data RSSI dan dimasukkan ke dalam </w:t>
      </w:r>
      <w:r w:rsidR="00280119" w:rsidRPr="00280119">
        <w:rPr>
          <w:rFonts w:ascii="Times New Roman" w:hAnsi="Times New Roman"/>
          <w:i/>
        </w:rPr>
        <w:t>kalman filter</w:t>
      </w:r>
      <w:r>
        <w:rPr>
          <w:rFonts w:ascii="Times New Roman" w:hAnsi="Times New Roman"/>
        </w:rPr>
        <w:t xml:space="preserve">. </w:t>
      </w:r>
    </w:p>
    <w:p w14:paraId="3F518E3C" w14:textId="60B89B5C" w:rsidR="00936B25" w:rsidRPr="007756F4" w:rsidRDefault="007756F4" w:rsidP="00936B25">
      <w:pPr>
        <w:pStyle w:val="Heading2"/>
        <w:spacing w:before="240"/>
        <w:jc w:val="both"/>
        <w:rPr>
          <w:szCs w:val="22"/>
        </w:rPr>
      </w:pPr>
      <w:bookmarkStart w:id="122" w:name="_Toc43770750"/>
      <w:r w:rsidRPr="007756F4">
        <w:rPr>
          <w:szCs w:val="22"/>
        </w:rPr>
        <w:lastRenderedPageBreak/>
        <w:t>Estimasi jarak</w:t>
      </w:r>
      <w:bookmarkEnd w:id="122"/>
    </w:p>
    <w:p w14:paraId="1546E41E" w14:textId="5A5EB1EA" w:rsidR="00B87237" w:rsidRDefault="001F7497" w:rsidP="001F7497">
      <w:pPr>
        <w:ind w:firstLine="567"/>
        <w:jc w:val="both"/>
        <w:rPr>
          <w:rFonts w:ascii="Times New Roman" w:hAnsi="Times New Roman"/>
        </w:rPr>
      </w:pPr>
      <w:r>
        <w:rPr>
          <w:rFonts w:ascii="Times New Roman" w:hAnsi="Times New Roman"/>
        </w:rPr>
        <w:t xml:space="preserve">Dari kekuatan sinyal yang sudah distabilkan dengan kalman filter </w:t>
      </w:r>
      <w:r w:rsidR="00B87237" w:rsidRPr="003B17C0">
        <w:rPr>
          <w:rFonts w:ascii="Times New Roman" w:hAnsi="Times New Roman"/>
        </w:rPr>
        <w:t xml:space="preserve">dicari jarak antara </w:t>
      </w:r>
      <w:r>
        <w:rPr>
          <w:rFonts w:ascii="Times New Roman" w:hAnsi="Times New Roman"/>
        </w:rPr>
        <w:t xml:space="preserve">perangkat android </w:t>
      </w:r>
      <w:r w:rsidR="00B87237" w:rsidRPr="003B17C0">
        <w:rPr>
          <w:rFonts w:ascii="Times New Roman" w:hAnsi="Times New Roman"/>
        </w:rPr>
        <w:t xml:space="preserve">dan </w:t>
      </w:r>
      <w:r>
        <w:rPr>
          <w:rFonts w:ascii="Times New Roman" w:hAnsi="Times New Roman"/>
        </w:rPr>
        <w:t>akses poin yang memancarkan sinyalnya</w:t>
      </w:r>
      <w:r w:rsidR="00B87237" w:rsidRPr="003B17C0">
        <w:rPr>
          <w:rFonts w:ascii="Times New Roman" w:hAnsi="Times New Roman"/>
        </w:rPr>
        <w:t xml:space="preserve"> menggunakan </w:t>
      </w:r>
      <w:r w:rsidR="00D51DB3" w:rsidRPr="003B17C0">
        <w:rPr>
          <w:rFonts w:ascii="Times New Roman" w:hAnsi="Times New Roman"/>
          <w:i/>
        </w:rPr>
        <w:t>signal propagation model</w:t>
      </w:r>
      <w:r>
        <w:rPr>
          <w:rFonts w:ascii="Times New Roman" w:hAnsi="Times New Roman"/>
        </w:rPr>
        <w:t xml:space="preserve"> sebagai berikut:</w:t>
      </w:r>
    </w:p>
    <w:p w14:paraId="296C3370" w14:textId="77777777" w:rsidR="001F7497" w:rsidRPr="003B17C0" w:rsidRDefault="001F7497" w:rsidP="001F7497">
      <w:pPr>
        <w:ind w:firstLine="567"/>
        <w:jc w:val="both"/>
        <w:rPr>
          <w:rFonts w:ascii="Times New Roman" w:hAnsi="Times New Roman"/>
        </w:rPr>
      </w:pPr>
    </w:p>
    <w:p w14:paraId="06606834" w14:textId="43861525" w:rsidR="00536F9B" w:rsidRPr="003B17C0" w:rsidRDefault="00536F9B" w:rsidP="00536F9B">
      <w:pPr>
        <w:ind w:firstLine="576"/>
        <w:contextualSpacing/>
        <w:jc w:val="both"/>
        <w:rPr>
          <w:rFonts w:ascii="Times New Roman" w:hAnsi="Times New Roman"/>
        </w:rPr>
      </w:pPr>
      <m:oMath>
        <m:r>
          <w:rPr>
            <w:rFonts w:ascii="Cambria Math" w:hAnsi="Cambria Math"/>
          </w:rPr>
          <m:t>RSSI =-</m:t>
        </m:r>
        <m:d>
          <m:dPr>
            <m:ctrlPr>
              <w:rPr>
                <w:rFonts w:ascii="Cambria Math" w:hAnsi="Cambria Math"/>
                <w:i/>
              </w:rPr>
            </m:ctrlPr>
          </m:dPr>
          <m:e>
            <m:r>
              <w:rPr>
                <w:rFonts w:ascii="Cambria Math" w:hAnsi="Cambria Math"/>
              </w:rPr>
              <m:t xml:space="preserve">10n </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 xml:space="preserve"> d+A</m:t>
            </m:r>
          </m:e>
        </m:d>
      </m:oMath>
      <w:r w:rsidRPr="003B17C0">
        <w:rPr>
          <w:rFonts w:ascii="Times New Roman" w:hAnsi="Times New Roman"/>
        </w:rPr>
        <w:tab/>
        <w:t xml:space="preserve"> </w:t>
      </w:r>
      <w:r w:rsidRPr="003B17C0">
        <w:rPr>
          <w:rFonts w:ascii="Times New Roman" w:hAnsi="Times New Roman"/>
        </w:rPr>
        <w:tab/>
      </w:r>
      <w:r w:rsidRPr="003B17C0">
        <w:rPr>
          <w:rFonts w:ascii="Times New Roman" w:hAnsi="Times New Roman"/>
        </w:rPr>
        <w:tab/>
      </w:r>
      <w:r w:rsidR="00973B73">
        <w:rPr>
          <w:rFonts w:ascii="Times New Roman" w:hAnsi="Times New Roman"/>
        </w:rPr>
        <w:t>(9)</w:t>
      </w:r>
    </w:p>
    <w:p w14:paraId="3B8A4697" w14:textId="77777777" w:rsidR="00536F9B" w:rsidRPr="003B17C0" w:rsidRDefault="00536F9B" w:rsidP="00536F9B">
      <w:pPr>
        <w:ind w:firstLine="576"/>
        <w:contextualSpacing/>
        <w:jc w:val="both"/>
        <w:rPr>
          <w:rFonts w:ascii="Times New Roman" w:hAnsi="Times New Roman"/>
        </w:rPr>
      </w:pPr>
    </w:p>
    <w:p w14:paraId="42C2F56F" w14:textId="2CA9127D" w:rsidR="00536F9B" w:rsidRPr="003B17C0" w:rsidRDefault="00536F9B" w:rsidP="00536F9B">
      <w:pPr>
        <w:ind w:firstLine="576"/>
        <w:contextualSpacing/>
        <w:jc w:val="both"/>
        <w:rPr>
          <w:rFonts w:ascii="Times New Roman" w:hAnsi="Times New Roman"/>
        </w:rPr>
      </w:pPr>
      <m:oMath>
        <m:r>
          <w:rPr>
            <w:rFonts w:ascii="Cambria Math" w:hAnsi="Cambria Math"/>
          </w:rPr>
          <m:t>n= -</m:t>
        </m:r>
        <m:d>
          <m:dPr>
            <m:ctrlPr>
              <w:rPr>
                <w:rFonts w:ascii="Cambria Math" w:hAnsi="Cambria Math"/>
                <w:i/>
              </w:rPr>
            </m:ctrlPr>
          </m:dPr>
          <m:e>
            <m:f>
              <m:fPr>
                <m:ctrlPr>
                  <w:rPr>
                    <w:rFonts w:ascii="Cambria Math" w:hAnsi="Cambria Math"/>
                    <w:i/>
                  </w:rPr>
                </m:ctrlPr>
              </m:fPr>
              <m:num>
                <m:r>
                  <w:rPr>
                    <w:rFonts w:ascii="Cambria Math" w:hAnsi="Cambria Math"/>
                  </w:rPr>
                  <m:t>RSSI-A</m:t>
                </m:r>
              </m:num>
              <m:den>
                <m:r>
                  <w:rPr>
                    <w:rFonts w:ascii="Cambria Math" w:hAnsi="Cambria Math"/>
                  </w:rPr>
                  <m:t xml:space="preserve">10 </m:t>
                </m:r>
                <m:sSub>
                  <m:sSubPr>
                    <m:ctrlPr>
                      <w:rPr>
                        <w:rFonts w:ascii="Cambria Math" w:hAnsi="Cambria Math"/>
                        <w:i/>
                      </w:rPr>
                    </m:ctrlPr>
                  </m:sSubPr>
                  <m:e>
                    <m:r>
                      <w:rPr>
                        <w:rFonts w:ascii="Cambria Math" w:hAnsi="Cambria Math"/>
                      </w:rPr>
                      <m:t>log</m:t>
                    </m:r>
                  </m:e>
                  <m:sub>
                    <m:r>
                      <w:rPr>
                        <w:rFonts w:ascii="Cambria Math" w:hAnsi="Cambria Math"/>
                      </w:rPr>
                      <m:t xml:space="preserve">10 </m:t>
                    </m:r>
                  </m:sub>
                </m:sSub>
                <m:r>
                  <w:rPr>
                    <w:rFonts w:ascii="Cambria Math" w:hAnsi="Cambria Math"/>
                  </w:rPr>
                  <m:t>d</m:t>
                </m:r>
              </m:den>
            </m:f>
          </m:e>
        </m:d>
      </m:oMath>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00973B73">
        <w:rPr>
          <w:rFonts w:ascii="Times New Roman" w:hAnsi="Times New Roman"/>
        </w:rPr>
        <w:t>(10</w:t>
      </w:r>
      <w:r w:rsidRPr="003B17C0">
        <w:rPr>
          <w:rFonts w:ascii="Times New Roman" w:hAnsi="Times New Roman"/>
        </w:rPr>
        <w:t>)</w:t>
      </w:r>
    </w:p>
    <w:p w14:paraId="4C4E705A" w14:textId="77777777" w:rsidR="00536F9B" w:rsidRPr="003B17C0" w:rsidRDefault="00536F9B" w:rsidP="00536F9B">
      <w:pPr>
        <w:ind w:firstLine="576"/>
        <w:contextualSpacing/>
        <w:jc w:val="both"/>
        <w:rPr>
          <w:rFonts w:ascii="Times New Roman" w:hAnsi="Times New Roman"/>
        </w:rPr>
      </w:pPr>
    </w:p>
    <w:p w14:paraId="7838FC0B" w14:textId="77777777" w:rsidR="00536F9B" w:rsidRPr="003B17C0" w:rsidRDefault="00536F9B" w:rsidP="00536F9B">
      <w:pPr>
        <w:pStyle w:val="BodyText"/>
        <w:ind w:left="0" w:firstLine="0"/>
        <w:contextualSpacing/>
        <w:jc w:val="both"/>
        <w:rPr>
          <w:rFonts w:cs="Times New Roman"/>
          <w:sz w:val="22"/>
          <w:szCs w:val="22"/>
          <w:lang w:val="en-US"/>
        </w:rPr>
      </w:pPr>
      <w:r w:rsidRPr="003B17C0">
        <w:rPr>
          <w:rFonts w:cs="Times New Roman"/>
          <w:sz w:val="22"/>
          <w:szCs w:val="22"/>
          <w:lang w:val="en-US"/>
        </w:rPr>
        <w:tab/>
        <w:t>Dimana :</w:t>
      </w:r>
    </w:p>
    <w:p w14:paraId="3D2A198C" w14:textId="77777777" w:rsidR="00536F9B" w:rsidRPr="003B17C0" w:rsidRDefault="00536F9B" w:rsidP="00536F9B">
      <w:pPr>
        <w:pStyle w:val="BodyText"/>
        <w:numPr>
          <w:ilvl w:val="0"/>
          <w:numId w:val="23"/>
        </w:numPr>
        <w:contextualSpacing/>
        <w:jc w:val="both"/>
        <w:rPr>
          <w:rFonts w:cs="Times New Roman"/>
          <w:sz w:val="22"/>
          <w:szCs w:val="22"/>
          <w:lang w:val="en-US"/>
        </w:rPr>
      </w:pPr>
      <w:r w:rsidRPr="003B17C0">
        <w:rPr>
          <w:rFonts w:cs="Times New Roman"/>
          <w:sz w:val="22"/>
          <w:szCs w:val="22"/>
          <w:lang w:val="en-US"/>
        </w:rPr>
        <w:t>RSSI adalah kekuatan sinyal yang diterima oleh perangkat android</w:t>
      </w:r>
    </w:p>
    <w:p w14:paraId="1322EAE6" w14:textId="77777777" w:rsidR="00536F9B" w:rsidRPr="003B17C0" w:rsidRDefault="00536F9B" w:rsidP="00536F9B">
      <w:pPr>
        <w:pStyle w:val="BodyText"/>
        <w:numPr>
          <w:ilvl w:val="0"/>
          <w:numId w:val="23"/>
        </w:numPr>
        <w:contextualSpacing/>
        <w:jc w:val="both"/>
        <w:rPr>
          <w:rFonts w:cs="Times New Roman"/>
          <w:sz w:val="22"/>
          <w:szCs w:val="22"/>
          <w:lang w:val="en-US"/>
        </w:rPr>
      </w:pPr>
      <w:r w:rsidRPr="003B17C0">
        <w:rPr>
          <w:rFonts w:cs="Times New Roman"/>
          <w:sz w:val="22"/>
          <w:szCs w:val="22"/>
          <w:lang w:val="en-US"/>
        </w:rPr>
        <w:t xml:space="preserve">n adalah </w:t>
      </w:r>
      <w:r w:rsidRPr="003B17C0">
        <w:rPr>
          <w:rFonts w:cs="Times New Roman"/>
          <w:i/>
          <w:sz w:val="22"/>
          <w:szCs w:val="22"/>
          <w:lang w:val="en-US"/>
        </w:rPr>
        <w:t>signal propagation constant</w:t>
      </w:r>
    </w:p>
    <w:p w14:paraId="3D9A47A1" w14:textId="77777777" w:rsidR="00536F9B" w:rsidRPr="003B17C0" w:rsidRDefault="00536F9B" w:rsidP="00536F9B">
      <w:pPr>
        <w:pStyle w:val="BodyText"/>
        <w:numPr>
          <w:ilvl w:val="0"/>
          <w:numId w:val="23"/>
        </w:numPr>
        <w:contextualSpacing/>
        <w:jc w:val="both"/>
        <w:rPr>
          <w:rFonts w:cs="Times New Roman"/>
          <w:sz w:val="22"/>
          <w:szCs w:val="22"/>
          <w:lang w:val="en-US"/>
        </w:rPr>
      </w:pPr>
      <w:r w:rsidRPr="003B17C0">
        <w:rPr>
          <w:rFonts w:cs="Times New Roman"/>
          <w:sz w:val="22"/>
          <w:szCs w:val="22"/>
          <w:lang w:val="en-US"/>
        </w:rPr>
        <w:t>d adalah jarak antara akses poin dan perangkat android</w:t>
      </w:r>
    </w:p>
    <w:p w14:paraId="50C3988F" w14:textId="6C59FDAB" w:rsidR="00536F9B" w:rsidRPr="003B17C0" w:rsidRDefault="00536F9B" w:rsidP="0027080C">
      <w:pPr>
        <w:pStyle w:val="BodyText"/>
        <w:numPr>
          <w:ilvl w:val="0"/>
          <w:numId w:val="23"/>
        </w:numPr>
        <w:contextualSpacing/>
        <w:jc w:val="both"/>
        <w:rPr>
          <w:rFonts w:cs="Times New Roman"/>
          <w:sz w:val="22"/>
          <w:szCs w:val="22"/>
          <w:lang w:val="en-US"/>
        </w:rPr>
      </w:pPr>
      <w:r w:rsidRPr="003B17C0">
        <w:rPr>
          <w:rFonts w:cs="Times New Roman"/>
          <w:sz w:val="22"/>
          <w:szCs w:val="22"/>
          <w:lang w:val="en-US"/>
        </w:rPr>
        <w:t>A adalah RSSI yang diambil pada jarak 1 meter antar perangkat android dan akses poin</w:t>
      </w:r>
    </w:p>
    <w:p w14:paraId="41D5733A" w14:textId="0BC90FF6" w:rsidR="0027080C" w:rsidRPr="003B17C0" w:rsidRDefault="0027080C" w:rsidP="00011A76">
      <w:pPr>
        <w:pStyle w:val="BodyText"/>
        <w:tabs>
          <w:tab w:val="left" w:pos="4140"/>
        </w:tabs>
        <w:contextualSpacing/>
        <w:jc w:val="both"/>
        <w:rPr>
          <w:rFonts w:cs="Times New Roman"/>
          <w:sz w:val="22"/>
          <w:szCs w:val="22"/>
          <w:lang w:val="en-US"/>
        </w:rPr>
      </w:pPr>
    </w:p>
    <w:p w14:paraId="284BFE63" w14:textId="48C61045" w:rsidR="00936B25" w:rsidRPr="003B17C0" w:rsidRDefault="00D51DB3" w:rsidP="00936B25">
      <w:pPr>
        <w:spacing w:after="240"/>
        <w:ind w:firstLine="567"/>
        <w:jc w:val="both"/>
        <w:rPr>
          <w:rFonts w:ascii="Times New Roman" w:hAnsi="Times New Roman"/>
        </w:rPr>
      </w:pPr>
      <w:r w:rsidRPr="003B17C0">
        <w:rPr>
          <w:rFonts w:ascii="Times New Roman" w:hAnsi="Times New Roman"/>
          <w:i/>
        </w:rPr>
        <w:t>Signal propagation model</w:t>
      </w:r>
      <w:r w:rsidR="00936B25" w:rsidRPr="003B17C0">
        <w:rPr>
          <w:rFonts w:ascii="Times New Roman" w:hAnsi="Times New Roman"/>
        </w:rPr>
        <w:t xml:space="preserve"> sendiri memiliki konstanta (</w:t>
      </w:r>
      <w:r w:rsidR="00936B25" w:rsidRPr="003B17C0">
        <w:rPr>
          <w:rFonts w:ascii="Times New Roman" w:hAnsi="Times New Roman"/>
          <w:i/>
        </w:rPr>
        <w:t>n</w:t>
      </w:r>
      <w:r w:rsidR="00936B25" w:rsidRPr="003B17C0">
        <w:rPr>
          <w:rFonts w:ascii="Times New Roman" w:hAnsi="Times New Roman"/>
        </w:rPr>
        <w:t>) pada ekuasinya (</w:t>
      </w:r>
      <w:r w:rsidR="00973B73">
        <w:rPr>
          <w:rFonts w:ascii="Times New Roman" w:hAnsi="Times New Roman"/>
        </w:rPr>
        <w:t>9</w:t>
      </w:r>
      <w:r w:rsidR="00936B25" w:rsidRPr="003B17C0">
        <w:rPr>
          <w:rFonts w:ascii="Times New Roman" w:hAnsi="Times New Roman"/>
        </w:rPr>
        <w:t>) yang membutuhkan penghitungan experiment lapangan untuk menentukannya. Konstanta tersebut adalah konstanta propagasi sinyal yang didapat dari ekuasi (</w:t>
      </w:r>
      <w:r w:rsidR="00973B73">
        <w:rPr>
          <w:rFonts w:ascii="Times New Roman" w:hAnsi="Times New Roman"/>
        </w:rPr>
        <w:t>10</w:t>
      </w:r>
      <w:r w:rsidR="00936B25" w:rsidRPr="003B17C0">
        <w:rPr>
          <w:rFonts w:ascii="Times New Roman" w:hAnsi="Times New Roman"/>
        </w:rPr>
        <w:t xml:space="preserve">) dan konstanta kekuatan sinyal yang diambil pada jarak satu meter dari </w:t>
      </w:r>
      <w:r w:rsidR="00936B25" w:rsidRPr="003B17C0">
        <w:rPr>
          <w:rFonts w:ascii="Times New Roman" w:hAnsi="Times New Roman"/>
          <w:i/>
        </w:rPr>
        <w:t>transmitter</w:t>
      </w:r>
      <w:r w:rsidR="00973B73">
        <w:rPr>
          <w:rFonts w:ascii="Times New Roman" w:hAnsi="Times New Roman"/>
          <w:i/>
        </w:rPr>
        <w:t xml:space="preserve">, </w:t>
      </w:r>
      <w:r w:rsidR="00973B73">
        <w:rPr>
          <w:rFonts w:ascii="Times New Roman" w:hAnsi="Times New Roman"/>
        </w:rPr>
        <w:t xml:space="preserve">konstanta </w:t>
      </w:r>
      <w:r w:rsidR="00973B73">
        <w:rPr>
          <w:rFonts w:ascii="Times New Roman" w:hAnsi="Times New Roman"/>
          <w:i/>
        </w:rPr>
        <w:t>A</w:t>
      </w:r>
      <w:r w:rsidR="00936B25" w:rsidRPr="003B17C0">
        <w:rPr>
          <w:rFonts w:ascii="Times New Roman" w:hAnsi="Times New Roman"/>
        </w:rPr>
        <w:t>.</w:t>
      </w:r>
    </w:p>
    <w:p w14:paraId="29DEC0D0" w14:textId="32AF6334" w:rsidR="0027080C" w:rsidRPr="00973B73" w:rsidRDefault="00973B73" w:rsidP="0027080C">
      <w:pPr>
        <w:pStyle w:val="Heading2"/>
        <w:spacing w:before="240"/>
        <w:jc w:val="both"/>
        <w:rPr>
          <w:szCs w:val="22"/>
        </w:rPr>
      </w:pPr>
      <w:bookmarkStart w:id="123" w:name="_Toc43770751"/>
      <w:r w:rsidRPr="00973B73">
        <w:rPr>
          <w:szCs w:val="22"/>
        </w:rPr>
        <w:t>Estimasi posisi</w:t>
      </w:r>
      <w:bookmarkEnd w:id="123"/>
    </w:p>
    <w:p w14:paraId="54C6E23C" w14:textId="4FABA678" w:rsidR="00B87237" w:rsidRPr="003B17C0" w:rsidRDefault="00B87237" w:rsidP="00B87237">
      <w:pPr>
        <w:spacing w:after="240"/>
        <w:ind w:firstLine="567"/>
        <w:jc w:val="both"/>
        <w:rPr>
          <w:rFonts w:ascii="Times New Roman" w:hAnsi="Times New Roman"/>
        </w:rPr>
      </w:pPr>
      <w:r w:rsidRPr="003B17C0">
        <w:rPr>
          <w:rFonts w:ascii="Times New Roman" w:hAnsi="Times New Roman"/>
        </w:rPr>
        <w:t xml:space="preserve">Pada tahapan </w:t>
      </w:r>
      <w:r w:rsidR="00973B73">
        <w:rPr>
          <w:rFonts w:ascii="Times New Roman" w:hAnsi="Times New Roman"/>
        </w:rPr>
        <w:t xml:space="preserve">estimasi posisi </w:t>
      </w:r>
      <w:r w:rsidRPr="003B17C0">
        <w:rPr>
          <w:rFonts w:ascii="Times New Roman" w:hAnsi="Times New Roman"/>
        </w:rPr>
        <w:t xml:space="preserve">akan dilakukan </w:t>
      </w:r>
      <w:r w:rsidR="00280119" w:rsidRPr="00280119">
        <w:rPr>
          <w:rFonts w:ascii="Times New Roman" w:hAnsi="Times New Roman"/>
          <w:i/>
        </w:rPr>
        <w:t>trilateration</w:t>
      </w:r>
      <w:r w:rsidRPr="003B17C0">
        <w:rPr>
          <w:rFonts w:ascii="Times New Roman" w:hAnsi="Times New Roman"/>
        </w:rPr>
        <w:t xml:space="preserve"> untuk mendapatkan estimasi </w:t>
      </w:r>
      <w:r w:rsidR="0027080C" w:rsidRPr="003B17C0">
        <w:rPr>
          <w:rFonts w:ascii="Times New Roman" w:hAnsi="Times New Roman"/>
        </w:rPr>
        <w:t xml:space="preserve">posisi </w:t>
      </w:r>
      <w:r w:rsidRPr="003B17C0">
        <w:rPr>
          <w:rFonts w:ascii="Times New Roman" w:hAnsi="Times New Roman"/>
        </w:rPr>
        <w:t xml:space="preserve">dari </w:t>
      </w:r>
      <w:r w:rsidRPr="003B17C0">
        <w:rPr>
          <w:rFonts w:ascii="Times New Roman" w:hAnsi="Times New Roman"/>
          <w:i/>
        </w:rPr>
        <w:t>receiver</w:t>
      </w:r>
      <w:r w:rsidRPr="003B17C0">
        <w:rPr>
          <w:rFonts w:ascii="Times New Roman" w:hAnsi="Times New Roman"/>
        </w:rPr>
        <w:t xml:space="preserve">. Dalam </w:t>
      </w:r>
      <w:r w:rsidR="00280119" w:rsidRPr="00280119">
        <w:rPr>
          <w:rFonts w:ascii="Times New Roman" w:hAnsi="Times New Roman"/>
          <w:i/>
        </w:rPr>
        <w:t>trilateration</w:t>
      </w:r>
      <w:r w:rsidRPr="003B17C0">
        <w:rPr>
          <w:rFonts w:ascii="Times New Roman" w:hAnsi="Times New Roman"/>
        </w:rPr>
        <w:t xml:space="preserve"> koordinat x dan y dari receiver akan didapatkan dari persamaan jarak berikut</w:t>
      </w:r>
      <w:r w:rsidR="00F658BE" w:rsidRPr="003B17C0">
        <w:rPr>
          <w:rFonts w:ascii="Times New Roman" w:hAnsi="Times New Roman"/>
        </w:rPr>
        <w:t xml:space="preserve"> [3]</w:t>
      </w:r>
      <w:r w:rsidRPr="003B17C0">
        <w:rPr>
          <w:rFonts w:ascii="Times New Roman" w:hAnsi="Times New Roman"/>
        </w:rPr>
        <w:t>.</w:t>
      </w:r>
    </w:p>
    <w:p w14:paraId="6CE208C6" w14:textId="2D09C9F0"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sup>
            <m:r>
              <w:rPr>
                <w:rFonts w:ascii="Cambria Math" w:hAnsi="Cambria Math"/>
              </w:rPr>
              <m:t>2</m:t>
            </m:r>
          </m:sup>
        </m:sSup>
      </m:oMath>
      <w:r w:rsidR="00536F9B" w:rsidRPr="003B17C0">
        <w:rPr>
          <w:rFonts w:ascii="Times New Roman" w:hAnsi="Times New Roman"/>
        </w:rPr>
        <w:tab/>
        <w:t xml:space="preserve"> </w:t>
      </w:r>
      <w:r w:rsidR="00536F9B" w:rsidRPr="003B17C0">
        <w:rPr>
          <w:rFonts w:ascii="Times New Roman" w:hAnsi="Times New Roman"/>
        </w:rPr>
        <w:tab/>
      </w:r>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1</w:t>
      </w:r>
      <w:r w:rsidR="00B87237" w:rsidRPr="003B17C0">
        <w:rPr>
          <w:rFonts w:ascii="Times New Roman" w:hAnsi="Times New Roman"/>
        </w:rPr>
        <w:t>)</w:t>
      </w:r>
    </w:p>
    <w:p w14:paraId="367790E9" w14:textId="6B94C29E"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sup>
            <m:r>
              <w:rPr>
                <w:rFonts w:ascii="Cambria Math" w:hAnsi="Cambria Math"/>
              </w:rPr>
              <m:t>2</m:t>
            </m:r>
          </m:sup>
        </m:sSup>
      </m:oMath>
      <w:r w:rsidR="00536F9B" w:rsidRPr="003B17C0">
        <w:rPr>
          <w:rFonts w:ascii="Times New Roman" w:hAnsi="Times New Roman"/>
        </w:rPr>
        <w:tab/>
        <w:t xml:space="preserve"> </w:t>
      </w:r>
      <w:r w:rsidR="00536F9B" w:rsidRPr="003B17C0">
        <w:rPr>
          <w:rFonts w:ascii="Times New Roman" w:hAnsi="Times New Roman"/>
        </w:rPr>
        <w:tab/>
      </w:r>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2</w:t>
      </w:r>
      <w:r w:rsidR="00B87237" w:rsidRPr="003B17C0">
        <w:rPr>
          <w:rFonts w:ascii="Times New Roman" w:hAnsi="Times New Roman"/>
        </w:rPr>
        <w:t>)</w:t>
      </w:r>
    </w:p>
    <w:p w14:paraId="23FF1396" w14:textId="44FB1DB6"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sSup>
          <m:sSupPr>
            <m:ctrlPr>
              <w:rPr>
                <w:rFonts w:ascii="Cambria Math" w:hAnsi="Cambria Math"/>
                <w:i/>
              </w:rPr>
            </m:ctrlPr>
          </m:sSupPr>
          <m:e>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e>
          <m:sup>
            <m:r>
              <w:rPr>
                <w:rFonts w:ascii="Cambria Math" w:hAnsi="Cambria Math"/>
              </w:rPr>
              <m:t>2</m:t>
            </m:r>
          </m:sup>
        </m:sSup>
      </m:oMath>
      <w:r w:rsidR="00536F9B" w:rsidRPr="003B17C0">
        <w:rPr>
          <w:rFonts w:ascii="Times New Roman" w:hAnsi="Times New Roman"/>
        </w:rPr>
        <w:tab/>
        <w:t xml:space="preserve"> </w:t>
      </w:r>
      <w:r w:rsidR="00536F9B" w:rsidRPr="003B17C0">
        <w:rPr>
          <w:rFonts w:ascii="Times New Roman" w:hAnsi="Times New Roman"/>
        </w:rPr>
        <w:tab/>
      </w:r>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3</w:t>
      </w:r>
      <w:r w:rsidR="00B87237" w:rsidRPr="003B17C0">
        <w:rPr>
          <w:rFonts w:ascii="Times New Roman" w:hAnsi="Times New Roman"/>
        </w:rPr>
        <w:t>)</w:t>
      </w:r>
    </w:p>
    <w:p w14:paraId="0B9F2C46" w14:textId="77777777" w:rsidR="00B87237" w:rsidRPr="003B17C0" w:rsidRDefault="00B87237" w:rsidP="00B87237">
      <w:pPr>
        <w:ind w:firstLine="576"/>
        <w:contextualSpacing/>
        <w:jc w:val="both"/>
        <w:rPr>
          <w:rFonts w:ascii="Times New Roman" w:hAnsi="Times New Roman"/>
        </w:rPr>
      </w:pPr>
    </w:p>
    <w:p w14:paraId="7472378B" w14:textId="28ABAE65" w:rsidR="00B87237" w:rsidRPr="003B17C0" w:rsidRDefault="00B87237" w:rsidP="00B87237">
      <w:pPr>
        <w:ind w:firstLine="576"/>
        <w:contextualSpacing/>
        <w:jc w:val="both"/>
        <w:rPr>
          <w:rFonts w:ascii="Times New Roman" w:hAnsi="Times New Roman"/>
        </w:rPr>
      </w:pPr>
      <w:r w:rsidRPr="003B17C0">
        <w:rPr>
          <w:rFonts w:ascii="Times New Roman" w:hAnsi="Times New Roman"/>
        </w:rPr>
        <w:t>Dari persamaan jarak tersebut masing masing dijabarkan.</w:t>
      </w:r>
    </w:p>
    <w:p w14:paraId="5CC9BF96" w14:textId="77777777" w:rsidR="00B87237" w:rsidRPr="003B17C0" w:rsidRDefault="00B87237" w:rsidP="00B87237">
      <w:pPr>
        <w:contextualSpacing/>
        <w:jc w:val="both"/>
        <w:rPr>
          <w:rFonts w:ascii="Times New Roman" w:hAnsi="Times New Roman"/>
        </w:rPr>
      </w:pPr>
    </w:p>
    <w:p w14:paraId="42C7D381" w14:textId="70AFA1C3"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oMath>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4</w:t>
      </w:r>
      <w:r w:rsidR="00B87237" w:rsidRPr="003B17C0">
        <w:rPr>
          <w:rFonts w:ascii="Times New Roman" w:hAnsi="Times New Roman"/>
        </w:rPr>
        <w:t>)</w:t>
      </w:r>
    </w:p>
    <w:p w14:paraId="0709D8EE" w14:textId="1CDD9D18"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oMath>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5</w:t>
      </w:r>
      <w:r w:rsidR="00B87237" w:rsidRPr="003B17C0">
        <w:rPr>
          <w:rFonts w:ascii="Times New Roman" w:hAnsi="Times New Roman"/>
        </w:rPr>
        <w:t>)</w:t>
      </w:r>
    </w:p>
    <w:p w14:paraId="1FD3C681" w14:textId="7CE060E1" w:rsidR="00B87237" w:rsidRPr="003B17C0" w:rsidRDefault="0068114F" w:rsidP="00B87237">
      <w:pPr>
        <w:ind w:firstLine="576"/>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2 </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y+ </m:t>
        </m:r>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2</m:t>
            </m:r>
          </m:sup>
        </m:sSubSup>
      </m:oMath>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6</w:t>
      </w:r>
      <w:r w:rsidR="00B87237" w:rsidRPr="003B17C0">
        <w:rPr>
          <w:rFonts w:ascii="Times New Roman" w:hAnsi="Times New Roman"/>
        </w:rPr>
        <w:t>)</w:t>
      </w:r>
    </w:p>
    <w:p w14:paraId="1A730481" w14:textId="77777777" w:rsidR="00B87237" w:rsidRPr="003B17C0" w:rsidRDefault="00B87237" w:rsidP="00B87237">
      <w:pPr>
        <w:contextualSpacing/>
        <w:jc w:val="both"/>
        <w:rPr>
          <w:rFonts w:ascii="Times New Roman" w:hAnsi="Times New Roman"/>
        </w:rPr>
      </w:pPr>
      <w:r w:rsidRPr="003B17C0">
        <w:rPr>
          <w:rFonts w:ascii="Times New Roman" w:hAnsi="Times New Roman"/>
        </w:rPr>
        <w:tab/>
      </w:r>
    </w:p>
    <w:p w14:paraId="498080D6" w14:textId="4DFCA4E0" w:rsidR="00B87237" w:rsidRPr="003B17C0" w:rsidRDefault="00536F9B" w:rsidP="00B87237">
      <w:pPr>
        <w:ind w:firstLine="540"/>
        <w:contextualSpacing/>
        <w:jc w:val="both"/>
        <w:rPr>
          <w:rFonts w:ascii="Times New Roman" w:hAnsi="Times New Roman"/>
        </w:rPr>
      </w:pPr>
      <w:r w:rsidRPr="003B17C0">
        <w:rPr>
          <w:rFonts w:ascii="Times New Roman" w:hAnsi="Times New Roman"/>
        </w:rPr>
        <w:t>Persamaan (5) dikurangi persamaan (4)</w:t>
      </w:r>
      <w:r w:rsidR="00B87237" w:rsidRPr="003B17C0">
        <w:rPr>
          <w:rFonts w:ascii="Times New Roman" w:hAnsi="Times New Roman"/>
        </w:rPr>
        <w:t xml:space="preserve"> dan pengurangan </w:t>
      </w:r>
      <w:r w:rsidRPr="003B17C0">
        <w:rPr>
          <w:rFonts w:ascii="Times New Roman" w:hAnsi="Times New Roman"/>
        </w:rPr>
        <w:t>persamaan (6) dikurangi persamaan (5).</w:t>
      </w:r>
    </w:p>
    <w:p w14:paraId="61DB5F84" w14:textId="77777777" w:rsidR="00B87237" w:rsidRPr="003B17C0" w:rsidRDefault="00B87237" w:rsidP="00B87237">
      <w:pPr>
        <w:contextualSpacing/>
        <w:jc w:val="both"/>
        <w:rPr>
          <w:rFonts w:ascii="Times New Roman" w:hAnsi="Times New Roman"/>
        </w:rPr>
      </w:pPr>
    </w:p>
    <w:p w14:paraId="37EC399F" w14:textId="77777777" w:rsidR="00B87237" w:rsidRPr="003B17C0" w:rsidRDefault="0068114F" w:rsidP="00B87237">
      <w:pPr>
        <w:ind w:firstLine="540"/>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m:t>
        </m:r>
      </m:oMath>
      <w:r w:rsidR="00B87237" w:rsidRPr="003B17C0">
        <w:rPr>
          <w:rFonts w:ascii="Times New Roman" w:hAnsi="Times New Roman"/>
        </w:rPr>
        <w:t xml:space="preserve"> </w:t>
      </w:r>
    </w:p>
    <w:p w14:paraId="7C6B6D76" w14:textId="46F19CA9" w:rsidR="00B87237" w:rsidRPr="003B17C0" w:rsidRDefault="00B87237" w:rsidP="00B87237">
      <w:pPr>
        <w:contextualSpacing/>
        <w:jc w:val="both"/>
        <w:rPr>
          <w:rFonts w:ascii="Times New Roman" w:hAnsi="Times New Roman"/>
        </w:rPr>
      </w:pPr>
      <m:oMath>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x+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 xml:space="preserve">x </m:t>
        </m:r>
      </m:oMath>
      <w:r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7</w:t>
      </w:r>
      <w:r w:rsidRPr="003B17C0">
        <w:rPr>
          <w:rFonts w:ascii="Times New Roman" w:hAnsi="Times New Roman"/>
        </w:rPr>
        <w:t>)</w:t>
      </w:r>
    </w:p>
    <w:p w14:paraId="40534CDD" w14:textId="77777777" w:rsidR="00B87237" w:rsidRPr="003B17C0" w:rsidRDefault="00B87237" w:rsidP="00B87237">
      <w:pPr>
        <w:contextualSpacing/>
        <w:jc w:val="both"/>
        <w:rPr>
          <w:rFonts w:ascii="Times New Roman" w:hAnsi="Times New Roman"/>
        </w:rPr>
      </w:pPr>
    </w:p>
    <w:p w14:paraId="56B8A402" w14:textId="77777777" w:rsidR="00B87237" w:rsidRPr="003B17C0" w:rsidRDefault="0068114F" w:rsidP="00B87237">
      <w:pPr>
        <w:ind w:firstLine="540"/>
        <w:contextualSpacing/>
        <w:jc w:val="both"/>
        <w:rPr>
          <w:rFonts w:ascii="Times New Roman" w:hAnsi="Times New Roman"/>
        </w:rPr>
      </w:pPr>
      <m:oMath>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4</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4</m:t>
            </m:r>
          </m:sub>
          <m:sup>
            <m:r>
              <w:rPr>
                <w:rFonts w:ascii="Cambria Math" w:hAnsi="Cambria Math"/>
              </w:rPr>
              <m:t>2</m:t>
            </m:r>
          </m:sup>
        </m:sSubSup>
        <m:r>
          <w:rPr>
            <w:rFonts w:ascii="Cambria Math" w:hAnsi="Cambria Math"/>
          </w:rPr>
          <m:t>=</m:t>
        </m:r>
      </m:oMath>
      <w:r w:rsidR="00B87237" w:rsidRPr="003B17C0">
        <w:rPr>
          <w:rFonts w:ascii="Times New Roman" w:hAnsi="Times New Roman"/>
        </w:rPr>
        <w:t xml:space="preserve"> </w:t>
      </w:r>
    </w:p>
    <w:p w14:paraId="0478C5E2" w14:textId="3E13E23A" w:rsidR="00B87237" w:rsidRPr="003B17C0" w:rsidRDefault="00B87237" w:rsidP="00B87237">
      <w:pPr>
        <w:contextualSpacing/>
        <w:jc w:val="both"/>
        <w:rPr>
          <w:rFonts w:ascii="Times New Roman" w:hAnsi="Times New Roman"/>
        </w:rPr>
      </w:pPr>
      <m:oMath>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4</m:t>
                </m:r>
              </m:sub>
            </m:sSub>
          </m:e>
        </m:d>
        <m:r>
          <w:rPr>
            <w:rFonts w:ascii="Cambria Math" w:hAnsi="Cambria Math"/>
          </w:rPr>
          <m:t xml:space="preserve">x+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4</m:t>
                </m:r>
              </m:sub>
            </m:sSub>
          </m:e>
        </m:d>
        <m:r>
          <w:rPr>
            <w:rFonts w:ascii="Cambria Math" w:hAnsi="Cambria Math"/>
          </w:rPr>
          <m:t xml:space="preserve">x </m:t>
        </m:r>
      </m:oMath>
      <w:r w:rsidR="00536F9B" w:rsidRPr="003B17C0">
        <w:rPr>
          <w:rFonts w:ascii="Times New Roman" w:hAnsi="Times New Roman"/>
        </w:rPr>
        <w:tab/>
        <w:t>(</w:t>
      </w:r>
      <w:r w:rsidR="001F7497">
        <w:rPr>
          <w:rFonts w:ascii="Times New Roman" w:hAnsi="Times New Roman"/>
        </w:rPr>
        <w:t>1</w:t>
      </w:r>
      <w:r w:rsidR="00536F9B" w:rsidRPr="003B17C0">
        <w:rPr>
          <w:rFonts w:ascii="Times New Roman" w:hAnsi="Times New Roman"/>
        </w:rPr>
        <w:t>8</w:t>
      </w:r>
      <w:r w:rsidRPr="003B17C0">
        <w:rPr>
          <w:rFonts w:ascii="Times New Roman" w:hAnsi="Times New Roman"/>
        </w:rPr>
        <w:t>)</w:t>
      </w:r>
    </w:p>
    <w:p w14:paraId="284C2AD2" w14:textId="77777777" w:rsidR="00B87237" w:rsidRPr="003B17C0" w:rsidRDefault="00B87237" w:rsidP="00B87237">
      <w:pPr>
        <w:contextualSpacing/>
        <w:jc w:val="both"/>
        <w:rPr>
          <w:rFonts w:ascii="Times New Roman" w:hAnsi="Times New Roman"/>
        </w:rPr>
      </w:pPr>
    </w:p>
    <w:p w14:paraId="0D138B37" w14:textId="427D699A" w:rsidR="00B87237" w:rsidRPr="003B17C0" w:rsidRDefault="00B87237" w:rsidP="00B87237">
      <w:pPr>
        <w:ind w:firstLine="630"/>
        <w:contextualSpacing/>
        <w:jc w:val="both"/>
        <w:rPr>
          <w:rFonts w:ascii="Times New Roman" w:hAnsi="Times New Roman"/>
        </w:rPr>
      </w:pPr>
      <w:r w:rsidRPr="003B17C0">
        <w:rPr>
          <w:rFonts w:ascii="Times New Roman" w:hAnsi="Times New Roman"/>
        </w:rPr>
        <w:t>Sutitusi dengan var</w:t>
      </w:r>
      <w:r w:rsidR="00536F9B" w:rsidRPr="003B17C0">
        <w:rPr>
          <w:rFonts w:ascii="Times New Roman" w:hAnsi="Times New Roman"/>
        </w:rPr>
        <w:t>iabel A, B, C untuk persamaan (7) dan D, E, F untuk persamaan (8</w:t>
      </w:r>
      <w:r w:rsidRPr="003B17C0">
        <w:rPr>
          <w:rFonts w:ascii="Times New Roman" w:hAnsi="Times New Roman"/>
        </w:rPr>
        <w:t>).</w:t>
      </w:r>
    </w:p>
    <w:p w14:paraId="41D0770D" w14:textId="77777777" w:rsidR="00B87237" w:rsidRPr="003B17C0" w:rsidRDefault="00B87237" w:rsidP="00B87237">
      <w:pPr>
        <w:contextualSpacing/>
        <w:jc w:val="both"/>
        <w:rPr>
          <w:rFonts w:ascii="Times New Roman" w:hAnsi="Times New Roman"/>
        </w:rPr>
      </w:pPr>
    </w:p>
    <w:p w14:paraId="7573FECB" w14:textId="4BD4C0F6" w:rsidR="00B87237" w:rsidRPr="003B17C0" w:rsidRDefault="00B87237" w:rsidP="00B87237">
      <w:pPr>
        <w:ind w:firstLine="630"/>
        <w:contextualSpacing/>
        <w:jc w:val="both"/>
        <w:rPr>
          <w:rFonts w:ascii="Times New Roman" w:hAnsi="Times New Roman"/>
        </w:rPr>
      </w:pPr>
      <m:oMath>
        <m:r>
          <w:rPr>
            <w:rFonts w:ascii="Cambria Math" w:hAnsi="Cambria Math"/>
          </w:rPr>
          <m:t>Ax+By=C</m:t>
        </m:r>
      </m:oMath>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Pr="003B17C0">
        <w:rPr>
          <w:rFonts w:ascii="Times New Roman" w:hAnsi="Times New Roman"/>
        </w:rPr>
        <w:tab/>
        <w:t>(</w:t>
      </w:r>
      <w:r w:rsidR="001F7497">
        <w:rPr>
          <w:rFonts w:ascii="Times New Roman" w:hAnsi="Times New Roman"/>
        </w:rPr>
        <w:t>19</w:t>
      </w:r>
      <w:r w:rsidRPr="003B17C0">
        <w:rPr>
          <w:rFonts w:ascii="Times New Roman" w:hAnsi="Times New Roman"/>
        </w:rPr>
        <w:t>)</w:t>
      </w:r>
    </w:p>
    <w:p w14:paraId="7E02A01D" w14:textId="6939FBFD" w:rsidR="00B87237" w:rsidRPr="003B17C0" w:rsidRDefault="00B87237" w:rsidP="00B87237">
      <w:pPr>
        <w:ind w:firstLine="630"/>
        <w:contextualSpacing/>
        <w:jc w:val="both"/>
        <w:rPr>
          <w:rFonts w:ascii="Times New Roman" w:hAnsi="Times New Roman"/>
        </w:rPr>
      </w:pPr>
      <m:oMath>
        <m:r>
          <w:rPr>
            <w:rFonts w:ascii="Cambria Math" w:hAnsi="Cambria Math"/>
          </w:rPr>
          <m:t>Dx+Ey=F</m:t>
        </m:r>
      </m:oMath>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Pr="003B17C0">
        <w:rPr>
          <w:rFonts w:ascii="Times New Roman" w:hAnsi="Times New Roman"/>
        </w:rPr>
        <w:tab/>
      </w:r>
      <w:r w:rsidRPr="003B17C0">
        <w:rPr>
          <w:rFonts w:ascii="Times New Roman" w:hAnsi="Times New Roman"/>
        </w:rPr>
        <w:tab/>
        <w:t>(</w:t>
      </w:r>
      <w:r w:rsidR="001F7497">
        <w:rPr>
          <w:rFonts w:ascii="Times New Roman" w:hAnsi="Times New Roman"/>
        </w:rPr>
        <w:t>20</w:t>
      </w:r>
      <w:r w:rsidRPr="003B17C0">
        <w:rPr>
          <w:rFonts w:ascii="Times New Roman" w:hAnsi="Times New Roman"/>
        </w:rPr>
        <w:t>)</w:t>
      </w:r>
    </w:p>
    <w:p w14:paraId="7DA7C9D0" w14:textId="77777777" w:rsidR="00011A76" w:rsidRPr="003B17C0" w:rsidRDefault="00011A76" w:rsidP="00B87237">
      <w:pPr>
        <w:ind w:firstLine="630"/>
        <w:contextualSpacing/>
        <w:jc w:val="both"/>
        <w:rPr>
          <w:rFonts w:ascii="Times New Roman" w:hAnsi="Times New Roman"/>
        </w:rPr>
      </w:pPr>
    </w:p>
    <w:p w14:paraId="604913E8" w14:textId="7D74129B" w:rsidR="00536F9B" w:rsidRDefault="00B87237" w:rsidP="00011A76">
      <w:pPr>
        <w:ind w:firstLine="630"/>
        <w:contextualSpacing/>
        <w:jc w:val="both"/>
        <w:rPr>
          <w:rFonts w:ascii="Times New Roman" w:hAnsi="Times New Roman"/>
        </w:rPr>
      </w:pPr>
      <w:r w:rsidRPr="003B17C0">
        <w:rPr>
          <w:rFonts w:ascii="Times New Roman" w:hAnsi="Times New Roman"/>
        </w:rPr>
        <w:t>Dida</w:t>
      </w:r>
      <w:r w:rsidR="00011A76">
        <w:rPr>
          <w:rFonts w:ascii="Times New Roman" w:hAnsi="Times New Roman"/>
        </w:rPr>
        <w:t>patkan solusi dari trilaterasi.</w:t>
      </w:r>
    </w:p>
    <w:p w14:paraId="7551FE5B" w14:textId="77777777" w:rsidR="00011A76" w:rsidRPr="003B17C0" w:rsidRDefault="00011A76" w:rsidP="00011A76">
      <w:pPr>
        <w:ind w:firstLine="630"/>
        <w:contextualSpacing/>
        <w:jc w:val="both"/>
        <w:rPr>
          <w:rFonts w:ascii="Times New Roman" w:hAnsi="Times New Roman"/>
        </w:rPr>
      </w:pPr>
    </w:p>
    <w:p w14:paraId="53E046D9" w14:textId="3B07B764" w:rsidR="00B87237" w:rsidRPr="003B17C0" w:rsidRDefault="00B87237" w:rsidP="00B87237">
      <w:pPr>
        <w:ind w:firstLine="630"/>
        <w:contextualSpacing/>
        <w:jc w:val="both"/>
        <w:rPr>
          <w:rFonts w:ascii="Times New Roman" w:hAnsi="Times New Roman"/>
        </w:rPr>
      </w:pPr>
      <m:oMath>
        <m:r>
          <w:rPr>
            <w:rFonts w:ascii="Cambria Math" w:hAnsi="Cambria Math"/>
          </w:rPr>
          <m:t>x=</m:t>
        </m:r>
        <m:f>
          <m:fPr>
            <m:ctrlPr>
              <w:rPr>
                <w:rFonts w:ascii="Cambria Math" w:hAnsi="Cambria Math"/>
                <w:i/>
              </w:rPr>
            </m:ctrlPr>
          </m:fPr>
          <m:num>
            <m:r>
              <w:rPr>
                <w:rFonts w:ascii="Cambria Math" w:hAnsi="Cambria Math"/>
              </w:rPr>
              <m:t>CE-FB</m:t>
            </m:r>
          </m:num>
          <m:den>
            <m:r>
              <w:rPr>
                <w:rFonts w:ascii="Cambria Math" w:hAnsi="Cambria Math"/>
              </w:rPr>
              <m:t>EA-BD</m:t>
            </m:r>
          </m:den>
        </m:f>
      </m:oMath>
      <w:r w:rsidR="001F7497">
        <w:rPr>
          <w:rFonts w:ascii="Times New Roman" w:hAnsi="Times New Roman"/>
        </w:rPr>
        <w:tab/>
      </w:r>
      <w:r w:rsidR="001F7497">
        <w:rPr>
          <w:rFonts w:ascii="Times New Roman" w:hAnsi="Times New Roman"/>
        </w:rPr>
        <w:tab/>
      </w:r>
      <w:r w:rsidR="001F7497">
        <w:rPr>
          <w:rFonts w:ascii="Times New Roman" w:hAnsi="Times New Roman"/>
        </w:rPr>
        <w:tab/>
      </w:r>
      <w:r w:rsidR="001F7497">
        <w:rPr>
          <w:rFonts w:ascii="Times New Roman" w:hAnsi="Times New Roman"/>
        </w:rPr>
        <w:tab/>
      </w:r>
      <w:r w:rsidR="001F7497">
        <w:rPr>
          <w:rFonts w:ascii="Times New Roman" w:hAnsi="Times New Roman"/>
        </w:rPr>
        <w:tab/>
        <w:t>(21</w:t>
      </w:r>
      <w:r w:rsidRPr="003B17C0">
        <w:rPr>
          <w:rFonts w:ascii="Times New Roman" w:hAnsi="Times New Roman"/>
        </w:rPr>
        <w:t>)</w:t>
      </w:r>
    </w:p>
    <w:p w14:paraId="5E0ADB5B" w14:textId="5654F18D" w:rsidR="00B87237" w:rsidRPr="003B17C0" w:rsidRDefault="00B87237" w:rsidP="00B87237">
      <w:pPr>
        <w:ind w:firstLine="630"/>
        <w:contextualSpacing/>
        <w:jc w:val="both"/>
        <w:rPr>
          <w:rFonts w:ascii="Times New Roman" w:hAnsi="Times New Roman"/>
        </w:rPr>
      </w:pPr>
      <m:oMath>
        <m:r>
          <w:rPr>
            <w:rFonts w:ascii="Cambria Math" w:hAnsi="Cambria Math"/>
          </w:rPr>
          <m:t xml:space="preserve">y= </m:t>
        </m:r>
        <m:f>
          <m:fPr>
            <m:ctrlPr>
              <w:rPr>
                <w:rFonts w:ascii="Cambria Math" w:hAnsi="Cambria Math"/>
                <w:i/>
              </w:rPr>
            </m:ctrlPr>
          </m:fPr>
          <m:num>
            <m:r>
              <w:rPr>
                <w:rFonts w:ascii="Cambria Math" w:hAnsi="Cambria Math"/>
              </w:rPr>
              <m:t>CD-AF</m:t>
            </m:r>
          </m:num>
          <m:den>
            <m:r>
              <w:rPr>
                <w:rFonts w:ascii="Cambria Math" w:hAnsi="Cambria Math"/>
              </w:rPr>
              <m:t>BD-AE</m:t>
            </m:r>
          </m:den>
        </m:f>
      </m:oMath>
      <w:r w:rsidR="001F7497">
        <w:rPr>
          <w:rFonts w:ascii="Times New Roman" w:hAnsi="Times New Roman"/>
        </w:rPr>
        <w:tab/>
      </w:r>
      <w:r w:rsidR="001F7497">
        <w:rPr>
          <w:rFonts w:ascii="Times New Roman" w:hAnsi="Times New Roman"/>
        </w:rPr>
        <w:tab/>
      </w:r>
      <w:r w:rsidR="001F7497">
        <w:rPr>
          <w:rFonts w:ascii="Times New Roman" w:hAnsi="Times New Roman"/>
        </w:rPr>
        <w:tab/>
      </w:r>
      <w:r w:rsidR="001F7497">
        <w:rPr>
          <w:rFonts w:ascii="Times New Roman" w:hAnsi="Times New Roman"/>
        </w:rPr>
        <w:tab/>
      </w:r>
      <w:r w:rsidR="001F7497">
        <w:rPr>
          <w:rFonts w:ascii="Times New Roman" w:hAnsi="Times New Roman"/>
        </w:rPr>
        <w:tab/>
        <w:t>(22</w:t>
      </w:r>
      <w:r w:rsidRPr="003B17C0">
        <w:rPr>
          <w:rFonts w:ascii="Times New Roman" w:hAnsi="Times New Roman"/>
        </w:rPr>
        <w:t>)</w:t>
      </w:r>
    </w:p>
    <w:p w14:paraId="2D486CF5" w14:textId="3D68C460" w:rsidR="00B87237" w:rsidRPr="003B17C0" w:rsidRDefault="00B87237" w:rsidP="00B87237">
      <w:pPr>
        <w:tabs>
          <w:tab w:val="left" w:pos="630"/>
        </w:tabs>
        <w:spacing w:after="240"/>
        <w:jc w:val="both"/>
        <w:rPr>
          <w:rFonts w:ascii="Times New Roman" w:hAnsi="Times New Roman"/>
        </w:rPr>
      </w:pPr>
      <w:r w:rsidRPr="003B17C0">
        <w:rPr>
          <w:rFonts w:ascii="Times New Roman" w:hAnsi="Times New Roman"/>
        </w:rPr>
        <w:tab/>
      </w:r>
    </w:p>
    <w:p w14:paraId="09C09A65" w14:textId="77777777" w:rsidR="001F7497" w:rsidRDefault="001F7497">
      <w:pPr>
        <w:rPr>
          <w:rFonts w:ascii="Times New Roman" w:hAnsi="Times New Roman"/>
          <w:b/>
          <w:i/>
        </w:rPr>
      </w:pPr>
      <w:bookmarkStart w:id="124" w:name="_Toc480473728"/>
      <w:bookmarkEnd w:id="117"/>
      <w:r>
        <w:rPr>
          <w:rFonts w:ascii="Times New Roman" w:hAnsi="Times New Roman"/>
          <w:b/>
          <w:i/>
        </w:rPr>
        <w:br w:type="page"/>
      </w:r>
    </w:p>
    <w:p w14:paraId="236CC803" w14:textId="50D441D6" w:rsidR="00011A76" w:rsidRPr="001F7497" w:rsidRDefault="001F7497" w:rsidP="001F7497">
      <w:pPr>
        <w:rPr>
          <w:rFonts w:ascii="Times New Roman" w:eastAsia="SimSun" w:hAnsi="Times New Roman"/>
          <w:b/>
          <w:lang w:val="id-ID" w:eastAsia="zh-CN"/>
        </w:rPr>
      </w:pPr>
      <w:r w:rsidRPr="003B17C0">
        <w:rPr>
          <w:rFonts w:ascii="Times New Roman" w:eastAsia="SimSun" w:hAnsi="Times New Roman"/>
          <w:b/>
          <w:i/>
          <w:lang w:val="id-ID" w:eastAsia="zh-CN"/>
        </w:rPr>
        <w:lastRenderedPageBreak/>
        <w:t>(Halaman ini sengaja dikosongkan)</w:t>
      </w:r>
      <w:r w:rsidR="00011A76">
        <w:rPr>
          <w:rFonts w:ascii="Times New Roman" w:hAnsi="Times New Roman"/>
          <w:b/>
          <w:i/>
        </w:rPr>
        <w:br w:type="page"/>
      </w:r>
    </w:p>
    <w:p w14:paraId="05DE5019" w14:textId="5A2BFB0D" w:rsidR="00B96F7F" w:rsidRPr="003B17C0" w:rsidRDefault="00B96F7F" w:rsidP="00506998">
      <w:pPr>
        <w:pStyle w:val="Heading1"/>
        <w:spacing w:after="240"/>
        <w:ind w:hanging="567"/>
        <w:rPr>
          <w:lang w:val="id-ID"/>
        </w:rPr>
      </w:pPr>
      <w:bookmarkStart w:id="125" w:name="_Toc43770752"/>
      <w:r w:rsidRPr="003B17C0">
        <w:rPr>
          <w:lang w:val="id-ID"/>
        </w:rPr>
        <w:lastRenderedPageBreak/>
        <w:t>BAB IV</w:t>
      </w:r>
      <w:r w:rsidRPr="003B17C0">
        <w:rPr>
          <w:lang w:val="id-ID"/>
        </w:rPr>
        <w:br/>
      </w:r>
      <w:r w:rsidR="009269D0" w:rsidRPr="003B17C0">
        <w:t>IMPLEMENTASI</w:t>
      </w:r>
      <w:bookmarkEnd w:id="124"/>
      <w:bookmarkEnd w:id="125"/>
    </w:p>
    <w:p w14:paraId="41860A15" w14:textId="2BE41951" w:rsidR="007D0E6F" w:rsidRPr="003B17C0" w:rsidRDefault="00D26A82" w:rsidP="00602E08">
      <w:pPr>
        <w:spacing w:after="240"/>
        <w:ind w:firstLine="567"/>
        <w:jc w:val="both"/>
        <w:rPr>
          <w:rFonts w:ascii="Times New Roman" w:hAnsi="Times New Roman"/>
          <w:color w:val="000000"/>
          <w:lang w:val="id-ID"/>
        </w:rPr>
      </w:pPr>
      <w:r w:rsidRPr="003B17C0">
        <w:rPr>
          <w:rFonts w:ascii="Times New Roman" w:hAnsi="Times New Roman"/>
          <w:color w:val="000000"/>
        </w:rPr>
        <w:t xml:space="preserve">Bab </w:t>
      </w:r>
      <w:r w:rsidRPr="003B17C0">
        <w:rPr>
          <w:rFonts w:ascii="Times New Roman" w:hAnsi="Times New Roman"/>
          <w:color w:val="000000"/>
          <w:lang w:val="id-ID"/>
        </w:rPr>
        <w:t>ini</w:t>
      </w:r>
      <w:r w:rsidRPr="003B17C0">
        <w:rPr>
          <w:rFonts w:ascii="Times New Roman" w:hAnsi="Times New Roman"/>
          <w:color w:val="000000"/>
        </w:rPr>
        <w:t xml:space="preserve"> membahas</w:t>
      </w:r>
      <w:r w:rsidRPr="003B17C0">
        <w:rPr>
          <w:rFonts w:ascii="Times New Roman" w:hAnsi="Times New Roman"/>
          <w:color w:val="000000"/>
          <w:lang w:val="id-ID"/>
        </w:rPr>
        <w:t xml:space="preserve"> mengenai implementasi </w:t>
      </w:r>
      <w:r w:rsidR="00B177B9" w:rsidRPr="003B17C0">
        <w:rPr>
          <w:rFonts w:ascii="Times New Roman" w:hAnsi="Times New Roman"/>
          <w:color w:val="000000"/>
          <w:lang w:val="id-ID"/>
        </w:rPr>
        <w:t>sistem</w:t>
      </w:r>
      <w:r w:rsidR="002E4B7B" w:rsidRPr="003B17C0">
        <w:rPr>
          <w:rFonts w:ascii="Times New Roman" w:hAnsi="Times New Roman"/>
          <w:color w:val="000000"/>
        </w:rPr>
        <w:t xml:space="preserve"> </w:t>
      </w:r>
      <w:r w:rsidRPr="003B17C0">
        <w:rPr>
          <w:rFonts w:ascii="Times New Roman" w:hAnsi="Times New Roman"/>
          <w:color w:val="000000"/>
          <w:lang w:val="id-ID"/>
        </w:rPr>
        <w:t>yang</w:t>
      </w:r>
      <w:r w:rsidRPr="003B17C0">
        <w:rPr>
          <w:rFonts w:ascii="Times New Roman" w:hAnsi="Times New Roman"/>
          <w:color w:val="000000"/>
        </w:rPr>
        <w:t xml:space="preserve"> </w:t>
      </w:r>
      <w:r w:rsidRPr="003B17C0">
        <w:rPr>
          <w:rFonts w:ascii="Times New Roman" w:hAnsi="Times New Roman"/>
          <w:color w:val="000000"/>
          <w:lang w:val="id-ID"/>
        </w:rPr>
        <w:t>dilakukan berdasarkan rancangan yang telah dijabarkan pada bab</w:t>
      </w:r>
      <w:r w:rsidRPr="003B17C0">
        <w:rPr>
          <w:rFonts w:ascii="Times New Roman" w:hAnsi="Times New Roman"/>
          <w:color w:val="000000"/>
        </w:rPr>
        <w:t xml:space="preserve"> </w:t>
      </w:r>
      <w:r w:rsidRPr="003B17C0">
        <w:rPr>
          <w:rFonts w:ascii="Times New Roman" w:hAnsi="Times New Roman"/>
          <w:color w:val="000000"/>
          <w:lang w:val="id-ID"/>
        </w:rPr>
        <w:t>sebelumnya.</w:t>
      </w:r>
      <w:r w:rsidR="00B177B9" w:rsidRPr="003B17C0">
        <w:rPr>
          <w:rFonts w:ascii="Times New Roman" w:hAnsi="Times New Roman"/>
          <w:color w:val="000000"/>
          <w:lang w:val="id-ID"/>
        </w:rPr>
        <w:t xml:space="preserve"> Implementasi berupa kode sumber untuk membangun program</w:t>
      </w:r>
      <w:r w:rsidR="00714955" w:rsidRPr="003B17C0">
        <w:rPr>
          <w:rFonts w:ascii="Times New Roman" w:hAnsi="Times New Roman"/>
          <w:color w:val="000000"/>
        </w:rPr>
        <w:t>,spesifikasi hardwere</w:t>
      </w:r>
      <w:r w:rsidR="00B177B9" w:rsidRPr="003B17C0">
        <w:rPr>
          <w:rFonts w:ascii="Times New Roman" w:hAnsi="Times New Roman"/>
          <w:color w:val="000000"/>
          <w:lang w:val="id-ID"/>
        </w:rPr>
        <w:t xml:space="preserve">. </w:t>
      </w:r>
      <w:r w:rsidRPr="003B17C0">
        <w:rPr>
          <w:rFonts w:ascii="Times New Roman" w:hAnsi="Times New Roman"/>
          <w:color w:val="000000"/>
          <w:lang w:val="id-ID"/>
        </w:rPr>
        <w:t>Implementasi</w:t>
      </w:r>
      <w:r w:rsidR="00CA1DA0" w:rsidRPr="003B17C0">
        <w:rPr>
          <w:rFonts w:ascii="Times New Roman" w:hAnsi="Times New Roman"/>
          <w:color w:val="000000"/>
        </w:rPr>
        <w:t xml:space="preserve"> </w:t>
      </w:r>
      <w:r w:rsidRPr="003B17C0">
        <w:rPr>
          <w:rFonts w:ascii="Times New Roman" w:hAnsi="Times New Roman"/>
          <w:color w:val="000000"/>
          <w:lang w:val="id-ID"/>
        </w:rPr>
        <w:t>yang</w:t>
      </w:r>
      <w:r w:rsidR="00CA1DA0" w:rsidRPr="003B17C0">
        <w:rPr>
          <w:rFonts w:ascii="Times New Roman" w:hAnsi="Times New Roman"/>
          <w:color w:val="000000"/>
        </w:rPr>
        <w:t xml:space="preserve"> </w:t>
      </w:r>
      <w:r w:rsidRPr="003B17C0">
        <w:rPr>
          <w:rFonts w:ascii="Times New Roman" w:hAnsi="Times New Roman"/>
          <w:color w:val="000000"/>
          <w:lang w:val="id-ID"/>
        </w:rPr>
        <w:t>dijelaskan</w:t>
      </w:r>
      <w:r w:rsidR="00CA1DA0" w:rsidRPr="003B17C0">
        <w:rPr>
          <w:rFonts w:ascii="Times New Roman" w:hAnsi="Times New Roman"/>
          <w:color w:val="000000"/>
        </w:rPr>
        <w:t xml:space="preserve"> </w:t>
      </w:r>
      <w:r w:rsidR="00714955" w:rsidRPr="003B17C0">
        <w:rPr>
          <w:rFonts w:ascii="Times New Roman" w:hAnsi="Times New Roman"/>
          <w:color w:val="000000"/>
        </w:rPr>
        <w:t xml:space="preserve">dibagi menjadi </w:t>
      </w:r>
      <w:r w:rsidRPr="003B17C0">
        <w:rPr>
          <w:rFonts w:ascii="Times New Roman" w:hAnsi="Times New Roman"/>
          <w:color w:val="000000"/>
          <w:lang w:val="id-ID"/>
        </w:rPr>
        <w:t>lingkungan</w:t>
      </w:r>
      <w:r w:rsidRPr="003B17C0">
        <w:rPr>
          <w:rFonts w:ascii="Times New Roman" w:hAnsi="Times New Roman"/>
          <w:color w:val="000000"/>
        </w:rPr>
        <w:t xml:space="preserve"> </w:t>
      </w:r>
      <w:r w:rsidR="00714955" w:rsidRPr="003B17C0">
        <w:rPr>
          <w:rFonts w:ascii="Times New Roman" w:hAnsi="Times New Roman"/>
          <w:color w:val="000000"/>
        </w:rPr>
        <w:t xml:space="preserve">Implementasi perangkat keras dan lingkungan implementasi perangkat lunat </w:t>
      </w:r>
      <w:r w:rsidRPr="003B17C0">
        <w:rPr>
          <w:rFonts w:ascii="Times New Roman" w:hAnsi="Times New Roman"/>
          <w:color w:val="000000"/>
          <w:lang w:val="id-ID"/>
        </w:rPr>
        <w:t xml:space="preserve">pembangunan  </w:t>
      </w:r>
      <w:r w:rsidR="00B177B9" w:rsidRPr="003B17C0">
        <w:rPr>
          <w:rFonts w:ascii="Times New Roman" w:hAnsi="Times New Roman"/>
          <w:color w:val="000000"/>
          <w:lang w:val="id-ID"/>
        </w:rPr>
        <w:t>sistem</w:t>
      </w:r>
      <w:r w:rsidRPr="003B17C0">
        <w:rPr>
          <w:rFonts w:ascii="Times New Roman" w:hAnsi="Times New Roman"/>
          <w:color w:val="000000"/>
          <w:lang w:val="id-ID"/>
        </w:rPr>
        <w:t>.</w:t>
      </w:r>
      <w:r w:rsidR="00BE760A" w:rsidRPr="003B17C0">
        <w:rPr>
          <w:rFonts w:ascii="Times New Roman" w:hAnsi="Times New Roman"/>
        </w:rPr>
        <w:t xml:space="preserve"> </w:t>
      </w:r>
    </w:p>
    <w:p w14:paraId="19E692FD" w14:textId="7D7F3584" w:rsidR="00A42F48" w:rsidRPr="003B17C0" w:rsidRDefault="00D26A82" w:rsidP="00A42F48">
      <w:pPr>
        <w:pStyle w:val="Heading2"/>
        <w:jc w:val="both"/>
      </w:pPr>
      <w:bookmarkStart w:id="126" w:name="_Toc43770753"/>
      <w:r w:rsidRPr="003B17C0">
        <w:t xml:space="preserve">Lingkungan </w:t>
      </w:r>
      <w:r w:rsidR="00714955" w:rsidRPr="003B17C0">
        <w:t>Implementasi</w:t>
      </w:r>
      <w:bookmarkEnd w:id="126"/>
    </w:p>
    <w:p w14:paraId="35067B7D" w14:textId="2D796366" w:rsidR="006135D4" w:rsidRPr="003B17C0" w:rsidRDefault="00714955" w:rsidP="00714955">
      <w:pPr>
        <w:pStyle w:val="Caption"/>
        <w:keepNext/>
        <w:ind w:firstLine="576"/>
        <w:jc w:val="both"/>
        <w:rPr>
          <w:rFonts w:ascii="Times New Roman" w:hAnsi="Times New Roman"/>
          <w:i w:val="0"/>
          <w:iCs w:val="0"/>
          <w:color w:val="auto"/>
          <w:sz w:val="22"/>
          <w:szCs w:val="22"/>
          <w:lang w:val="id-ID"/>
        </w:rPr>
      </w:pPr>
      <w:r w:rsidRPr="003B17C0">
        <w:rPr>
          <w:rFonts w:ascii="Times New Roman" w:hAnsi="Times New Roman"/>
          <w:i w:val="0"/>
          <w:iCs w:val="0"/>
          <w:color w:val="auto"/>
          <w:sz w:val="22"/>
          <w:szCs w:val="22"/>
          <w:lang w:val="id-ID"/>
        </w:rPr>
        <w:t>Lingkungan Implementasi merupakan lingkungan dimana sistem akan dibangun. Lingkungan implementasi dibagi menjadi Lingkungan Implementasi Perangkat keras dan Lingkungan Implementasi</w:t>
      </w:r>
      <w:r w:rsidR="00CE58CD" w:rsidRPr="003B17C0">
        <w:rPr>
          <w:rFonts w:ascii="Times New Roman" w:hAnsi="Times New Roman"/>
          <w:i w:val="0"/>
          <w:iCs w:val="0"/>
          <w:color w:val="auto"/>
          <w:sz w:val="22"/>
          <w:szCs w:val="22"/>
        </w:rPr>
        <w:t xml:space="preserve"> </w:t>
      </w:r>
      <w:r w:rsidRPr="003B17C0">
        <w:rPr>
          <w:rFonts w:ascii="Times New Roman" w:hAnsi="Times New Roman"/>
          <w:i w:val="0"/>
          <w:iCs w:val="0"/>
          <w:color w:val="auto"/>
          <w:sz w:val="22"/>
          <w:szCs w:val="22"/>
          <w:lang w:val="id-ID"/>
        </w:rPr>
        <w:t>Perangkat</w:t>
      </w:r>
      <w:r w:rsidR="00CE58CD" w:rsidRPr="003B17C0">
        <w:rPr>
          <w:rFonts w:ascii="Times New Roman" w:hAnsi="Times New Roman"/>
          <w:i w:val="0"/>
          <w:iCs w:val="0"/>
          <w:color w:val="auto"/>
          <w:sz w:val="22"/>
          <w:szCs w:val="22"/>
        </w:rPr>
        <w:t xml:space="preserve"> </w:t>
      </w:r>
      <w:r w:rsidRPr="003B17C0">
        <w:rPr>
          <w:rFonts w:ascii="Times New Roman" w:hAnsi="Times New Roman"/>
          <w:i w:val="0"/>
          <w:iCs w:val="0"/>
          <w:color w:val="auto"/>
          <w:sz w:val="22"/>
          <w:szCs w:val="22"/>
          <w:lang w:val="id-ID"/>
        </w:rPr>
        <w:t xml:space="preserve">Lunak. </w:t>
      </w:r>
    </w:p>
    <w:p w14:paraId="24E70E6F" w14:textId="77777777" w:rsidR="00CE58CD" w:rsidRPr="003B17C0" w:rsidRDefault="00CE58CD" w:rsidP="00CE58CD">
      <w:pPr>
        <w:jc w:val="both"/>
        <w:rPr>
          <w:rFonts w:ascii="Times New Roman" w:hAnsi="Times New Roman"/>
          <w:lang w:val="id-ID"/>
        </w:rPr>
      </w:pPr>
    </w:p>
    <w:p w14:paraId="3DA1AA3C" w14:textId="0EC50FF9" w:rsidR="00A42F48" w:rsidRPr="003B17C0" w:rsidRDefault="00CE58CD" w:rsidP="004D1BFE">
      <w:pPr>
        <w:pStyle w:val="Heading3"/>
        <w:tabs>
          <w:tab w:val="left" w:pos="5850"/>
        </w:tabs>
        <w:jc w:val="both"/>
      </w:pPr>
      <w:bookmarkStart w:id="127" w:name="_Toc43770754"/>
      <w:r w:rsidRPr="003B17C0">
        <w:t>Lingkungan Implementasi Perangkat Keras</w:t>
      </w:r>
      <w:bookmarkEnd w:id="127"/>
    </w:p>
    <w:p w14:paraId="37A2456D" w14:textId="562E83EF" w:rsidR="00CE58CD" w:rsidRPr="003B17C0" w:rsidRDefault="00CE58CD" w:rsidP="00CE58CD">
      <w:pPr>
        <w:ind w:firstLine="576"/>
        <w:jc w:val="both"/>
        <w:rPr>
          <w:rFonts w:ascii="Times New Roman" w:hAnsi="Times New Roman"/>
        </w:rPr>
      </w:pPr>
      <w:r w:rsidRPr="003B17C0">
        <w:rPr>
          <w:rFonts w:ascii="Times New Roman" w:hAnsi="Times New Roman"/>
        </w:rPr>
        <w:t>Pada bagian ini dijelaskan perangkat keras yang digunakan untuk membangun sistem. Lingkungan implementasi perangkat keras yang akan dibangun secara lebih rinci dijelaskan pada Tabel 4.1dibawah ini.</w:t>
      </w:r>
    </w:p>
    <w:p w14:paraId="68A73558" w14:textId="77777777" w:rsidR="00CE58CD" w:rsidRPr="003B17C0" w:rsidRDefault="00CE58CD" w:rsidP="00CE58CD">
      <w:pPr>
        <w:rPr>
          <w:rFonts w:ascii="Times New Roman" w:hAnsi="Times New Roman"/>
        </w:rPr>
      </w:pPr>
    </w:p>
    <w:p w14:paraId="266003C8" w14:textId="68D8B0E8" w:rsidR="009743DE" w:rsidRPr="003B17C0" w:rsidRDefault="003B17C0" w:rsidP="009743DE">
      <w:pPr>
        <w:pStyle w:val="Caption"/>
        <w:keepNext/>
        <w:rPr>
          <w:rFonts w:ascii="Times New Roman" w:hAnsi="Times New Roman"/>
          <w:i w:val="0"/>
          <w:iCs w:val="0"/>
          <w:color w:val="auto"/>
          <w:sz w:val="22"/>
          <w:szCs w:val="22"/>
        </w:rPr>
      </w:pPr>
      <w:bookmarkStart w:id="128" w:name="_Toc43683745"/>
      <w:r>
        <w:rPr>
          <w:rFonts w:ascii="Times New Roman" w:hAnsi="Times New Roman"/>
          <w:b/>
          <w:bCs/>
          <w:i w:val="0"/>
          <w:iCs w:val="0"/>
          <w:color w:val="auto"/>
          <w:sz w:val="22"/>
          <w:szCs w:val="22"/>
        </w:rPr>
        <w:t>Tabel</w:t>
      </w:r>
      <w:r w:rsidR="009743DE" w:rsidRPr="003B17C0">
        <w:rPr>
          <w:rFonts w:ascii="Times New Roman" w:hAnsi="Times New Roman"/>
          <w:b/>
          <w:bCs/>
          <w:i w:val="0"/>
          <w:iCs w:val="0"/>
          <w:color w:val="auto"/>
          <w:sz w:val="22"/>
          <w:szCs w:val="22"/>
        </w:rPr>
        <w:t xml:space="preserve"> </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TYLEREF 1 \s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4</w:t>
      </w:r>
      <w:r w:rsidR="006937D6" w:rsidRPr="003B17C0">
        <w:rPr>
          <w:rFonts w:ascii="Times New Roman" w:hAnsi="Times New Roman"/>
          <w:b/>
          <w:bCs/>
          <w:i w:val="0"/>
          <w:iCs w:val="0"/>
          <w:color w:val="auto"/>
          <w:sz w:val="22"/>
          <w:szCs w:val="22"/>
        </w:rPr>
        <w:fldChar w:fldCharType="end"/>
      </w:r>
      <w:r w:rsidR="006937D6" w:rsidRPr="003B17C0">
        <w:rPr>
          <w:rFonts w:ascii="Times New Roman" w:hAnsi="Times New Roman"/>
          <w:b/>
          <w:bCs/>
          <w:i w:val="0"/>
          <w:iCs w:val="0"/>
          <w:color w:val="auto"/>
          <w:sz w:val="22"/>
          <w:szCs w:val="22"/>
        </w:rPr>
        <w:t>.</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EQ Table \* ARABIC \s 1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1</w:t>
      </w:r>
      <w:r w:rsidR="006937D6" w:rsidRPr="003B17C0">
        <w:rPr>
          <w:rFonts w:ascii="Times New Roman" w:hAnsi="Times New Roman"/>
          <w:b/>
          <w:bCs/>
          <w:i w:val="0"/>
          <w:iCs w:val="0"/>
          <w:color w:val="auto"/>
          <w:sz w:val="22"/>
          <w:szCs w:val="22"/>
        </w:rPr>
        <w:fldChar w:fldCharType="end"/>
      </w:r>
      <w:r w:rsidR="009743DE" w:rsidRPr="003B17C0">
        <w:rPr>
          <w:rFonts w:ascii="Times New Roman" w:hAnsi="Times New Roman"/>
          <w:i w:val="0"/>
          <w:iCs w:val="0"/>
          <w:color w:val="auto"/>
          <w:sz w:val="22"/>
          <w:szCs w:val="22"/>
        </w:rPr>
        <w:t xml:space="preserve"> </w:t>
      </w:r>
      <w:r>
        <w:rPr>
          <w:rFonts w:ascii="Times New Roman" w:hAnsi="Times New Roman"/>
          <w:i w:val="0"/>
          <w:iCs w:val="0"/>
          <w:color w:val="auto"/>
          <w:sz w:val="22"/>
          <w:szCs w:val="22"/>
        </w:rPr>
        <w:t>Tabel</w:t>
      </w:r>
      <w:r w:rsidR="009743DE" w:rsidRPr="003B17C0">
        <w:rPr>
          <w:rFonts w:ascii="Times New Roman" w:hAnsi="Times New Roman"/>
          <w:i w:val="0"/>
          <w:iCs w:val="0"/>
          <w:color w:val="auto"/>
          <w:sz w:val="22"/>
          <w:szCs w:val="22"/>
        </w:rPr>
        <w:t xml:space="preserve"> Lingkungan Implementasi Perangkat Keras</w:t>
      </w:r>
      <w:bookmarkEnd w:id="128"/>
    </w:p>
    <w:p w14:paraId="4D3AC10C" w14:textId="77777777" w:rsidR="009743DE" w:rsidRPr="003B17C0" w:rsidRDefault="009743DE" w:rsidP="009743DE">
      <w:pPr>
        <w:rPr>
          <w:rFonts w:ascii="Times New Roman" w:hAnsi="Times New Roman"/>
        </w:rPr>
      </w:pPr>
    </w:p>
    <w:tbl>
      <w:tblPr>
        <w:tblStyle w:val="TableGrid"/>
        <w:tblW w:w="0" w:type="auto"/>
        <w:tblLook w:val="04A0" w:firstRow="1" w:lastRow="0" w:firstColumn="1" w:lastColumn="0" w:noHBand="0" w:noVBand="1"/>
      </w:tblPr>
      <w:tblGrid>
        <w:gridCol w:w="2135"/>
        <w:gridCol w:w="3695"/>
      </w:tblGrid>
      <w:tr w:rsidR="00CE58CD" w:rsidRPr="003B17C0" w14:paraId="0557DF14" w14:textId="77777777" w:rsidTr="009743DE">
        <w:tc>
          <w:tcPr>
            <w:tcW w:w="2135" w:type="dxa"/>
          </w:tcPr>
          <w:p w14:paraId="462349CD" w14:textId="5FA0AB9E" w:rsidR="00CE58CD" w:rsidRPr="003B17C0" w:rsidRDefault="00CE58CD" w:rsidP="00CE58CD">
            <w:pPr>
              <w:jc w:val="both"/>
              <w:rPr>
                <w:rFonts w:ascii="Times New Roman" w:hAnsi="Times New Roman"/>
                <w:b/>
                <w:bCs/>
              </w:rPr>
            </w:pPr>
            <w:r w:rsidRPr="003B17C0">
              <w:rPr>
                <w:rFonts w:ascii="Times New Roman" w:hAnsi="Times New Roman"/>
                <w:b/>
                <w:bCs/>
              </w:rPr>
              <w:t>Perangkat</w:t>
            </w:r>
          </w:p>
        </w:tc>
        <w:tc>
          <w:tcPr>
            <w:tcW w:w="3695" w:type="dxa"/>
          </w:tcPr>
          <w:p w14:paraId="52D30AF3" w14:textId="138D29E8" w:rsidR="00CE58CD" w:rsidRPr="003B17C0" w:rsidRDefault="00CE58CD" w:rsidP="00CE58CD">
            <w:pPr>
              <w:jc w:val="both"/>
              <w:rPr>
                <w:rFonts w:ascii="Times New Roman" w:hAnsi="Times New Roman"/>
                <w:b/>
                <w:bCs/>
              </w:rPr>
            </w:pPr>
            <w:r w:rsidRPr="003B17C0">
              <w:rPr>
                <w:rFonts w:ascii="Times New Roman" w:hAnsi="Times New Roman"/>
                <w:b/>
                <w:bCs/>
              </w:rPr>
              <w:t>Detail</w:t>
            </w:r>
          </w:p>
        </w:tc>
      </w:tr>
      <w:tr w:rsidR="00CE58CD" w:rsidRPr="003B17C0" w14:paraId="7960B71F" w14:textId="77777777" w:rsidTr="009743DE">
        <w:tc>
          <w:tcPr>
            <w:tcW w:w="2135" w:type="dxa"/>
          </w:tcPr>
          <w:p w14:paraId="1715AABB" w14:textId="0F071655" w:rsidR="00CE58CD" w:rsidRPr="003B17C0" w:rsidRDefault="00CE58CD" w:rsidP="00D623FA">
            <w:pPr>
              <w:jc w:val="both"/>
              <w:rPr>
                <w:rFonts w:ascii="Times New Roman" w:hAnsi="Times New Roman"/>
                <w:b/>
                <w:bCs/>
              </w:rPr>
            </w:pPr>
            <w:r w:rsidRPr="003B17C0">
              <w:rPr>
                <w:rFonts w:ascii="Times New Roman" w:hAnsi="Times New Roman"/>
                <w:b/>
                <w:bCs/>
              </w:rPr>
              <w:t xml:space="preserve">Perangkat </w:t>
            </w:r>
            <w:r w:rsidR="00D623FA" w:rsidRPr="003B17C0">
              <w:rPr>
                <w:rFonts w:ascii="Times New Roman" w:hAnsi="Times New Roman"/>
                <w:b/>
                <w:bCs/>
              </w:rPr>
              <w:t>Android</w:t>
            </w:r>
          </w:p>
        </w:tc>
        <w:tc>
          <w:tcPr>
            <w:tcW w:w="3695" w:type="dxa"/>
          </w:tcPr>
          <w:p w14:paraId="641A5549" w14:textId="19CE8CBE" w:rsidR="00D623FA" w:rsidRPr="003B17C0" w:rsidRDefault="00D623FA" w:rsidP="00D623FA">
            <w:pPr>
              <w:jc w:val="both"/>
              <w:rPr>
                <w:rFonts w:ascii="Times New Roman" w:hAnsi="Times New Roman"/>
                <w:b/>
                <w:bCs/>
              </w:rPr>
            </w:pPr>
            <w:r w:rsidRPr="003B17C0">
              <w:rPr>
                <w:rFonts w:ascii="Times New Roman" w:hAnsi="Times New Roman"/>
                <w:b/>
                <w:bCs/>
              </w:rPr>
              <w:t>Model</w:t>
            </w:r>
            <w:r w:rsidR="00CE58CD" w:rsidRPr="003B17C0">
              <w:rPr>
                <w:rFonts w:ascii="Times New Roman" w:hAnsi="Times New Roman"/>
                <w:b/>
                <w:bCs/>
              </w:rPr>
              <w:t>:</w:t>
            </w:r>
          </w:p>
          <w:p w14:paraId="6C43C6C6" w14:textId="2D2A409E" w:rsidR="00CE58CD" w:rsidRPr="003B17C0" w:rsidRDefault="00D623FA" w:rsidP="00D623FA">
            <w:pPr>
              <w:numPr>
                <w:ilvl w:val="0"/>
                <w:numId w:val="17"/>
              </w:numPr>
              <w:jc w:val="both"/>
              <w:rPr>
                <w:rFonts w:ascii="Times New Roman" w:hAnsi="Times New Roman"/>
                <w:b/>
                <w:bCs/>
              </w:rPr>
            </w:pPr>
            <w:r w:rsidRPr="003B17C0">
              <w:rPr>
                <w:rFonts w:ascii="Times New Roman" w:hAnsi="Times New Roman"/>
              </w:rPr>
              <w:t>Lenovo A6000</w:t>
            </w:r>
          </w:p>
          <w:p w14:paraId="010CF832" w14:textId="49BA6D60" w:rsidR="00CE58CD" w:rsidRPr="003B17C0" w:rsidRDefault="00D623FA" w:rsidP="00CE58CD">
            <w:pPr>
              <w:jc w:val="both"/>
              <w:rPr>
                <w:rFonts w:ascii="Times New Roman" w:hAnsi="Times New Roman"/>
                <w:b/>
                <w:bCs/>
              </w:rPr>
            </w:pPr>
            <w:r w:rsidRPr="003B17C0">
              <w:rPr>
                <w:rFonts w:ascii="Times New Roman" w:hAnsi="Times New Roman"/>
                <w:b/>
                <w:bCs/>
              </w:rPr>
              <w:t xml:space="preserve">Launch </w:t>
            </w:r>
            <w:r w:rsidR="00CE58CD" w:rsidRPr="003B17C0">
              <w:rPr>
                <w:rFonts w:ascii="Times New Roman" w:hAnsi="Times New Roman"/>
                <w:b/>
                <w:bCs/>
              </w:rPr>
              <w:t>:</w:t>
            </w:r>
          </w:p>
          <w:p w14:paraId="45A85255" w14:textId="776C1A0C" w:rsidR="00CE58CD" w:rsidRPr="003B17C0" w:rsidRDefault="00D623FA" w:rsidP="00CE58CD">
            <w:pPr>
              <w:pStyle w:val="ListParagraph"/>
              <w:numPr>
                <w:ilvl w:val="0"/>
                <w:numId w:val="17"/>
              </w:numPr>
              <w:jc w:val="both"/>
              <w:rPr>
                <w:rFonts w:ascii="Times New Roman" w:hAnsi="Times New Roman"/>
                <w:b/>
                <w:bCs/>
              </w:rPr>
            </w:pPr>
            <w:r w:rsidRPr="003B17C0">
              <w:rPr>
                <w:rFonts w:ascii="Times New Roman" w:hAnsi="Times New Roman"/>
              </w:rPr>
              <w:t>2015, January 09. Rilis 2015, January 28</w:t>
            </w:r>
          </w:p>
          <w:p w14:paraId="07C09C52" w14:textId="54911D6B" w:rsidR="00CE58CD" w:rsidRPr="003B17C0" w:rsidRDefault="00D623FA" w:rsidP="00CE58CD">
            <w:pPr>
              <w:jc w:val="both"/>
              <w:rPr>
                <w:rFonts w:ascii="Times New Roman" w:hAnsi="Times New Roman"/>
                <w:b/>
                <w:bCs/>
              </w:rPr>
            </w:pPr>
            <w:r w:rsidRPr="003B17C0">
              <w:rPr>
                <w:rFonts w:ascii="Times New Roman" w:hAnsi="Times New Roman"/>
                <w:b/>
                <w:bCs/>
              </w:rPr>
              <w:t>OS</w:t>
            </w:r>
            <w:r w:rsidR="00CE58CD" w:rsidRPr="003B17C0">
              <w:rPr>
                <w:rFonts w:ascii="Times New Roman" w:hAnsi="Times New Roman"/>
                <w:b/>
                <w:bCs/>
              </w:rPr>
              <w:t>:</w:t>
            </w:r>
          </w:p>
          <w:p w14:paraId="3D5D529E" w14:textId="7DB057FA" w:rsidR="00CE58CD" w:rsidRPr="003B17C0" w:rsidRDefault="00D623FA" w:rsidP="00CE58CD">
            <w:pPr>
              <w:pStyle w:val="ListParagraph"/>
              <w:numPr>
                <w:ilvl w:val="0"/>
                <w:numId w:val="17"/>
              </w:numPr>
              <w:jc w:val="both"/>
              <w:rPr>
                <w:rFonts w:ascii="Times New Roman" w:hAnsi="Times New Roman"/>
                <w:b/>
                <w:bCs/>
              </w:rPr>
            </w:pPr>
            <w:r w:rsidRPr="003B17C0">
              <w:rPr>
                <w:rFonts w:ascii="Times New Roman" w:hAnsi="Times New Roman"/>
              </w:rPr>
              <w:t>Android 4.4.4 (KitKat)</w:t>
            </w:r>
          </w:p>
          <w:p w14:paraId="02879BA6" w14:textId="41A28E9A" w:rsidR="00CE58CD" w:rsidRPr="003B17C0" w:rsidRDefault="00D623FA" w:rsidP="00CE58CD">
            <w:pPr>
              <w:jc w:val="both"/>
              <w:rPr>
                <w:rFonts w:ascii="Times New Roman" w:hAnsi="Times New Roman"/>
                <w:b/>
                <w:bCs/>
              </w:rPr>
            </w:pPr>
            <w:r w:rsidRPr="003B17C0">
              <w:rPr>
                <w:rFonts w:ascii="Times New Roman" w:hAnsi="Times New Roman"/>
                <w:b/>
                <w:bCs/>
              </w:rPr>
              <w:t>WLAN</w:t>
            </w:r>
            <w:r w:rsidR="00CE58CD" w:rsidRPr="003B17C0">
              <w:rPr>
                <w:rFonts w:ascii="Times New Roman" w:hAnsi="Times New Roman"/>
                <w:b/>
                <w:bCs/>
              </w:rPr>
              <w:t>:</w:t>
            </w:r>
          </w:p>
          <w:p w14:paraId="7F064A10" w14:textId="77777777" w:rsidR="00CE58CD" w:rsidRPr="003B17C0" w:rsidRDefault="00D623FA" w:rsidP="00D623FA">
            <w:pPr>
              <w:pStyle w:val="ListParagraph"/>
              <w:numPr>
                <w:ilvl w:val="0"/>
                <w:numId w:val="17"/>
              </w:numPr>
              <w:jc w:val="both"/>
              <w:rPr>
                <w:rFonts w:ascii="Times New Roman" w:hAnsi="Times New Roman"/>
                <w:b/>
                <w:bCs/>
              </w:rPr>
            </w:pPr>
            <w:r w:rsidRPr="003B17C0">
              <w:rPr>
                <w:rFonts w:ascii="Times New Roman" w:hAnsi="Times New Roman"/>
              </w:rPr>
              <w:t>Wi-Fi 802.11 b/g/n, hotspot</w:t>
            </w:r>
          </w:p>
          <w:p w14:paraId="35437EB5" w14:textId="78DEF882" w:rsidR="002E07AD" w:rsidRPr="003B17C0" w:rsidRDefault="002E07AD" w:rsidP="002E07AD">
            <w:pPr>
              <w:pStyle w:val="ListParagraph"/>
              <w:jc w:val="both"/>
              <w:rPr>
                <w:rFonts w:ascii="Times New Roman" w:hAnsi="Times New Roman"/>
                <w:b/>
                <w:bCs/>
              </w:rPr>
            </w:pPr>
          </w:p>
        </w:tc>
      </w:tr>
      <w:tr w:rsidR="002E07AD" w:rsidRPr="003B17C0" w14:paraId="5BF185FB" w14:textId="77777777" w:rsidTr="009743DE">
        <w:tc>
          <w:tcPr>
            <w:tcW w:w="2135" w:type="dxa"/>
          </w:tcPr>
          <w:p w14:paraId="3B5AA41D" w14:textId="5BADD835" w:rsidR="002E07AD" w:rsidRPr="003B17C0" w:rsidRDefault="002E07AD" w:rsidP="00D623FA">
            <w:pPr>
              <w:jc w:val="both"/>
              <w:rPr>
                <w:rFonts w:ascii="Times New Roman" w:hAnsi="Times New Roman"/>
                <w:b/>
                <w:bCs/>
              </w:rPr>
            </w:pPr>
            <w:r w:rsidRPr="003B17C0">
              <w:rPr>
                <w:rFonts w:ascii="Times New Roman" w:hAnsi="Times New Roman"/>
                <w:b/>
                <w:bCs/>
              </w:rPr>
              <w:lastRenderedPageBreak/>
              <w:t>Akses Poin 1</w:t>
            </w:r>
          </w:p>
        </w:tc>
        <w:tc>
          <w:tcPr>
            <w:tcW w:w="3695" w:type="dxa"/>
          </w:tcPr>
          <w:p w14:paraId="530D9B68" w14:textId="77777777" w:rsidR="002E07AD" w:rsidRPr="003B17C0" w:rsidRDefault="002E07AD" w:rsidP="002E07AD">
            <w:pPr>
              <w:jc w:val="both"/>
              <w:rPr>
                <w:rFonts w:ascii="Times New Roman" w:hAnsi="Times New Roman"/>
                <w:b/>
                <w:bCs/>
              </w:rPr>
            </w:pPr>
            <w:r w:rsidRPr="003B17C0">
              <w:rPr>
                <w:rFonts w:ascii="Times New Roman" w:hAnsi="Times New Roman"/>
                <w:b/>
                <w:bCs/>
              </w:rPr>
              <w:t>Model:</w:t>
            </w:r>
          </w:p>
          <w:p w14:paraId="4C0FC7C3" w14:textId="106EBFEB" w:rsidR="002E07AD" w:rsidRPr="003B17C0" w:rsidRDefault="002E07AD" w:rsidP="002E07AD">
            <w:pPr>
              <w:numPr>
                <w:ilvl w:val="0"/>
                <w:numId w:val="17"/>
              </w:numPr>
              <w:jc w:val="both"/>
              <w:rPr>
                <w:rFonts w:ascii="Times New Roman" w:hAnsi="Times New Roman"/>
                <w:b/>
                <w:bCs/>
              </w:rPr>
            </w:pPr>
            <w:r w:rsidRPr="003B17C0">
              <w:rPr>
                <w:rFonts w:ascii="Times New Roman" w:hAnsi="Times New Roman"/>
              </w:rPr>
              <w:t>TP Link TL-WR840N</w:t>
            </w:r>
          </w:p>
          <w:p w14:paraId="146F5BA9" w14:textId="1049CA8A" w:rsidR="002E07AD" w:rsidRPr="003B17C0" w:rsidRDefault="00C546EB" w:rsidP="002E07AD">
            <w:pPr>
              <w:jc w:val="both"/>
              <w:rPr>
                <w:rFonts w:ascii="Times New Roman" w:hAnsi="Times New Roman"/>
                <w:b/>
                <w:bCs/>
              </w:rPr>
            </w:pPr>
            <w:r w:rsidRPr="003B17C0">
              <w:rPr>
                <w:rFonts w:ascii="Times New Roman" w:hAnsi="Times New Roman"/>
                <w:b/>
                <w:bCs/>
              </w:rPr>
              <w:t>Frequency</w:t>
            </w:r>
            <w:r w:rsidR="002E07AD" w:rsidRPr="003B17C0">
              <w:rPr>
                <w:rFonts w:ascii="Times New Roman" w:hAnsi="Times New Roman"/>
                <w:b/>
                <w:bCs/>
              </w:rPr>
              <w:t xml:space="preserve"> :</w:t>
            </w:r>
          </w:p>
          <w:p w14:paraId="0F1C1161" w14:textId="199FEA09" w:rsidR="002E07AD" w:rsidRPr="003B17C0" w:rsidRDefault="00C546EB" w:rsidP="002E07AD">
            <w:pPr>
              <w:pStyle w:val="ListParagraph"/>
              <w:numPr>
                <w:ilvl w:val="0"/>
                <w:numId w:val="17"/>
              </w:numPr>
              <w:jc w:val="both"/>
              <w:rPr>
                <w:rFonts w:ascii="Times New Roman" w:hAnsi="Times New Roman"/>
                <w:b/>
                <w:bCs/>
              </w:rPr>
            </w:pPr>
            <w:r w:rsidRPr="003B17C0">
              <w:rPr>
                <w:rFonts w:ascii="Times New Roman" w:hAnsi="Times New Roman"/>
              </w:rPr>
              <w:t>2.4-2.4835GHz</w:t>
            </w:r>
          </w:p>
          <w:p w14:paraId="42D36571" w14:textId="50CA2D25" w:rsidR="002E07AD" w:rsidRPr="003B17C0" w:rsidRDefault="00C546EB" w:rsidP="002E07AD">
            <w:pPr>
              <w:jc w:val="both"/>
              <w:rPr>
                <w:rFonts w:ascii="Times New Roman" w:hAnsi="Times New Roman"/>
                <w:b/>
                <w:bCs/>
              </w:rPr>
            </w:pPr>
            <w:r w:rsidRPr="003B17C0">
              <w:rPr>
                <w:rFonts w:ascii="Times New Roman" w:hAnsi="Times New Roman"/>
                <w:b/>
                <w:bCs/>
              </w:rPr>
              <w:t>Signal Rate</w:t>
            </w:r>
            <w:r w:rsidR="002E07AD" w:rsidRPr="003B17C0">
              <w:rPr>
                <w:rFonts w:ascii="Times New Roman" w:hAnsi="Times New Roman"/>
                <w:b/>
                <w:bCs/>
              </w:rPr>
              <w:t>:</w:t>
            </w:r>
          </w:p>
          <w:p w14:paraId="76D56C3E"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n: Up to 300Mbps(dynamic)</w:t>
            </w:r>
          </w:p>
          <w:p w14:paraId="74A68992"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g: Up to 54Mbps(dynamic)</w:t>
            </w:r>
          </w:p>
          <w:p w14:paraId="1F56B1D9" w14:textId="2189554A" w:rsidR="002E07AD" w:rsidRPr="003B17C0" w:rsidRDefault="00C546EB" w:rsidP="00C546EB">
            <w:pPr>
              <w:numPr>
                <w:ilvl w:val="0"/>
                <w:numId w:val="17"/>
              </w:numPr>
              <w:jc w:val="both"/>
              <w:rPr>
                <w:rFonts w:ascii="Times New Roman" w:hAnsi="Times New Roman"/>
                <w:b/>
                <w:bCs/>
              </w:rPr>
            </w:pPr>
            <w:r w:rsidRPr="003B17C0">
              <w:rPr>
                <w:rFonts w:ascii="Times New Roman" w:hAnsi="Times New Roman"/>
              </w:rPr>
              <w:t>11b: Up to 11Mbps(dynamic)</w:t>
            </w:r>
            <w:r w:rsidRPr="003B17C0">
              <w:rPr>
                <w:rFonts w:ascii="Times New Roman" w:hAnsi="Times New Roman"/>
                <w:b/>
                <w:bCs/>
              </w:rPr>
              <w:t xml:space="preserve"> </w:t>
            </w:r>
          </w:p>
        </w:tc>
      </w:tr>
      <w:tr w:rsidR="00C546EB" w:rsidRPr="003B17C0" w14:paraId="0080B02C" w14:textId="77777777" w:rsidTr="009743DE">
        <w:tc>
          <w:tcPr>
            <w:tcW w:w="2135" w:type="dxa"/>
          </w:tcPr>
          <w:p w14:paraId="0AB43A57" w14:textId="63F33038" w:rsidR="00C546EB" w:rsidRPr="003B17C0" w:rsidRDefault="00C546EB" w:rsidP="00D623FA">
            <w:pPr>
              <w:jc w:val="both"/>
              <w:rPr>
                <w:rFonts w:ascii="Times New Roman" w:hAnsi="Times New Roman"/>
                <w:b/>
                <w:bCs/>
              </w:rPr>
            </w:pPr>
            <w:r w:rsidRPr="003B17C0">
              <w:rPr>
                <w:rFonts w:ascii="Times New Roman" w:hAnsi="Times New Roman"/>
                <w:b/>
                <w:bCs/>
              </w:rPr>
              <w:t>Akses Poin 2</w:t>
            </w:r>
          </w:p>
        </w:tc>
        <w:tc>
          <w:tcPr>
            <w:tcW w:w="3695" w:type="dxa"/>
          </w:tcPr>
          <w:p w14:paraId="27C01CF9" w14:textId="77777777" w:rsidR="00C546EB" w:rsidRPr="003B17C0" w:rsidRDefault="00C546EB" w:rsidP="00C546EB">
            <w:pPr>
              <w:jc w:val="both"/>
              <w:rPr>
                <w:rFonts w:ascii="Times New Roman" w:hAnsi="Times New Roman"/>
                <w:b/>
                <w:bCs/>
              </w:rPr>
            </w:pPr>
            <w:r w:rsidRPr="003B17C0">
              <w:rPr>
                <w:rFonts w:ascii="Times New Roman" w:hAnsi="Times New Roman"/>
                <w:b/>
                <w:bCs/>
              </w:rPr>
              <w:t>Model:</w:t>
            </w:r>
          </w:p>
          <w:p w14:paraId="102456C0" w14:textId="010043BE" w:rsidR="00C546EB" w:rsidRPr="003B17C0" w:rsidRDefault="00C546EB" w:rsidP="00C546EB">
            <w:pPr>
              <w:numPr>
                <w:ilvl w:val="0"/>
                <w:numId w:val="17"/>
              </w:numPr>
              <w:jc w:val="both"/>
              <w:rPr>
                <w:rFonts w:ascii="Times New Roman" w:hAnsi="Times New Roman"/>
                <w:b/>
                <w:bCs/>
              </w:rPr>
            </w:pPr>
            <w:r w:rsidRPr="003B17C0">
              <w:rPr>
                <w:rFonts w:ascii="Times New Roman" w:hAnsi="Times New Roman"/>
              </w:rPr>
              <w:t>Toto Link N210RE</w:t>
            </w:r>
          </w:p>
          <w:p w14:paraId="5D20B281" w14:textId="77777777" w:rsidR="00C546EB" w:rsidRPr="003B17C0" w:rsidRDefault="00C546EB" w:rsidP="00C546EB">
            <w:pPr>
              <w:jc w:val="both"/>
              <w:rPr>
                <w:rFonts w:ascii="Times New Roman" w:hAnsi="Times New Roman"/>
                <w:b/>
                <w:bCs/>
              </w:rPr>
            </w:pPr>
            <w:r w:rsidRPr="003B17C0">
              <w:rPr>
                <w:rFonts w:ascii="Times New Roman" w:hAnsi="Times New Roman"/>
                <w:b/>
                <w:bCs/>
              </w:rPr>
              <w:t>Frequency :</w:t>
            </w:r>
          </w:p>
          <w:p w14:paraId="4A6CE5E4" w14:textId="77777777" w:rsidR="00C546EB" w:rsidRPr="003B17C0" w:rsidRDefault="00C546EB" w:rsidP="00C546EB">
            <w:pPr>
              <w:pStyle w:val="ListParagraph"/>
              <w:numPr>
                <w:ilvl w:val="0"/>
                <w:numId w:val="17"/>
              </w:numPr>
              <w:jc w:val="both"/>
              <w:rPr>
                <w:rFonts w:ascii="Times New Roman" w:hAnsi="Times New Roman"/>
                <w:b/>
                <w:bCs/>
              </w:rPr>
            </w:pPr>
            <w:r w:rsidRPr="003B17C0">
              <w:rPr>
                <w:rFonts w:ascii="Times New Roman" w:hAnsi="Times New Roman"/>
              </w:rPr>
              <w:t>2.4-2.4835GHz</w:t>
            </w:r>
          </w:p>
          <w:p w14:paraId="4EBC2C4D" w14:textId="77777777" w:rsidR="00C546EB" w:rsidRPr="003B17C0" w:rsidRDefault="00C546EB" w:rsidP="00C546EB">
            <w:pPr>
              <w:jc w:val="both"/>
              <w:rPr>
                <w:rFonts w:ascii="Times New Roman" w:hAnsi="Times New Roman"/>
                <w:b/>
                <w:bCs/>
              </w:rPr>
            </w:pPr>
            <w:r w:rsidRPr="003B17C0">
              <w:rPr>
                <w:rFonts w:ascii="Times New Roman" w:hAnsi="Times New Roman"/>
                <w:b/>
                <w:bCs/>
              </w:rPr>
              <w:t>Signal Rate:</w:t>
            </w:r>
          </w:p>
          <w:p w14:paraId="23FC62F6"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n: Up to 300Mbps(dynamic)</w:t>
            </w:r>
          </w:p>
          <w:p w14:paraId="246D3ACE"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g: Up to 54Mbps(dynamic)</w:t>
            </w:r>
          </w:p>
          <w:p w14:paraId="3F2EC678" w14:textId="67DFF6FF" w:rsidR="00C546EB" w:rsidRPr="003B17C0" w:rsidRDefault="00C546EB" w:rsidP="00C546EB">
            <w:pPr>
              <w:numPr>
                <w:ilvl w:val="0"/>
                <w:numId w:val="17"/>
              </w:numPr>
              <w:jc w:val="both"/>
              <w:rPr>
                <w:rFonts w:ascii="Times New Roman" w:hAnsi="Times New Roman"/>
                <w:b/>
                <w:bCs/>
              </w:rPr>
            </w:pPr>
            <w:r w:rsidRPr="003B17C0">
              <w:rPr>
                <w:rFonts w:ascii="Times New Roman" w:hAnsi="Times New Roman"/>
              </w:rPr>
              <w:t>11b: Up to 11Mbps(dynamic)</w:t>
            </w:r>
            <w:r w:rsidRPr="003B17C0">
              <w:rPr>
                <w:rFonts w:ascii="Times New Roman" w:hAnsi="Times New Roman"/>
                <w:b/>
                <w:bCs/>
              </w:rPr>
              <w:t xml:space="preserve"> </w:t>
            </w:r>
          </w:p>
        </w:tc>
      </w:tr>
      <w:tr w:rsidR="00C546EB" w:rsidRPr="003B17C0" w14:paraId="721C443F" w14:textId="77777777" w:rsidTr="009743DE">
        <w:tc>
          <w:tcPr>
            <w:tcW w:w="2135" w:type="dxa"/>
          </w:tcPr>
          <w:p w14:paraId="6DA462B3" w14:textId="2D071D7C" w:rsidR="00C546EB" w:rsidRPr="003B17C0" w:rsidRDefault="00C546EB" w:rsidP="00C546EB">
            <w:pPr>
              <w:jc w:val="both"/>
              <w:rPr>
                <w:rFonts w:ascii="Times New Roman" w:hAnsi="Times New Roman"/>
                <w:b/>
                <w:bCs/>
              </w:rPr>
            </w:pPr>
            <w:r w:rsidRPr="003B17C0">
              <w:rPr>
                <w:rFonts w:ascii="Times New Roman" w:hAnsi="Times New Roman"/>
                <w:b/>
                <w:bCs/>
              </w:rPr>
              <w:t>Akses Poin3</w:t>
            </w:r>
          </w:p>
        </w:tc>
        <w:tc>
          <w:tcPr>
            <w:tcW w:w="3695" w:type="dxa"/>
          </w:tcPr>
          <w:p w14:paraId="0C4B41BC" w14:textId="77777777" w:rsidR="00C546EB" w:rsidRPr="003B17C0" w:rsidRDefault="00C546EB" w:rsidP="00C546EB">
            <w:pPr>
              <w:jc w:val="both"/>
              <w:rPr>
                <w:rFonts w:ascii="Times New Roman" w:hAnsi="Times New Roman"/>
                <w:b/>
                <w:bCs/>
              </w:rPr>
            </w:pPr>
            <w:r w:rsidRPr="003B17C0">
              <w:rPr>
                <w:rFonts w:ascii="Times New Roman" w:hAnsi="Times New Roman"/>
                <w:b/>
                <w:bCs/>
              </w:rPr>
              <w:t>Model:</w:t>
            </w:r>
          </w:p>
          <w:p w14:paraId="3E2576EE" w14:textId="381FBEA3" w:rsidR="00C546EB" w:rsidRPr="003B17C0" w:rsidRDefault="00C546EB" w:rsidP="00C546EB">
            <w:pPr>
              <w:numPr>
                <w:ilvl w:val="0"/>
                <w:numId w:val="17"/>
              </w:numPr>
              <w:jc w:val="both"/>
              <w:rPr>
                <w:rFonts w:ascii="Times New Roman" w:hAnsi="Times New Roman"/>
              </w:rPr>
            </w:pPr>
            <w:r w:rsidRPr="003B17C0">
              <w:rPr>
                <w:rFonts w:ascii="Times New Roman" w:hAnsi="Times New Roman"/>
              </w:rPr>
              <w:t>D Link DIR-612 N300</w:t>
            </w:r>
          </w:p>
          <w:p w14:paraId="3E5053B0" w14:textId="77777777" w:rsidR="00C546EB" w:rsidRPr="003B17C0" w:rsidRDefault="00C546EB" w:rsidP="00C546EB">
            <w:pPr>
              <w:jc w:val="both"/>
              <w:rPr>
                <w:rFonts w:ascii="Times New Roman" w:hAnsi="Times New Roman"/>
                <w:b/>
                <w:bCs/>
              </w:rPr>
            </w:pPr>
            <w:r w:rsidRPr="003B17C0">
              <w:rPr>
                <w:rFonts w:ascii="Times New Roman" w:hAnsi="Times New Roman"/>
                <w:b/>
                <w:bCs/>
              </w:rPr>
              <w:t>Frequency :</w:t>
            </w:r>
          </w:p>
          <w:p w14:paraId="2AA76EDD" w14:textId="77777777" w:rsidR="00C546EB" w:rsidRPr="003B17C0" w:rsidRDefault="00C546EB" w:rsidP="00C546EB">
            <w:pPr>
              <w:pStyle w:val="ListParagraph"/>
              <w:numPr>
                <w:ilvl w:val="0"/>
                <w:numId w:val="17"/>
              </w:numPr>
              <w:jc w:val="both"/>
              <w:rPr>
                <w:rFonts w:ascii="Times New Roman" w:hAnsi="Times New Roman"/>
                <w:b/>
                <w:bCs/>
              </w:rPr>
            </w:pPr>
            <w:r w:rsidRPr="003B17C0">
              <w:rPr>
                <w:rFonts w:ascii="Times New Roman" w:hAnsi="Times New Roman"/>
              </w:rPr>
              <w:t>2.4-2.4835GHz</w:t>
            </w:r>
          </w:p>
          <w:p w14:paraId="7454EBA6" w14:textId="77777777" w:rsidR="00C546EB" w:rsidRPr="003B17C0" w:rsidRDefault="00C546EB" w:rsidP="00C546EB">
            <w:pPr>
              <w:jc w:val="both"/>
              <w:rPr>
                <w:rFonts w:ascii="Times New Roman" w:hAnsi="Times New Roman"/>
                <w:b/>
                <w:bCs/>
              </w:rPr>
            </w:pPr>
            <w:r w:rsidRPr="003B17C0">
              <w:rPr>
                <w:rFonts w:ascii="Times New Roman" w:hAnsi="Times New Roman"/>
                <w:b/>
                <w:bCs/>
              </w:rPr>
              <w:t>Signal Rate:</w:t>
            </w:r>
          </w:p>
          <w:p w14:paraId="78E13790"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n: Up to 300Mbps(dynamic)</w:t>
            </w:r>
          </w:p>
          <w:p w14:paraId="731D7DAE" w14:textId="77777777" w:rsidR="00C546EB" w:rsidRPr="003B17C0" w:rsidRDefault="00C546EB" w:rsidP="00C546EB">
            <w:pPr>
              <w:pStyle w:val="ListParagraph"/>
              <w:numPr>
                <w:ilvl w:val="0"/>
                <w:numId w:val="17"/>
              </w:numPr>
              <w:jc w:val="both"/>
              <w:rPr>
                <w:rFonts w:ascii="Times New Roman" w:hAnsi="Times New Roman"/>
              </w:rPr>
            </w:pPr>
            <w:r w:rsidRPr="003B17C0">
              <w:rPr>
                <w:rFonts w:ascii="Times New Roman" w:hAnsi="Times New Roman"/>
              </w:rPr>
              <w:t>11g: Up to 54Mbps(dynamic)</w:t>
            </w:r>
          </w:p>
          <w:p w14:paraId="566B6C08" w14:textId="4D6B6B7B" w:rsidR="00C546EB" w:rsidRPr="003B17C0" w:rsidRDefault="00C546EB" w:rsidP="00C546EB">
            <w:pPr>
              <w:jc w:val="both"/>
              <w:rPr>
                <w:rFonts w:ascii="Times New Roman" w:hAnsi="Times New Roman"/>
                <w:b/>
                <w:bCs/>
              </w:rPr>
            </w:pPr>
            <w:r w:rsidRPr="003B17C0">
              <w:rPr>
                <w:rFonts w:ascii="Times New Roman" w:hAnsi="Times New Roman"/>
              </w:rPr>
              <w:t>11b: Up to 11Mbps(dynamic)</w:t>
            </w:r>
            <w:r w:rsidRPr="003B17C0">
              <w:rPr>
                <w:rFonts w:ascii="Times New Roman" w:hAnsi="Times New Roman"/>
                <w:b/>
                <w:bCs/>
              </w:rPr>
              <w:t xml:space="preserve"> </w:t>
            </w:r>
          </w:p>
        </w:tc>
      </w:tr>
    </w:tbl>
    <w:p w14:paraId="5625F9C1" w14:textId="77777777" w:rsidR="00C546EB" w:rsidRPr="003B17C0" w:rsidRDefault="00C546EB" w:rsidP="00C546EB">
      <w:pPr>
        <w:pStyle w:val="Heading3"/>
        <w:numPr>
          <w:ilvl w:val="0"/>
          <w:numId w:val="0"/>
        </w:numPr>
        <w:ind w:left="720"/>
        <w:jc w:val="both"/>
      </w:pPr>
    </w:p>
    <w:p w14:paraId="11905A5E" w14:textId="5DC496E1" w:rsidR="00D52010" w:rsidRPr="003B17C0" w:rsidRDefault="00D52010" w:rsidP="00A42F48">
      <w:pPr>
        <w:pStyle w:val="Heading3"/>
        <w:jc w:val="both"/>
      </w:pPr>
      <w:bookmarkStart w:id="129" w:name="_Toc43770755"/>
      <w:r w:rsidRPr="003B17C0">
        <w:t>Lingkungan Implementasi Perangkat Lunak</w:t>
      </w:r>
      <w:bookmarkEnd w:id="129"/>
    </w:p>
    <w:p w14:paraId="06C516E4" w14:textId="37959FDE" w:rsidR="00D52010" w:rsidRPr="003B17C0" w:rsidRDefault="00D52010" w:rsidP="00D52010">
      <w:pPr>
        <w:ind w:left="576" w:firstLine="144"/>
        <w:jc w:val="both"/>
        <w:rPr>
          <w:rFonts w:ascii="Times New Roman" w:hAnsi="Times New Roman"/>
        </w:rPr>
      </w:pPr>
      <w:r w:rsidRPr="003B17C0">
        <w:rPr>
          <w:rFonts w:ascii="Times New Roman" w:hAnsi="Times New Roman"/>
        </w:rPr>
        <w:t xml:space="preserve">Pada bagian ini dibahas mengenai perangkat lunak apa saja yang dibutuhkan untuk membangun sitem. Lingkungan implementasi perangkat lunak dari system yang akan dibangun secara lebih lengkap di jelaskan pada </w:t>
      </w:r>
      <w:r w:rsidR="003B17C0">
        <w:rPr>
          <w:rFonts w:ascii="Times New Roman" w:hAnsi="Times New Roman"/>
        </w:rPr>
        <w:t>Tabel</w:t>
      </w:r>
      <w:r w:rsidRPr="003B17C0">
        <w:rPr>
          <w:rFonts w:ascii="Times New Roman" w:hAnsi="Times New Roman"/>
        </w:rPr>
        <w:t xml:space="preserve"> 4.2 di bawah ini.</w:t>
      </w:r>
    </w:p>
    <w:p w14:paraId="34E132D4" w14:textId="77777777" w:rsidR="00C546EB" w:rsidRPr="003B17C0" w:rsidRDefault="00C546EB" w:rsidP="00D52010">
      <w:pPr>
        <w:ind w:left="576" w:firstLine="144"/>
        <w:jc w:val="both"/>
        <w:rPr>
          <w:rFonts w:ascii="Times New Roman" w:hAnsi="Times New Roman"/>
        </w:rPr>
      </w:pPr>
    </w:p>
    <w:p w14:paraId="7CAB299E" w14:textId="77777777" w:rsidR="00D52010" w:rsidRPr="003B17C0" w:rsidRDefault="00D52010" w:rsidP="00D52010">
      <w:pPr>
        <w:ind w:left="576" w:firstLine="144"/>
        <w:jc w:val="both"/>
        <w:rPr>
          <w:rFonts w:ascii="Times New Roman" w:hAnsi="Times New Roman"/>
        </w:rPr>
      </w:pPr>
    </w:p>
    <w:p w14:paraId="38072869" w14:textId="78078412" w:rsidR="00D52010" w:rsidRPr="003B17C0" w:rsidRDefault="003B17C0" w:rsidP="008A7CD8">
      <w:pPr>
        <w:pStyle w:val="Caption"/>
        <w:ind w:firstLine="576"/>
        <w:rPr>
          <w:rFonts w:ascii="Times New Roman" w:hAnsi="Times New Roman"/>
          <w:i w:val="0"/>
          <w:iCs w:val="0"/>
          <w:color w:val="auto"/>
          <w:sz w:val="22"/>
          <w:szCs w:val="22"/>
        </w:rPr>
      </w:pPr>
      <w:bookmarkStart w:id="130" w:name="_Toc43683746"/>
      <w:r>
        <w:rPr>
          <w:rFonts w:ascii="Times New Roman" w:hAnsi="Times New Roman"/>
          <w:b/>
          <w:bCs/>
          <w:i w:val="0"/>
          <w:iCs w:val="0"/>
          <w:color w:val="auto"/>
          <w:sz w:val="22"/>
          <w:szCs w:val="22"/>
        </w:rPr>
        <w:lastRenderedPageBreak/>
        <w:t>Tabel</w:t>
      </w:r>
      <w:r w:rsidR="00D52010" w:rsidRPr="003B17C0">
        <w:rPr>
          <w:rFonts w:ascii="Times New Roman" w:hAnsi="Times New Roman"/>
          <w:b/>
          <w:bCs/>
          <w:i w:val="0"/>
          <w:iCs w:val="0"/>
          <w:color w:val="auto"/>
          <w:sz w:val="22"/>
          <w:szCs w:val="22"/>
        </w:rPr>
        <w:t xml:space="preserve"> </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TYLEREF 1 \s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4</w:t>
      </w:r>
      <w:r w:rsidR="006937D6" w:rsidRPr="003B17C0">
        <w:rPr>
          <w:rFonts w:ascii="Times New Roman" w:hAnsi="Times New Roman"/>
          <w:b/>
          <w:bCs/>
          <w:i w:val="0"/>
          <w:iCs w:val="0"/>
          <w:color w:val="auto"/>
          <w:sz w:val="22"/>
          <w:szCs w:val="22"/>
        </w:rPr>
        <w:fldChar w:fldCharType="end"/>
      </w:r>
      <w:r w:rsidR="006937D6" w:rsidRPr="003B17C0">
        <w:rPr>
          <w:rFonts w:ascii="Times New Roman" w:hAnsi="Times New Roman"/>
          <w:b/>
          <w:bCs/>
          <w:i w:val="0"/>
          <w:iCs w:val="0"/>
          <w:color w:val="auto"/>
          <w:sz w:val="22"/>
          <w:szCs w:val="22"/>
        </w:rPr>
        <w:t>.</w:t>
      </w:r>
      <w:r w:rsidR="006937D6" w:rsidRPr="003B17C0">
        <w:rPr>
          <w:rFonts w:ascii="Times New Roman" w:hAnsi="Times New Roman"/>
          <w:b/>
          <w:bCs/>
          <w:i w:val="0"/>
          <w:iCs w:val="0"/>
          <w:color w:val="auto"/>
          <w:sz w:val="22"/>
          <w:szCs w:val="22"/>
        </w:rPr>
        <w:fldChar w:fldCharType="begin"/>
      </w:r>
      <w:r w:rsidR="006937D6" w:rsidRPr="003B17C0">
        <w:rPr>
          <w:rFonts w:ascii="Times New Roman" w:hAnsi="Times New Roman"/>
          <w:b/>
          <w:bCs/>
          <w:i w:val="0"/>
          <w:iCs w:val="0"/>
          <w:color w:val="auto"/>
          <w:sz w:val="22"/>
          <w:szCs w:val="22"/>
        </w:rPr>
        <w:instrText xml:space="preserve"> SEQ Table \* ARABIC \s 1 </w:instrText>
      </w:r>
      <w:r w:rsidR="006937D6" w:rsidRPr="003B17C0">
        <w:rPr>
          <w:rFonts w:ascii="Times New Roman" w:hAnsi="Times New Roman"/>
          <w:b/>
          <w:bCs/>
          <w:i w:val="0"/>
          <w:iCs w:val="0"/>
          <w:color w:val="auto"/>
          <w:sz w:val="22"/>
          <w:szCs w:val="22"/>
        </w:rPr>
        <w:fldChar w:fldCharType="separate"/>
      </w:r>
      <w:r w:rsidR="0073254E" w:rsidRPr="003B17C0">
        <w:rPr>
          <w:rFonts w:ascii="Times New Roman" w:hAnsi="Times New Roman"/>
          <w:b/>
          <w:bCs/>
          <w:i w:val="0"/>
          <w:iCs w:val="0"/>
          <w:noProof/>
          <w:color w:val="auto"/>
          <w:sz w:val="22"/>
          <w:szCs w:val="22"/>
        </w:rPr>
        <w:t>2</w:t>
      </w:r>
      <w:r w:rsidR="006937D6" w:rsidRPr="003B17C0">
        <w:rPr>
          <w:rFonts w:ascii="Times New Roman" w:hAnsi="Times New Roman"/>
          <w:b/>
          <w:bCs/>
          <w:i w:val="0"/>
          <w:iCs w:val="0"/>
          <w:color w:val="auto"/>
          <w:sz w:val="22"/>
          <w:szCs w:val="22"/>
        </w:rPr>
        <w:fldChar w:fldCharType="end"/>
      </w:r>
      <w:r w:rsidR="00D52010" w:rsidRPr="003B17C0">
        <w:rPr>
          <w:rFonts w:ascii="Times New Roman" w:hAnsi="Times New Roman"/>
          <w:i w:val="0"/>
          <w:iCs w:val="0"/>
          <w:color w:val="auto"/>
          <w:sz w:val="22"/>
          <w:szCs w:val="22"/>
        </w:rPr>
        <w:t xml:space="preserve"> </w:t>
      </w:r>
      <w:r>
        <w:rPr>
          <w:rFonts w:ascii="Times New Roman" w:hAnsi="Times New Roman"/>
          <w:i w:val="0"/>
          <w:iCs w:val="0"/>
          <w:color w:val="auto"/>
          <w:sz w:val="22"/>
          <w:szCs w:val="22"/>
        </w:rPr>
        <w:t>Tabel</w:t>
      </w:r>
      <w:r w:rsidR="00D52010" w:rsidRPr="003B17C0">
        <w:rPr>
          <w:rFonts w:ascii="Times New Roman" w:hAnsi="Times New Roman"/>
          <w:i w:val="0"/>
          <w:iCs w:val="0"/>
          <w:color w:val="auto"/>
          <w:sz w:val="22"/>
          <w:szCs w:val="22"/>
        </w:rPr>
        <w:t xml:space="preserve"> Lingkungan Implemantasi Perangkat Lunak</w:t>
      </w:r>
      <w:bookmarkEnd w:id="130"/>
    </w:p>
    <w:p w14:paraId="3E0F63AA" w14:textId="77777777" w:rsidR="00D52010" w:rsidRPr="003B17C0" w:rsidRDefault="00D52010" w:rsidP="00D52010">
      <w:pPr>
        <w:rPr>
          <w:rFonts w:ascii="Times New Roman" w:hAnsi="Times New Roman"/>
        </w:rPr>
      </w:pPr>
    </w:p>
    <w:tbl>
      <w:tblPr>
        <w:tblStyle w:val="TableGrid"/>
        <w:tblW w:w="0" w:type="auto"/>
        <w:tblInd w:w="576" w:type="dxa"/>
        <w:tblLook w:val="04A0" w:firstRow="1" w:lastRow="0" w:firstColumn="1" w:lastColumn="0" w:noHBand="0" w:noVBand="1"/>
      </w:tblPr>
      <w:tblGrid>
        <w:gridCol w:w="2254"/>
        <w:gridCol w:w="3000"/>
      </w:tblGrid>
      <w:tr w:rsidR="00D52010" w:rsidRPr="003B17C0" w14:paraId="29971F6F" w14:textId="77777777" w:rsidTr="00D52010">
        <w:tc>
          <w:tcPr>
            <w:tcW w:w="2254" w:type="dxa"/>
          </w:tcPr>
          <w:p w14:paraId="7F61439C" w14:textId="1D711694" w:rsidR="00D52010" w:rsidRPr="003B17C0" w:rsidRDefault="00D52010" w:rsidP="00D52010">
            <w:pPr>
              <w:jc w:val="both"/>
              <w:rPr>
                <w:rFonts w:ascii="Times New Roman" w:hAnsi="Times New Roman"/>
                <w:b/>
                <w:bCs/>
              </w:rPr>
            </w:pPr>
            <w:r w:rsidRPr="003B17C0">
              <w:rPr>
                <w:rFonts w:ascii="Times New Roman" w:hAnsi="Times New Roman"/>
                <w:b/>
                <w:bCs/>
              </w:rPr>
              <w:t>Perangkat Lunak</w:t>
            </w:r>
          </w:p>
        </w:tc>
        <w:tc>
          <w:tcPr>
            <w:tcW w:w="3000" w:type="dxa"/>
          </w:tcPr>
          <w:p w14:paraId="516BA49E" w14:textId="72BFC4E7" w:rsidR="00D52010" w:rsidRPr="003B17C0" w:rsidRDefault="00D52010" w:rsidP="00D52010">
            <w:pPr>
              <w:jc w:val="both"/>
              <w:rPr>
                <w:rFonts w:ascii="Times New Roman" w:hAnsi="Times New Roman"/>
                <w:b/>
                <w:bCs/>
              </w:rPr>
            </w:pPr>
            <w:r w:rsidRPr="003B17C0">
              <w:rPr>
                <w:rFonts w:ascii="Times New Roman" w:hAnsi="Times New Roman"/>
                <w:b/>
                <w:bCs/>
              </w:rPr>
              <w:t>Detail</w:t>
            </w:r>
          </w:p>
        </w:tc>
      </w:tr>
      <w:tr w:rsidR="00D52010" w:rsidRPr="003B17C0" w14:paraId="3B60F726" w14:textId="77777777" w:rsidTr="00D52010">
        <w:tc>
          <w:tcPr>
            <w:tcW w:w="2254" w:type="dxa"/>
          </w:tcPr>
          <w:p w14:paraId="259DBD97" w14:textId="11535248" w:rsidR="00D52010" w:rsidRPr="003B17C0" w:rsidRDefault="00D52010" w:rsidP="00D52010">
            <w:pPr>
              <w:jc w:val="both"/>
              <w:rPr>
                <w:rFonts w:ascii="Times New Roman" w:hAnsi="Times New Roman"/>
                <w:b/>
                <w:bCs/>
              </w:rPr>
            </w:pPr>
            <w:r w:rsidRPr="003B17C0">
              <w:rPr>
                <w:rFonts w:ascii="Times New Roman" w:hAnsi="Times New Roman"/>
                <w:b/>
                <w:bCs/>
              </w:rPr>
              <w:t>Arduino IDE</w:t>
            </w:r>
          </w:p>
        </w:tc>
        <w:tc>
          <w:tcPr>
            <w:tcW w:w="3000" w:type="dxa"/>
          </w:tcPr>
          <w:p w14:paraId="2F7F22A6" w14:textId="3E415A0D" w:rsidR="00D52010" w:rsidRPr="003B17C0" w:rsidRDefault="006176D1" w:rsidP="00D52010">
            <w:pPr>
              <w:jc w:val="both"/>
              <w:rPr>
                <w:rFonts w:ascii="Times New Roman" w:hAnsi="Times New Roman"/>
              </w:rPr>
            </w:pPr>
            <w:r w:rsidRPr="003B17C0">
              <w:rPr>
                <w:rFonts w:ascii="Times New Roman" w:hAnsi="Times New Roman"/>
              </w:rPr>
              <w:t>Arduino IDE adalah s</w:t>
            </w:r>
            <w:r w:rsidR="00D52010" w:rsidRPr="003B17C0">
              <w:rPr>
                <w:rFonts w:ascii="Times New Roman" w:hAnsi="Times New Roman"/>
              </w:rPr>
              <w:t>ebuah IDE yang di gunakan untuk melakukan kompilasi terhadapa kode program Bahasa C untuk mikrokontroler Arduino serta digunakan juga untuk mengupload program ke dalam Arduino.</w:t>
            </w:r>
            <w:r w:rsidR="00B34160" w:rsidRPr="003B17C0">
              <w:rPr>
                <w:rFonts w:ascii="Times New Roman" w:hAnsi="Times New Roman"/>
              </w:rPr>
              <w:t xml:space="preserve"> Pada Arduino IDE juga bias melihat serial monitoring yang berfungsi untuk melihat hasil dari program yang berjalan pada arduino</w:t>
            </w:r>
          </w:p>
        </w:tc>
      </w:tr>
      <w:tr w:rsidR="006176D1" w:rsidRPr="003B17C0" w14:paraId="7E97C962" w14:textId="77777777" w:rsidTr="00D52010">
        <w:tc>
          <w:tcPr>
            <w:tcW w:w="2254" w:type="dxa"/>
          </w:tcPr>
          <w:p w14:paraId="735D909E" w14:textId="15527937" w:rsidR="00D623FA" w:rsidRPr="003B17C0" w:rsidRDefault="00D623FA" w:rsidP="00D52010">
            <w:pPr>
              <w:jc w:val="both"/>
              <w:rPr>
                <w:rFonts w:ascii="Times New Roman" w:hAnsi="Times New Roman"/>
                <w:b/>
                <w:bCs/>
              </w:rPr>
            </w:pPr>
            <w:r w:rsidRPr="003B17C0">
              <w:rPr>
                <w:rFonts w:ascii="Times New Roman" w:hAnsi="Times New Roman"/>
                <w:b/>
                <w:bCs/>
              </w:rPr>
              <w:t xml:space="preserve">Spyder </w:t>
            </w:r>
          </w:p>
          <w:p w14:paraId="22B637C7" w14:textId="77777777" w:rsidR="006176D1" w:rsidRPr="003B17C0" w:rsidRDefault="006176D1" w:rsidP="00D623FA">
            <w:pPr>
              <w:rPr>
                <w:rFonts w:ascii="Times New Roman" w:hAnsi="Times New Roman"/>
              </w:rPr>
            </w:pPr>
          </w:p>
        </w:tc>
        <w:tc>
          <w:tcPr>
            <w:tcW w:w="3000" w:type="dxa"/>
          </w:tcPr>
          <w:p w14:paraId="6781EE17" w14:textId="51205D1D" w:rsidR="006176D1" w:rsidRPr="003B17C0" w:rsidRDefault="00B303ED" w:rsidP="00D52010">
            <w:pPr>
              <w:jc w:val="both"/>
              <w:rPr>
                <w:rFonts w:ascii="Times New Roman" w:hAnsi="Times New Roman"/>
                <w:highlight w:val="yellow"/>
              </w:rPr>
            </w:pPr>
            <w:r w:rsidRPr="003B17C0">
              <w:rPr>
                <w:rFonts w:ascii="Times New Roman" w:hAnsi="Times New Roman"/>
              </w:rPr>
              <w:t xml:space="preserve">Spyder adalah adalah </w:t>
            </w:r>
            <w:r w:rsidRPr="003B17C0">
              <w:rPr>
                <w:rFonts w:ascii="Times New Roman" w:hAnsi="Times New Roman"/>
                <w:i/>
              </w:rPr>
              <w:t>Integrated Development Enviroment</w:t>
            </w:r>
            <w:r w:rsidRPr="003B17C0">
              <w:rPr>
                <w:rFonts w:ascii="Times New Roman" w:hAnsi="Times New Roman"/>
              </w:rPr>
              <w:t xml:space="preserve"> (IDE) </w:t>
            </w:r>
            <w:r w:rsidRPr="003B17C0">
              <w:rPr>
                <w:rFonts w:ascii="Times New Roman" w:hAnsi="Times New Roman"/>
                <w:i/>
              </w:rPr>
              <w:t xml:space="preserve">open source cross-platform </w:t>
            </w:r>
            <w:r w:rsidRPr="003B17C0">
              <w:rPr>
                <w:rFonts w:ascii="Times New Roman" w:hAnsi="Times New Roman"/>
              </w:rPr>
              <w:t xml:space="preserve">untuk bahasa pemrograman Python. Spyder terintegrasi dengan berbagai paket terkemuka untuk Python seperti NumPy, SciPy, Matplotlib, pandas, IPython, SymPy, dan Cython dan berbagai perangkat lunak </w:t>
            </w:r>
            <w:r w:rsidRPr="003B17C0">
              <w:rPr>
                <w:rFonts w:ascii="Times New Roman" w:hAnsi="Times New Roman"/>
                <w:i/>
              </w:rPr>
              <w:t>open source</w:t>
            </w:r>
            <w:r w:rsidRPr="003B17C0">
              <w:rPr>
                <w:rFonts w:ascii="Times New Roman" w:hAnsi="Times New Roman"/>
              </w:rPr>
              <w:t xml:space="preserve"> lainnya.</w:t>
            </w:r>
          </w:p>
        </w:tc>
      </w:tr>
    </w:tbl>
    <w:p w14:paraId="34328B12" w14:textId="5085F338" w:rsidR="00973B73" w:rsidRPr="003B17C0" w:rsidRDefault="00973B73" w:rsidP="00973B73">
      <w:pPr>
        <w:pStyle w:val="Heading2"/>
        <w:spacing w:before="240"/>
        <w:jc w:val="both"/>
        <w:rPr>
          <w:i/>
          <w:iCs w:val="0"/>
          <w:szCs w:val="22"/>
        </w:rPr>
      </w:pPr>
      <w:bookmarkStart w:id="131" w:name="_Toc43770756"/>
      <w:r w:rsidRPr="003B17C0">
        <w:rPr>
          <w:szCs w:val="22"/>
        </w:rPr>
        <w:t xml:space="preserve">Implementasi </w:t>
      </w:r>
      <w:r w:rsidR="00280119" w:rsidRPr="00280119">
        <w:rPr>
          <w:i/>
          <w:iCs w:val="0"/>
          <w:szCs w:val="22"/>
        </w:rPr>
        <w:t>kalman filter</w:t>
      </w:r>
      <w:bookmarkEnd w:id="131"/>
    </w:p>
    <w:p w14:paraId="120DFC2C" w14:textId="26AB501C" w:rsidR="00973B73" w:rsidRPr="003B17C0" w:rsidRDefault="00973B73" w:rsidP="00973B73">
      <w:pPr>
        <w:ind w:firstLine="576"/>
        <w:jc w:val="both"/>
        <w:rPr>
          <w:rFonts w:ascii="Times New Roman" w:hAnsi="Times New Roman"/>
        </w:rPr>
      </w:pPr>
      <w:r w:rsidRPr="003B17C0">
        <w:rPr>
          <w:rFonts w:ascii="Times New Roman" w:hAnsi="Times New Roman"/>
        </w:rPr>
        <w:t xml:space="preserve">Pada bagian ini dijelaskan implementasi dari </w:t>
      </w:r>
      <w:r w:rsidR="00280119" w:rsidRPr="00280119">
        <w:rPr>
          <w:rFonts w:ascii="Times New Roman" w:hAnsi="Times New Roman"/>
          <w:i/>
        </w:rPr>
        <w:t>kalman filter</w:t>
      </w:r>
      <w:r w:rsidRPr="003B17C0">
        <w:rPr>
          <w:rFonts w:ascii="Times New Roman" w:hAnsi="Times New Roman"/>
        </w:rPr>
        <w:t xml:space="preserve"> yang dibagi menjadi 3 bagian yaitu inisilaisasi, fungsi predict dan fungsi update.</w:t>
      </w:r>
    </w:p>
    <w:p w14:paraId="3D8FD42A" w14:textId="77777777" w:rsidR="00973B73" w:rsidRPr="003B17C0" w:rsidRDefault="00973B73" w:rsidP="00973B73">
      <w:pPr>
        <w:rPr>
          <w:rFonts w:ascii="Times New Roman" w:hAnsi="Times New Roman"/>
        </w:rPr>
      </w:pPr>
      <w:r w:rsidRPr="003B17C0">
        <w:rPr>
          <w:rFonts w:ascii="Times New Roman" w:hAnsi="Times New Roman"/>
          <w:noProof/>
          <w:lang w:val="id-ID" w:eastAsia="ja-JP"/>
        </w:rPr>
        <w:lastRenderedPageBreak/>
        <w:drawing>
          <wp:inline distT="0" distB="0" distL="0" distR="0" wp14:anchorId="4483A02E" wp14:editId="08A4EAC4">
            <wp:extent cx="3708400" cy="2009845"/>
            <wp:effectExtent l="0" t="0" r="6350" b="9525"/>
            <wp:docPr id="2" name="Picture 2" descr="Kalman Fi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alman Filte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08400" cy="2009845"/>
                    </a:xfrm>
                    <a:prstGeom prst="rect">
                      <a:avLst/>
                    </a:prstGeom>
                    <a:noFill/>
                    <a:ln>
                      <a:noFill/>
                    </a:ln>
                  </pic:spPr>
                </pic:pic>
              </a:graphicData>
            </a:graphic>
          </wp:inline>
        </w:drawing>
      </w:r>
    </w:p>
    <w:p w14:paraId="78C6A354" w14:textId="48F5DD4E" w:rsidR="00973B73" w:rsidRPr="002C1C1F" w:rsidRDefault="00973B73" w:rsidP="002C1C1F">
      <w:pPr>
        <w:pStyle w:val="Caption"/>
        <w:rPr>
          <w:rFonts w:ascii="Times New Roman" w:hAnsi="Times New Roman"/>
          <w:i w:val="0"/>
          <w:iCs w:val="0"/>
          <w:color w:val="auto"/>
          <w:sz w:val="22"/>
          <w:szCs w:val="22"/>
        </w:rPr>
      </w:pPr>
      <w:bookmarkStart w:id="132" w:name="_Toc43770574"/>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1</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 xml:space="preserve"> </w:t>
      </w:r>
      <w:r w:rsidRPr="003B17C0">
        <w:rPr>
          <w:rFonts w:ascii="Times New Roman" w:hAnsi="Times New Roman"/>
          <w:iCs w:val="0"/>
          <w:color w:val="auto"/>
          <w:sz w:val="22"/>
          <w:szCs w:val="22"/>
        </w:rPr>
        <w:t xml:space="preserve">Flow </w:t>
      </w:r>
      <w:r w:rsidR="00280119" w:rsidRPr="00280119">
        <w:rPr>
          <w:rFonts w:ascii="Times New Roman" w:hAnsi="Times New Roman"/>
          <w:iCs w:val="0"/>
          <w:color w:val="auto"/>
          <w:sz w:val="22"/>
          <w:szCs w:val="22"/>
        </w:rPr>
        <w:t>kalman filter</w:t>
      </w:r>
      <w:r w:rsidRPr="003B17C0">
        <w:rPr>
          <w:rFonts w:ascii="Times New Roman" w:hAnsi="Times New Roman"/>
          <w:iCs w:val="0"/>
          <w:color w:val="auto"/>
          <w:sz w:val="22"/>
          <w:szCs w:val="22"/>
        </w:rPr>
        <w:t xml:space="preserve"> </w:t>
      </w:r>
      <w:r w:rsidRPr="003B17C0">
        <w:rPr>
          <w:rFonts w:ascii="Times New Roman" w:hAnsi="Times New Roman"/>
          <w:i w:val="0"/>
          <w:iCs w:val="0"/>
          <w:color w:val="auto"/>
          <w:sz w:val="22"/>
          <w:szCs w:val="22"/>
        </w:rPr>
        <w:t>[10].</w:t>
      </w:r>
      <w:bookmarkEnd w:id="132"/>
    </w:p>
    <w:p w14:paraId="7774D7FB" w14:textId="77777777" w:rsidR="00973B73" w:rsidRPr="003B17C0" w:rsidRDefault="00973B73" w:rsidP="00973B73">
      <w:pPr>
        <w:ind w:firstLine="576"/>
        <w:jc w:val="both"/>
        <w:rPr>
          <w:rFonts w:ascii="Times New Roman" w:hAnsi="Times New Roman"/>
        </w:rPr>
      </w:pPr>
    </w:p>
    <w:p w14:paraId="588EABCC" w14:textId="77777777" w:rsidR="00973B73" w:rsidRPr="003B17C0" w:rsidRDefault="00973B73" w:rsidP="00973B73">
      <w:pPr>
        <w:pStyle w:val="Heading3"/>
        <w:ind w:left="567" w:hanging="567"/>
        <w:jc w:val="both"/>
        <w:rPr>
          <w:szCs w:val="22"/>
        </w:rPr>
      </w:pPr>
      <w:bookmarkStart w:id="133" w:name="_Toc43770757"/>
      <w:r w:rsidRPr="003B17C0">
        <w:rPr>
          <w:szCs w:val="22"/>
        </w:rPr>
        <w:t>Inisialisasi</w:t>
      </w:r>
      <w:bookmarkEnd w:id="133"/>
    </w:p>
    <w:p w14:paraId="7461956F" w14:textId="51AA1D5B" w:rsidR="00973B73" w:rsidRPr="003B17C0" w:rsidRDefault="00973B73" w:rsidP="00973B73">
      <w:pPr>
        <w:ind w:firstLine="567"/>
        <w:jc w:val="both"/>
        <w:rPr>
          <w:rFonts w:ascii="Times New Roman" w:hAnsi="Times New Roman"/>
        </w:rPr>
      </w:pPr>
      <w:r>
        <w:rPr>
          <w:rFonts w:ascii="Times New Roman" w:hAnsi="Times New Roman"/>
        </w:rPr>
        <w:t xml:space="preserve">Pertama tama diinisialisasi nilai estimasi </w:t>
      </w:r>
      <w:r w:rsidRPr="00973B73">
        <w:rPr>
          <w:rFonts w:ascii="Times New Roman" w:hAnsi="Times New Roman"/>
          <w:i/>
        </w:rPr>
        <w:t>noise</w:t>
      </w:r>
      <w:r>
        <w:rPr>
          <w:rFonts w:ascii="Times New Roman" w:hAnsi="Times New Roman"/>
        </w:rPr>
        <w:t xml:space="preserve"> untuk sistem (</w:t>
      </w:r>
      <w:r w:rsidRPr="00973B73">
        <w:rPr>
          <w:rFonts w:ascii="Times New Roman" w:hAnsi="Times New Roman"/>
          <w:i/>
        </w:rPr>
        <w:t>R</w:t>
      </w:r>
      <w:r>
        <w:rPr>
          <w:rFonts w:ascii="Times New Roman" w:hAnsi="Times New Roman"/>
        </w:rPr>
        <w:t>) dan pengukuran (</w:t>
      </w:r>
      <w:r w:rsidRPr="00973B73">
        <w:rPr>
          <w:rFonts w:ascii="Times New Roman" w:hAnsi="Times New Roman"/>
          <w:i/>
        </w:rPr>
        <w:t>Q</w:t>
      </w:r>
      <w:r>
        <w:rPr>
          <w:rFonts w:ascii="Times New Roman" w:hAnsi="Times New Roman"/>
        </w:rPr>
        <w:t xml:space="preserve">), </w:t>
      </w:r>
      <w:r w:rsidR="00011A76">
        <w:rPr>
          <w:rFonts w:ascii="Times New Roman" w:hAnsi="Times New Roman"/>
        </w:rPr>
        <w:t>juga diinisialisasi nilai keyakinan (</w:t>
      </w:r>
      <w:r w:rsidR="00011A76">
        <w:rPr>
          <w:rFonts w:ascii="Times New Roman" w:hAnsi="Times New Roman"/>
          <w:i/>
        </w:rPr>
        <w:t>cov</w:t>
      </w:r>
      <w:r w:rsidR="00011A76">
        <w:rPr>
          <w:rFonts w:ascii="Times New Roman" w:hAnsi="Times New Roman"/>
        </w:rPr>
        <w:t>) dan posisi saat ini (</w:t>
      </w:r>
      <w:r w:rsidR="00011A76">
        <w:rPr>
          <w:rFonts w:ascii="Times New Roman" w:hAnsi="Times New Roman"/>
          <w:i/>
        </w:rPr>
        <w:t>x</w:t>
      </w:r>
      <w:r w:rsidR="00011A76">
        <w:rPr>
          <w:rFonts w:ascii="Times New Roman" w:hAnsi="Times New Roman"/>
        </w:rPr>
        <w:t>).</w:t>
      </w:r>
    </w:p>
    <w:p w14:paraId="5EAECBD8" w14:textId="77777777" w:rsidR="00973B73" w:rsidRPr="003B17C0" w:rsidRDefault="00973B73" w:rsidP="00973B73">
      <w:pPr>
        <w:jc w:val="both"/>
        <w:rPr>
          <w:rFonts w:ascii="Times New Roman" w:hAnsi="Times New Roman"/>
        </w:rPr>
      </w:pPr>
    </w:p>
    <w:tbl>
      <w:tblPr>
        <w:tblStyle w:val="TableGrid"/>
        <w:tblW w:w="0" w:type="auto"/>
        <w:tblLook w:val="04A0" w:firstRow="1" w:lastRow="0" w:firstColumn="1" w:lastColumn="0" w:noHBand="0" w:noVBand="1"/>
      </w:tblPr>
      <w:tblGrid>
        <w:gridCol w:w="5830"/>
      </w:tblGrid>
      <w:tr w:rsidR="00973B73" w:rsidRPr="003B17C0" w14:paraId="6E7C049A" w14:textId="77777777" w:rsidTr="00261319">
        <w:tc>
          <w:tcPr>
            <w:tcW w:w="5830" w:type="dxa"/>
          </w:tcPr>
          <w:p w14:paraId="506082E5" w14:textId="4337E0C8" w:rsidR="00973B73" w:rsidRPr="00011A76" w:rsidRDefault="00973B73" w:rsidP="00011A76">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973B73">
              <w:rPr>
                <w:rFonts w:ascii="Times New Roman" w:hAnsi="Times New Roman"/>
              </w:rPr>
              <w:t>class Kalm</w:t>
            </w:r>
            <w:r w:rsidR="00011A76">
              <w:rPr>
                <w:rFonts w:ascii="Times New Roman" w:hAnsi="Times New Roman"/>
              </w:rPr>
              <w:t xml:space="preserve">anFilter </w:t>
            </w:r>
          </w:p>
          <w:p w14:paraId="218A633C" w14:textId="2E8FE96C" w:rsidR="00973B73" w:rsidRPr="00973B73" w:rsidRDefault="00973B73" w:rsidP="00973B73">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973B73">
              <w:rPr>
                <w:rFonts w:ascii="Times New Roman" w:hAnsi="Times New Roman"/>
              </w:rPr>
              <w:t xml:space="preserve">    Kal</w:t>
            </w:r>
            <w:r w:rsidR="00011A76">
              <w:rPr>
                <w:rFonts w:ascii="Times New Roman" w:hAnsi="Times New Roman"/>
              </w:rPr>
              <w:t xml:space="preserve">manFilter(R, Q) </w:t>
            </w:r>
          </w:p>
          <w:p w14:paraId="550DB8AE" w14:textId="08FFCE2B" w:rsidR="00973B73" w:rsidRPr="00973B73" w:rsidRDefault="00973B73" w:rsidP="00973B73">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973B73">
              <w:rPr>
                <w:rFonts w:ascii="Times New Roman" w:hAnsi="Times New Roman"/>
              </w:rPr>
              <w:t xml:space="preserve">        this.R = R; </w:t>
            </w:r>
          </w:p>
          <w:p w14:paraId="0A72DAC8" w14:textId="734F8575" w:rsidR="00973B73" w:rsidRPr="00011A76" w:rsidRDefault="00973B73" w:rsidP="00011A76">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011A76">
              <w:rPr>
                <w:rFonts w:ascii="Times New Roman" w:hAnsi="Times New Roman"/>
              </w:rPr>
              <w:t xml:space="preserve">        this.Q = Q; </w:t>
            </w:r>
          </w:p>
          <w:p w14:paraId="733FEFE3" w14:textId="77777777" w:rsidR="00973B73" w:rsidRPr="00973B73" w:rsidRDefault="00973B73" w:rsidP="00973B73">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p>
          <w:p w14:paraId="76E2D15F" w14:textId="77777777" w:rsidR="00973B73" w:rsidRPr="00973B73" w:rsidRDefault="00973B73" w:rsidP="00973B73">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973B73">
              <w:rPr>
                <w:rFonts w:ascii="Times New Roman" w:hAnsi="Times New Roman"/>
              </w:rPr>
              <w:t xml:space="preserve">        this.cov = -1;</w:t>
            </w:r>
          </w:p>
          <w:p w14:paraId="317EF4A4" w14:textId="4CBFCD91" w:rsidR="00973B73" w:rsidRPr="003B17C0" w:rsidRDefault="00973B73" w:rsidP="00011A76">
            <w:pPr>
              <w:numPr>
                <w:ilvl w:val="0"/>
                <w:numId w:val="29"/>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973B73">
              <w:rPr>
                <w:rFonts w:ascii="Times New Roman" w:hAnsi="Times New Roman"/>
              </w:rPr>
              <w:t xml:space="preserve">        this.x = -1;    </w:t>
            </w:r>
          </w:p>
        </w:tc>
      </w:tr>
    </w:tbl>
    <w:p w14:paraId="26C97DA9" w14:textId="048EE028" w:rsidR="00973B73" w:rsidRPr="003B17C0" w:rsidRDefault="00973B73" w:rsidP="00973B73">
      <w:pPr>
        <w:pStyle w:val="Caption"/>
        <w:rPr>
          <w:rFonts w:ascii="Times New Roman" w:hAnsi="Times New Roman"/>
          <w:i w:val="0"/>
          <w:iCs w:val="0"/>
          <w:color w:val="auto"/>
          <w:sz w:val="22"/>
          <w:szCs w:val="22"/>
        </w:rPr>
      </w:pPr>
      <w:r w:rsidRPr="003B17C0">
        <w:rPr>
          <w:rFonts w:ascii="Times New Roman" w:hAnsi="Times New Roman"/>
        </w:rPr>
        <w:tab/>
      </w:r>
      <w:bookmarkStart w:id="134" w:name="_Toc43683753"/>
      <w:r w:rsidRPr="003B17C0">
        <w:rPr>
          <w:rFonts w:ascii="Times New Roman" w:hAnsi="Times New Roman"/>
          <w:b/>
          <w:bCs/>
          <w:i w:val="0"/>
          <w:iCs w:val="0"/>
          <w:color w:val="auto"/>
          <w:sz w:val="22"/>
          <w:szCs w:val="22"/>
        </w:rPr>
        <w:t xml:space="preserve">Kode Sumbe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Inisialisasi </w:t>
      </w:r>
      <w:r w:rsidR="00280119" w:rsidRPr="00280119">
        <w:rPr>
          <w:rFonts w:ascii="Times New Roman" w:hAnsi="Times New Roman"/>
          <w:iCs w:val="0"/>
          <w:color w:val="auto"/>
          <w:sz w:val="22"/>
          <w:szCs w:val="22"/>
        </w:rPr>
        <w:t>kalman filter</w:t>
      </w:r>
      <w:bookmarkEnd w:id="134"/>
    </w:p>
    <w:p w14:paraId="1AE67DA9" w14:textId="77777777" w:rsidR="00973B73" w:rsidRPr="003B17C0" w:rsidRDefault="00973B73" w:rsidP="00973B73">
      <w:pPr>
        <w:jc w:val="both"/>
        <w:rPr>
          <w:rFonts w:ascii="Times New Roman" w:hAnsi="Times New Roman"/>
        </w:rPr>
      </w:pPr>
      <w:r w:rsidRPr="003B17C0">
        <w:rPr>
          <w:rFonts w:ascii="Times New Roman" w:hAnsi="Times New Roman"/>
        </w:rPr>
        <w:tab/>
      </w:r>
    </w:p>
    <w:p w14:paraId="6BBA4843" w14:textId="77777777" w:rsidR="00973B73" w:rsidRPr="003B17C0" w:rsidRDefault="00973B73" w:rsidP="00973B73">
      <w:pPr>
        <w:pStyle w:val="Heading3"/>
        <w:ind w:left="567" w:hanging="567"/>
        <w:jc w:val="both"/>
        <w:rPr>
          <w:szCs w:val="22"/>
        </w:rPr>
      </w:pPr>
      <w:bookmarkStart w:id="135" w:name="_Toc43770758"/>
      <w:r w:rsidRPr="003B17C0">
        <w:rPr>
          <w:szCs w:val="22"/>
        </w:rPr>
        <w:t xml:space="preserve">Fungsi </w:t>
      </w:r>
      <w:r w:rsidRPr="003B17C0">
        <w:rPr>
          <w:i/>
          <w:szCs w:val="22"/>
        </w:rPr>
        <w:t>predict</w:t>
      </w:r>
      <w:bookmarkEnd w:id="135"/>
    </w:p>
    <w:p w14:paraId="647328A6" w14:textId="10FDDC8C" w:rsidR="00973B73" w:rsidRPr="003B17C0" w:rsidRDefault="00973B73" w:rsidP="00973B73">
      <w:pPr>
        <w:ind w:firstLine="567"/>
        <w:jc w:val="both"/>
        <w:rPr>
          <w:rFonts w:ascii="Times New Roman" w:eastAsia="Times New Roman" w:hAnsi="Times New Roman"/>
          <w:bCs/>
          <w:i/>
        </w:rPr>
      </w:pPr>
      <w:r w:rsidRPr="003B17C0">
        <w:rPr>
          <w:rFonts w:ascii="Times New Roman" w:eastAsia="Times New Roman" w:hAnsi="Times New Roman"/>
          <w:bCs/>
        </w:rPr>
        <w:t xml:space="preserve">Fungsi </w:t>
      </w:r>
      <w:r w:rsidRPr="003B17C0">
        <w:rPr>
          <w:rFonts w:ascii="Times New Roman" w:eastAsia="Times New Roman" w:hAnsi="Times New Roman"/>
          <w:bCs/>
          <w:i/>
        </w:rPr>
        <w:t xml:space="preserve">predict </w:t>
      </w:r>
      <w:r w:rsidR="001F21CB">
        <w:rPr>
          <w:rFonts w:ascii="Times New Roman" w:eastAsia="Times New Roman" w:hAnsi="Times New Roman"/>
          <w:bCs/>
        </w:rPr>
        <w:t xml:space="preserve">membuat prediksi pengukuran untuk state saat ini. Seperti yang telah dijelaskan pada bab IV fungsi predict ini secara langsung menggunakan prediksi dari state sebelumnya karena variabel kontrol pada </w:t>
      </w:r>
      <w:r w:rsidR="00280119" w:rsidRPr="00280119">
        <w:rPr>
          <w:rFonts w:ascii="Times New Roman" w:eastAsia="Times New Roman" w:hAnsi="Times New Roman"/>
          <w:bCs/>
          <w:i/>
        </w:rPr>
        <w:t>kalman filter</w:t>
      </w:r>
      <w:r w:rsidR="001F21CB">
        <w:rPr>
          <w:rFonts w:ascii="Times New Roman" w:eastAsia="Times New Roman" w:hAnsi="Times New Roman"/>
          <w:bCs/>
        </w:rPr>
        <w:t xml:space="preserve"> untuk RSSI ini tidak dianggap.</w:t>
      </w:r>
    </w:p>
    <w:p w14:paraId="30EB6151" w14:textId="77777777" w:rsidR="00973B73" w:rsidRPr="003B17C0" w:rsidRDefault="00973B73" w:rsidP="00973B73">
      <w:pPr>
        <w:jc w:val="both"/>
        <w:rPr>
          <w:rFonts w:ascii="Times New Roman" w:hAnsi="Times New Roman"/>
        </w:rPr>
      </w:pPr>
    </w:p>
    <w:tbl>
      <w:tblPr>
        <w:tblStyle w:val="TableGrid"/>
        <w:tblW w:w="0" w:type="auto"/>
        <w:tblLook w:val="04A0" w:firstRow="1" w:lastRow="0" w:firstColumn="1" w:lastColumn="0" w:noHBand="0" w:noVBand="1"/>
      </w:tblPr>
      <w:tblGrid>
        <w:gridCol w:w="5830"/>
      </w:tblGrid>
      <w:tr w:rsidR="00973B73" w:rsidRPr="003B17C0" w14:paraId="1AE8C789" w14:textId="77777777" w:rsidTr="00261319">
        <w:tc>
          <w:tcPr>
            <w:tcW w:w="5830" w:type="dxa"/>
          </w:tcPr>
          <w:p w14:paraId="3A340EC0" w14:textId="277ECD0B" w:rsidR="001F21CB" w:rsidRPr="001F21CB" w:rsidRDefault="00011A76" w:rsidP="001F21CB">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Pr>
                <w:rFonts w:ascii="Times New Roman" w:hAnsi="Times New Roman"/>
              </w:rPr>
              <w:t xml:space="preserve">predict() </w:t>
            </w:r>
          </w:p>
          <w:p w14:paraId="1438A74A" w14:textId="5183CE8F" w:rsidR="001F21CB" w:rsidRPr="00011A76" w:rsidRDefault="001F21CB" w:rsidP="00011A76">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return this.x ;</w:t>
            </w:r>
          </w:p>
          <w:p w14:paraId="6AB7B4DC" w14:textId="77777777" w:rsidR="001F21CB" w:rsidRDefault="001F21CB" w:rsidP="001F21CB">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p>
          <w:p w14:paraId="22BF5D6F" w14:textId="62CC4F06" w:rsidR="001F21CB" w:rsidRDefault="00011A76" w:rsidP="001F21CB">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Pr>
                <w:rFonts w:ascii="Times New Roman" w:hAnsi="Times New Roman"/>
              </w:rPr>
              <w:t xml:space="preserve">uncertainty() </w:t>
            </w:r>
          </w:p>
          <w:p w14:paraId="2717F407" w14:textId="77777777" w:rsidR="001F21CB" w:rsidRDefault="001F21CB" w:rsidP="001F21CB">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return this.cov + this.R;</w:t>
            </w:r>
          </w:p>
          <w:p w14:paraId="2410285A" w14:textId="5300763D" w:rsidR="001F21CB" w:rsidRPr="001F21CB" w:rsidRDefault="001F21CB" w:rsidP="001F21CB">
            <w:pPr>
              <w:numPr>
                <w:ilvl w:val="0"/>
                <w:numId w:val="30"/>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w:t>
            </w:r>
          </w:p>
        </w:tc>
      </w:tr>
    </w:tbl>
    <w:p w14:paraId="6F3B8724" w14:textId="5B1E9B7A" w:rsidR="00973B73" w:rsidRPr="003B17C0" w:rsidRDefault="00973B73" w:rsidP="00973B73">
      <w:pPr>
        <w:rPr>
          <w:rFonts w:ascii="Times New Roman" w:hAnsi="Times New Roman"/>
        </w:rPr>
      </w:pPr>
      <w:bookmarkStart w:id="136" w:name="_Toc43683754"/>
      <w:r w:rsidRPr="003B17C0">
        <w:rPr>
          <w:rFonts w:ascii="Times New Roman" w:hAnsi="Times New Roman"/>
          <w:b/>
          <w:bCs/>
          <w:iCs/>
        </w:rPr>
        <w:t xml:space="preserve">Kode Sumber </w:t>
      </w:r>
      <w:r w:rsidRPr="003B17C0">
        <w:rPr>
          <w:rFonts w:ascii="Times New Roman" w:hAnsi="Times New Roman"/>
          <w:b/>
          <w:bCs/>
          <w:iCs/>
        </w:rPr>
        <w:fldChar w:fldCharType="begin"/>
      </w:r>
      <w:r w:rsidRPr="003B17C0">
        <w:rPr>
          <w:rFonts w:ascii="Times New Roman" w:hAnsi="Times New Roman"/>
          <w:b/>
          <w:bCs/>
          <w:iCs/>
        </w:rPr>
        <w:instrText xml:space="preserve"> STYLEREF 1 \s </w:instrText>
      </w:r>
      <w:r w:rsidRPr="003B17C0">
        <w:rPr>
          <w:rFonts w:ascii="Times New Roman" w:hAnsi="Times New Roman"/>
          <w:b/>
          <w:bCs/>
          <w:iCs/>
        </w:rPr>
        <w:fldChar w:fldCharType="separate"/>
      </w:r>
      <w:r w:rsidRPr="003B17C0">
        <w:rPr>
          <w:rFonts w:ascii="Times New Roman" w:hAnsi="Times New Roman"/>
          <w:b/>
          <w:bCs/>
          <w:iCs/>
          <w:noProof/>
        </w:rPr>
        <w:t>4</w:t>
      </w:r>
      <w:r w:rsidRPr="003B17C0">
        <w:rPr>
          <w:rFonts w:ascii="Times New Roman" w:hAnsi="Times New Roman"/>
          <w:b/>
          <w:bCs/>
          <w:iCs/>
        </w:rPr>
        <w:fldChar w:fldCharType="end"/>
      </w:r>
      <w:r w:rsidRPr="003B17C0">
        <w:rPr>
          <w:rFonts w:ascii="Times New Roman" w:hAnsi="Times New Roman"/>
          <w:b/>
          <w:bCs/>
          <w:iCs/>
        </w:rPr>
        <w:t>.</w:t>
      </w:r>
      <w:r w:rsidRPr="003B17C0">
        <w:rPr>
          <w:rFonts w:ascii="Times New Roman" w:hAnsi="Times New Roman"/>
          <w:b/>
          <w:bCs/>
          <w:iCs/>
        </w:rPr>
        <w:fldChar w:fldCharType="begin"/>
      </w:r>
      <w:r w:rsidRPr="003B17C0">
        <w:rPr>
          <w:rFonts w:ascii="Times New Roman" w:hAnsi="Times New Roman"/>
          <w:b/>
          <w:bCs/>
          <w:iCs/>
        </w:rPr>
        <w:instrText xml:space="preserve"> SEQ Kode_Sumber \* ARABIC \s 1 </w:instrText>
      </w:r>
      <w:r w:rsidRPr="003B17C0">
        <w:rPr>
          <w:rFonts w:ascii="Times New Roman" w:hAnsi="Times New Roman"/>
          <w:b/>
          <w:bCs/>
          <w:iCs/>
        </w:rPr>
        <w:fldChar w:fldCharType="separate"/>
      </w:r>
      <w:r w:rsidRPr="003B17C0">
        <w:rPr>
          <w:rFonts w:ascii="Times New Roman" w:hAnsi="Times New Roman"/>
          <w:b/>
          <w:bCs/>
          <w:iCs/>
          <w:noProof/>
        </w:rPr>
        <w:t>6</w:t>
      </w:r>
      <w:r w:rsidRPr="003B17C0">
        <w:rPr>
          <w:rFonts w:ascii="Times New Roman" w:hAnsi="Times New Roman"/>
          <w:b/>
          <w:bCs/>
          <w:iCs/>
        </w:rPr>
        <w:fldChar w:fldCharType="end"/>
      </w:r>
      <w:r w:rsidRPr="003B17C0">
        <w:rPr>
          <w:rFonts w:ascii="Times New Roman" w:hAnsi="Times New Roman"/>
          <w:iCs/>
        </w:rPr>
        <w:t xml:space="preserve"> Fungsi </w:t>
      </w:r>
      <w:r w:rsidRPr="003B17C0">
        <w:rPr>
          <w:rFonts w:ascii="Times New Roman" w:hAnsi="Times New Roman"/>
          <w:i/>
          <w:iCs/>
        </w:rPr>
        <w:t xml:space="preserve">predict </w:t>
      </w:r>
      <w:r w:rsidR="00280119" w:rsidRPr="00280119">
        <w:rPr>
          <w:rFonts w:ascii="Times New Roman" w:hAnsi="Times New Roman"/>
          <w:i/>
          <w:iCs/>
        </w:rPr>
        <w:t>kalman filter</w:t>
      </w:r>
      <w:bookmarkEnd w:id="136"/>
    </w:p>
    <w:p w14:paraId="59BC6F01" w14:textId="77777777" w:rsidR="00973B73" w:rsidRPr="003B17C0" w:rsidRDefault="00973B73" w:rsidP="00973B73">
      <w:pPr>
        <w:ind w:firstLine="720"/>
        <w:jc w:val="left"/>
        <w:rPr>
          <w:rFonts w:ascii="Times New Roman" w:hAnsi="Times New Roman"/>
        </w:rPr>
      </w:pPr>
    </w:p>
    <w:p w14:paraId="2AAC04FE" w14:textId="77777777" w:rsidR="00973B73" w:rsidRPr="003B17C0" w:rsidRDefault="00973B73" w:rsidP="00973B73">
      <w:pPr>
        <w:pStyle w:val="Heading3"/>
        <w:ind w:left="567" w:hanging="567"/>
        <w:jc w:val="both"/>
        <w:rPr>
          <w:i/>
          <w:szCs w:val="22"/>
        </w:rPr>
      </w:pPr>
      <w:bookmarkStart w:id="137" w:name="_Toc43770759"/>
      <w:r w:rsidRPr="003B17C0">
        <w:rPr>
          <w:szCs w:val="22"/>
        </w:rPr>
        <w:t xml:space="preserve">Fungsi </w:t>
      </w:r>
      <w:r w:rsidRPr="003B17C0">
        <w:rPr>
          <w:i/>
          <w:szCs w:val="22"/>
        </w:rPr>
        <w:t>update</w:t>
      </w:r>
      <w:bookmarkEnd w:id="137"/>
    </w:p>
    <w:p w14:paraId="24484277" w14:textId="1A852250" w:rsidR="00973B73" w:rsidRPr="003B17C0" w:rsidRDefault="00973B73" w:rsidP="00973B73">
      <w:pPr>
        <w:ind w:firstLine="567"/>
        <w:jc w:val="both"/>
        <w:rPr>
          <w:rFonts w:ascii="Times New Roman" w:hAnsi="Times New Roman"/>
          <w:i/>
        </w:rPr>
      </w:pPr>
      <w:r w:rsidRPr="003B17C0">
        <w:rPr>
          <w:rFonts w:ascii="Times New Roman" w:hAnsi="Times New Roman"/>
        </w:rPr>
        <w:t xml:space="preserve">Pada fungsi update dihitung </w:t>
      </w:r>
      <w:r w:rsidRPr="003B17C0">
        <w:rPr>
          <w:rFonts w:ascii="Times New Roman" w:hAnsi="Times New Roman"/>
          <w:i/>
        </w:rPr>
        <w:t xml:space="preserve">kalman gain </w:t>
      </w:r>
      <w:r w:rsidRPr="003B17C0">
        <w:rPr>
          <w:rFonts w:ascii="Times New Roman" w:hAnsi="Times New Roman"/>
        </w:rPr>
        <w:t xml:space="preserve">dan dilakukan pembaruan pada </w:t>
      </w:r>
      <w:r w:rsidR="001F21CB">
        <w:rPr>
          <w:rFonts w:ascii="Times New Roman" w:hAnsi="Times New Roman"/>
        </w:rPr>
        <w:t>prediksi pengukuran dengan mengkorporasi pengukuran riil RSSI (</w:t>
      </w:r>
      <w:r w:rsidR="001F21CB">
        <w:rPr>
          <w:rFonts w:ascii="Times New Roman" w:hAnsi="Times New Roman"/>
          <w:i/>
        </w:rPr>
        <w:t>z</w:t>
      </w:r>
      <w:r w:rsidR="001F21CB">
        <w:rPr>
          <w:rFonts w:ascii="Times New Roman" w:hAnsi="Times New Roman"/>
          <w:i/>
          <w:u w:val="single"/>
        </w:rPr>
        <w:t>)</w:t>
      </w:r>
      <w:r w:rsidR="001F21CB">
        <w:rPr>
          <w:rFonts w:ascii="Times New Roman" w:hAnsi="Times New Roman"/>
        </w:rPr>
        <w:t>.</w:t>
      </w:r>
    </w:p>
    <w:p w14:paraId="032A9FEF" w14:textId="77777777" w:rsidR="00973B73" w:rsidRPr="003B17C0" w:rsidRDefault="00973B73" w:rsidP="00973B73">
      <w:pPr>
        <w:ind w:firstLine="567"/>
        <w:jc w:val="both"/>
        <w:rPr>
          <w:rFonts w:ascii="Times New Roman" w:hAnsi="Times New Roman"/>
          <w:i/>
        </w:rPr>
      </w:pPr>
    </w:p>
    <w:tbl>
      <w:tblPr>
        <w:tblStyle w:val="TableGrid"/>
        <w:tblW w:w="0" w:type="auto"/>
        <w:tblLook w:val="04A0" w:firstRow="1" w:lastRow="0" w:firstColumn="1" w:lastColumn="0" w:noHBand="0" w:noVBand="1"/>
      </w:tblPr>
      <w:tblGrid>
        <w:gridCol w:w="5830"/>
      </w:tblGrid>
      <w:tr w:rsidR="00973B73" w:rsidRPr="003B17C0" w14:paraId="5609A3D7" w14:textId="77777777" w:rsidTr="00261319">
        <w:tc>
          <w:tcPr>
            <w:tcW w:w="5830" w:type="dxa"/>
          </w:tcPr>
          <w:p w14:paraId="792AC933" w14:textId="1512E1D4" w:rsidR="001F21CB" w:rsidRPr="00011A76" w:rsidRDefault="00011A76" w:rsidP="00011A76">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Pr>
                <w:rFonts w:ascii="Times New Roman" w:hAnsi="Times New Roman"/>
              </w:rPr>
              <w:t xml:space="preserve">filter(z ) </w:t>
            </w:r>
          </w:p>
          <w:p w14:paraId="79759E56" w14:textId="221A432C"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w:t>
            </w:r>
            <w:r w:rsidR="00011A76">
              <w:rPr>
                <w:rFonts w:ascii="Times New Roman" w:hAnsi="Times New Roman"/>
              </w:rPr>
              <w:t xml:space="preserve">if (this.x == -1) </w:t>
            </w:r>
          </w:p>
          <w:p w14:paraId="30485057"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this.x =   z;</w:t>
            </w:r>
          </w:p>
          <w:p w14:paraId="613EE043"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this.cov =  this.Q ;</w:t>
            </w:r>
          </w:p>
          <w:p w14:paraId="442E4F32" w14:textId="46982F19" w:rsidR="001F21CB" w:rsidRPr="001F21CB" w:rsidRDefault="00011A76"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Pr>
                <w:rFonts w:ascii="Times New Roman" w:hAnsi="Times New Roman"/>
              </w:rPr>
              <w:t xml:space="preserve">      </w:t>
            </w:r>
          </w:p>
          <w:p w14:paraId="1D3ED8EC" w14:textId="45BB8F74" w:rsidR="001F21CB" w:rsidRPr="00011A76" w:rsidRDefault="00011A76" w:rsidP="00011A76">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Pr>
                <w:rFonts w:ascii="Times New Roman" w:hAnsi="Times New Roman"/>
              </w:rPr>
              <w:t xml:space="preserve">        else </w:t>
            </w:r>
          </w:p>
          <w:p w14:paraId="22A4257F"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double predX = this.predict();</w:t>
            </w:r>
          </w:p>
          <w:p w14:paraId="0E3F46D7"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double predCov = this.uncertainty();</w:t>
            </w:r>
          </w:p>
          <w:p w14:paraId="2C8D6772"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p>
          <w:p w14:paraId="1C0069A3"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double K = predCov * (1 / (predCov  + this.Q));</w:t>
            </w:r>
          </w:p>
          <w:p w14:paraId="1E21079C" w14:textId="4E6CCBBF"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w:t>
            </w:r>
          </w:p>
          <w:p w14:paraId="742DA9A2" w14:textId="77777777" w:rsidR="001F21CB" w:rsidRPr="001F21CB" w:rsidRDefault="001F21CB" w:rsidP="001F21CB">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this.x = predX + K * (z - ( predX));</w:t>
            </w:r>
          </w:p>
          <w:p w14:paraId="017AA37A" w14:textId="6A1F175B" w:rsidR="001F21CB" w:rsidRPr="00011A76" w:rsidRDefault="001F21CB" w:rsidP="00011A76">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011A76">
              <w:rPr>
                <w:rFonts w:ascii="Times New Roman" w:hAnsi="Times New Roman"/>
              </w:rPr>
              <w:t xml:space="preserve">            this.cov = predCov - (K *  predCov);</w:t>
            </w:r>
          </w:p>
          <w:p w14:paraId="512A1237" w14:textId="5AC4FA5F" w:rsidR="00973B73" w:rsidRPr="00011A76" w:rsidRDefault="001F21CB" w:rsidP="00011A76">
            <w:pPr>
              <w:numPr>
                <w:ilvl w:val="0"/>
                <w:numId w:val="31"/>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1F21CB">
              <w:rPr>
                <w:rFonts w:ascii="Times New Roman" w:hAnsi="Times New Roman"/>
              </w:rPr>
              <w:t xml:space="preserve">        return this.x;</w:t>
            </w:r>
          </w:p>
        </w:tc>
      </w:tr>
    </w:tbl>
    <w:p w14:paraId="4ADF6378" w14:textId="432E6ACF" w:rsidR="00973B73" w:rsidRPr="003B17C0" w:rsidRDefault="00973B73" w:rsidP="00973B73">
      <w:pPr>
        <w:rPr>
          <w:rFonts w:ascii="Times New Roman" w:hAnsi="Times New Roman"/>
        </w:rPr>
      </w:pPr>
      <w:bookmarkStart w:id="138" w:name="_Toc43683755"/>
      <w:r w:rsidRPr="003B17C0">
        <w:rPr>
          <w:rFonts w:ascii="Times New Roman" w:hAnsi="Times New Roman"/>
          <w:b/>
          <w:bCs/>
          <w:iCs/>
        </w:rPr>
        <w:t xml:space="preserve">Kode Sumber </w:t>
      </w:r>
      <w:r w:rsidRPr="003B17C0">
        <w:rPr>
          <w:rFonts w:ascii="Times New Roman" w:hAnsi="Times New Roman"/>
          <w:b/>
          <w:bCs/>
          <w:iCs/>
        </w:rPr>
        <w:fldChar w:fldCharType="begin"/>
      </w:r>
      <w:r w:rsidRPr="003B17C0">
        <w:rPr>
          <w:rFonts w:ascii="Times New Roman" w:hAnsi="Times New Roman"/>
          <w:b/>
          <w:bCs/>
          <w:iCs/>
        </w:rPr>
        <w:instrText xml:space="preserve"> STYLEREF 1 \s </w:instrText>
      </w:r>
      <w:r w:rsidRPr="003B17C0">
        <w:rPr>
          <w:rFonts w:ascii="Times New Roman" w:hAnsi="Times New Roman"/>
          <w:b/>
          <w:bCs/>
          <w:iCs/>
        </w:rPr>
        <w:fldChar w:fldCharType="separate"/>
      </w:r>
      <w:r w:rsidRPr="003B17C0">
        <w:rPr>
          <w:rFonts w:ascii="Times New Roman" w:hAnsi="Times New Roman"/>
          <w:b/>
          <w:bCs/>
          <w:iCs/>
          <w:noProof/>
        </w:rPr>
        <w:t>4</w:t>
      </w:r>
      <w:r w:rsidRPr="003B17C0">
        <w:rPr>
          <w:rFonts w:ascii="Times New Roman" w:hAnsi="Times New Roman"/>
          <w:b/>
          <w:bCs/>
          <w:iCs/>
        </w:rPr>
        <w:fldChar w:fldCharType="end"/>
      </w:r>
      <w:r w:rsidRPr="003B17C0">
        <w:rPr>
          <w:rFonts w:ascii="Times New Roman" w:hAnsi="Times New Roman"/>
          <w:b/>
          <w:bCs/>
          <w:iCs/>
        </w:rPr>
        <w:t>.</w:t>
      </w:r>
      <w:r w:rsidRPr="003B17C0">
        <w:rPr>
          <w:rFonts w:ascii="Times New Roman" w:hAnsi="Times New Roman"/>
          <w:b/>
          <w:bCs/>
          <w:iCs/>
        </w:rPr>
        <w:fldChar w:fldCharType="begin"/>
      </w:r>
      <w:r w:rsidRPr="003B17C0">
        <w:rPr>
          <w:rFonts w:ascii="Times New Roman" w:hAnsi="Times New Roman"/>
          <w:b/>
          <w:bCs/>
          <w:iCs/>
        </w:rPr>
        <w:instrText xml:space="preserve"> SEQ Kode_Sumber \* ARABIC \s 1 </w:instrText>
      </w:r>
      <w:r w:rsidRPr="003B17C0">
        <w:rPr>
          <w:rFonts w:ascii="Times New Roman" w:hAnsi="Times New Roman"/>
          <w:b/>
          <w:bCs/>
          <w:iCs/>
        </w:rPr>
        <w:fldChar w:fldCharType="separate"/>
      </w:r>
      <w:r w:rsidRPr="003B17C0">
        <w:rPr>
          <w:rFonts w:ascii="Times New Roman" w:hAnsi="Times New Roman"/>
          <w:b/>
          <w:bCs/>
          <w:iCs/>
          <w:noProof/>
        </w:rPr>
        <w:t>7</w:t>
      </w:r>
      <w:r w:rsidRPr="003B17C0">
        <w:rPr>
          <w:rFonts w:ascii="Times New Roman" w:hAnsi="Times New Roman"/>
          <w:b/>
          <w:bCs/>
          <w:iCs/>
        </w:rPr>
        <w:fldChar w:fldCharType="end"/>
      </w:r>
      <w:r w:rsidRPr="003B17C0">
        <w:rPr>
          <w:rFonts w:ascii="Times New Roman" w:hAnsi="Times New Roman"/>
          <w:iCs/>
        </w:rPr>
        <w:t xml:space="preserve"> Fungsi update </w:t>
      </w:r>
      <w:r w:rsidR="00280119" w:rsidRPr="00280119">
        <w:rPr>
          <w:rFonts w:ascii="Times New Roman" w:hAnsi="Times New Roman"/>
          <w:i/>
          <w:iCs/>
        </w:rPr>
        <w:t>kalman filter</w:t>
      </w:r>
      <w:bookmarkEnd w:id="138"/>
    </w:p>
    <w:p w14:paraId="6A647833" w14:textId="7FFD24E4" w:rsidR="006176D1" w:rsidRPr="003B17C0" w:rsidRDefault="00A315BF" w:rsidP="00A42F48">
      <w:pPr>
        <w:pStyle w:val="Heading2"/>
        <w:spacing w:before="240"/>
        <w:jc w:val="both"/>
        <w:rPr>
          <w:i/>
          <w:iCs w:val="0"/>
          <w:szCs w:val="22"/>
        </w:rPr>
      </w:pPr>
      <w:bookmarkStart w:id="139" w:name="_Toc43770760"/>
      <w:r w:rsidRPr="003B17C0">
        <w:rPr>
          <w:szCs w:val="22"/>
        </w:rPr>
        <w:lastRenderedPageBreak/>
        <w:t>I</w:t>
      </w:r>
      <w:r w:rsidR="006176D1" w:rsidRPr="003B17C0">
        <w:rPr>
          <w:szCs w:val="22"/>
        </w:rPr>
        <w:t xml:space="preserve">mplementasi </w:t>
      </w:r>
      <w:r w:rsidR="00F75C72">
        <w:rPr>
          <w:iCs w:val="0"/>
          <w:szCs w:val="22"/>
        </w:rPr>
        <w:t>estimasi jarak</w:t>
      </w:r>
      <w:bookmarkEnd w:id="139"/>
    </w:p>
    <w:p w14:paraId="55D335D5" w14:textId="5F4584C9" w:rsidR="00D623FA" w:rsidRPr="003B17C0" w:rsidRDefault="00354450" w:rsidP="00104A78">
      <w:pPr>
        <w:ind w:firstLine="567"/>
        <w:jc w:val="both"/>
        <w:rPr>
          <w:rFonts w:ascii="Times New Roman" w:hAnsi="Times New Roman"/>
        </w:rPr>
      </w:pPr>
      <w:r w:rsidRPr="003B17C0">
        <w:rPr>
          <w:rFonts w:ascii="Times New Roman" w:hAnsi="Times New Roman"/>
          <w:lang w:val="id-ID"/>
        </w:rPr>
        <w:t xml:space="preserve">Pada </w:t>
      </w:r>
      <w:r w:rsidR="00104A78" w:rsidRPr="003B17C0">
        <w:rPr>
          <w:rFonts w:ascii="Times New Roman" w:hAnsi="Times New Roman"/>
        </w:rPr>
        <w:t xml:space="preserve">bagain ini dijelaskan implementasi dari </w:t>
      </w:r>
      <w:r w:rsidR="00D623FA" w:rsidRPr="003B17C0">
        <w:rPr>
          <w:rFonts w:ascii="Times New Roman" w:hAnsi="Times New Roman"/>
        </w:rPr>
        <w:t xml:space="preserve">pengambilan estimasi jarak </w:t>
      </w:r>
      <w:r w:rsidR="002D2987" w:rsidRPr="003B17C0">
        <w:rPr>
          <w:rFonts w:ascii="Times New Roman" w:hAnsi="Times New Roman"/>
        </w:rPr>
        <w:t xml:space="preserve">antar </w:t>
      </w:r>
      <w:r w:rsidR="00D623FA" w:rsidRPr="003B17C0">
        <w:rPr>
          <w:rFonts w:ascii="Times New Roman" w:hAnsi="Times New Roman"/>
        </w:rPr>
        <w:t xml:space="preserve">akses poin dan perangkat android dengan </w:t>
      </w:r>
      <w:r w:rsidR="00D51DB3" w:rsidRPr="003B17C0">
        <w:rPr>
          <w:rFonts w:ascii="Times New Roman" w:hAnsi="Times New Roman"/>
          <w:i/>
        </w:rPr>
        <w:t>signal propagation model</w:t>
      </w:r>
      <w:r w:rsidR="00D623FA" w:rsidRPr="003B17C0">
        <w:rPr>
          <w:rFonts w:ascii="Times New Roman" w:hAnsi="Times New Roman"/>
        </w:rPr>
        <w:t xml:space="preserve">.  </w:t>
      </w:r>
    </w:p>
    <w:p w14:paraId="67EFF1FB" w14:textId="77777777" w:rsidR="00E75538" w:rsidRPr="003B17C0" w:rsidRDefault="00E75538" w:rsidP="00B303ED">
      <w:pPr>
        <w:jc w:val="both"/>
        <w:rPr>
          <w:rFonts w:ascii="Times New Roman" w:hAnsi="Times New Roman"/>
        </w:rPr>
      </w:pPr>
    </w:p>
    <w:p w14:paraId="19A379B6" w14:textId="60E5C89A" w:rsidR="00D623FA" w:rsidRPr="003B17C0" w:rsidRDefault="00D623FA" w:rsidP="00A42F48">
      <w:pPr>
        <w:pStyle w:val="Heading3"/>
        <w:ind w:left="567" w:hanging="567"/>
        <w:jc w:val="both"/>
        <w:rPr>
          <w:szCs w:val="22"/>
        </w:rPr>
      </w:pPr>
      <w:bookmarkStart w:id="140" w:name="_Toc43770761"/>
      <w:r w:rsidRPr="003B17C0">
        <w:rPr>
          <w:szCs w:val="22"/>
        </w:rPr>
        <w:t xml:space="preserve">Kalibrasi </w:t>
      </w:r>
      <w:r w:rsidR="00F75C72">
        <w:rPr>
          <w:szCs w:val="22"/>
        </w:rPr>
        <w:t>a</w:t>
      </w:r>
      <w:r w:rsidRPr="003B17C0">
        <w:rPr>
          <w:szCs w:val="22"/>
        </w:rPr>
        <w:t>lgoritma</w:t>
      </w:r>
      <w:bookmarkEnd w:id="140"/>
    </w:p>
    <w:p w14:paraId="3DB43098" w14:textId="77777777" w:rsidR="001B3542" w:rsidRPr="003B17C0" w:rsidRDefault="00D623FA" w:rsidP="00D623FA">
      <w:pPr>
        <w:ind w:firstLine="567"/>
        <w:jc w:val="both"/>
        <w:rPr>
          <w:rFonts w:ascii="Times New Roman" w:hAnsi="Times New Roman"/>
        </w:rPr>
      </w:pPr>
      <w:r w:rsidRPr="003B17C0">
        <w:rPr>
          <w:rFonts w:ascii="Times New Roman" w:hAnsi="Times New Roman"/>
        </w:rPr>
        <w:t xml:space="preserve">Subbab ini membahas pengkalibrasian algoritma friss yang memiliki dua variabel konstan yaitu variabel </w:t>
      </w:r>
      <w:r w:rsidRPr="003B17C0">
        <w:rPr>
          <w:rFonts w:ascii="Times New Roman" w:hAnsi="Times New Roman"/>
          <w:i/>
        </w:rPr>
        <w:t>A</w:t>
      </w:r>
      <w:r w:rsidRPr="003B17C0">
        <w:rPr>
          <w:rFonts w:ascii="Times New Roman" w:hAnsi="Times New Roman"/>
        </w:rPr>
        <w:t xml:space="preserve"> yang merupakan kekuatan RSSI pada jarak </w:t>
      </w:r>
      <w:r w:rsidR="001B3542" w:rsidRPr="003B17C0">
        <w:rPr>
          <w:rFonts w:ascii="Times New Roman" w:hAnsi="Times New Roman"/>
        </w:rPr>
        <w:t xml:space="preserve">1 meter antara akses poin dan perangkat android, dan variabel </w:t>
      </w:r>
      <w:r w:rsidR="001B3542" w:rsidRPr="003B17C0">
        <w:rPr>
          <w:rFonts w:ascii="Times New Roman" w:hAnsi="Times New Roman"/>
          <w:i/>
        </w:rPr>
        <w:t>n</w:t>
      </w:r>
      <w:r w:rsidR="001B3542" w:rsidRPr="003B17C0">
        <w:rPr>
          <w:rFonts w:ascii="Times New Roman" w:hAnsi="Times New Roman"/>
        </w:rPr>
        <w:t xml:space="preserve"> yang merupakan </w:t>
      </w:r>
      <w:r w:rsidR="001B3542" w:rsidRPr="003B17C0">
        <w:rPr>
          <w:rFonts w:ascii="Times New Roman" w:hAnsi="Times New Roman"/>
          <w:i/>
        </w:rPr>
        <w:t>signal propagation constant.</w:t>
      </w:r>
    </w:p>
    <w:p w14:paraId="7F487AA8" w14:textId="35ECD293" w:rsidR="00D623FA" w:rsidRPr="003B17C0" w:rsidRDefault="00D623FA" w:rsidP="00D623FA">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1B3542" w:rsidRPr="003B17C0" w14:paraId="048DA486" w14:textId="77777777" w:rsidTr="001B3542">
        <w:tc>
          <w:tcPr>
            <w:tcW w:w="5830" w:type="dxa"/>
          </w:tcPr>
          <w:p w14:paraId="4886A46D" w14:textId="184922AB" w:rsidR="001B3542" w:rsidRPr="003B17C0" w:rsidRDefault="00011A76" w:rsidP="001B3542">
            <w:pPr>
              <w:numPr>
                <w:ilvl w:val="0"/>
                <w:numId w:val="22"/>
              </w:numPr>
              <w:pBdr>
                <w:left w:val="single" w:sz="18" w:space="0" w:color="6CE26C"/>
              </w:pBdr>
              <w:shd w:val="clear" w:color="auto" w:fill="F8F8F8"/>
              <w:tabs>
                <w:tab w:val="clear" w:pos="720"/>
              </w:tabs>
              <w:spacing w:beforeAutospacing="1" w:afterAutospacing="1" w:line="210" w:lineRule="atLeast"/>
              <w:ind w:left="337"/>
              <w:jc w:val="both"/>
              <w:rPr>
                <w:rFonts w:ascii="Times New Roman" w:hAnsi="Times New Roman"/>
              </w:rPr>
            </w:pPr>
            <w:r>
              <w:rPr>
                <w:rFonts w:ascii="Times New Roman" w:hAnsi="Times New Roman"/>
              </w:rPr>
              <w:t>getN(rssi, a, d)</w:t>
            </w:r>
          </w:p>
          <w:p w14:paraId="01430E71" w14:textId="59924C68" w:rsidR="001B3542" w:rsidRPr="003B17C0" w:rsidRDefault="001B3542" w:rsidP="001B3542">
            <w:pPr>
              <w:numPr>
                <w:ilvl w:val="0"/>
                <w:numId w:val="22"/>
              </w:numPr>
              <w:pBdr>
                <w:left w:val="single" w:sz="18" w:space="0" w:color="6CE26C"/>
              </w:pBdr>
              <w:shd w:val="clear" w:color="auto" w:fill="F8F8F8"/>
              <w:tabs>
                <w:tab w:val="clear" w:pos="720"/>
              </w:tabs>
              <w:spacing w:beforeAutospacing="1" w:afterAutospacing="1" w:line="210" w:lineRule="atLeast"/>
              <w:ind w:left="337"/>
              <w:jc w:val="both"/>
              <w:rPr>
                <w:rFonts w:ascii="Times New Roman" w:hAnsi="Times New Roman"/>
              </w:rPr>
            </w:pPr>
            <w:r w:rsidRPr="003B17C0">
              <w:rPr>
                <w:rFonts w:ascii="Times New Roman" w:hAnsi="Times New Roman"/>
              </w:rPr>
              <w:t xml:space="preserve">    return -1* ((rssi +a)/ (10 * log10(d)))</w:t>
            </w:r>
          </w:p>
        </w:tc>
      </w:tr>
    </w:tbl>
    <w:p w14:paraId="1B994B99" w14:textId="00602C82" w:rsidR="001B3542" w:rsidRPr="003B17C0" w:rsidRDefault="001B3542" w:rsidP="001B3542">
      <w:pPr>
        <w:pStyle w:val="Caption"/>
        <w:rPr>
          <w:rFonts w:ascii="Times New Roman" w:hAnsi="Times New Roman"/>
          <w:i w:val="0"/>
          <w:iCs w:val="0"/>
          <w:color w:val="auto"/>
          <w:sz w:val="22"/>
          <w:szCs w:val="22"/>
        </w:rPr>
      </w:pPr>
      <w:bookmarkStart w:id="141" w:name="_Toc43683756"/>
      <w:r w:rsidRPr="003B17C0">
        <w:rPr>
          <w:rFonts w:ascii="Times New Roman" w:hAnsi="Times New Roman"/>
          <w:b/>
          <w:bCs/>
          <w:i w:val="0"/>
          <w:iCs w:val="0"/>
          <w:color w:val="auto"/>
          <w:sz w:val="22"/>
          <w:szCs w:val="22"/>
        </w:rPr>
        <w:t xml:space="preserve">Kode Sumbe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002D2987" w:rsidRPr="003B17C0">
        <w:rPr>
          <w:rFonts w:ascii="Times New Roman" w:hAnsi="Times New Roman"/>
          <w:b/>
          <w:bCs/>
          <w:i w:val="0"/>
          <w:iCs w:val="0"/>
          <w:noProof/>
          <w:color w:val="auto"/>
          <w:sz w:val="22"/>
          <w:szCs w:val="22"/>
        </w:rPr>
        <w:t>2</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Fungsi untuk mencari signal propagation constant</w:t>
      </w:r>
      <w:bookmarkEnd w:id="141"/>
    </w:p>
    <w:p w14:paraId="74EDB924" w14:textId="77777777" w:rsidR="00E75538" w:rsidRPr="003B17C0" w:rsidRDefault="001B3542" w:rsidP="00E75538">
      <w:pPr>
        <w:rPr>
          <w:rFonts w:ascii="Times New Roman" w:hAnsi="Times New Roman"/>
        </w:rPr>
      </w:pPr>
      <w:r w:rsidRPr="003B17C0">
        <w:rPr>
          <w:rFonts w:ascii="Times New Roman" w:hAnsi="Times New Roman"/>
        </w:rPr>
        <w:tab/>
      </w:r>
    </w:p>
    <w:p w14:paraId="5EE49C14" w14:textId="3D1EF591" w:rsidR="00E75538" w:rsidRPr="003B17C0" w:rsidRDefault="00E75538" w:rsidP="00E75538">
      <w:pPr>
        <w:jc w:val="both"/>
        <w:rPr>
          <w:rFonts w:ascii="Times New Roman" w:hAnsi="Times New Roman"/>
        </w:rPr>
      </w:pPr>
      <w:r w:rsidRPr="003B17C0">
        <w:rPr>
          <w:rFonts w:ascii="Times New Roman" w:hAnsi="Times New Roman"/>
        </w:rPr>
        <w:tab/>
        <w:t xml:space="preserve">Pada kode sumber 4.1 ditentukan nilai </w:t>
      </w:r>
      <w:r w:rsidRPr="003B17C0">
        <w:rPr>
          <w:rFonts w:ascii="Times New Roman" w:hAnsi="Times New Roman"/>
          <w:i/>
        </w:rPr>
        <w:t xml:space="preserve">signal propagation constant </w:t>
      </w:r>
      <w:r w:rsidRPr="003B17C0">
        <w:rPr>
          <w:rFonts w:ascii="Times New Roman" w:hAnsi="Times New Roman"/>
        </w:rPr>
        <w:t xml:space="preserve">dengan menggunakan nilai rssi pada jarak d dan nilai a (nilai rssi pada jarak 1 meter). Penentuan nilai </w:t>
      </w:r>
      <w:r w:rsidRPr="003B17C0">
        <w:rPr>
          <w:rFonts w:ascii="Times New Roman" w:hAnsi="Times New Roman"/>
          <w:i/>
        </w:rPr>
        <w:t xml:space="preserve">signal propagation constant </w:t>
      </w:r>
      <w:r w:rsidRPr="003B17C0">
        <w:rPr>
          <w:rFonts w:ascii="Times New Roman" w:hAnsi="Times New Roman"/>
        </w:rPr>
        <w:t xml:space="preserve">dan nilai </w:t>
      </w:r>
      <w:r w:rsidRPr="003B17C0">
        <w:rPr>
          <w:rFonts w:ascii="Times New Roman" w:hAnsi="Times New Roman"/>
          <w:i/>
        </w:rPr>
        <w:t>A (</w:t>
      </w:r>
      <w:r w:rsidRPr="003B17C0">
        <w:rPr>
          <w:rFonts w:ascii="Times New Roman" w:hAnsi="Times New Roman"/>
        </w:rPr>
        <w:t>kekuatan RSSI pada jarak 1 meter) dilakukan untuk tiap</w:t>
      </w:r>
      <w:r w:rsidR="00DF782D">
        <w:rPr>
          <w:rFonts w:ascii="Times New Roman" w:hAnsi="Times New Roman"/>
        </w:rPr>
        <w:t>-</w:t>
      </w:r>
      <w:r w:rsidRPr="003B17C0">
        <w:rPr>
          <w:rFonts w:ascii="Times New Roman" w:hAnsi="Times New Roman"/>
        </w:rPr>
        <w:t>tiap akses poin.</w:t>
      </w:r>
    </w:p>
    <w:p w14:paraId="03448ACE" w14:textId="77777777" w:rsidR="00E75538" w:rsidRPr="003B17C0" w:rsidRDefault="00E75538" w:rsidP="00E75538">
      <w:pPr>
        <w:jc w:val="both"/>
        <w:rPr>
          <w:rFonts w:ascii="Times New Roman" w:hAnsi="Times New Roman"/>
        </w:rPr>
      </w:pPr>
    </w:p>
    <w:p w14:paraId="781B19FF" w14:textId="562DAD01" w:rsidR="002D2987" w:rsidRPr="003B17C0" w:rsidRDefault="00D51DB3" w:rsidP="00A42F48">
      <w:pPr>
        <w:pStyle w:val="Heading3"/>
        <w:ind w:left="567" w:hanging="567"/>
        <w:jc w:val="both"/>
        <w:rPr>
          <w:szCs w:val="22"/>
        </w:rPr>
      </w:pPr>
      <w:bookmarkStart w:id="142" w:name="_Toc43770762"/>
      <w:bookmarkStart w:id="143" w:name="_Toc480473734"/>
      <w:r w:rsidRPr="003B17C0">
        <w:rPr>
          <w:i/>
          <w:szCs w:val="22"/>
        </w:rPr>
        <w:t>Signal propagation model</w:t>
      </w:r>
      <w:bookmarkEnd w:id="142"/>
    </w:p>
    <w:p w14:paraId="008BDA00" w14:textId="44DE0D14" w:rsidR="00E75538" w:rsidRPr="003B17C0" w:rsidRDefault="00E75538" w:rsidP="00E75538">
      <w:pPr>
        <w:ind w:firstLine="567"/>
        <w:jc w:val="both"/>
        <w:rPr>
          <w:rFonts w:ascii="Times New Roman" w:hAnsi="Times New Roman"/>
        </w:rPr>
      </w:pPr>
      <w:r w:rsidRPr="003B17C0">
        <w:rPr>
          <w:rFonts w:ascii="Times New Roman" w:hAnsi="Times New Roman"/>
        </w:rPr>
        <w:t xml:space="preserve">Setelah didapatkan nilai </w:t>
      </w:r>
      <w:r w:rsidRPr="003B17C0">
        <w:rPr>
          <w:rFonts w:ascii="Times New Roman" w:hAnsi="Times New Roman"/>
          <w:i/>
        </w:rPr>
        <w:t xml:space="preserve">n </w:t>
      </w:r>
      <w:r w:rsidRPr="003B17C0">
        <w:rPr>
          <w:rFonts w:ascii="Times New Roman" w:hAnsi="Times New Roman"/>
        </w:rPr>
        <w:t xml:space="preserve">dan </w:t>
      </w:r>
      <w:r w:rsidRPr="003B17C0">
        <w:rPr>
          <w:rFonts w:ascii="Times New Roman" w:hAnsi="Times New Roman"/>
          <w:i/>
        </w:rPr>
        <w:t xml:space="preserve">A </w:t>
      </w:r>
      <w:r w:rsidRPr="003B17C0">
        <w:rPr>
          <w:rFonts w:ascii="Times New Roman" w:hAnsi="Times New Roman"/>
        </w:rPr>
        <w:t xml:space="preserve">diimplementasikan </w:t>
      </w:r>
      <w:r w:rsidR="00D51DB3" w:rsidRPr="003B17C0">
        <w:rPr>
          <w:rFonts w:ascii="Times New Roman" w:hAnsi="Times New Roman"/>
          <w:i/>
        </w:rPr>
        <w:t>signal propagation model</w:t>
      </w:r>
      <w:r w:rsidRPr="003B17C0">
        <w:rPr>
          <w:rFonts w:ascii="Times New Roman" w:hAnsi="Times New Roman"/>
        </w:rPr>
        <w:t xml:space="preserve"> untuk </w:t>
      </w:r>
      <w:r w:rsidR="00C3319C" w:rsidRPr="003B17C0">
        <w:rPr>
          <w:rFonts w:ascii="Times New Roman" w:hAnsi="Times New Roman"/>
        </w:rPr>
        <w:t>mengestimasi jarak.</w:t>
      </w:r>
    </w:p>
    <w:p w14:paraId="7788DE9E" w14:textId="77777777" w:rsidR="00475DF9" w:rsidRPr="003B17C0" w:rsidRDefault="00475DF9" w:rsidP="00E75538">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475DF9" w:rsidRPr="003B17C0" w14:paraId="61C53E4E" w14:textId="77777777" w:rsidTr="00475DF9">
        <w:tc>
          <w:tcPr>
            <w:tcW w:w="5830" w:type="dxa"/>
          </w:tcPr>
          <w:p w14:paraId="63DB9CAE" w14:textId="48C3A80D" w:rsidR="004D1BFE" w:rsidRPr="003B17C0" w:rsidRDefault="004D1BFE" w:rsidP="004D1BFE">
            <w:pPr>
              <w:numPr>
                <w:ilvl w:val="0"/>
                <w:numId w:val="26"/>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3B17C0">
              <w:rPr>
                <w:rFonts w:ascii="Times New Roman" w:hAnsi="Times New Roman"/>
              </w:rPr>
              <w:t>getDistance(rssi, a, n):</w:t>
            </w:r>
          </w:p>
          <w:p w14:paraId="031F45CB" w14:textId="7B169DEB" w:rsidR="00475DF9" w:rsidRPr="003B17C0" w:rsidRDefault="004D1BFE" w:rsidP="004D1BFE">
            <w:pPr>
              <w:numPr>
                <w:ilvl w:val="0"/>
                <w:numId w:val="26"/>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3B17C0">
              <w:rPr>
                <w:rFonts w:ascii="Times New Roman" w:hAnsi="Times New Roman"/>
              </w:rPr>
              <w:t xml:space="preserve">    return pow(10, -1*((rssi-a)/(10*n)))</w:t>
            </w:r>
          </w:p>
        </w:tc>
      </w:tr>
    </w:tbl>
    <w:p w14:paraId="26CBA4D9" w14:textId="77777777" w:rsidR="002D2987" w:rsidRPr="003B17C0" w:rsidRDefault="002D2987" w:rsidP="002D2987">
      <w:pPr>
        <w:pStyle w:val="Caption"/>
        <w:rPr>
          <w:rFonts w:ascii="Times New Roman" w:hAnsi="Times New Roman"/>
          <w:i w:val="0"/>
          <w:iCs w:val="0"/>
          <w:color w:val="auto"/>
          <w:sz w:val="22"/>
          <w:szCs w:val="22"/>
        </w:rPr>
      </w:pPr>
      <w:bookmarkStart w:id="144" w:name="_Toc43683757"/>
      <w:r w:rsidRPr="003B17C0">
        <w:rPr>
          <w:rFonts w:ascii="Times New Roman" w:hAnsi="Times New Roman"/>
          <w:b/>
          <w:bCs/>
          <w:i w:val="0"/>
          <w:iCs w:val="0"/>
          <w:color w:val="auto"/>
          <w:sz w:val="22"/>
          <w:szCs w:val="22"/>
        </w:rPr>
        <w:t xml:space="preserve">Kode Sumbe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3</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Fungsi untuk mencari signal propagation constant</w:t>
      </w:r>
      <w:bookmarkEnd w:id="144"/>
    </w:p>
    <w:p w14:paraId="69D66444" w14:textId="42351B1E" w:rsidR="002D2987" w:rsidRPr="003B17C0" w:rsidRDefault="002D2987" w:rsidP="002D2987">
      <w:pPr>
        <w:pStyle w:val="Heading2"/>
        <w:spacing w:before="240"/>
        <w:jc w:val="both"/>
        <w:rPr>
          <w:i/>
          <w:iCs w:val="0"/>
          <w:szCs w:val="22"/>
        </w:rPr>
      </w:pPr>
      <w:bookmarkStart w:id="145" w:name="_Toc43770763"/>
      <w:r w:rsidRPr="003B17C0">
        <w:rPr>
          <w:szCs w:val="22"/>
        </w:rPr>
        <w:lastRenderedPageBreak/>
        <w:t xml:space="preserve">Implementasi </w:t>
      </w:r>
      <w:r w:rsidR="00F75C72">
        <w:rPr>
          <w:szCs w:val="22"/>
        </w:rPr>
        <w:t>estimasi posisi</w:t>
      </w:r>
      <w:bookmarkEnd w:id="145"/>
    </w:p>
    <w:p w14:paraId="002D0824" w14:textId="2879F10E" w:rsidR="002D2987" w:rsidRPr="003B17C0" w:rsidRDefault="002D2987" w:rsidP="002D2987">
      <w:pPr>
        <w:ind w:firstLine="567"/>
        <w:jc w:val="both"/>
        <w:rPr>
          <w:rFonts w:ascii="Times New Roman" w:hAnsi="Times New Roman"/>
        </w:rPr>
      </w:pPr>
      <w:r w:rsidRPr="003B17C0">
        <w:rPr>
          <w:rFonts w:ascii="Times New Roman" w:hAnsi="Times New Roman"/>
          <w:lang w:val="id-ID"/>
        </w:rPr>
        <w:t xml:space="preserve">Pada </w:t>
      </w:r>
      <w:r w:rsidRPr="003B17C0">
        <w:rPr>
          <w:rFonts w:ascii="Times New Roman" w:hAnsi="Times New Roman"/>
        </w:rPr>
        <w:t xml:space="preserve">bagain ini dijelaskan implementasi dari pengambilan estimasi posisi perangkat android dengan </w:t>
      </w:r>
      <w:r w:rsidRPr="003B17C0">
        <w:rPr>
          <w:rFonts w:ascii="Times New Roman" w:hAnsi="Times New Roman"/>
          <w:i/>
        </w:rPr>
        <w:t>triangulation.</w:t>
      </w:r>
      <w:r w:rsidRPr="003B17C0">
        <w:rPr>
          <w:rFonts w:ascii="Times New Roman" w:hAnsi="Times New Roman"/>
        </w:rPr>
        <w:t xml:space="preserve"> </w:t>
      </w:r>
    </w:p>
    <w:p w14:paraId="1583D185" w14:textId="77777777" w:rsidR="002D2987" w:rsidRPr="003B17C0" w:rsidRDefault="002D2987" w:rsidP="002D2987">
      <w:pPr>
        <w:ind w:firstLine="567"/>
        <w:jc w:val="both"/>
        <w:rPr>
          <w:rFonts w:ascii="Times New Roman" w:hAnsi="Times New Roman"/>
        </w:rPr>
      </w:pPr>
    </w:p>
    <w:tbl>
      <w:tblPr>
        <w:tblStyle w:val="TableGrid"/>
        <w:tblW w:w="0" w:type="auto"/>
        <w:tblLook w:val="04A0" w:firstRow="1" w:lastRow="0" w:firstColumn="1" w:lastColumn="0" w:noHBand="0" w:noVBand="1"/>
      </w:tblPr>
      <w:tblGrid>
        <w:gridCol w:w="5830"/>
      </w:tblGrid>
      <w:tr w:rsidR="002D2987" w:rsidRPr="003B17C0" w14:paraId="036360EE" w14:textId="77777777" w:rsidTr="002D2987">
        <w:tc>
          <w:tcPr>
            <w:tcW w:w="5830" w:type="dxa"/>
          </w:tcPr>
          <w:p w14:paraId="38579AC6" w14:textId="0735AE2F" w:rsidR="002D2987" w:rsidRPr="003B17C0" w:rsidRDefault="002D2987" w:rsidP="002D2987">
            <w:pPr>
              <w:numPr>
                <w:ilvl w:val="0"/>
                <w:numId w:val="28"/>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3B17C0">
              <w:rPr>
                <w:rFonts w:ascii="Times New Roman" w:hAnsi="Times New Roman"/>
              </w:rPr>
              <w:t>def getCoord(r1, x1,y1,  r2, x2, y2, r3, x3, y3) :</w:t>
            </w:r>
          </w:p>
          <w:p w14:paraId="1D39247A" w14:textId="13D96BEB" w:rsidR="002D2987" w:rsidRPr="003B17C0" w:rsidRDefault="002D2987" w:rsidP="002D2987">
            <w:pPr>
              <w:numPr>
                <w:ilvl w:val="0"/>
                <w:numId w:val="28"/>
              </w:numPr>
              <w:pBdr>
                <w:left w:val="single" w:sz="18" w:space="0" w:color="6CE26C"/>
              </w:pBdr>
              <w:shd w:val="clear" w:color="auto" w:fill="F8F8F8"/>
              <w:tabs>
                <w:tab w:val="clear" w:pos="720"/>
              </w:tabs>
              <w:spacing w:beforeAutospacing="1" w:afterAutospacing="1" w:line="210" w:lineRule="atLeast"/>
              <w:ind w:left="337"/>
              <w:jc w:val="left"/>
              <w:rPr>
                <w:rFonts w:ascii="Times New Roman" w:hAnsi="Times New Roman"/>
              </w:rPr>
            </w:pPr>
            <w:r w:rsidRPr="003B17C0">
              <w:rPr>
                <w:rFonts w:ascii="Times New Roman" w:hAnsi="Times New Roman"/>
              </w:rPr>
              <w:t xml:space="preserve">    A = 2*x2 - 2*x1</w:t>
            </w:r>
          </w:p>
          <w:p w14:paraId="34391DE2"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B = 2*y2 - 2*y1</w:t>
            </w:r>
          </w:p>
          <w:p w14:paraId="0E3C3E79"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C = r1*r1 - r2*r2 - x1*x1 + x2*x2 - y1*y1 + y2*y2</w:t>
            </w:r>
          </w:p>
          <w:p w14:paraId="3835537E"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D = 2*x3 - 2*x2</w:t>
            </w:r>
          </w:p>
          <w:p w14:paraId="70D0D0B4"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E = 2*y3 - 2*y2</w:t>
            </w:r>
          </w:p>
          <w:p w14:paraId="15E3719E"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F = r2*r2 - r3*r3 - x2*x2 + x3*x3 - y2*y2 + y3*y3</w:t>
            </w:r>
          </w:p>
          <w:p w14:paraId="518A8759"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x = (C*E - F*B) / (E*A - B*D)</w:t>
            </w:r>
          </w:p>
          <w:p w14:paraId="4A775013" w14:textId="77777777"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y = (C*D - A*F) / (B*D - A*E)</w:t>
            </w:r>
          </w:p>
          <w:p w14:paraId="3724371F" w14:textId="5E47D493" w:rsidR="002D2987" w:rsidRPr="003B17C0" w:rsidRDefault="002D2987" w:rsidP="002D2987">
            <w:pPr>
              <w:numPr>
                <w:ilvl w:val="0"/>
                <w:numId w:val="28"/>
              </w:numPr>
              <w:pBdr>
                <w:left w:val="single" w:sz="18" w:space="0" w:color="6CE26C"/>
              </w:pBdr>
              <w:shd w:val="clear" w:color="auto" w:fill="F8F8F8"/>
              <w:spacing w:beforeAutospacing="1" w:afterAutospacing="1" w:line="210" w:lineRule="atLeast"/>
              <w:ind w:left="337"/>
              <w:jc w:val="left"/>
              <w:rPr>
                <w:rFonts w:ascii="Times New Roman" w:hAnsi="Times New Roman"/>
              </w:rPr>
            </w:pPr>
            <w:r w:rsidRPr="003B17C0">
              <w:rPr>
                <w:rFonts w:ascii="Times New Roman" w:hAnsi="Times New Roman"/>
              </w:rPr>
              <w:t xml:space="preserve">    return x,y</w:t>
            </w:r>
          </w:p>
        </w:tc>
      </w:tr>
    </w:tbl>
    <w:p w14:paraId="0CA7B772" w14:textId="67E0989C" w:rsidR="002D2987" w:rsidRPr="003B17C0" w:rsidRDefault="002D2987" w:rsidP="002D2987">
      <w:pPr>
        <w:pStyle w:val="Caption"/>
        <w:rPr>
          <w:rFonts w:ascii="Times New Roman" w:hAnsi="Times New Roman"/>
          <w:iCs w:val="0"/>
          <w:color w:val="auto"/>
          <w:sz w:val="22"/>
          <w:szCs w:val="22"/>
        </w:rPr>
      </w:pPr>
      <w:bookmarkStart w:id="146" w:name="_Toc43683758"/>
      <w:r w:rsidRPr="003B17C0">
        <w:rPr>
          <w:rFonts w:ascii="Times New Roman" w:hAnsi="Times New Roman"/>
          <w:b/>
          <w:bCs/>
          <w:i w:val="0"/>
          <w:iCs w:val="0"/>
          <w:color w:val="auto"/>
          <w:sz w:val="22"/>
          <w:szCs w:val="22"/>
        </w:rPr>
        <w:t xml:space="preserve">Kode Sumbe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Fungsi </w:t>
      </w:r>
      <w:r w:rsidR="00280119" w:rsidRPr="00280119">
        <w:rPr>
          <w:rFonts w:ascii="Times New Roman" w:hAnsi="Times New Roman"/>
          <w:iCs w:val="0"/>
          <w:color w:val="auto"/>
          <w:sz w:val="22"/>
          <w:szCs w:val="22"/>
        </w:rPr>
        <w:t>trilateration</w:t>
      </w:r>
      <w:bookmarkEnd w:id="146"/>
    </w:p>
    <w:p w14:paraId="75A78C44" w14:textId="77777777" w:rsidR="002D2987" w:rsidRPr="003B17C0" w:rsidRDefault="002D2987" w:rsidP="002D2987">
      <w:pPr>
        <w:jc w:val="left"/>
        <w:rPr>
          <w:rFonts w:ascii="Times New Roman" w:hAnsi="Times New Roman"/>
        </w:rPr>
      </w:pPr>
    </w:p>
    <w:p w14:paraId="7A4C0C45" w14:textId="3A95D77F" w:rsidR="002D2987" w:rsidRPr="003B17C0" w:rsidRDefault="002D2987" w:rsidP="002D2987">
      <w:pPr>
        <w:jc w:val="both"/>
        <w:rPr>
          <w:rFonts w:ascii="Times New Roman" w:hAnsi="Times New Roman"/>
        </w:rPr>
      </w:pPr>
      <w:r w:rsidRPr="003B17C0">
        <w:rPr>
          <w:rFonts w:ascii="Times New Roman" w:hAnsi="Times New Roman"/>
        </w:rPr>
        <w:tab/>
        <w:t>Pada kode sumber 4.3 diambil 9 parameter r, x, y yang masing</w:t>
      </w:r>
      <w:r w:rsidR="00DF782D">
        <w:rPr>
          <w:rFonts w:ascii="Times New Roman" w:hAnsi="Times New Roman"/>
        </w:rPr>
        <w:t>-</w:t>
      </w:r>
      <w:r w:rsidRPr="003B17C0">
        <w:rPr>
          <w:rFonts w:ascii="Times New Roman" w:hAnsi="Times New Roman"/>
        </w:rPr>
        <w:t xml:space="preserve">masing merupakan jarak antar akses poin dan perangkat android, koordinat x akses poin, koordinat y akses poin. </w:t>
      </w:r>
    </w:p>
    <w:p w14:paraId="227AA255" w14:textId="77777777" w:rsidR="007569A9" w:rsidRPr="003B17C0" w:rsidRDefault="007569A9" w:rsidP="007569A9">
      <w:pPr>
        <w:ind w:firstLine="567"/>
        <w:jc w:val="both"/>
        <w:rPr>
          <w:rFonts w:ascii="Times New Roman" w:hAnsi="Times New Roman"/>
        </w:rPr>
      </w:pPr>
    </w:p>
    <w:p w14:paraId="70A68E7B" w14:textId="77777777" w:rsidR="00320A0B" w:rsidRPr="003B17C0" w:rsidRDefault="00320A0B" w:rsidP="00320A0B">
      <w:pPr>
        <w:ind w:firstLine="720"/>
        <w:jc w:val="left"/>
        <w:rPr>
          <w:rFonts w:ascii="Times New Roman" w:hAnsi="Times New Roman"/>
        </w:rPr>
      </w:pPr>
    </w:p>
    <w:p w14:paraId="791B4D82" w14:textId="60934608" w:rsidR="00420A1D" w:rsidRPr="003B17C0" w:rsidRDefault="00420A1D" w:rsidP="00420A1D">
      <w:pPr>
        <w:tabs>
          <w:tab w:val="left" w:pos="4230"/>
        </w:tabs>
        <w:jc w:val="both"/>
        <w:rPr>
          <w:rFonts w:ascii="Times New Roman" w:hAnsi="Times New Roman"/>
          <w:i/>
          <w:iCs/>
        </w:rPr>
      </w:pPr>
      <w:r w:rsidRPr="003B17C0">
        <w:rPr>
          <w:rFonts w:ascii="Times New Roman" w:hAnsi="Times New Roman"/>
          <w:i/>
          <w:iCs/>
        </w:rPr>
        <w:tab/>
      </w:r>
    </w:p>
    <w:p w14:paraId="392CA0AD" w14:textId="77777777" w:rsidR="00A42F48" w:rsidRPr="003B17C0" w:rsidRDefault="002D2987" w:rsidP="00A42F48">
      <w:pPr>
        <w:rPr>
          <w:rFonts w:ascii="Times New Roman" w:hAnsi="Times New Roman"/>
          <w:b/>
        </w:rPr>
      </w:pPr>
      <w:r w:rsidRPr="003B17C0">
        <w:rPr>
          <w:rFonts w:ascii="Times New Roman" w:hAnsi="Times New Roman"/>
        </w:rPr>
        <w:br w:type="page"/>
      </w:r>
      <w:r w:rsidR="00A42F48" w:rsidRPr="003B17C0">
        <w:rPr>
          <w:rFonts w:ascii="Times New Roman" w:hAnsi="Times New Roman"/>
          <w:b/>
          <w:i/>
        </w:rPr>
        <w:lastRenderedPageBreak/>
        <w:t>(Halaman ini sengaja dikosongkan)</w:t>
      </w:r>
    </w:p>
    <w:p w14:paraId="40037B05" w14:textId="1C8FBEE0" w:rsidR="00A42F48" w:rsidRPr="003B17C0" w:rsidRDefault="00A42F48" w:rsidP="00420A1D">
      <w:pPr>
        <w:tabs>
          <w:tab w:val="left" w:pos="4230"/>
        </w:tabs>
        <w:jc w:val="both"/>
        <w:rPr>
          <w:rFonts w:ascii="Times New Roman" w:hAnsi="Times New Roman"/>
        </w:rPr>
      </w:pPr>
    </w:p>
    <w:p w14:paraId="519A4B13" w14:textId="77777777" w:rsidR="00A42F48" w:rsidRPr="003B17C0" w:rsidRDefault="00A42F48">
      <w:pPr>
        <w:rPr>
          <w:rFonts w:ascii="Times New Roman" w:hAnsi="Times New Roman"/>
        </w:rPr>
      </w:pPr>
      <w:r w:rsidRPr="003B17C0">
        <w:rPr>
          <w:rFonts w:ascii="Times New Roman" w:hAnsi="Times New Roman"/>
        </w:rPr>
        <w:br w:type="page"/>
      </w:r>
    </w:p>
    <w:p w14:paraId="099CDDBE" w14:textId="1E836FE3" w:rsidR="00E75538" w:rsidRPr="003B17C0" w:rsidRDefault="00E75538" w:rsidP="002D2987">
      <w:pPr>
        <w:jc w:val="both"/>
        <w:rPr>
          <w:rFonts w:ascii="Times New Roman" w:eastAsia="Times New Roman" w:hAnsi="Times New Roman"/>
          <w:b/>
          <w:bCs/>
          <w:kern w:val="32"/>
          <w:sz w:val="24"/>
          <w:szCs w:val="32"/>
        </w:rPr>
      </w:pPr>
    </w:p>
    <w:p w14:paraId="679F87E1" w14:textId="1E2AE1EC" w:rsidR="00487850" w:rsidRPr="003B17C0" w:rsidRDefault="009269D0" w:rsidP="00E75538">
      <w:pPr>
        <w:pStyle w:val="Heading1"/>
        <w:spacing w:after="240"/>
        <w:ind w:hanging="567"/>
      </w:pPr>
      <w:bookmarkStart w:id="147" w:name="_Toc43770764"/>
      <w:r w:rsidRPr="003B17C0">
        <w:rPr>
          <w:lang w:val="id-ID"/>
        </w:rPr>
        <w:t>BAB V</w:t>
      </w:r>
      <w:r w:rsidRPr="003B17C0">
        <w:rPr>
          <w:lang w:val="id-ID"/>
        </w:rPr>
        <w:br/>
      </w:r>
      <w:r w:rsidR="001345AE" w:rsidRPr="003B17C0">
        <w:t>UJI COBA DAN EVALUAS</w:t>
      </w:r>
      <w:bookmarkEnd w:id="143"/>
      <w:r w:rsidR="008679DF" w:rsidRPr="003B17C0">
        <w:t>I</w:t>
      </w:r>
      <w:bookmarkEnd w:id="147"/>
    </w:p>
    <w:p w14:paraId="29F12907" w14:textId="4656BCBD" w:rsidR="00C45CC1" w:rsidRPr="003B17C0" w:rsidRDefault="00FD486D" w:rsidP="00D97BCF">
      <w:pPr>
        <w:spacing w:after="240"/>
        <w:ind w:firstLine="567"/>
        <w:jc w:val="both"/>
        <w:rPr>
          <w:rFonts w:ascii="Times New Roman" w:hAnsi="Times New Roman"/>
        </w:rPr>
      </w:pPr>
      <w:r w:rsidRPr="003B17C0">
        <w:rPr>
          <w:rFonts w:ascii="Times New Roman" w:hAnsi="Times New Roman"/>
        </w:rPr>
        <w:t xml:space="preserve">Bab ini </w:t>
      </w:r>
      <w:r w:rsidR="00C45CC1" w:rsidRPr="003B17C0">
        <w:rPr>
          <w:rFonts w:ascii="Times New Roman" w:hAnsi="Times New Roman"/>
        </w:rPr>
        <w:t>berisi penjelasan mengenai</w:t>
      </w:r>
      <w:r w:rsidR="00D97BCF" w:rsidRPr="003B17C0">
        <w:rPr>
          <w:rFonts w:ascii="Times New Roman" w:hAnsi="Times New Roman"/>
        </w:rPr>
        <w:t xml:space="preserve"> penentuan variabel constant dan</w:t>
      </w:r>
      <w:r w:rsidR="00C45CC1" w:rsidRPr="003B17C0">
        <w:rPr>
          <w:rFonts w:ascii="Times New Roman" w:hAnsi="Times New Roman"/>
        </w:rPr>
        <w:t xml:space="preserve"> scenario uji coba yang dilakukan </w:t>
      </w:r>
      <w:r w:rsidR="00D97BCF" w:rsidRPr="003B17C0">
        <w:rPr>
          <w:rFonts w:ascii="Times New Roman" w:hAnsi="Times New Roman"/>
        </w:rPr>
        <w:t>serta</w:t>
      </w:r>
      <w:r w:rsidR="00C45CC1" w:rsidRPr="003B17C0">
        <w:rPr>
          <w:rFonts w:ascii="Times New Roman" w:hAnsi="Times New Roman"/>
        </w:rPr>
        <w:t xml:space="preserve"> evaluasi </w:t>
      </w:r>
      <w:r w:rsidR="00D97BCF" w:rsidRPr="003B17C0">
        <w:rPr>
          <w:rFonts w:ascii="Times New Roman" w:hAnsi="Times New Roman"/>
        </w:rPr>
        <w:t xml:space="preserve">perbandingan akurasi estimasi posisi dengan menggunakan </w:t>
      </w:r>
      <w:r w:rsidR="00280119" w:rsidRPr="00280119">
        <w:rPr>
          <w:rFonts w:ascii="Times New Roman" w:hAnsi="Times New Roman"/>
          <w:i/>
        </w:rPr>
        <w:t>Kalman filter</w:t>
      </w:r>
      <w:r w:rsidR="00D97BCF" w:rsidRPr="003B17C0">
        <w:rPr>
          <w:rFonts w:ascii="Times New Roman" w:hAnsi="Times New Roman"/>
        </w:rPr>
        <w:t xml:space="preserve"> dan tanpa </w:t>
      </w:r>
      <w:r w:rsidR="00280119" w:rsidRPr="00280119">
        <w:rPr>
          <w:rFonts w:ascii="Times New Roman" w:hAnsi="Times New Roman"/>
          <w:i/>
        </w:rPr>
        <w:t>Kalman filter</w:t>
      </w:r>
      <w:r w:rsidR="00D97BCF" w:rsidRPr="003B17C0">
        <w:rPr>
          <w:rFonts w:ascii="Times New Roman" w:hAnsi="Times New Roman"/>
        </w:rPr>
        <w:t>.</w:t>
      </w:r>
      <w:r w:rsidR="00C45CC1" w:rsidRPr="003B17C0">
        <w:rPr>
          <w:rFonts w:ascii="Times New Roman" w:hAnsi="Times New Roman"/>
        </w:rPr>
        <w:t xml:space="preserve"> </w:t>
      </w:r>
      <w:r w:rsidR="001C0016" w:rsidRPr="003B17C0">
        <w:rPr>
          <w:rFonts w:ascii="Times New Roman" w:hAnsi="Times New Roman"/>
        </w:rPr>
        <w:t>Hasil uji coba didapatkan dari implementasi yang dijelaskan pada Bab 4 dengan scenario yang berbeda. Bab ini berisikan pembahsan mengenai lingkungan pengujian data pengujian, uji kinerja dan hasil pengujian yang digunakan untuk Bab selanjutnya.</w:t>
      </w:r>
    </w:p>
    <w:p w14:paraId="56D9797F" w14:textId="13A2D193" w:rsidR="00C42AE5" w:rsidRPr="003B17C0" w:rsidRDefault="001C0016" w:rsidP="007F22C0">
      <w:pPr>
        <w:pStyle w:val="Heading2"/>
        <w:jc w:val="both"/>
      </w:pPr>
      <w:bookmarkStart w:id="148" w:name="_Toc43770765"/>
      <w:r w:rsidRPr="003B17C0">
        <w:t>Lingku</w:t>
      </w:r>
      <w:r w:rsidR="008715D5" w:rsidRPr="003B17C0">
        <w:t>ngan</w:t>
      </w:r>
      <w:r w:rsidRPr="003B17C0">
        <w:t xml:space="preserve"> </w:t>
      </w:r>
      <w:r w:rsidR="008E20BC" w:rsidRPr="003B17C0">
        <w:t>Pengujian</w:t>
      </w:r>
      <w:bookmarkEnd w:id="148"/>
    </w:p>
    <w:p w14:paraId="05C6A359" w14:textId="2C6F40F0" w:rsidR="002D2C33" w:rsidRPr="003B17C0" w:rsidRDefault="008E20BC" w:rsidP="00F029BC">
      <w:pPr>
        <w:spacing w:after="240"/>
        <w:ind w:firstLine="567"/>
        <w:jc w:val="both"/>
        <w:rPr>
          <w:rFonts w:ascii="Times New Roman" w:hAnsi="Times New Roman"/>
        </w:rPr>
      </w:pPr>
      <w:r w:rsidRPr="003B17C0">
        <w:rPr>
          <w:rFonts w:ascii="Times New Roman" w:hAnsi="Times New Roman"/>
        </w:rPr>
        <w:t xml:space="preserve">Lingkungan pengujian </w:t>
      </w:r>
      <w:r w:rsidR="002D2C33" w:rsidRPr="003B17C0">
        <w:rPr>
          <w:rFonts w:ascii="Times New Roman" w:hAnsi="Times New Roman"/>
        </w:rPr>
        <w:t xml:space="preserve">indoor positioning system dilakukan pada ruangan dengan panjang 6 meter dan lebar 4 meter. 3 buah akses poin diletakkan pada pojok pojok ruangan. </w:t>
      </w:r>
    </w:p>
    <w:p w14:paraId="40D789B5" w14:textId="035662E5" w:rsidR="002D2C33" w:rsidRPr="003B17C0" w:rsidRDefault="00705431" w:rsidP="002D2C33">
      <w:pPr>
        <w:spacing w:before="240" w:after="240"/>
        <w:rPr>
          <w:rFonts w:ascii="Times New Roman" w:hAnsi="Times New Roman"/>
        </w:rPr>
      </w:pPr>
      <w:r>
        <w:rPr>
          <w:rFonts w:ascii="Times New Roman" w:hAnsi="Times New Roman"/>
          <w:noProof/>
          <w:lang w:val="id-ID" w:eastAsia="ja-JP"/>
        </w:rPr>
        <w:pict w14:anchorId="79B1C58E">
          <v:shape id="_x0000_i1027" type="#_x0000_t75" style="width:264.75pt;height:194.25pt">
            <v:imagedata r:id="rId51" o:title="placeB"/>
          </v:shape>
        </w:pict>
      </w:r>
    </w:p>
    <w:p w14:paraId="3F69D9A8" w14:textId="241C9E4B" w:rsidR="00B33FF9" w:rsidRPr="003B17C0" w:rsidRDefault="00B33FF9" w:rsidP="00642B6F">
      <w:pPr>
        <w:pStyle w:val="Caption"/>
        <w:ind w:firstLine="567"/>
        <w:rPr>
          <w:rFonts w:ascii="Times New Roman" w:hAnsi="Times New Roman"/>
          <w:i w:val="0"/>
          <w:iCs w:val="0"/>
          <w:color w:val="auto"/>
          <w:sz w:val="22"/>
          <w:szCs w:val="22"/>
        </w:rPr>
      </w:pPr>
      <w:bookmarkStart w:id="149" w:name="_Toc43770575"/>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1</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Denah Uji Coba</w:t>
      </w:r>
      <w:bookmarkEnd w:id="149"/>
    </w:p>
    <w:p w14:paraId="0F170C32" w14:textId="2DFDBC5F" w:rsidR="006D5A38" w:rsidRPr="003B17C0" w:rsidRDefault="002D2C33" w:rsidP="00B33FF9">
      <w:pPr>
        <w:spacing w:before="240" w:after="240"/>
        <w:ind w:firstLine="567"/>
        <w:jc w:val="both"/>
        <w:rPr>
          <w:rFonts w:ascii="Times New Roman" w:hAnsi="Times New Roman"/>
        </w:rPr>
      </w:pPr>
      <w:r w:rsidRPr="003B17C0">
        <w:rPr>
          <w:rFonts w:ascii="Times New Roman" w:hAnsi="Times New Roman"/>
        </w:rPr>
        <w:lastRenderedPageBreak/>
        <w:t xml:space="preserve">Koordinat ditentukan dengan perhitungan sentimeter yang dimulai dari pojok kiri bawah ruangan. Akses poin (AP) 1 diletakkan pada posisi </w:t>
      </w:r>
      <w:r w:rsidR="00585363" w:rsidRPr="003B17C0">
        <w:rPr>
          <w:rFonts w:ascii="Times New Roman" w:hAnsi="Times New Roman"/>
        </w:rPr>
        <w:t xml:space="preserve">kiri bawah ruangan, pada koordinat (0, </w:t>
      </w:r>
      <w:r w:rsidRPr="003B17C0">
        <w:rPr>
          <w:rFonts w:ascii="Times New Roman" w:hAnsi="Times New Roman"/>
        </w:rPr>
        <w:t xml:space="preserve">0), akses poin 2 diletakkan di tengah </w:t>
      </w:r>
      <w:r w:rsidR="00585363" w:rsidRPr="003B17C0">
        <w:rPr>
          <w:rFonts w:ascii="Times New Roman" w:hAnsi="Times New Roman"/>
        </w:rPr>
        <w:t xml:space="preserve">atas </w:t>
      </w:r>
      <w:r w:rsidRPr="003B17C0">
        <w:rPr>
          <w:rFonts w:ascii="Times New Roman" w:hAnsi="Times New Roman"/>
        </w:rPr>
        <w:t xml:space="preserve">ruangan pada koordinat (300, </w:t>
      </w:r>
      <w:r w:rsidR="00585363" w:rsidRPr="003B17C0">
        <w:rPr>
          <w:rFonts w:ascii="Times New Roman" w:hAnsi="Times New Roman"/>
        </w:rPr>
        <w:t>40</w:t>
      </w:r>
      <w:r w:rsidRPr="003B17C0">
        <w:rPr>
          <w:rFonts w:ascii="Times New Roman" w:hAnsi="Times New Roman"/>
        </w:rPr>
        <w:t xml:space="preserve">0), dan akses poin 3 diletakkan pada </w:t>
      </w:r>
      <w:r w:rsidR="00585363" w:rsidRPr="003B17C0">
        <w:rPr>
          <w:rFonts w:ascii="Times New Roman" w:hAnsi="Times New Roman"/>
        </w:rPr>
        <w:t xml:space="preserve">kanan bawah </w:t>
      </w:r>
      <w:r w:rsidRPr="003B17C0">
        <w:rPr>
          <w:rFonts w:ascii="Times New Roman" w:hAnsi="Times New Roman"/>
        </w:rPr>
        <w:t xml:space="preserve">ruangan pada koordinat (0, </w:t>
      </w:r>
      <w:r w:rsidR="00585363" w:rsidRPr="003B17C0">
        <w:rPr>
          <w:rFonts w:ascii="Times New Roman" w:hAnsi="Times New Roman"/>
        </w:rPr>
        <w:t>6</w:t>
      </w:r>
      <w:r w:rsidRPr="003B17C0">
        <w:rPr>
          <w:rFonts w:ascii="Times New Roman" w:hAnsi="Times New Roman"/>
        </w:rPr>
        <w:t>00).</w:t>
      </w:r>
      <w:r w:rsidR="00642B6F" w:rsidRPr="003B17C0">
        <w:rPr>
          <w:rFonts w:ascii="Times New Roman" w:hAnsi="Times New Roman"/>
        </w:rPr>
        <w:t xml:space="preserve"> Penentuan koordinat dilakukan dengan menyamakan ukuran ruangan dengan penghitungan 1 cm untuk satu poin koordinat.</w:t>
      </w:r>
    </w:p>
    <w:p w14:paraId="183BE0C8" w14:textId="28544B92" w:rsidR="00D51DB3" w:rsidRPr="003B17C0" w:rsidRDefault="002D2C33" w:rsidP="004D1BFE">
      <w:pPr>
        <w:spacing w:before="240" w:after="240"/>
        <w:ind w:firstLine="567"/>
        <w:jc w:val="both"/>
        <w:rPr>
          <w:rFonts w:ascii="Times New Roman" w:hAnsi="Times New Roman"/>
        </w:rPr>
      </w:pPr>
      <w:r w:rsidRPr="003B17C0">
        <w:rPr>
          <w:rFonts w:ascii="Times New Roman" w:hAnsi="Times New Roman"/>
        </w:rPr>
        <w:t xml:space="preserve">Pengujian pertama </w:t>
      </w:r>
      <w:r w:rsidR="00694D7A">
        <w:rPr>
          <w:rFonts w:ascii="Times New Roman" w:hAnsi="Times New Roman"/>
        </w:rPr>
        <w:t xml:space="preserve">dan kedua </w:t>
      </w:r>
      <w:r w:rsidRPr="003B17C0">
        <w:rPr>
          <w:rFonts w:ascii="Times New Roman" w:hAnsi="Times New Roman"/>
        </w:rPr>
        <w:t xml:space="preserve">dilakukan dengan pengambilan sampel data pada </w:t>
      </w:r>
      <w:r w:rsidR="00694D7A">
        <w:rPr>
          <w:rFonts w:ascii="Times New Roman" w:hAnsi="Times New Roman"/>
        </w:rPr>
        <w:t xml:space="preserve">jarak tertentu dari </w:t>
      </w:r>
      <w:r w:rsidRPr="003B17C0">
        <w:rPr>
          <w:rFonts w:ascii="Times New Roman" w:hAnsi="Times New Roman"/>
        </w:rPr>
        <w:t xml:space="preserve">akses poin. Pengujian pertama ini dilakukan untuk mengukur variabel konstan (kalibrasi) untuk penentuan jarak (signal propagarion) </w:t>
      </w:r>
      <w:r w:rsidR="004D1BFE" w:rsidRPr="003B17C0">
        <w:rPr>
          <w:rFonts w:ascii="Times New Roman" w:hAnsi="Times New Roman"/>
        </w:rPr>
        <w:t>tang telah dibahas pada bab IV.</w:t>
      </w:r>
    </w:p>
    <w:p w14:paraId="4C2B0EFB" w14:textId="38F29B7A" w:rsidR="00D51DB3" w:rsidRPr="003B17C0" w:rsidRDefault="00D51DB3" w:rsidP="006D5A38">
      <w:pPr>
        <w:ind w:firstLine="567"/>
        <w:jc w:val="both"/>
        <w:rPr>
          <w:rFonts w:ascii="Times New Roman" w:hAnsi="Times New Roman"/>
          <w:iCs/>
        </w:rPr>
      </w:pPr>
      <w:r w:rsidRPr="003B17C0">
        <w:rPr>
          <w:rFonts w:ascii="Times New Roman" w:hAnsi="Times New Roman"/>
          <w:iCs/>
        </w:rPr>
        <w:t xml:space="preserve">Pengujian </w:t>
      </w:r>
      <w:r w:rsidR="00694D7A">
        <w:rPr>
          <w:rFonts w:ascii="Times New Roman" w:hAnsi="Times New Roman"/>
          <w:iCs/>
        </w:rPr>
        <w:t>ke</w:t>
      </w:r>
      <w:r w:rsidRPr="003B17C0">
        <w:rPr>
          <w:rFonts w:ascii="Times New Roman" w:hAnsi="Times New Roman"/>
          <w:iCs/>
        </w:rPr>
        <w:t>tiga dilakukan pada titik</w:t>
      </w:r>
      <w:r w:rsidR="00DF782D">
        <w:rPr>
          <w:rFonts w:ascii="Times New Roman" w:hAnsi="Times New Roman"/>
          <w:iCs/>
        </w:rPr>
        <w:t>-</w:t>
      </w:r>
      <w:r w:rsidRPr="003B17C0">
        <w:rPr>
          <w:rFonts w:ascii="Times New Roman" w:hAnsi="Times New Roman"/>
          <w:iCs/>
        </w:rPr>
        <w:t xml:space="preserve">titik ruangan dengan denah pada gambar 5.1. Pengujian kedua dilakukan untuk pengukuran akurasi estimasi posisi tanpa menggunakan </w:t>
      </w:r>
      <w:r w:rsidR="00280119" w:rsidRPr="00280119">
        <w:rPr>
          <w:rFonts w:ascii="Times New Roman" w:hAnsi="Times New Roman"/>
          <w:i/>
          <w:iCs/>
        </w:rPr>
        <w:t>Kalman filter</w:t>
      </w:r>
      <w:r w:rsidRPr="003B17C0">
        <w:rPr>
          <w:rFonts w:ascii="Times New Roman" w:hAnsi="Times New Roman"/>
          <w:iCs/>
        </w:rPr>
        <w:t xml:space="preserve">, sedangkan pengujian ketiga dilakukan dengan menggunakan </w:t>
      </w:r>
      <w:r w:rsidR="00280119" w:rsidRPr="00280119">
        <w:rPr>
          <w:rFonts w:ascii="Times New Roman" w:hAnsi="Times New Roman"/>
          <w:i/>
          <w:iCs/>
        </w:rPr>
        <w:t>Kalman filter</w:t>
      </w:r>
      <w:r w:rsidRPr="003B17C0">
        <w:rPr>
          <w:rFonts w:ascii="Times New Roman" w:hAnsi="Times New Roman"/>
          <w:iCs/>
        </w:rPr>
        <w:t xml:space="preserve">. </w:t>
      </w:r>
    </w:p>
    <w:p w14:paraId="0AA4B51E" w14:textId="6BC4FAF1" w:rsidR="00A225F0" w:rsidRPr="003B17C0" w:rsidRDefault="00A225F0" w:rsidP="00A225F0">
      <w:pPr>
        <w:rPr>
          <w:rFonts w:ascii="Times New Roman" w:hAnsi="Times New Roman"/>
        </w:rPr>
      </w:pPr>
    </w:p>
    <w:p w14:paraId="40916685" w14:textId="5449F57F" w:rsidR="00A225F0" w:rsidRPr="003B17C0" w:rsidRDefault="00A225F0" w:rsidP="00A42F48">
      <w:pPr>
        <w:pStyle w:val="Heading2"/>
        <w:jc w:val="both"/>
        <w:rPr>
          <w:szCs w:val="22"/>
        </w:rPr>
      </w:pPr>
      <w:bookmarkStart w:id="150" w:name="_Toc43770766"/>
      <w:r w:rsidRPr="003B17C0">
        <w:rPr>
          <w:szCs w:val="22"/>
        </w:rPr>
        <w:t>Skenario</w:t>
      </w:r>
      <w:r w:rsidR="00412132" w:rsidRPr="003B17C0">
        <w:rPr>
          <w:szCs w:val="22"/>
        </w:rPr>
        <w:t xml:space="preserve"> Uji Coba</w:t>
      </w:r>
      <w:bookmarkEnd w:id="150"/>
    </w:p>
    <w:p w14:paraId="74486A4A" w14:textId="2A2D4F89" w:rsidR="00412132" w:rsidRPr="001F21CB" w:rsidRDefault="00A225F0" w:rsidP="00756511">
      <w:pPr>
        <w:ind w:firstLine="567"/>
        <w:jc w:val="both"/>
        <w:rPr>
          <w:rFonts w:ascii="Times New Roman" w:hAnsi="Times New Roman"/>
        </w:rPr>
      </w:pPr>
      <w:r w:rsidRPr="003B17C0">
        <w:rPr>
          <w:rFonts w:ascii="Times New Roman" w:hAnsi="Times New Roman"/>
        </w:rPr>
        <w:t>Sebelum melakukan uji coba, perlu ditentukan scenario yang akan digunakan dalam proses uji coba</w:t>
      </w:r>
      <w:r w:rsidR="00756511" w:rsidRPr="003B17C0">
        <w:rPr>
          <w:rFonts w:ascii="Times New Roman" w:hAnsi="Times New Roman"/>
        </w:rPr>
        <w:t>.</w:t>
      </w:r>
      <w:r w:rsidRPr="003B17C0">
        <w:rPr>
          <w:rFonts w:ascii="Times New Roman" w:hAnsi="Times New Roman"/>
        </w:rPr>
        <w:t xml:space="preserve"> Dengan scenario yang dibuat kita akan menguji apakah perangkat yang di buat sudah berjalan sesuai dengan yang di rancang dan benar, dan menentukan performa pada masing-masing scenario. </w:t>
      </w:r>
      <w:r w:rsidR="001F21CB">
        <w:rPr>
          <w:rFonts w:ascii="Times New Roman" w:hAnsi="Times New Roman"/>
        </w:rPr>
        <w:t xml:space="preserve">Akan ditentukan akurasi performa penentuan jarak dengan </w:t>
      </w:r>
      <w:r w:rsidR="001F21CB" w:rsidRPr="001F21CB">
        <w:rPr>
          <w:rFonts w:ascii="Times New Roman" w:hAnsi="Times New Roman"/>
          <w:i/>
        </w:rPr>
        <w:t>signal propagation model</w:t>
      </w:r>
      <w:r w:rsidR="001F21CB">
        <w:rPr>
          <w:rFonts w:ascii="Times New Roman" w:hAnsi="Times New Roman"/>
        </w:rPr>
        <w:t xml:space="preserve"> dan penentuan posisi berdasarkan trilaterasi dengan kekuatan sinyal RSSI yang telah dilakukan </w:t>
      </w:r>
      <w:r w:rsidR="00280119" w:rsidRPr="00280119">
        <w:rPr>
          <w:rFonts w:ascii="Times New Roman" w:hAnsi="Times New Roman"/>
          <w:i/>
        </w:rPr>
        <w:t>filtering</w:t>
      </w:r>
      <w:r w:rsidR="001F21CB">
        <w:rPr>
          <w:rFonts w:ascii="Times New Roman" w:hAnsi="Times New Roman"/>
        </w:rPr>
        <w:t xml:space="preserve"> menggunakan </w:t>
      </w:r>
      <w:r w:rsidR="00280119" w:rsidRPr="00280119">
        <w:rPr>
          <w:rFonts w:ascii="Times New Roman" w:hAnsi="Times New Roman"/>
          <w:i/>
        </w:rPr>
        <w:t>kalman filter</w:t>
      </w:r>
      <w:r w:rsidR="001F21CB">
        <w:rPr>
          <w:rFonts w:ascii="Times New Roman" w:hAnsi="Times New Roman"/>
          <w:i/>
        </w:rPr>
        <w:t>.</w:t>
      </w:r>
    </w:p>
    <w:p w14:paraId="0AF6F8FB" w14:textId="77777777" w:rsidR="00936EAF" w:rsidRPr="003B17C0" w:rsidRDefault="00936EAF" w:rsidP="00756511">
      <w:pPr>
        <w:ind w:firstLine="567"/>
        <w:jc w:val="both"/>
        <w:rPr>
          <w:rFonts w:ascii="Times New Roman" w:hAnsi="Times New Roman"/>
        </w:rPr>
      </w:pPr>
    </w:p>
    <w:p w14:paraId="3A844184" w14:textId="5F065333" w:rsidR="00DE17E7" w:rsidRDefault="001F21CB" w:rsidP="006D5A38">
      <w:pPr>
        <w:pStyle w:val="ListParagraph"/>
        <w:numPr>
          <w:ilvl w:val="0"/>
          <w:numId w:val="20"/>
        </w:numPr>
        <w:ind w:left="284" w:hanging="284"/>
        <w:jc w:val="both"/>
        <w:rPr>
          <w:rFonts w:ascii="Times New Roman" w:hAnsi="Times New Roman"/>
        </w:rPr>
      </w:pPr>
      <w:r>
        <w:rPr>
          <w:rFonts w:ascii="Times New Roman" w:hAnsi="Times New Roman"/>
        </w:rPr>
        <w:t>Pengujian akurasi jarak dengan</w:t>
      </w:r>
      <w:r w:rsidRPr="001F21CB">
        <w:rPr>
          <w:rFonts w:ascii="Times New Roman" w:hAnsi="Times New Roman"/>
          <w:i/>
        </w:rPr>
        <w:t xml:space="preserve"> </w:t>
      </w:r>
      <w:r w:rsidRPr="003B17C0">
        <w:rPr>
          <w:rFonts w:ascii="Times New Roman" w:hAnsi="Times New Roman"/>
          <w:i/>
        </w:rPr>
        <w:t>signal propagation model</w:t>
      </w:r>
      <w:r>
        <w:rPr>
          <w:rFonts w:ascii="Times New Roman" w:hAnsi="Times New Roman"/>
          <w:i/>
        </w:rPr>
        <w:t xml:space="preserve"> </w:t>
      </w:r>
      <w:r>
        <w:rPr>
          <w:rFonts w:ascii="Times New Roman" w:hAnsi="Times New Roman"/>
        </w:rPr>
        <w:t>dengan mengambil</w:t>
      </w:r>
      <w:r w:rsidR="006B1D4A">
        <w:rPr>
          <w:rFonts w:ascii="Times New Roman" w:hAnsi="Times New Roman"/>
        </w:rPr>
        <w:t xml:space="preserve"> beberapa</w:t>
      </w:r>
      <w:r>
        <w:rPr>
          <w:rFonts w:ascii="Times New Roman" w:hAnsi="Times New Roman"/>
        </w:rPr>
        <w:t xml:space="preserve"> data pada</w:t>
      </w:r>
      <w:r w:rsidR="00694D7A">
        <w:rPr>
          <w:rFonts w:ascii="Times New Roman" w:hAnsi="Times New Roman"/>
        </w:rPr>
        <w:t xml:space="preserve"> jarak tertentu dari akses poin. Pada uji coba ini diambil sampel data yang besar untuk mendapatkan kekuatan sinyal absolut pada titik yang diuji.</w:t>
      </w:r>
    </w:p>
    <w:p w14:paraId="10422944" w14:textId="3EE5026F" w:rsidR="00694D7A" w:rsidRPr="003B17C0" w:rsidRDefault="00694D7A" w:rsidP="006D5A38">
      <w:pPr>
        <w:pStyle w:val="ListParagraph"/>
        <w:numPr>
          <w:ilvl w:val="0"/>
          <w:numId w:val="20"/>
        </w:numPr>
        <w:ind w:left="284" w:hanging="284"/>
        <w:jc w:val="both"/>
        <w:rPr>
          <w:rFonts w:ascii="Times New Roman" w:hAnsi="Times New Roman"/>
        </w:rPr>
      </w:pPr>
      <w:r>
        <w:rPr>
          <w:rFonts w:ascii="Times New Roman" w:hAnsi="Times New Roman"/>
        </w:rPr>
        <w:lastRenderedPageBreak/>
        <w:t xml:space="preserve">Pengujian </w:t>
      </w:r>
      <w:r w:rsidRPr="00280119">
        <w:rPr>
          <w:rFonts w:ascii="Times New Roman" w:hAnsi="Times New Roman"/>
          <w:i/>
        </w:rPr>
        <w:t>kalman filtering</w:t>
      </w:r>
      <w:r>
        <w:rPr>
          <w:rFonts w:ascii="Times New Roman" w:hAnsi="Times New Roman"/>
        </w:rPr>
        <w:t xml:space="preserve"> untuk estimasi jarak dilakukan dengan mengambil sampel data kecil pada titik uji dan dilakukan kalman filtering pada data tersebut. Dari RSSI yang sudah difilter ditentukan estimasi jarak dan dibandingkan dengan penentuan jarak tanpa menggunakan kalman filtering.</w:t>
      </w:r>
    </w:p>
    <w:p w14:paraId="422BC552" w14:textId="21500D31" w:rsidR="00936EAF" w:rsidRPr="003B17C0" w:rsidRDefault="00DE17E7" w:rsidP="006D5A38">
      <w:pPr>
        <w:pStyle w:val="ListParagraph"/>
        <w:numPr>
          <w:ilvl w:val="0"/>
          <w:numId w:val="20"/>
        </w:numPr>
        <w:ind w:left="284" w:hanging="284"/>
        <w:jc w:val="both"/>
        <w:rPr>
          <w:rFonts w:ascii="Times New Roman" w:hAnsi="Times New Roman"/>
        </w:rPr>
      </w:pPr>
      <w:r w:rsidRPr="003B17C0">
        <w:rPr>
          <w:rFonts w:ascii="Times New Roman" w:hAnsi="Times New Roman"/>
        </w:rPr>
        <w:t xml:space="preserve">Pengujian akurasi estimasi posisi dengan </w:t>
      </w:r>
      <w:r w:rsidR="00280119" w:rsidRPr="00280119">
        <w:rPr>
          <w:rFonts w:ascii="Times New Roman" w:hAnsi="Times New Roman"/>
          <w:i/>
        </w:rPr>
        <w:t>trilateration</w:t>
      </w:r>
      <w:r w:rsidRPr="003B17C0">
        <w:rPr>
          <w:rFonts w:ascii="Times New Roman" w:hAnsi="Times New Roman"/>
        </w:rPr>
        <w:t xml:space="preserve"> berdasarkan jarak yang ditentukan dengan </w:t>
      </w:r>
      <w:r w:rsidRPr="003B17C0">
        <w:rPr>
          <w:rFonts w:ascii="Times New Roman" w:hAnsi="Times New Roman"/>
          <w:i/>
        </w:rPr>
        <w:t xml:space="preserve">signal propagation model </w:t>
      </w:r>
      <w:r w:rsidRPr="003B17C0">
        <w:rPr>
          <w:rFonts w:ascii="Times New Roman" w:hAnsi="Times New Roman"/>
        </w:rPr>
        <w:t>dan titik koordinat akses poin yang diketahui.</w:t>
      </w:r>
    </w:p>
    <w:p w14:paraId="04A73CA0" w14:textId="38B1E70C" w:rsidR="000354A8" w:rsidRPr="003B17C0" w:rsidRDefault="000354A8" w:rsidP="006B1D4A">
      <w:pPr>
        <w:pStyle w:val="ListParagraph"/>
        <w:tabs>
          <w:tab w:val="left" w:pos="4155"/>
        </w:tabs>
        <w:ind w:left="284"/>
        <w:jc w:val="both"/>
        <w:rPr>
          <w:rFonts w:ascii="Times New Roman" w:hAnsi="Times New Roman"/>
        </w:rPr>
      </w:pPr>
    </w:p>
    <w:p w14:paraId="1FADD662" w14:textId="77777777" w:rsidR="006B1D4A" w:rsidRDefault="00A42F48" w:rsidP="00DE17E7">
      <w:pPr>
        <w:pStyle w:val="ListParagraph"/>
        <w:ind w:left="0" w:firstLine="283"/>
        <w:jc w:val="both"/>
        <w:rPr>
          <w:rFonts w:ascii="Times New Roman" w:hAnsi="Times New Roman"/>
        </w:rPr>
      </w:pPr>
      <w:r w:rsidRPr="003B17C0">
        <w:rPr>
          <w:rFonts w:ascii="Times New Roman" w:hAnsi="Times New Roman"/>
        </w:rPr>
        <w:t xml:space="preserve">Pengujian </w:t>
      </w:r>
      <w:r w:rsidR="006B1D4A">
        <w:rPr>
          <w:rFonts w:ascii="Times New Roman" w:hAnsi="Times New Roman"/>
        </w:rPr>
        <w:t xml:space="preserve">pertama </w:t>
      </w:r>
      <w:r w:rsidRPr="003B17C0">
        <w:rPr>
          <w:rFonts w:ascii="Times New Roman" w:hAnsi="Times New Roman"/>
        </w:rPr>
        <w:t xml:space="preserve">dilakukan dengan mengambil </w:t>
      </w:r>
      <w:r w:rsidR="006B1D4A">
        <w:rPr>
          <w:rFonts w:ascii="Times New Roman" w:hAnsi="Times New Roman"/>
          <w:i/>
        </w:rPr>
        <w:t xml:space="preserve">n </w:t>
      </w:r>
      <w:r w:rsidRPr="003B17C0">
        <w:rPr>
          <w:rFonts w:ascii="Times New Roman" w:hAnsi="Times New Roman"/>
        </w:rPr>
        <w:t xml:space="preserve">data pada setiap </w:t>
      </w:r>
      <w:r w:rsidR="006B1D4A">
        <w:rPr>
          <w:rFonts w:ascii="Times New Roman" w:hAnsi="Times New Roman"/>
        </w:rPr>
        <w:t xml:space="preserve">jarak 1, 2, 3, dan 4 pada masing masing akses poin dan ditentukan </w:t>
      </w:r>
      <w:r w:rsidR="006B1D4A">
        <w:rPr>
          <w:rFonts w:ascii="Times New Roman" w:hAnsi="Times New Roman"/>
          <w:i/>
        </w:rPr>
        <w:t xml:space="preserve">n </w:t>
      </w:r>
      <w:r w:rsidR="006B1D4A">
        <w:rPr>
          <w:rFonts w:ascii="Times New Roman" w:hAnsi="Times New Roman"/>
        </w:rPr>
        <w:t xml:space="preserve">yang paling optimal. </w:t>
      </w:r>
    </w:p>
    <w:p w14:paraId="256D6CEB" w14:textId="29211C0D" w:rsidR="00A42F48" w:rsidRPr="003B17C0" w:rsidRDefault="006B1D4A" w:rsidP="006B1D4A">
      <w:pPr>
        <w:pStyle w:val="ListParagraph"/>
        <w:ind w:left="0" w:firstLine="283"/>
        <w:jc w:val="both"/>
        <w:rPr>
          <w:rFonts w:ascii="Times New Roman" w:hAnsi="Times New Roman"/>
        </w:rPr>
      </w:pPr>
      <w:r>
        <w:rPr>
          <w:rFonts w:ascii="Times New Roman" w:hAnsi="Times New Roman"/>
        </w:rPr>
        <w:t xml:space="preserve">Pengujian kedua dilakukan dengan mengambil 100 data </w:t>
      </w:r>
      <w:r w:rsidR="00642B6F" w:rsidRPr="003B17C0">
        <w:rPr>
          <w:rFonts w:ascii="Times New Roman" w:hAnsi="Times New Roman"/>
        </w:rPr>
        <w:t>pada</w:t>
      </w:r>
      <w:r>
        <w:rPr>
          <w:rFonts w:ascii="Times New Roman" w:hAnsi="Times New Roman"/>
        </w:rPr>
        <w:t xml:space="preserve"> masing masing titik pada ruangan, yang tertera</w:t>
      </w:r>
      <w:r w:rsidR="00A42F48" w:rsidRPr="003B17C0">
        <w:rPr>
          <w:rFonts w:ascii="Times New Roman" w:hAnsi="Times New Roman"/>
        </w:rPr>
        <w:t xml:space="preserve"> gambar 5.1. </w:t>
      </w:r>
    </w:p>
    <w:p w14:paraId="33767D81" w14:textId="77777777" w:rsidR="00434CEE" w:rsidRPr="003B17C0" w:rsidRDefault="00434CEE" w:rsidP="001441F6">
      <w:pPr>
        <w:ind w:firstLine="567"/>
        <w:rPr>
          <w:rFonts w:ascii="Times New Roman" w:hAnsi="Times New Roman"/>
        </w:rPr>
      </w:pPr>
    </w:p>
    <w:p w14:paraId="44CD7AA3" w14:textId="1A258162" w:rsidR="00A42F48" w:rsidRPr="003B17C0" w:rsidRDefault="00B37416" w:rsidP="00F029BC">
      <w:pPr>
        <w:pStyle w:val="Heading3"/>
        <w:ind w:left="567" w:hanging="567"/>
        <w:jc w:val="both"/>
        <w:rPr>
          <w:szCs w:val="22"/>
        </w:rPr>
      </w:pPr>
      <w:bookmarkStart w:id="151" w:name="_Toc43770767"/>
      <w:r w:rsidRPr="003B17C0">
        <w:rPr>
          <w:szCs w:val="22"/>
        </w:rPr>
        <w:t xml:space="preserve">Skenario </w:t>
      </w:r>
      <w:r w:rsidR="00434CEE" w:rsidRPr="003B17C0">
        <w:rPr>
          <w:szCs w:val="22"/>
        </w:rPr>
        <w:t>Uji Coba 1</w:t>
      </w:r>
      <w:bookmarkEnd w:id="151"/>
    </w:p>
    <w:p w14:paraId="0BE6D804" w14:textId="757772AF" w:rsidR="00F029BC" w:rsidRPr="003B17C0" w:rsidRDefault="00B37416" w:rsidP="0076789C">
      <w:pPr>
        <w:ind w:firstLine="567"/>
        <w:jc w:val="both"/>
        <w:rPr>
          <w:rFonts w:ascii="Times New Roman" w:hAnsi="Times New Roman"/>
        </w:rPr>
      </w:pPr>
      <w:r w:rsidRPr="003B17C0">
        <w:rPr>
          <w:rFonts w:ascii="Times New Roman" w:hAnsi="Times New Roman"/>
        </w:rPr>
        <w:t>Dalam scenario uji coba yang pertama kita akan menghitung</w:t>
      </w:r>
      <w:r w:rsidR="00F029BC" w:rsidRPr="003B17C0">
        <w:rPr>
          <w:rFonts w:ascii="Times New Roman" w:hAnsi="Times New Roman"/>
        </w:rPr>
        <w:t xml:space="preserve"> variabel untuk signal propagation constant. Pada uji coba ini diambil 1000 data RSSI pada jarak </w:t>
      </w:r>
      <w:r w:rsidR="00B40B1C" w:rsidRPr="003B17C0">
        <w:rPr>
          <w:rFonts w:ascii="Times New Roman" w:hAnsi="Times New Roman"/>
        </w:rPr>
        <w:t>1 meter,</w:t>
      </w:r>
      <w:r w:rsidR="00F029BC" w:rsidRPr="003B17C0">
        <w:rPr>
          <w:rFonts w:ascii="Times New Roman" w:hAnsi="Times New Roman"/>
        </w:rPr>
        <w:t xml:space="preserve"> </w:t>
      </w:r>
      <w:r w:rsidR="00B40B1C" w:rsidRPr="003B17C0">
        <w:rPr>
          <w:rFonts w:ascii="Times New Roman" w:hAnsi="Times New Roman"/>
        </w:rPr>
        <w:t>2 meter, 3meter dan 4</w:t>
      </w:r>
      <w:r w:rsidR="00F029BC" w:rsidRPr="003B17C0">
        <w:rPr>
          <w:rFonts w:ascii="Times New Roman" w:hAnsi="Times New Roman"/>
        </w:rPr>
        <w:t xml:space="preserve"> meter pada masing masing akses poin</w:t>
      </w:r>
      <w:r w:rsidR="00B40B1C" w:rsidRPr="003B17C0">
        <w:rPr>
          <w:rFonts w:ascii="Times New Roman" w:hAnsi="Times New Roman"/>
        </w:rPr>
        <w:t xml:space="preserve"> untuk training set guna menentukan nilai </w:t>
      </w:r>
      <w:r w:rsidR="00B40B1C" w:rsidRPr="003B17C0">
        <w:rPr>
          <w:rFonts w:ascii="Times New Roman" w:hAnsi="Times New Roman"/>
          <w:i/>
        </w:rPr>
        <w:t>n</w:t>
      </w:r>
      <w:r w:rsidR="00B40B1C" w:rsidRPr="003B17C0">
        <w:rPr>
          <w:rFonts w:ascii="Times New Roman" w:hAnsi="Times New Roman"/>
        </w:rPr>
        <w:t xml:space="preserve"> dan </w:t>
      </w:r>
      <w:r w:rsidR="00B40B1C" w:rsidRPr="003B17C0">
        <w:rPr>
          <w:rFonts w:ascii="Times New Roman" w:hAnsi="Times New Roman"/>
          <w:i/>
        </w:rPr>
        <w:t xml:space="preserve">A . </w:t>
      </w:r>
      <w:r w:rsidR="00B40B1C" w:rsidRPr="003B17C0">
        <w:rPr>
          <w:rFonts w:ascii="Times New Roman" w:hAnsi="Times New Roman"/>
        </w:rPr>
        <w:t xml:space="preserve"> Dan 1000 dataset pada jarak yang sama untuk menentukan akurasi dari nilai </w:t>
      </w:r>
      <w:r w:rsidR="00B40B1C" w:rsidRPr="003B17C0">
        <w:rPr>
          <w:rFonts w:ascii="Times New Roman" w:hAnsi="Times New Roman"/>
          <w:i/>
        </w:rPr>
        <w:t xml:space="preserve">n </w:t>
      </w:r>
      <w:r w:rsidR="00B40B1C" w:rsidRPr="003B17C0">
        <w:rPr>
          <w:rFonts w:ascii="Times New Roman" w:hAnsi="Times New Roman"/>
        </w:rPr>
        <w:t xml:space="preserve">dan </w:t>
      </w:r>
      <w:r w:rsidR="00B40B1C" w:rsidRPr="003B17C0">
        <w:rPr>
          <w:rFonts w:ascii="Times New Roman" w:hAnsi="Times New Roman"/>
          <w:i/>
        </w:rPr>
        <w:t xml:space="preserve">A </w:t>
      </w:r>
      <w:r w:rsidR="00B40B1C" w:rsidRPr="003B17C0">
        <w:rPr>
          <w:rFonts w:ascii="Times New Roman" w:hAnsi="Times New Roman"/>
        </w:rPr>
        <w:t>yang telah ditentukan</w:t>
      </w:r>
      <w:r w:rsidR="00F029BC" w:rsidRPr="003B17C0">
        <w:rPr>
          <w:rFonts w:ascii="Times New Roman" w:hAnsi="Times New Roman"/>
        </w:rPr>
        <w:t>.</w:t>
      </w:r>
      <w:r w:rsidR="007C712C" w:rsidRPr="003B17C0">
        <w:rPr>
          <w:rFonts w:ascii="Times New Roman" w:hAnsi="Times New Roman"/>
        </w:rPr>
        <w:t xml:space="preserve"> </w:t>
      </w:r>
    </w:p>
    <w:p w14:paraId="532ABB12" w14:textId="5A7FA380" w:rsidR="007C712C" w:rsidRPr="003B17C0" w:rsidRDefault="007C712C" w:rsidP="0076789C">
      <w:pPr>
        <w:ind w:firstLine="567"/>
        <w:jc w:val="both"/>
        <w:rPr>
          <w:rFonts w:ascii="Times New Roman" w:hAnsi="Times New Roman"/>
        </w:rPr>
      </w:pPr>
      <w:r w:rsidRPr="003B17C0">
        <w:rPr>
          <w:rFonts w:ascii="Times New Roman" w:hAnsi="Times New Roman"/>
        </w:rPr>
        <w:t xml:space="preserve">Nilai </w:t>
      </w:r>
      <w:r w:rsidRPr="003B17C0">
        <w:rPr>
          <w:rFonts w:ascii="Times New Roman" w:hAnsi="Times New Roman"/>
          <w:i/>
        </w:rPr>
        <w:t>A</w:t>
      </w:r>
      <w:r w:rsidRPr="003B17C0">
        <w:rPr>
          <w:rFonts w:ascii="Times New Roman" w:hAnsi="Times New Roman"/>
        </w:rPr>
        <w:t xml:space="preserve"> diambil secara langsung dari rata</w:t>
      </w:r>
      <w:r w:rsidR="00DF782D">
        <w:rPr>
          <w:rFonts w:ascii="Times New Roman" w:hAnsi="Times New Roman"/>
        </w:rPr>
        <w:t>-</w:t>
      </w:r>
      <w:r w:rsidRPr="003B17C0">
        <w:rPr>
          <w:rFonts w:ascii="Times New Roman" w:hAnsi="Times New Roman"/>
        </w:rPr>
        <w:t xml:space="preserve">rata RSSI yang diambil dari jarak 1 meter, sedangkan nilai </w:t>
      </w:r>
      <w:r w:rsidRPr="003B17C0">
        <w:rPr>
          <w:rFonts w:ascii="Times New Roman" w:hAnsi="Times New Roman"/>
          <w:i/>
        </w:rPr>
        <w:t>n</w:t>
      </w:r>
      <w:r w:rsidRPr="003B17C0">
        <w:rPr>
          <w:rFonts w:ascii="Times New Roman" w:hAnsi="Times New Roman"/>
        </w:rPr>
        <w:t xml:space="preserve"> diambil dari persamaan</w:t>
      </w:r>
      <w:r w:rsidR="00B40B1C" w:rsidRPr="003B17C0">
        <w:rPr>
          <w:rFonts w:ascii="Times New Roman" w:hAnsi="Times New Roman"/>
        </w:rPr>
        <w:t xml:space="preserve"> pada bab IV dengan input RSSI dari rata</w:t>
      </w:r>
      <w:r w:rsidR="00DF782D">
        <w:rPr>
          <w:rFonts w:ascii="Times New Roman" w:hAnsi="Times New Roman"/>
        </w:rPr>
        <w:t>-</w:t>
      </w:r>
      <w:r w:rsidR="00B40B1C" w:rsidRPr="003B17C0">
        <w:rPr>
          <w:rFonts w:ascii="Times New Roman" w:hAnsi="Times New Roman"/>
        </w:rPr>
        <w:t>rata 1000 data pada setiap jarak untuk setiap akses poin.</w:t>
      </w:r>
    </w:p>
    <w:p w14:paraId="00D8BED3" w14:textId="209F9A11" w:rsidR="00B40B1C" w:rsidRDefault="00B40B1C" w:rsidP="00B40B1C">
      <w:pPr>
        <w:ind w:firstLine="567"/>
        <w:jc w:val="both"/>
        <w:rPr>
          <w:rFonts w:ascii="Times New Roman" w:hAnsi="Times New Roman"/>
        </w:rPr>
      </w:pPr>
      <w:r w:rsidRPr="003B17C0">
        <w:rPr>
          <w:rFonts w:ascii="Times New Roman" w:hAnsi="Times New Roman"/>
        </w:rPr>
        <w:t>Dari variabel konstan yang telah ditentukan dilakukan pengetesan akurasi dengan mengambil 1000 data pada jarak satu meter, dua meter, dan tiga meter untuk masing</w:t>
      </w:r>
      <w:r w:rsidR="00DF782D">
        <w:rPr>
          <w:rFonts w:ascii="Times New Roman" w:hAnsi="Times New Roman"/>
        </w:rPr>
        <w:t>-</w:t>
      </w:r>
      <w:r w:rsidRPr="003B17C0">
        <w:rPr>
          <w:rFonts w:ascii="Times New Roman" w:hAnsi="Times New Roman"/>
        </w:rPr>
        <w:t xml:space="preserve">masing akses poin. Pengetesan akurasi dilakukan dengan mengurangi jarak yang didapat dari </w:t>
      </w:r>
      <w:r w:rsidRPr="003B17C0">
        <w:rPr>
          <w:rFonts w:ascii="Times New Roman" w:hAnsi="Times New Roman"/>
          <w:i/>
        </w:rPr>
        <w:t xml:space="preserve">signal propagation model </w:t>
      </w:r>
      <w:r w:rsidRPr="003B17C0">
        <w:rPr>
          <w:rFonts w:ascii="Times New Roman" w:hAnsi="Times New Roman"/>
        </w:rPr>
        <w:t>dan jarak nyata, dengan menggunakan error perhitungan jarak.</w:t>
      </w:r>
    </w:p>
    <w:p w14:paraId="28830AEF" w14:textId="77777777" w:rsidR="003D323A" w:rsidRDefault="003D323A" w:rsidP="00B40B1C">
      <w:pPr>
        <w:ind w:firstLine="567"/>
        <w:jc w:val="both"/>
        <w:rPr>
          <w:rFonts w:ascii="Times New Roman" w:hAnsi="Times New Roman"/>
        </w:rPr>
      </w:pPr>
    </w:p>
    <w:p w14:paraId="46472D31" w14:textId="77777777" w:rsidR="003D323A" w:rsidRDefault="003D323A" w:rsidP="00B40B1C">
      <w:pPr>
        <w:ind w:firstLine="567"/>
        <w:jc w:val="both"/>
        <w:rPr>
          <w:rFonts w:ascii="Times New Roman" w:hAnsi="Times New Roman"/>
        </w:rPr>
      </w:pPr>
    </w:p>
    <w:p w14:paraId="4691CA04" w14:textId="22014791" w:rsidR="007C712C" w:rsidRPr="003B17C0" w:rsidRDefault="003B17C0" w:rsidP="007C712C">
      <w:pPr>
        <w:pStyle w:val="Caption"/>
        <w:keepNext/>
        <w:rPr>
          <w:rFonts w:ascii="Times New Roman" w:hAnsi="Times New Roman"/>
          <w:i w:val="0"/>
          <w:color w:val="auto"/>
          <w:sz w:val="22"/>
          <w:szCs w:val="22"/>
        </w:rPr>
      </w:pPr>
      <w:bookmarkStart w:id="152" w:name="_Toc43683747"/>
      <w:r w:rsidRPr="00247735">
        <w:rPr>
          <w:rFonts w:ascii="Times New Roman" w:hAnsi="Times New Roman"/>
          <w:b/>
          <w:bCs/>
          <w:i w:val="0"/>
          <w:color w:val="auto"/>
          <w:sz w:val="22"/>
          <w:szCs w:val="22"/>
        </w:rPr>
        <w:lastRenderedPageBreak/>
        <w:t>Tabel</w:t>
      </w:r>
      <w:r w:rsidR="007C712C" w:rsidRPr="00247735">
        <w:rPr>
          <w:rFonts w:ascii="Times New Roman" w:hAnsi="Times New Roman"/>
          <w:b/>
          <w:bCs/>
          <w:i w:val="0"/>
          <w:color w:val="auto"/>
          <w:sz w:val="22"/>
          <w:szCs w:val="22"/>
        </w:rPr>
        <w:t xml:space="preserve"> </w:t>
      </w:r>
      <w:r w:rsidR="007C712C" w:rsidRPr="00247735">
        <w:rPr>
          <w:rFonts w:ascii="Times New Roman" w:hAnsi="Times New Roman"/>
          <w:b/>
          <w:bCs/>
          <w:i w:val="0"/>
          <w:color w:val="auto"/>
          <w:sz w:val="22"/>
          <w:szCs w:val="22"/>
        </w:rPr>
        <w:fldChar w:fldCharType="begin"/>
      </w:r>
      <w:r w:rsidR="007C712C" w:rsidRPr="00247735">
        <w:rPr>
          <w:rFonts w:ascii="Times New Roman" w:hAnsi="Times New Roman"/>
          <w:b/>
          <w:bCs/>
          <w:i w:val="0"/>
          <w:color w:val="auto"/>
          <w:sz w:val="22"/>
          <w:szCs w:val="22"/>
        </w:rPr>
        <w:instrText xml:space="preserve"> STYLEREF 1 \s </w:instrText>
      </w:r>
      <w:r w:rsidR="007C712C" w:rsidRPr="00247735">
        <w:rPr>
          <w:rFonts w:ascii="Times New Roman" w:hAnsi="Times New Roman"/>
          <w:b/>
          <w:bCs/>
          <w:i w:val="0"/>
          <w:color w:val="auto"/>
          <w:sz w:val="22"/>
          <w:szCs w:val="22"/>
        </w:rPr>
        <w:fldChar w:fldCharType="separate"/>
      </w:r>
      <w:r w:rsidR="007C712C" w:rsidRPr="00247735">
        <w:rPr>
          <w:rFonts w:ascii="Times New Roman" w:hAnsi="Times New Roman"/>
          <w:b/>
          <w:bCs/>
          <w:i w:val="0"/>
          <w:noProof/>
          <w:color w:val="auto"/>
          <w:sz w:val="22"/>
          <w:szCs w:val="22"/>
        </w:rPr>
        <w:t>5</w:t>
      </w:r>
      <w:r w:rsidR="007C712C" w:rsidRPr="00247735">
        <w:rPr>
          <w:rFonts w:ascii="Times New Roman" w:hAnsi="Times New Roman"/>
          <w:b/>
          <w:bCs/>
          <w:i w:val="0"/>
          <w:color w:val="auto"/>
          <w:sz w:val="22"/>
          <w:szCs w:val="22"/>
        </w:rPr>
        <w:fldChar w:fldCharType="end"/>
      </w:r>
      <w:r w:rsidR="007C712C" w:rsidRPr="00247735">
        <w:rPr>
          <w:rFonts w:ascii="Times New Roman" w:hAnsi="Times New Roman"/>
          <w:b/>
          <w:bCs/>
          <w:i w:val="0"/>
          <w:color w:val="auto"/>
          <w:sz w:val="22"/>
          <w:szCs w:val="22"/>
        </w:rPr>
        <w:t>.</w:t>
      </w:r>
      <w:r w:rsidR="007C712C" w:rsidRPr="00247735">
        <w:rPr>
          <w:rFonts w:ascii="Times New Roman" w:hAnsi="Times New Roman"/>
          <w:b/>
          <w:bCs/>
          <w:i w:val="0"/>
          <w:color w:val="auto"/>
          <w:sz w:val="22"/>
          <w:szCs w:val="22"/>
        </w:rPr>
        <w:fldChar w:fldCharType="begin"/>
      </w:r>
      <w:r w:rsidR="007C712C" w:rsidRPr="00247735">
        <w:rPr>
          <w:rFonts w:ascii="Times New Roman" w:hAnsi="Times New Roman"/>
          <w:b/>
          <w:bCs/>
          <w:i w:val="0"/>
          <w:color w:val="auto"/>
          <w:sz w:val="22"/>
          <w:szCs w:val="22"/>
        </w:rPr>
        <w:instrText xml:space="preserve"> SEQ Table \* ARABIC \s 1 </w:instrText>
      </w:r>
      <w:r w:rsidR="007C712C" w:rsidRPr="00247735">
        <w:rPr>
          <w:rFonts w:ascii="Times New Roman" w:hAnsi="Times New Roman"/>
          <w:b/>
          <w:bCs/>
          <w:i w:val="0"/>
          <w:color w:val="auto"/>
          <w:sz w:val="22"/>
          <w:szCs w:val="22"/>
        </w:rPr>
        <w:fldChar w:fldCharType="separate"/>
      </w:r>
      <w:r w:rsidR="007C712C" w:rsidRPr="00247735">
        <w:rPr>
          <w:rFonts w:ascii="Times New Roman" w:hAnsi="Times New Roman"/>
          <w:b/>
          <w:bCs/>
          <w:i w:val="0"/>
          <w:noProof/>
          <w:color w:val="auto"/>
          <w:sz w:val="22"/>
          <w:szCs w:val="22"/>
        </w:rPr>
        <w:t>1</w:t>
      </w:r>
      <w:r w:rsidR="007C712C" w:rsidRPr="00247735">
        <w:rPr>
          <w:rFonts w:ascii="Times New Roman" w:hAnsi="Times New Roman"/>
          <w:b/>
          <w:bCs/>
          <w:i w:val="0"/>
          <w:color w:val="auto"/>
          <w:sz w:val="22"/>
          <w:szCs w:val="22"/>
        </w:rPr>
        <w:fldChar w:fldCharType="end"/>
      </w:r>
      <w:r w:rsidR="007C712C" w:rsidRPr="003B17C0">
        <w:rPr>
          <w:rFonts w:ascii="Times New Roman" w:hAnsi="Times New Roman"/>
          <w:color w:val="auto"/>
          <w:sz w:val="22"/>
          <w:szCs w:val="22"/>
        </w:rPr>
        <w:t xml:space="preserve"> </w:t>
      </w:r>
      <w:r w:rsidR="007C712C" w:rsidRPr="003B17C0">
        <w:rPr>
          <w:rFonts w:ascii="Times New Roman" w:hAnsi="Times New Roman"/>
          <w:i w:val="0"/>
          <w:iCs w:val="0"/>
          <w:color w:val="auto"/>
          <w:sz w:val="22"/>
          <w:szCs w:val="22"/>
        </w:rPr>
        <w:t xml:space="preserve">Perhitungan jarak dan variabel konstan </w:t>
      </w:r>
      <w:r w:rsidR="007C712C" w:rsidRPr="003B17C0">
        <w:rPr>
          <w:rFonts w:ascii="Times New Roman" w:hAnsi="Times New Roman"/>
          <w:iCs w:val="0"/>
          <w:color w:val="auto"/>
          <w:sz w:val="22"/>
          <w:szCs w:val="22"/>
        </w:rPr>
        <w:t>signal propagation model</w:t>
      </w:r>
      <w:bookmarkEnd w:id="152"/>
    </w:p>
    <w:tbl>
      <w:tblPr>
        <w:tblStyle w:val="TableGrid"/>
        <w:tblW w:w="5755" w:type="dxa"/>
        <w:tblLayout w:type="fixed"/>
        <w:tblLook w:val="04A0" w:firstRow="1" w:lastRow="0" w:firstColumn="1" w:lastColumn="0" w:noHBand="0" w:noVBand="1"/>
      </w:tblPr>
      <w:tblGrid>
        <w:gridCol w:w="805"/>
        <w:gridCol w:w="900"/>
        <w:gridCol w:w="900"/>
        <w:gridCol w:w="1080"/>
        <w:gridCol w:w="990"/>
        <w:gridCol w:w="1080"/>
      </w:tblGrid>
      <w:tr w:rsidR="00642B6F" w:rsidRPr="003B17C0" w14:paraId="77C78F28" w14:textId="201EAE42" w:rsidTr="00B06C72">
        <w:tc>
          <w:tcPr>
            <w:tcW w:w="805" w:type="dxa"/>
            <w:vAlign w:val="center"/>
          </w:tcPr>
          <w:p w14:paraId="7EC7D222" w14:textId="03D8F8A4" w:rsidR="00642B6F" w:rsidRPr="003B17C0" w:rsidRDefault="00642B6F" w:rsidP="00B40B1C">
            <w:pPr>
              <w:rPr>
                <w:rFonts w:ascii="Times New Roman" w:hAnsi="Times New Roman"/>
              </w:rPr>
            </w:pPr>
            <w:r w:rsidRPr="003B17C0">
              <w:rPr>
                <w:rFonts w:ascii="Times New Roman" w:hAnsi="Times New Roman"/>
              </w:rPr>
              <w:t>Akses Poin</w:t>
            </w:r>
          </w:p>
        </w:tc>
        <w:tc>
          <w:tcPr>
            <w:tcW w:w="900" w:type="dxa"/>
            <w:vAlign w:val="center"/>
          </w:tcPr>
          <w:p w14:paraId="34BC9F2E" w14:textId="6C0AF1E0" w:rsidR="00642B6F" w:rsidRPr="003B17C0" w:rsidRDefault="00642B6F" w:rsidP="00B40B1C">
            <w:pPr>
              <w:rPr>
                <w:rFonts w:ascii="Times New Roman" w:hAnsi="Times New Roman"/>
              </w:rPr>
            </w:pPr>
            <w:r w:rsidRPr="003B17C0">
              <w:rPr>
                <w:rFonts w:ascii="Times New Roman" w:hAnsi="Times New Roman"/>
                <w:i/>
              </w:rPr>
              <w:t>A</w:t>
            </w:r>
          </w:p>
        </w:tc>
        <w:tc>
          <w:tcPr>
            <w:tcW w:w="900" w:type="dxa"/>
            <w:vAlign w:val="center"/>
          </w:tcPr>
          <w:p w14:paraId="52D54CAD" w14:textId="6B97C1B7" w:rsidR="00642B6F" w:rsidRPr="003B17C0" w:rsidRDefault="00642B6F" w:rsidP="00C2005C">
            <w:pPr>
              <w:rPr>
                <w:rFonts w:ascii="Times New Roman" w:hAnsi="Times New Roman"/>
              </w:rPr>
            </w:pPr>
            <w:r w:rsidRPr="003B17C0">
              <w:rPr>
                <w:rFonts w:ascii="Times New Roman" w:hAnsi="Times New Roman"/>
              </w:rPr>
              <w:t>Jarak (</w:t>
            </w:r>
            <w:r w:rsidR="00C2005C">
              <w:rPr>
                <w:rFonts w:ascii="Times New Roman" w:hAnsi="Times New Roman"/>
              </w:rPr>
              <w:t>cm</w:t>
            </w:r>
            <w:r w:rsidRPr="003B17C0">
              <w:rPr>
                <w:rFonts w:ascii="Times New Roman" w:hAnsi="Times New Roman"/>
              </w:rPr>
              <w:t>)</w:t>
            </w:r>
          </w:p>
        </w:tc>
        <w:tc>
          <w:tcPr>
            <w:tcW w:w="1080" w:type="dxa"/>
            <w:vAlign w:val="center"/>
          </w:tcPr>
          <w:p w14:paraId="57CE3958" w14:textId="104CE8D2" w:rsidR="00642B6F" w:rsidRPr="003B17C0" w:rsidRDefault="00642B6F" w:rsidP="00B40B1C">
            <w:pPr>
              <w:rPr>
                <w:rFonts w:ascii="Times New Roman" w:hAnsi="Times New Roman"/>
              </w:rPr>
            </w:pPr>
            <w:r w:rsidRPr="003B17C0">
              <w:rPr>
                <w:rFonts w:ascii="Times New Roman" w:hAnsi="Times New Roman"/>
              </w:rPr>
              <w:t>Rata</w:t>
            </w:r>
            <w:r w:rsidR="00DF782D">
              <w:rPr>
                <w:rFonts w:ascii="Times New Roman" w:hAnsi="Times New Roman"/>
              </w:rPr>
              <w:t>-</w:t>
            </w:r>
            <w:r w:rsidR="00B06C72" w:rsidRPr="003B17C0">
              <w:rPr>
                <w:rFonts w:ascii="Times New Roman" w:hAnsi="Times New Roman"/>
              </w:rPr>
              <w:t>r</w:t>
            </w:r>
            <w:r w:rsidRPr="003B17C0">
              <w:rPr>
                <w:rFonts w:ascii="Times New Roman" w:hAnsi="Times New Roman"/>
              </w:rPr>
              <w:t>ata RSSI</w:t>
            </w:r>
          </w:p>
        </w:tc>
        <w:tc>
          <w:tcPr>
            <w:tcW w:w="990" w:type="dxa"/>
            <w:vAlign w:val="center"/>
          </w:tcPr>
          <w:p w14:paraId="6EC5DC29" w14:textId="645457FF" w:rsidR="00642B6F" w:rsidRPr="003B17C0" w:rsidRDefault="00642B6F" w:rsidP="00B40B1C">
            <w:pPr>
              <w:rPr>
                <w:rFonts w:ascii="Times New Roman" w:hAnsi="Times New Roman"/>
                <w:i/>
              </w:rPr>
            </w:pPr>
            <w:r w:rsidRPr="003B17C0">
              <w:rPr>
                <w:rFonts w:ascii="Times New Roman" w:hAnsi="Times New Roman"/>
                <w:i/>
              </w:rPr>
              <w:t>n</w:t>
            </w:r>
          </w:p>
        </w:tc>
        <w:tc>
          <w:tcPr>
            <w:tcW w:w="1080" w:type="dxa"/>
            <w:vAlign w:val="center"/>
          </w:tcPr>
          <w:p w14:paraId="540FD58B" w14:textId="329E4AC2" w:rsidR="00642B6F" w:rsidRPr="003B17C0" w:rsidRDefault="00B06C72" w:rsidP="003D323A">
            <w:pPr>
              <w:rPr>
                <w:rFonts w:ascii="Times New Roman" w:hAnsi="Times New Roman"/>
              </w:rPr>
            </w:pPr>
            <w:r w:rsidRPr="003B17C0">
              <w:rPr>
                <w:rFonts w:ascii="Times New Roman" w:hAnsi="Times New Roman"/>
              </w:rPr>
              <w:t>Rata</w:t>
            </w:r>
            <w:r w:rsidR="00DF782D">
              <w:rPr>
                <w:rFonts w:ascii="Times New Roman" w:hAnsi="Times New Roman"/>
              </w:rPr>
              <w:t>-</w:t>
            </w:r>
            <w:r w:rsidRPr="003B17C0">
              <w:rPr>
                <w:rFonts w:ascii="Times New Roman" w:hAnsi="Times New Roman"/>
              </w:rPr>
              <w:t xml:space="preserve">rata  </w:t>
            </w:r>
            <w:r w:rsidR="003D323A">
              <w:rPr>
                <w:rFonts w:ascii="Times New Roman" w:hAnsi="Times New Roman"/>
              </w:rPr>
              <w:t>error</w:t>
            </w:r>
            <w:r w:rsidR="00642B6F" w:rsidRPr="003B17C0">
              <w:rPr>
                <w:rFonts w:ascii="Times New Roman" w:hAnsi="Times New Roman"/>
              </w:rPr>
              <w:t xml:space="preserve"> (</w:t>
            </w:r>
            <w:r w:rsidR="00C2005C">
              <w:rPr>
                <w:rFonts w:ascii="Times New Roman" w:hAnsi="Times New Roman"/>
              </w:rPr>
              <w:t>cm</w:t>
            </w:r>
            <w:r w:rsidR="00642B6F" w:rsidRPr="003B17C0">
              <w:rPr>
                <w:rFonts w:ascii="Times New Roman" w:hAnsi="Times New Roman"/>
              </w:rPr>
              <w:t>)</w:t>
            </w:r>
          </w:p>
        </w:tc>
      </w:tr>
      <w:tr w:rsidR="00C2005C" w:rsidRPr="003B17C0" w14:paraId="18BF012A" w14:textId="7E801ED7" w:rsidTr="00B06C72">
        <w:tc>
          <w:tcPr>
            <w:tcW w:w="805" w:type="dxa"/>
            <w:vMerge w:val="restart"/>
            <w:vAlign w:val="center"/>
          </w:tcPr>
          <w:p w14:paraId="518487CF" w14:textId="425A8A8C" w:rsidR="00C2005C" w:rsidRPr="003B17C0" w:rsidRDefault="00C2005C" w:rsidP="00C2005C">
            <w:pPr>
              <w:rPr>
                <w:rFonts w:ascii="Times New Roman" w:hAnsi="Times New Roman"/>
              </w:rPr>
            </w:pPr>
            <w:r w:rsidRPr="003B17C0">
              <w:rPr>
                <w:rFonts w:ascii="Times New Roman" w:hAnsi="Times New Roman"/>
              </w:rPr>
              <w:t>AP1</w:t>
            </w:r>
          </w:p>
        </w:tc>
        <w:tc>
          <w:tcPr>
            <w:tcW w:w="900" w:type="dxa"/>
            <w:vMerge w:val="restart"/>
            <w:vAlign w:val="center"/>
          </w:tcPr>
          <w:p w14:paraId="26C7B4E2" w14:textId="3A3FEA5F" w:rsidR="00C2005C" w:rsidRPr="003B17C0" w:rsidRDefault="00C2005C" w:rsidP="00C2005C">
            <w:pPr>
              <w:rPr>
                <w:rFonts w:ascii="Times New Roman" w:hAnsi="Times New Roman"/>
              </w:rPr>
            </w:pPr>
            <w:r w:rsidRPr="003B17C0">
              <w:rPr>
                <w:rFonts w:ascii="Times New Roman" w:hAnsi="Times New Roman"/>
              </w:rPr>
              <w:t>-43.571</w:t>
            </w:r>
          </w:p>
        </w:tc>
        <w:tc>
          <w:tcPr>
            <w:tcW w:w="900" w:type="dxa"/>
          </w:tcPr>
          <w:p w14:paraId="645AE7DD" w14:textId="679F6691" w:rsidR="00C2005C" w:rsidRPr="003B17C0" w:rsidRDefault="00C2005C" w:rsidP="003D323A">
            <w:pPr>
              <w:tabs>
                <w:tab w:val="center" w:pos="342"/>
              </w:tabs>
              <w:rPr>
                <w:rFonts w:ascii="Times New Roman" w:hAnsi="Times New Roman"/>
              </w:rPr>
            </w:pPr>
            <w:r w:rsidRPr="003B17C0">
              <w:rPr>
                <w:rFonts w:ascii="Times New Roman" w:hAnsi="Times New Roman"/>
              </w:rPr>
              <w:t>2</w:t>
            </w:r>
            <w:r w:rsidR="003D323A">
              <w:rPr>
                <w:rFonts w:ascii="Times New Roman" w:hAnsi="Times New Roman"/>
              </w:rPr>
              <w:t>00</w:t>
            </w:r>
          </w:p>
        </w:tc>
        <w:tc>
          <w:tcPr>
            <w:tcW w:w="1080" w:type="dxa"/>
          </w:tcPr>
          <w:p w14:paraId="0881022D" w14:textId="0206F4A3" w:rsidR="00C2005C" w:rsidRPr="003B17C0" w:rsidRDefault="00C2005C" w:rsidP="00C2005C">
            <w:pPr>
              <w:rPr>
                <w:rFonts w:ascii="Times New Roman" w:hAnsi="Times New Roman"/>
              </w:rPr>
            </w:pPr>
            <w:r w:rsidRPr="003B17C0">
              <w:rPr>
                <w:rFonts w:ascii="Times New Roman" w:hAnsi="Times New Roman"/>
              </w:rPr>
              <w:t>-57.121</w:t>
            </w:r>
          </w:p>
        </w:tc>
        <w:tc>
          <w:tcPr>
            <w:tcW w:w="990" w:type="dxa"/>
            <w:vAlign w:val="center"/>
          </w:tcPr>
          <w:p w14:paraId="117BB1E6" w14:textId="45293CC3" w:rsidR="00C2005C" w:rsidRPr="003B17C0" w:rsidRDefault="00C2005C" w:rsidP="00C2005C">
            <w:pPr>
              <w:rPr>
                <w:rFonts w:ascii="Times New Roman" w:hAnsi="Times New Roman"/>
              </w:rPr>
            </w:pPr>
            <w:r w:rsidRPr="003B17C0">
              <w:rPr>
                <w:rFonts w:ascii="Times New Roman" w:hAnsi="Times New Roman"/>
              </w:rPr>
              <w:t>4.5012</w:t>
            </w:r>
          </w:p>
        </w:tc>
        <w:tc>
          <w:tcPr>
            <w:tcW w:w="1080" w:type="dxa"/>
          </w:tcPr>
          <w:p w14:paraId="142C2D26" w14:textId="1F200426" w:rsidR="00C2005C" w:rsidRPr="003B17C0" w:rsidRDefault="00C2005C" w:rsidP="00C2005C">
            <w:pPr>
              <w:rPr>
                <w:rFonts w:ascii="Times New Roman" w:hAnsi="Times New Roman"/>
              </w:rPr>
            </w:pPr>
            <w:r w:rsidRPr="006F3487">
              <w:t>59.56</w:t>
            </w:r>
          </w:p>
        </w:tc>
      </w:tr>
      <w:tr w:rsidR="00C2005C" w:rsidRPr="003B17C0" w14:paraId="46839ECC" w14:textId="7DCCB4D6" w:rsidTr="00B06C72">
        <w:tc>
          <w:tcPr>
            <w:tcW w:w="805" w:type="dxa"/>
            <w:vMerge/>
            <w:vAlign w:val="center"/>
          </w:tcPr>
          <w:p w14:paraId="74B43EBD" w14:textId="77777777" w:rsidR="00C2005C" w:rsidRPr="003B17C0" w:rsidRDefault="00C2005C" w:rsidP="00C2005C">
            <w:pPr>
              <w:rPr>
                <w:rFonts w:ascii="Times New Roman" w:hAnsi="Times New Roman"/>
              </w:rPr>
            </w:pPr>
          </w:p>
        </w:tc>
        <w:tc>
          <w:tcPr>
            <w:tcW w:w="900" w:type="dxa"/>
            <w:vMerge/>
            <w:vAlign w:val="center"/>
          </w:tcPr>
          <w:p w14:paraId="175A515E" w14:textId="77777777" w:rsidR="00C2005C" w:rsidRPr="003B17C0" w:rsidRDefault="00C2005C" w:rsidP="00C2005C">
            <w:pPr>
              <w:rPr>
                <w:rFonts w:ascii="Times New Roman" w:hAnsi="Times New Roman"/>
              </w:rPr>
            </w:pPr>
          </w:p>
        </w:tc>
        <w:tc>
          <w:tcPr>
            <w:tcW w:w="900" w:type="dxa"/>
          </w:tcPr>
          <w:p w14:paraId="41D7DF75" w14:textId="20A301A6" w:rsidR="00C2005C" w:rsidRPr="003B17C0" w:rsidRDefault="00C2005C" w:rsidP="00C2005C">
            <w:pPr>
              <w:rPr>
                <w:rFonts w:ascii="Times New Roman" w:hAnsi="Times New Roman"/>
              </w:rPr>
            </w:pPr>
            <w:r w:rsidRPr="003B17C0">
              <w:rPr>
                <w:rFonts w:ascii="Times New Roman" w:hAnsi="Times New Roman"/>
              </w:rPr>
              <w:t>3</w:t>
            </w:r>
            <w:r w:rsidR="003D323A">
              <w:rPr>
                <w:rFonts w:ascii="Times New Roman" w:hAnsi="Times New Roman"/>
              </w:rPr>
              <w:t>00</w:t>
            </w:r>
          </w:p>
        </w:tc>
        <w:tc>
          <w:tcPr>
            <w:tcW w:w="1080" w:type="dxa"/>
          </w:tcPr>
          <w:p w14:paraId="4008D554" w14:textId="7D14A2B0" w:rsidR="00C2005C" w:rsidRPr="003B17C0" w:rsidRDefault="00C2005C" w:rsidP="00C2005C">
            <w:pPr>
              <w:rPr>
                <w:rFonts w:ascii="Times New Roman" w:hAnsi="Times New Roman"/>
              </w:rPr>
            </w:pPr>
            <w:r w:rsidRPr="003B17C0">
              <w:rPr>
                <w:rFonts w:ascii="Times New Roman" w:hAnsi="Times New Roman"/>
              </w:rPr>
              <w:t>-57.685</w:t>
            </w:r>
          </w:p>
        </w:tc>
        <w:tc>
          <w:tcPr>
            <w:tcW w:w="990" w:type="dxa"/>
            <w:vAlign w:val="center"/>
          </w:tcPr>
          <w:p w14:paraId="698341A4" w14:textId="5A0CEC64" w:rsidR="00C2005C" w:rsidRPr="003B17C0" w:rsidRDefault="00C2005C" w:rsidP="00C2005C">
            <w:pPr>
              <w:rPr>
                <w:rFonts w:ascii="Times New Roman" w:hAnsi="Times New Roman"/>
              </w:rPr>
            </w:pPr>
            <w:r w:rsidRPr="003B17C0">
              <w:rPr>
                <w:rFonts w:ascii="Times New Roman" w:hAnsi="Times New Roman"/>
              </w:rPr>
              <w:t>2.9582</w:t>
            </w:r>
          </w:p>
        </w:tc>
        <w:tc>
          <w:tcPr>
            <w:tcW w:w="1080" w:type="dxa"/>
          </w:tcPr>
          <w:p w14:paraId="31427220" w14:textId="2A4BF202" w:rsidR="00C2005C" w:rsidRPr="003B17C0" w:rsidRDefault="00C2005C" w:rsidP="00C2005C">
            <w:pPr>
              <w:rPr>
                <w:rFonts w:ascii="Times New Roman" w:hAnsi="Times New Roman"/>
              </w:rPr>
            </w:pPr>
            <w:r w:rsidRPr="006F3487">
              <w:t>50.13</w:t>
            </w:r>
          </w:p>
        </w:tc>
      </w:tr>
      <w:tr w:rsidR="00C2005C" w:rsidRPr="003B17C0" w14:paraId="495F0EC5" w14:textId="5D20FD2E" w:rsidTr="00B06C72">
        <w:tc>
          <w:tcPr>
            <w:tcW w:w="805" w:type="dxa"/>
            <w:vMerge/>
            <w:vAlign w:val="center"/>
          </w:tcPr>
          <w:p w14:paraId="403D694B" w14:textId="77777777" w:rsidR="00C2005C" w:rsidRPr="003B17C0" w:rsidRDefault="00C2005C" w:rsidP="00C2005C">
            <w:pPr>
              <w:rPr>
                <w:rFonts w:ascii="Times New Roman" w:hAnsi="Times New Roman"/>
              </w:rPr>
            </w:pPr>
          </w:p>
        </w:tc>
        <w:tc>
          <w:tcPr>
            <w:tcW w:w="900" w:type="dxa"/>
            <w:vMerge/>
            <w:vAlign w:val="center"/>
          </w:tcPr>
          <w:p w14:paraId="0EFD4A53" w14:textId="77777777" w:rsidR="00C2005C" w:rsidRPr="003B17C0" w:rsidRDefault="00C2005C" w:rsidP="00C2005C">
            <w:pPr>
              <w:rPr>
                <w:rFonts w:ascii="Times New Roman" w:hAnsi="Times New Roman"/>
              </w:rPr>
            </w:pPr>
          </w:p>
        </w:tc>
        <w:tc>
          <w:tcPr>
            <w:tcW w:w="900" w:type="dxa"/>
          </w:tcPr>
          <w:p w14:paraId="26191118" w14:textId="692EB0E6" w:rsidR="00C2005C" w:rsidRPr="003B17C0" w:rsidRDefault="00C2005C" w:rsidP="00C2005C">
            <w:pPr>
              <w:rPr>
                <w:rFonts w:ascii="Times New Roman" w:hAnsi="Times New Roman"/>
              </w:rPr>
            </w:pPr>
            <w:r w:rsidRPr="003B17C0">
              <w:rPr>
                <w:rFonts w:ascii="Times New Roman" w:hAnsi="Times New Roman"/>
              </w:rPr>
              <w:t>4</w:t>
            </w:r>
            <w:r w:rsidR="003D323A">
              <w:rPr>
                <w:rFonts w:ascii="Times New Roman" w:hAnsi="Times New Roman"/>
              </w:rPr>
              <w:t>00</w:t>
            </w:r>
          </w:p>
        </w:tc>
        <w:tc>
          <w:tcPr>
            <w:tcW w:w="1080" w:type="dxa"/>
          </w:tcPr>
          <w:p w14:paraId="2AB18F60" w14:textId="034EE171" w:rsidR="00C2005C" w:rsidRPr="003B17C0" w:rsidRDefault="00C2005C" w:rsidP="00C2005C">
            <w:pPr>
              <w:rPr>
                <w:rFonts w:ascii="Times New Roman" w:hAnsi="Times New Roman"/>
              </w:rPr>
            </w:pPr>
            <w:r w:rsidRPr="003B17C0">
              <w:rPr>
                <w:rFonts w:ascii="Times New Roman" w:hAnsi="Times New Roman"/>
              </w:rPr>
              <w:t>-63.274</w:t>
            </w:r>
          </w:p>
        </w:tc>
        <w:tc>
          <w:tcPr>
            <w:tcW w:w="990" w:type="dxa"/>
            <w:vAlign w:val="center"/>
          </w:tcPr>
          <w:p w14:paraId="78D61E8D" w14:textId="3CD59337" w:rsidR="00C2005C" w:rsidRPr="003B17C0" w:rsidRDefault="00C2005C" w:rsidP="00C2005C">
            <w:pPr>
              <w:rPr>
                <w:rFonts w:ascii="Times New Roman" w:hAnsi="Times New Roman"/>
              </w:rPr>
            </w:pPr>
            <w:r w:rsidRPr="003B17C0">
              <w:rPr>
                <w:rFonts w:ascii="Times New Roman" w:hAnsi="Times New Roman"/>
              </w:rPr>
              <w:t>3.2726</w:t>
            </w:r>
          </w:p>
        </w:tc>
        <w:tc>
          <w:tcPr>
            <w:tcW w:w="1080" w:type="dxa"/>
          </w:tcPr>
          <w:p w14:paraId="559DB975" w14:textId="3E900627" w:rsidR="00C2005C" w:rsidRPr="003B17C0" w:rsidRDefault="00C2005C" w:rsidP="00C2005C">
            <w:pPr>
              <w:tabs>
                <w:tab w:val="center" w:pos="432"/>
              </w:tabs>
              <w:rPr>
                <w:rFonts w:ascii="Times New Roman" w:hAnsi="Times New Roman"/>
              </w:rPr>
            </w:pPr>
            <w:r w:rsidRPr="006F3487">
              <w:t>27.81</w:t>
            </w:r>
          </w:p>
        </w:tc>
      </w:tr>
      <w:tr w:rsidR="00C2005C" w:rsidRPr="003B17C0" w14:paraId="763F0F37" w14:textId="1EE09EFD" w:rsidTr="00B06C72">
        <w:tc>
          <w:tcPr>
            <w:tcW w:w="805" w:type="dxa"/>
            <w:vMerge w:val="restart"/>
            <w:vAlign w:val="center"/>
          </w:tcPr>
          <w:p w14:paraId="58741653" w14:textId="2681FFEB" w:rsidR="00C2005C" w:rsidRPr="003B17C0" w:rsidRDefault="00C2005C" w:rsidP="00C2005C">
            <w:pPr>
              <w:rPr>
                <w:rFonts w:ascii="Times New Roman" w:hAnsi="Times New Roman"/>
              </w:rPr>
            </w:pPr>
            <w:r w:rsidRPr="003B17C0">
              <w:rPr>
                <w:rFonts w:ascii="Times New Roman" w:hAnsi="Times New Roman"/>
              </w:rPr>
              <w:t>AP2</w:t>
            </w:r>
          </w:p>
        </w:tc>
        <w:tc>
          <w:tcPr>
            <w:tcW w:w="900" w:type="dxa"/>
            <w:vMerge w:val="restart"/>
            <w:vAlign w:val="center"/>
          </w:tcPr>
          <w:p w14:paraId="5FC5B14C" w14:textId="61CEC79A" w:rsidR="00C2005C" w:rsidRPr="003B17C0" w:rsidRDefault="00C2005C" w:rsidP="00C2005C">
            <w:pPr>
              <w:rPr>
                <w:rFonts w:ascii="Times New Roman" w:hAnsi="Times New Roman"/>
              </w:rPr>
            </w:pPr>
            <w:r w:rsidRPr="003B17C0">
              <w:rPr>
                <w:rFonts w:ascii="Times New Roman" w:hAnsi="Times New Roman"/>
              </w:rPr>
              <w:t>-36.908</w:t>
            </w:r>
          </w:p>
        </w:tc>
        <w:tc>
          <w:tcPr>
            <w:tcW w:w="900" w:type="dxa"/>
          </w:tcPr>
          <w:p w14:paraId="78895BEB" w14:textId="3F455ACB" w:rsidR="00C2005C" w:rsidRPr="003B17C0" w:rsidRDefault="00C2005C" w:rsidP="00C2005C">
            <w:pPr>
              <w:rPr>
                <w:rFonts w:ascii="Times New Roman" w:hAnsi="Times New Roman"/>
              </w:rPr>
            </w:pPr>
            <w:r w:rsidRPr="003B17C0">
              <w:rPr>
                <w:rFonts w:ascii="Times New Roman" w:hAnsi="Times New Roman"/>
              </w:rPr>
              <w:t>2</w:t>
            </w:r>
            <w:r w:rsidR="003D323A">
              <w:rPr>
                <w:rFonts w:ascii="Times New Roman" w:hAnsi="Times New Roman"/>
              </w:rPr>
              <w:t>00</w:t>
            </w:r>
          </w:p>
        </w:tc>
        <w:tc>
          <w:tcPr>
            <w:tcW w:w="1080" w:type="dxa"/>
          </w:tcPr>
          <w:p w14:paraId="736FE779" w14:textId="27FAF7B9" w:rsidR="00C2005C" w:rsidRPr="003B17C0" w:rsidRDefault="00C2005C" w:rsidP="00C2005C">
            <w:pPr>
              <w:rPr>
                <w:rFonts w:ascii="Times New Roman" w:hAnsi="Times New Roman"/>
              </w:rPr>
            </w:pPr>
            <w:r w:rsidRPr="003B17C0">
              <w:rPr>
                <w:rFonts w:ascii="Times New Roman" w:hAnsi="Times New Roman"/>
              </w:rPr>
              <w:t>-48.824</w:t>
            </w:r>
          </w:p>
        </w:tc>
        <w:tc>
          <w:tcPr>
            <w:tcW w:w="990" w:type="dxa"/>
            <w:vAlign w:val="center"/>
          </w:tcPr>
          <w:p w14:paraId="1570A039" w14:textId="782BB7F7" w:rsidR="00C2005C" w:rsidRPr="003B17C0" w:rsidRDefault="00C2005C" w:rsidP="00C2005C">
            <w:pPr>
              <w:rPr>
                <w:rFonts w:ascii="Times New Roman" w:hAnsi="Times New Roman"/>
              </w:rPr>
            </w:pPr>
            <w:r w:rsidRPr="003B17C0">
              <w:rPr>
                <w:rFonts w:ascii="Times New Roman" w:hAnsi="Times New Roman"/>
              </w:rPr>
              <w:t>3.9584</w:t>
            </w:r>
          </w:p>
        </w:tc>
        <w:tc>
          <w:tcPr>
            <w:tcW w:w="1080" w:type="dxa"/>
          </w:tcPr>
          <w:p w14:paraId="2A400F73" w14:textId="3648CE53" w:rsidR="00C2005C" w:rsidRPr="003B17C0" w:rsidRDefault="00C2005C" w:rsidP="00C2005C">
            <w:pPr>
              <w:rPr>
                <w:rFonts w:ascii="Times New Roman" w:hAnsi="Times New Roman"/>
              </w:rPr>
            </w:pPr>
            <w:r w:rsidRPr="006F3487">
              <w:t>29.54</w:t>
            </w:r>
          </w:p>
        </w:tc>
      </w:tr>
      <w:tr w:rsidR="00C2005C" w:rsidRPr="003B17C0" w14:paraId="4EA00AD3" w14:textId="769D89D0" w:rsidTr="00B06C72">
        <w:tc>
          <w:tcPr>
            <w:tcW w:w="805" w:type="dxa"/>
            <w:vMerge/>
            <w:vAlign w:val="center"/>
          </w:tcPr>
          <w:p w14:paraId="2E3F1923" w14:textId="77777777" w:rsidR="00C2005C" w:rsidRPr="003B17C0" w:rsidRDefault="00C2005C" w:rsidP="00C2005C">
            <w:pPr>
              <w:rPr>
                <w:rFonts w:ascii="Times New Roman" w:hAnsi="Times New Roman"/>
              </w:rPr>
            </w:pPr>
          </w:p>
        </w:tc>
        <w:tc>
          <w:tcPr>
            <w:tcW w:w="900" w:type="dxa"/>
            <w:vMerge/>
            <w:vAlign w:val="center"/>
          </w:tcPr>
          <w:p w14:paraId="422120F7" w14:textId="77777777" w:rsidR="00C2005C" w:rsidRPr="003B17C0" w:rsidRDefault="00C2005C" w:rsidP="00C2005C">
            <w:pPr>
              <w:rPr>
                <w:rFonts w:ascii="Times New Roman" w:hAnsi="Times New Roman"/>
              </w:rPr>
            </w:pPr>
          </w:p>
        </w:tc>
        <w:tc>
          <w:tcPr>
            <w:tcW w:w="900" w:type="dxa"/>
          </w:tcPr>
          <w:p w14:paraId="45B424DD" w14:textId="62B90585" w:rsidR="00C2005C" w:rsidRPr="003B17C0" w:rsidRDefault="00C2005C" w:rsidP="00C2005C">
            <w:pPr>
              <w:rPr>
                <w:rFonts w:ascii="Times New Roman" w:hAnsi="Times New Roman"/>
              </w:rPr>
            </w:pPr>
            <w:r w:rsidRPr="003B17C0">
              <w:rPr>
                <w:rFonts w:ascii="Times New Roman" w:hAnsi="Times New Roman"/>
              </w:rPr>
              <w:t>3</w:t>
            </w:r>
            <w:r w:rsidR="003D323A">
              <w:rPr>
                <w:rFonts w:ascii="Times New Roman" w:hAnsi="Times New Roman"/>
              </w:rPr>
              <w:t>00</w:t>
            </w:r>
          </w:p>
        </w:tc>
        <w:tc>
          <w:tcPr>
            <w:tcW w:w="1080" w:type="dxa"/>
          </w:tcPr>
          <w:p w14:paraId="2EE1038A" w14:textId="4773A2B4" w:rsidR="00C2005C" w:rsidRPr="003B17C0" w:rsidRDefault="00C2005C" w:rsidP="00C2005C">
            <w:pPr>
              <w:rPr>
                <w:rFonts w:ascii="Times New Roman" w:hAnsi="Times New Roman"/>
              </w:rPr>
            </w:pPr>
            <w:r w:rsidRPr="003B17C0">
              <w:rPr>
                <w:rFonts w:ascii="Times New Roman" w:hAnsi="Times New Roman"/>
              </w:rPr>
              <w:t>-55.881</w:t>
            </w:r>
          </w:p>
        </w:tc>
        <w:tc>
          <w:tcPr>
            <w:tcW w:w="990" w:type="dxa"/>
            <w:vAlign w:val="center"/>
          </w:tcPr>
          <w:p w14:paraId="60F82C0C" w14:textId="403D8381" w:rsidR="00C2005C" w:rsidRPr="003B17C0" w:rsidRDefault="00C2005C" w:rsidP="00C2005C">
            <w:pPr>
              <w:rPr>
                <w:rFonts w:ascii="Times New Roman" w:hAnsi="Times New Roman"/>
              </w:rPr>
            </w:pPr>
            <w:r w:rsidRPr="003B17C0">
              <w:rPr>
                <w:rFonts w:ascii="Times New Roman" w:hAnsi="Times New Roman"/>
              </w:rPr>
              <w:t>3.9766</w:t>
            </w:r>
          </w:p>
        </w:tc>
        <w:tc>
          <w:tcPr>
            <w:tcW w:w="1080" w:type="dxa"/>
          </w:tcPr>
          <w:p w14:paraId="14BCE501" w14:textId="22201CEC" w:rsidR="00C2005C" w:rsidRPr="003B17C0" w:rsidRDefault="00C2005C" w:rsidP="00C2005C">
            <w:pPr>
              <w:rPr>
                <w:rFonts w:ascii="Times New Roman" w:hAnsi="Times New Roman"/>
              </w:rPr>
            </w:pPr>
            <w:r w:rsidRPr="006F3487">
              <w:t>29.5</w:t>
            </w:r>
          </w:p>
        </w:tc>
      </w:tr>
      <w:tr w:rsidR="00C2005C" w:rsidRPr="003B17C0" w14:paraId="153C5106" w14:textId="2DAA1555" w:rsidTr="00B06C72">
        <w:tc>
          <w:tcPr>
            <w:tcW w:w="805" w:type="dxa"/>
            <w:vMerge/>
            <w:vAlign w:val="center"/>
          </w:tcPr>
          <w:p w14:paraId="2910DA9C" w14:textId="77777777" w:rsidR="00C2005C" w:rsidRPr="003B17C0" w:rsidRDefault="00C2005C" w:rsidP="00C2005C">
            <w:pPr>
              <w:rPr>
                <w:rFonts w:ascii="Times New Roman" w:hAnsi="Times New Roman"/>
              </w:rPr>
            </w:pPr>
          </w:p>
        </w:tc>
        <w:tc>
          <w:tcPr>
            <w:tcW w:w="900" w:type="dxa"/>
            <w:vMerge/>
            <w:vAlign w:val="center"/>
          </w:tcPr>
          <w:p w14:paraId="069F6060" w14:textId="77777777" w:rsidR="00C2005C" w:rsidRPr="003B17C0" w:rsidRDefault="00C2005C" w:rsidP="00C2005C">
            <w:pPr>
              <w:rPr>
                <w:rFonts w:ascii="Times New Roman" w:hAnsi="Times New Roman"/>
              </w:rPr>
            </w:pPr>
          </w:p>
        </w:tc>
        <w:tc>
          <w:tcPr>
            <w:tcW w:w="900" w:type="dxa"/>
          </w:tcPr>
          <w:p w14:paraId="2B410437" w14:textId="6F15AF1B" w:rsidR="00C2005C" w:rsidRPr="003B17C0" w:rsidRDefault="00C2005C" w:rsidP="00C2005C">
            <w:pPr>
              <w:rPr>
                <w:rFonts w:ascii="Times New Roman" w:hAnsi="Times New Roman"/>
              </w:rPr>
            </w:pPr>
            <w:r w:rsidRPr="003B17C0">
              <w:rPr>
                <w:rFonts w:ascii="Times New Roman" w:hAnsi="Times New Roman"/>
              </w:rPr>
              <w:t>4</w:t>
            </w:r>
            <w:r w:rsidR="003D323A">
              <w:rPr>
                <w:rFonts w:ascii="Times New Roman" w:hAnsi="Times New Roman"/>
              </w:rPr>
              <w:t>00</w:t>
            </w:r>
          </w:p>
        </w:tc>
        <w:tc>
          <w:tcPr>
            <w:tcW w:w="1080" w:type="dxa"/>
          </w:tcPr>
          <w:p w14:paraId="784B7470" w14:textId="03358B6F" w:rsidR="00C2005C" w:rsidRPr="003B17C0" w:rsidRDefault="00C2005C" w:rsidP="00C2005C">
            <w:pPr>
              <w:rPr>
                <w:rFonts w:ascii="Times New Roman" w:hAnsi="Times New Roman"/>
              </w:rPr>
            </w:pPr>
            <w:r w:rsidRPr="003B17C0">
              <w:rPr>
                <w:rFonts w:ascii="Times New Roman" w:hAnsi="Times New Roman"/>
              </w:rPr>
              <w:t>-56.459</w:t>
            </w:r>
          </w:p>
        </w:tc>
        <w:tc>
          <w:tcPr>
            <w:tcW w:w="990" w:type="dxa"/>
            <w:vAlign w:val="center"/>
          </w:tcPr>
          <w:p w14:paraId="01BEF151" w14:textId="12EAC09C" w:rsidR="00C2005C" w:rsidRPr="003B17C0" w:rsidRDefault="00C2005C" w:rsidP="00C2005C">
            <w:pPr>
              <w:rPr>
                <w:rFonts w:ascii="Times New Roman" w:hAnsi="Times New Roman"/>
              </w:rPr>
            </w:pPr>
            <w:r w:rsidRPr="003B17C0">
              <w:rPr>
                <w:rFonts w:ascii="Times New Roman" w:hAnsi="Times New Roman"/>
              </w:rPr>
              <w:t>3.2474</w:t>
            </w:r>
          </w:p>
        </w:tc>
        <w:tc>
          <w:tcPr>
            <w:tcW w:w="1080" w:type="dxa"/>
          </w:tcPr>
          <w:p w14:paraId="710119AB" w14:textId="45024A3F" w:rsidR="00C2005C" w:rsidRPr="003B17C0" w:rsidRDefault="00C2005C" w:rsidP="00C2005C">
            <w:pPr>
              <w:rPr>
                <w:rFonts w:ascii="Times New Roman" w:hAnsi="Times New Roman"/>
              </w:rPr>
            </w:pPr>
            <w:r w:rsidRPr="006F3487">
              <w:t>54.27</w:t>
            </w:r>
          </w:p>
        </w:tc>
      </w:tr>
      <w:tr w:rsidR="00C2005C" w:rsidRPr="003B17C0" w14:paraId="655161A4" w14:textId="5242B360" w:rsidTr="00B06C72">
        <w:tc>
          <w:tcPr>
            <w:tcW w:w="805" w:type="dxa"/>
            <w:vMerge w:val="restart"/>
            <w:vAlign w:val="center"/>
          </w:tcPr>
          <w:p w14:paraId="6CCDC931" w14:textId="644392CA" w:rsidR="00C2005C" w:rsidRPr="003B17C0" w:rsidRDefault="00C2005C" w:rsidP="00C2005C">
            <w:pPr>
              <w:rPr>
                <w:rFonts w:ascii="Times New Roman" w:hAnsi="Times New Roman"/>
              </w:rPr>
            </w:pPr>
            <w:r w:rsidRPr="003B17C0">
              <w:rPr>
                <w:rFonts w:ascii="Times New Roman" w:hAnsi="Times New Roman"/>
              </w:rPr>
              <w:t>AP3</w:t>
            </w:r>
          </w:p>
        </w:tc>
        <w:tc>
          <w:tcPr>
            <w:tcW w:w="900" w:type="dxa"/>
            <w:vMerge w:val="restart"/>
            <w:vAlign w:val="center"/>
          </w:tcPr>
          <w:p w14:paraId="2370DE8F" w14:textId="2E3748D9" w:rsidR="00C2005C" w:rsidRPr="003B17C0" w:rsidRDefault="00C2005C" w:rsidP="00C2005C">
            <w:pPr>
              <w:rPr>
                <w:rFonts w:ascii="Times New Roman" w:hAnsi="Times New Roman"/>
              </w:rPr>
            </w:pPr>
            <w:r w:rsidRPr="003B17C0">
              <w:rPr>
                <w:rFonts w:ascii="Times New Roman" w:hAnsi="Times New Roman"/>
              </w:rPr>
              <w:t>-42.791</w:t>
            </w:r>
          </w:p>
        </w:tc>
        <w:tc>
          <w:tcPr>
            <w:tcW w:w="900" w:type="dxa"/>
          </w:tcPr>
          <w:p w14:paraId="2DAC610D" w14:textId="2DEB9F50" w:rsidR="00C2005C" w:rsidRPr="003B17C0" w:rsidRDefault="00C2005C" w:rsidP="00C2005C">
            <w:pPr>
              <w:rPr>
                <w:rFonts w:ascii="Times New Roman" w:hAnsi="Times New Roman"/>
              </w:rPr>
            </w:pPr>
            <w:r w:rsidRPr="003B17C0">
              <w:rPr>
                <w:rFonts w:ascii="Times New Roman" w:hAnsi="Times New Roman"/>
              </w:rPr>
              <w:t>2</w:t>
            </w:r>
            <w:r w:rsidR="003D323A">
              <w:rPr>
                <w:rFonts w:ascii="Times New Roman" w:hAnsi="Times New Roman"/>
              </w:rPr>
              <w:t>00</w:t>
            </w:r>
          </w:p>
        </w:tc>
        <w:tc>
          <w:tcPr>
            <w:tcW w:w="1080" w:type="dxa"/>
            <w:vAlign w:val="center"/>
          </w:tcPr>
          <w:p w14:paraId="1B49A843" w14:textId="174B9281" w:rsidR="00C2005C" w:rsidRPr="003B17C0" w:rsidRDefault="00C2005C" w:rsidP="00C2005C">
            <w:pPr>
              <w:rPr>
                <w:rFonts w:ascii="Times New Roman" w:hAnsi="Times New Roman"/>
              </w:rPr>
            </w:pPr>
            <w:r w:rsidRPr="003B17C0">
              <w:rPr>
                <w:rFonts w:ascii="Times New Roman" w:hAnsi="Times New Roman"/>
              </w:rPr>
              <w:t>-47.972</w:t>
            </w:r>
          </w:p>
        </w:tc>
        <w:tc>
          <w:tcPr>
            <w:tcW w:w="990" w:type="dxa"/>
            <w:vAlign w:val="center"/>
          </w:tcPr>
          <w:p w14:paraId="1E6F85A1" w14:textId="3EB78AA3" w:rsidR="00C2005C" w:rsidRPr="003B17C0" w:rsidRDefault="00C2005C" w:rsidP="00C2005C">
            <w:pPr>
              <w:rPr>
                <w:rFonts w:ascii="Times New Roman" w:hAnsi="Times New Roman"/>
              </w:rPr>
            </w:pPr>
            <w:r w:rsidRPr="003B17C0">
              <w:rPr>
                <w:rFonts w:ascii="Times New Roman" w:hAnsi="Times New Roman"/>
              </w:rPr>
              <w:t>1.7211</w:t>
            </w:r>
          </w:p>
        </w:tc>
        <w:tc>
          <w:tcPr>
            <w:tcW w:w="1080" w:type="dxa"/>
          </w:tcPr>
          <w:p w14:paraId="63E84642" w14:textId="03E73BCA" w:rsidR="00C2005C" w:rsidRPr="003B17C0" w:rsidRDefault="00C2005C" w:rsidP="00C2005C">
            <w:pPr>
              <w:rPr>
                <w:rFonts w:ascii="Times New Roman" w:hAnsi="Times New Roman"/>
              </w:rPr>
            </w:pPr>
            <w:r w:rsidRPr="006F3487">
              <w:t>159.39</w:t>
            </w:r>
          </w:p>
        </w:tc>
      </w:tr>
      <w:tr w:rsidR="00C2005C" w:rsidRPr="003B17C0" w14:paraId="6D202794" w14:textId="60DC50C1" w:rsidTr="00B06C72">
        <w:tc>
          <w:tcPr>
            <w:tcW w:w="805" w:type="dxa"/>
            <w:vMerge/>
          </w:tcPr>
          <w:p w14:paraId="0984B898" w14:textId="77777777" w:rsidR="00C2005C" w:rsidRPr="003B17C0" w:rsidRDefault="00C2005C" w:rsidP="00C2005C">
            <w:pPr>
              <w:rPr>
                <w:rFonts w:ascii="Times New Roman" w:hAnsi="Times New Roman"/>
              </w:rPr>
            </w:pPr>
          </w:p>
        </w:tc>
        <w:tc>
          <w:tcPr>
            <w:tcW w:w="900" w:type="dxa"/>
            <w:vMerge/>
          </w:tcPr>
          <w:p w14:paraId="52F2DAFD" w14:textId="77777777" w:rsidR="00C2005C" w:rsidRPr="003B17C0" w:rsidRDefault="00C2005C" w:rsidP="00C2005C">
            <w:pPr>
              <w:rPr>
                <w:rFonts w:ascii="Times New Roman" w:hAnsi="Times New Roman"/>
              </w:rPr>
            </w:pPr>
          </w:p>
        </w:tc>
        <w:tc>
          <w:tcPr>
            <w:tcW w:w="900" w:type="dxa"/>
          </w:tcPr>
          <w:p w14:paraId="43AA577D" w14:textId="434B8752" w:rsidR="00C2005C" w:rsidRPr="003B17C0" w:rsidRDefault="00C2005C" w:rsidP="00C2005C">
            <w:pPr>
              <w:rPr>
                <w:rFonts w:ascii="Times New Roman" w:hAnsi="Times New Roman"/>
              </w:rPr>
            </w:pPr>
            <w:r w:rsidRPr="003B17C0">
              <w:rPr>
                <w:rFonts w:ascii="Times New Roman" w:hAnsi="Times New Roman"/>
              </w:rPr>
              <w:t>3</w:t>
            </w:r>
            <w:r w:rsidR="003D323A">
              <w:rPr>
                <w:rFonts w:ascii="Times New Roman" w:hAnsi="Times New Roman"/>
              </w:rPr>
              <w:t>00</w:t>
            </w:r>
          </w:p>
        </w:tc>
        <w:tc>
          <w:tcPr>
            <w:tcW w:w="1080" w:type="dxa"/>
          </w:tcPr>
          <w:p w14:paraId="78E68E42" w14:textId="5051C3F6" w:rsidR="00C2005C" w:rsidRPr="003B17C0" w:rsidRDefault="00C2005C" w:rsidP="00C2005C">
            <w:pPr>
              <w:rPr>
                <w:rFonts w:ascii="Times New Roman" w:hAnsi="Times New Roman"/>
              </w:rPr>
            </w:pPr>
            <w:r w:rsidRPr="003B17C0">
              <w:rPr>
                <w:rFonts w:ascii="Times New Roman" w:hAnsi="Times New Roman"/>
              </w:rPr>
              <w:t>-56.534</w:t>
            </w:r>
          </w:p>
        </w:tc>
        <w:tc>
          <w:tcPr>
            <w:tcW w:w="990" w:type="dxa"/>
          </w:tcPr>
          <w:p w14:paraId="74055DA2" w14:textId="224E6A54" w:rsidR="00C2005C" w:rsidRPr="003B17C0" w:rsidRDefault="00C2005C" w:rsidP="00C2005C">
            <w:pPr>
              <w:rPr>
                <w:rFonts w:ascii="Times New Roman" w:hAnsi="Times New Roman"/>
              </w:rPr>
            </w:pPr>
            <w:r w:rsidRPr="003B17C0">
              <w:rPr>
                <w:rFonts w:ascii="Times New Roman" w:hAnsi="Times New Roman"/>
              </w:rPr>
              <w:t>2.8804</w:t>
            </w:r>
          </w:p>
        </w:tc>
        <w:tc>
          <w:tcPr>
            <w:tcW w:w="1080" w:type="dxa"/>
          </w:tcPr>
          <w:p w14:paraId="7F12E2D6" w14:textId="58ED733F" w:rsidR="00C2005C" w:rsidRPr="003B17C0" w:rsidRDefault="00C2005C" w:rsidP="00C2005C">
            <w:pPr>
              <w:rPr>
                <w:rFonts w:ascii="Times New Roman" w:hAnsi="Times New Roman"/>
              </w:rPr>
            </w:pPr>
            <w:r w:rsidRPr="006F3487">
              <w:t>51.87</w:t>
            </w:r>
          </w:p>
        </w:tc>
      </w:tr>
      <w:tr w:rsidR="00C2005C" w:rsidRPr="003B17C0" w14:paraId="79D56D69" w14:textId="12952D12" w:rsidTr="00B06C72">
        <w:tc>
          <w:tcPr>
            <w:tcW w:w="805" w:type="dxa"/>
            <w:vMerge/>
          </w:tcPr>
          <w:p w14:paraId="21749E3A" w14:textId="77777777" w:rsidR="00C2005C" w:rsidRPr="003B17C0" w:rsidRDefault="00C2005C" w:rsidP="00C2005C">
            <w:pPr>
              <w:rPr>
                <w:rFonts w:ascii="Times New Roman" w:hAnsi="Times New Roman"/>
              </w:rPr>
            </w:pPr>
          </w:p>
        </w:tc>
        <w:tc>
          <w:tcPr>
            <w:tcW w:w="900" w:type="dxa"/>
            <w:vMerge/>
          </w:tcPr>
          <w:p w14:paraId="11E6D809" w14:textId="77777777" w:rsidR="00C2005C" w:rsidRPr="003B17C0" w:rsidRDefault="00C2005C" w:rsidP="00C2005C">
            <w:pPr>
              <w:rPr>
                <w:rFonts w:ascii="Times New Roman" w:hAnsi="Times New Roman"/>
              </w:rPr>
            </w:pPr>
          </w:p>
        </w:tc>
        <w:tc>
          <w:tcPr>
            <w:tcW w:w="900" w:type="dxa"/>
          </w:tcPr>
          <w:p w14:paraId="5FFA9740" w14:textId="439324AA" w:rsidR="00C2005C" w:rsidRPr="003B17C0" w:rsidRDefault="00C2005C" w:rsidP="00C2005C">
            <w:pPr>
              <w:rPr>
                <w:rFonts w:ascii="Times New Roman" w:hAnsi="Times New Roman"/>
              </w:rPr>
            </w:pPr>
            <w:r w:rsidRPr="003B17C0">
              <w:rPr>
                <w:rFonts w:ascii="Times New Roman" w:hAnsi="Times New Roman"/>
              </w:rPr>
              <w:t>4</w:t>
            </w:r>
            <w:r w:rsidR="003D323A">
              <w:rPr>
                <w:rFonts w:ascii="Times New Roman" w:hAnsi="Times New Roman"/>
              </w:rPr>
              <w:t>00</w:t>
            </w:r>
          </w:p>
        </w:tc>
        <w:tc>
          <w:tcPr>
            <w:tcW w:w="1080" w:type="dxa"/>
          </w:tcPr>
          <w:p w14:paraId="2B89651E" w14:textId="3A523056" w:rsidR="00C2005C" w:rsidRPr="003B17C0" w:rsidRDefault="00C2005C" w:rsidP="00C2005C">
            <w:pPr>
              <w:rPr>
                <w:rFonts w:ascii="Times New Roman" w:hAnsi="Times New Roman"/>
              </w:rPr>
            </w:pPr>
            <w:r w:rsidRPr="003B17C0">
              <w:rPr>
                <w:rFonts w:ascii="Times New Roman" w:hAnsi="Times New Roman"/>
              </w:rPr>
              <w:t>-50.094</w:t>
            </w:r>
          </w:p>
        </w:tc>
        <w:tc>
          <w:tcPr>
            <w:tcW w:w="990" w:type="dxa"/>
          </w:tcPr>
          <w:p w14:paraId="50F8F4D5" w14:textId="3551ED8F" w:rsidR="00C2005C" w:rsidRPr="003B17C0" w:rsidRDefault="00C2005C" w:rsidP="00C2005C">
            <w:pPr>
              <w:rPr>
                <w:rFonts w:ascii="Times New Roman" w:hAnsi="Times New Roman"/>
              </w:rPr>
            </w:pPr>
            <w:r w:rsidRPr="003B17C0">
              <w:rPr>
                <w:rFonts w:ascii="Times New Roman" w:hAnsi="Times New Roman"/>
              </w:rPr>
              <w:t>1.2130</w:t>
            </w:r>
          </w:p>
        </w:tc>
        <w:tc>
          <w:tcPr>
            <w:tcW w:w="1080" w:type="dxa"/>
          </w:tcPr>
          <w:p w14:paraId="7FEED2CB" w14:textId="286B20F0" w:rsidR="00C2005C" w:rsidRPr="003B17C0" w:rsidRDefault="00C2005C" w:rsidP="00C2005C">
            <w:pPr>
              <w:rPr>
                <w:rFonts w:ascii="Times New Roman" w:hAnsi="Times New Roman"/>
              </w:rPr>
            </w:pPr>
            <w:r w:rsidRPr="006F3487">
              <w:t>571.58</w:t>
            </w:r>
          </w:p>
        </w:tc>
      </w:tr>
    </w:tbl>
    <w:p w14:paraId="0292C37D" w14:textId="7AEE1595" w:rsidR="00B40B1C" w:rsidRPr="003B17C0" w:rsidRDefault="00B40B1C" w:rsidP="00B40B1C">
      <w:pPr>
        <w:jc w:val="both"/>
        <w:rPr>
          <w:rFonts w:ascii="Times New Roman" w:hAnsi="Times New Roman"/>
        </w:rPr>
      </w:pPr>
    </w:p>
    <w:p w14:paraId="76112D8F" w14:textId="2B92206E" w:rsidR="00B40B1C" w:rsidRPr="003B17C0" w:rsidRDefault="00705431" w:rsidP="00B40B1C">
      <w:pPr>
        <w:rPr>
          <w:rFonts w:ascii="Times New Roman" w:hAnsi="Times New Roman"/>
        </w:rPr>
      </w:pPr>
      <w:r>
        <w:rPr>
          <w:rFonts w:ascii="Times New Roman" w:hAnsi="Times New Roman"/>
        </w:rPr>
        <w:pict w14:anchorId="0422E76F">
          <v:shape id="_x0000_i1028" type="#_x0000_t75" style="width:291pt;height:194.25pt">
            <v:imagedata r:id="rId52" o:title="AP1 - signal propagation"/>
          </v:shape>
        </w:pict>
      </w:r>
    </w:p>
    <w:p w14:paraId="21D72705" w14:textId="457E203D" w:rsidR="00B40B1C" w:rsidRPr="003B17C0" w:rsidRDefault="00B40B1C" w:rsidP="00B40B1C">
      <w:pPr>
        <w:pStyle w:val="Caption"/>
        <w:rPr>
          <w:rFonts w:ascii="Times New Roman" w:hAnsi="Times New Roman"/>
          <w:i w:val="0"/>
          <w:iCs w:val="0"/>
          <w:color w:val="auto"/>
          <w:sz w:val="22"/>
          <w:szCs w:val="22"/>
        </w:rPr>
      </w:pPr>
      <w:bookmarkStart w:id="153" w:name="_Toc43770576"/>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004D1BFE" w:rsidRPr="003B17C0">
        <w:rPr>
          <w:rFonts w:ascii="Times New Roman" w:hAnsi="Times New Roman"/>
          <w:b/>
          <w:bCs/>
          <w:i w:val="0"/>
          <w:iCs w:val="0"/>
          <w:noProof/>
          <w:color w:val="auto"/>
          <w:sz w:val="22"/>
          <w:szCs w:val="22"/>
        </w:rPr>
        <w:t>2</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lang w:val="id-ID"/>
        </w:rPr>
        <w:t xml:space="preserve"> Grafik </w:t>
      </w:r>
      <w:r w:rsidR="00931A0A" w:rsidRPr="003B17C0">
        <w:rPr>
          <w:rFonts w:ascii="Times New Roman" w:hAnsi="Times New Roman"/>
          <w:i w:val="0"/>
          <w:iCs w:val="0"/>
          <w:color w:val="auto"/>
          <w:sz w:val="22"/>
          <w:szCs w:val="22"/>
        </w:rPr>
        <w:t xml:space="preserve">akurasi variabel konstan </w:t>
      </w:r>
      <w:r w:rsidR="00931A0A" w:rsidRPr="003B17C0">
        <w:rPr>
          <w:rFonts w:ascii="Times New Roman" w:hAnsi="Times New Roman"/>
          <w:iCs w:val="0"/>
          <w:color w:val="auto"/>
          <w:sz w:val="22"/>
          <w:szCs w:val="22"/>
        </w:rPr>
        <w:t>signal propagation model</w:t>
      </w:r>
      <w:r w:rsidR="00931A0A" w:rsidRPr="003B17C0">
        <w:rPr>
          <w:rFonts w:ascii="Times New Roman" w:hAnsi="Times New Roman"/>
          <w:i w:val="0"/>
          <w:iCs w:val="0"/>
          <w:color w:val="auto"/>
          <w:sz w:val="22"/>
          <w:szCs w:val="22"/>
        </w:rPr>
        <w:t xml:space="preserve"> untuk AP1</w:t>
      </w:r>
      <w:bookmarkEnd w:id="153"/>
    </w:p>
    <w:p w14:paraId="10F942A3" w14:textId="0BD46A1A" w:rsidR="00931A0A" w:rsidRPr="003B17C0" w:rsidRDefault="00705431" w:rsidP="00931A0A">
      <w:pPr>
        <w:rPr>
          <w:rFonts w:ascii="Times New Roman" w:hAnsi="Times New Roman"/>
        </w:rPr>
      </w:pPr>
      <w:r>
        <w:rPr>
          <w:rFonts w:ascii="Times New Roman" w:hAnsi="Times New Roman"/>
        </w:rPr>
        <w:lastRenderedPageBreak/>
        <w:pict w14:anchorId="1BFFD4AD">
          <v:shape id="_x0000_i1029" type="#_x0000_t75" style="width:291pt;height:194.25pt">
            <v:imagedata r:id="rId53" o:title="AP2 - signal propagation"/>
          </v:shape>
        </w:pict>
      </w:r>
    </w:p>
    <w:p w14:paraId="7D3C96A5" w14:textId="07E6A2BE" w:rsidR="00931A0A" w:rsidRPr="003B17C0" w:rsidRDefault="00931A0A" w:rsidP="00931A0A">
      <w:pPr>
        <w:pStyle w:val="Caption"/>
        <w:rPr>
          <w:rFonts w:ascii="Times New Roman" w:hAnsi="Times New Roman"/>
          <w:i w:val="0"/>
          <w:iCs w:val="0"/>
          <w:color w:val="auto"/>
          <w:sz w:val="22"/>
          <w:szCs w:val="22"/>
        </w:rPr>
      </w:pPr>
      <w:bookmarkStart w:id="154" w:name="_Toc43770577"/>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004D1BFE" w:rsidRPr="003B17C0">
        <w:rPr>
          <w:rFonts w:ascii="Times New Roman" w:hAnsi="Times New Roman"/>
          <w:b/>
          <w:bCs/>
          <w:i w:val="0"/>
          <w:iCs w:val="0"/>
          <w:noProof/>
          <w:color w:val="auto"/>
          <w:sz w:val="22"/>
          <w:szCs w:val="22"/>
        </w:rPr>
        <w:t>3</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lang w:val="id-ID"/>
        </w:rPr>
        <w:t xml:space="preserve"> Grafik </w:t>
      </w:r>
      <w:r w:rsidRPr="003B17C0">
        <w:rPr>
          <w:rFonts w:ascii="Times New Roman" w:hAnsi="Times New Roman"/>
          <w:i w:val="0"/>
          <w:iCs w:val="0"/>
          <w:color w:val="auto"/>
          <w:sz w:val="22"/>
          <w:szCs w:val="22"/>
        </w:rPr>
        <w:t xml:space="preserve">akurasi variabel konstan </w:t>
      </w:r>
      <w:r w:rsidRPr="003B17C0">
        <w:rPr>
          <w:rFonts w:ascii="Times New Roman" w:hAnsi="Times New Roman"/>
          <w:iCs w:val="0"/>
          <w:color w:val="auto"/>
          <w:sz w:val="22"/>
          <w:szCs w:val="22"/>
        </w:rPr>
        <w:t>signal propagation model</w:t>
      </w:r>
      <w:r w:rsidRPr="003B17C0">
        <w:rPr>
          <w:rFonts w:ascii="Times New Roman" w:hAnsi="Times New Roman"/>
          <w:i w:val="0"/>
          <w:iCs w:val="0"/>
          <w:color w:val="auto"/>
          <w:sz w:val="22"/>
          <w:szCs w:val="22"/>
        </w:rPr>
        <w:t xml:space="preserve"> untuk AP2</w:t>
      </w:r>
      <w:bookmarkEnd w:id="154"/>
    </w:p>
    <w:p w14:paraId="253399EE" w14:textId="226F7FA1" w:rsidR="00B40B1C" w:rsidRPr="003B17C0" w:rsidRDefault="00705431" w:rsidP="00B40B1C">
      <w:pPr>
        <w:rPr>
          <w:rFonts w:ascii="Times New Roman" w:hAnsi="Times New Roman"/>
        </w:rPr>
      </w:pPr>
      <w:r>
        <w:rPr>
          <w:rFonts w:ascii="Times New Roman" w:hAnsi="Times New Roman"/>
        </w:rPr>
        <w:pict w14:anchorId="51AD4D24">
          <v:shape id="_x0000_i1030" type="#_x0000_t75" style="width:291pt;height:194.25pt">
            <v:imagedata r:id="rId54" o:title="AP3 - signal propagation"/>
          </v:shape>
        </w:pict>
      </w:r>
    </w:p>
    <w:p w14:paraId="025FDF35" w14:textId="6B8BC258" w:rsidR="00931A0A" w:rsidRPr="003B17C0" w:rsidRDefault="00931A0A" w:rsidP="00931A0A">
      <w:pPr>
        <w:pStyle w:val="Caption"/>
        <w:rPr>
          <w:rFonts w:ascii="Times New Roman" w:hAnsi="Times New Roman"/>
          <w:i w:val="0"/>
          <w:iCs w:val="0"/>
          <w:color w:val="auto"/>
          <w:sz w:val="22"/>
          <w:szCs w:val="22"/>
        </w:rPr>
      </w:pPr>
      <w:bookmarkStart w:id="155" w:name="_Toc43770578"/>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sidR="004D1BFE" w:rsidRPr="003B17C0">
        <w:rPr>
          <w:rFonts w:ascii="Times New Roman" w:hAnsi="Times New Roman"/>
          <w:b/>
          <w:bCs/>
          <w:i w:val="0"/>
          <w:iCs w:val="0"/>
          <w:noProof/>
          <w:color w:val="auto"/>
          <w:sz w:val="22"/>
          <w:szCs w:val="22"/>
        </w:rPr>
        <w:t>4</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lang w:val="id-ID"/>
        </w:rPr>
        <w:t xml:space="preserve"> Grafik </w:t>
      </w:r>
      <w:r w:rsidRPr="003B17C0">
        <w:rPr>
          <w:rFonts w:ascii="Times New Roman" w:hAnsi="Times New Roman"/>
          <w:i w:val="0"/>
          <w:iCs w:val="0"/>
          <w:color w:val="auto"/>
          <w:sz w:val="22"/>
          <w:szCs w:val="22"/>
        </w:rPr>
        <w:t xml:space="preserve">akurasi variabel konstan </w:t>
      </w:r>
      <w:r w:rsidRPr="003B17C0">
        <w:rPr>
          <w:rFonts w:ascii="Times New Roman" w:hAnsi="Times New Roman"/>
          <w:iCs w:val="0"/>
          <w:color w:val="auto"/>
          <w:sz w:val="22"/>
          <w:szCs w:val="22"/>
        </w:rPr>
        <w:t>signal propagation model</w:t>
      </w:r>
      <w:r w:rsidRPr="003B17C0">
        <w:rPr>
          <w:rFonts w:ascii="Times New Roman" w:hAnsi="Times New Roman"/>
          <w:i w:val="0"/>
          <w:iCs w:val="0"/>
          <w:color w:val="auto"/>
          <w:sz w:val="22"/>
          <w:szCs w:val="22"/>
        </w:rPr>
        <w:t xml:space="preserve"> untuk AP3</w:t>
      </w:r>
      <w:bookmarkEnd w:id="155"/>
    </w:p>
    <w:p w14:paraId="475159F4" w14:textId="77777777" w:rsidR="00A46647" w:rsidRPr="003B17C0" w:rsidRDefault="00A46647" w:rsidP="00A46647">
      <w:pPr>
        <w:rPr>
          <w:rFonts w:ascii="Times New Roman" w:hAnsi="Times New Roman"/>
        </w:rPr>
      </w:pPr>
    </w:p>
    <w:p w14:paraId="3CEF670E" w14:textId="0162E0D4" w:rsidR="00A46647" w:rsidRPr="003B17C0" w:rsidRDefault="00A46647" w:rsidP="00A46647">
      <w:pPr>
        <w:ind w:firstLine="567"/>
        <w:jc w:val="both"/>
        <w:rPr>
          <w:rFonts w:ascii="Times New Roman" w:hAnsi="Times New Roman"/>
        </w:rPr>
      </w:pPr>
      <w:r w:rsidRPr="003B17C0">
        <w:rPr>
          <w:rFonts w:ascii="Times New Roman" w:hAnsi="Times New Roman"/>
        </w:rPr>
        <w:lastRenderedPageBreak/>
        <w:t xml:space="preserve">Dari </w:t>
      </w:r>
      <w:r w:rsidR="003B17C0">
        <w:rPr>
          <w:rFonts w:ascii="Times New Roman" w:hAnsi="Times New Roman"/>
        </w:rPr>
        <w:t>Tabel</w:t>
      </w:r>
      <w:r w:rsidRPr="003B17C0">
        <w:rPr>
          <w:rFonts w:ascii="Times New Roman" w:hAnsi="Times New Roman"/>
        </w:rPr>
        <w:t xml:space="preserve"> 5.1 diambil nilai </w:t>
      </w:r>
      <w:r w:rsidRPr="003B17C0">
        <w:rPr>
          <w:rFonts w:ascii="Times New Roman" w:hAnsi="Times New Roman"/>
          <w:i/>
        </w:rPr>
        <w:t xml:space="preserve">n </w:t>
      </w:r>
      <w:r w:rsidRPr="003B17C0">
        <w:rPr>
          <w:rFonts w:ascii="Times New Roman" w:hAnsi="Times New Roman"/>
        </w:rPr>
        <w:t>yang memiliki akurasi paling kecil. Didapatkan akurasi dengan rata</w:t>
      </w:r>
      <w:r w:rsidR="00DF782D">
        <w:rPr>
          <w:rFonts w:ascii="Times New Roman" w:hAnsi="Times New Roman"/>
        </w:rPr>
        <w:t>-</w:t>
      </w:r>
      <w:r w:rsidRPr="003B17C0">
        <w:rPr>
          <w:rFonts w:ascii="Times New Roman" w:hAnsi="Times New Roman"/>
        </w:rPr>
        <w:t>rata eror pengukuran kurang dari satu meter.</w:t>
      </w:r>
    </w:p>
    <w:p w14:paraId="41840FD3" w14:textId="4D83A5B7" w:rsidR="00931A0A" w:rsidRPr="003B17C0" w:rsidRDefault="00A46647" w:rsidP="00A46647">
      <w:pPr>
        <w:ind w:firstLine="567"/>
        <w:jc w:val="both"/>
        <w:rPr>
          <w:rFonts w:ascii="Times New Roman" w:hAnsi="Times New Roman"/>
        </w:rPr>
      </w:pPr>
      <w:r w:rsidRPr="003B17C0">
        <w:rPr>
          <w:rFonts w:ascii="Times New Roman" w:hAnsi="Times New Roman"/>
        </w:rPr>
        <w:t xml:space="preserve">Diambil </w:t>
      </w:r>
      <w:r w:rsidRPr="003B17C0">
        <w:rPr>
          <w:rFonts w:ascii="Times New Roman" w:hAnsi="Times New Roman"/>
          <w:i/>
        </w:rPr>
        <w:t xml:space="preserve">n </w:t>
      </w:r>
      <w:r w:rsidRPr="003B17C0">
        <w:rPr>
          <w:rFonts w:ascii="Times New Roman" w:hAnsi="Times New Roman"/>
        </w:rPr>
        <w:t>dengan nilai 3.272 untuk AP1, 3.976 untuk AP2, 2.880 untuk ap3.</w:t>
      </w:r>
    </w:p>
    <w:p w14:paraId="27FAC33C" w14:textId="41C6F3CF" w:rsidR="002842FF" w:rsidRPr="003B17C0" w:rsidRDefault="007542A0" w:rsidP="003B3496">
      <w:pPr>
        <w:pStyle w:val="Heading3"/>
        <w:spacing w:before="240"/>
        <w:ind w:left="567" w:hanging="567"/>
        <w:jc w:val="both"/>
      </w:pPr>
      <w:bookmarkStart w:id="156" w:name="_Toc43770768"/>
      <w:r w:rsidRPr="003B17C0">
        <w:t>Skenario</w:t>
      </w:r>
      <w:r w:rsidR="004C41E9" w:rsidRPr="003B17C0">
        <w:t xml:space="preserve"> Uji Coba </w:t>
      </w:r>
      <w:r w:rsidRPr="003B17C0">
        <w:t>2</w:t>
      </w:r>
      <w:bookmarkEnd w:id="156"/>
    </w:p>
    <w:p w14:paraId="1B670459" w14:textId="59B4BD2A" w:rsidR="00261319" w:rsidRDefault="00261319" w:rsidP="003B3496">
      <w:pPr>
        <w:ind w:firstLine="567"/>
        <w:jc w:val="both"/>
        <w:rPr>
          <w:rFonts w:ascii="Times New Roman" w:hAnsi="Times New Roman"/>
        </w:rPr>
      </w:pPr>
      <w:r>
        <w:rPr>
          <w:rFonts w:ascii="Times New Roman" w:hAnsi="Times New Roman"/>
        </w:rPr>
        <w:t xml:space="preserve">Pada skenario uji coba 2 dihitung performa </w:t>
      </w:r>
      <w:r w:rsidR="00280119" w:rsidRPr="00280119">
        <w:rPr>
          <w:rFonts w:ascii="Times New Roman" w:hAnsi="Times New Roman"/>
          <w:i/>
        </w:rPr>
        <w:t>kalman filter</w:t>
      </w:r>
      <w:r>
        <w:rPr>
          <w:rFonts w:ascii="Times New Roman" w:hAnsi="Times New Roman"/>
        </w:rPr>
        <w:t xml:space="preserve"> dalam mengstabilkan flunktuasi sinyal. Performa ini ditentukan dengan pengujian estimasi jarak kepada akses poin dengan ground truth berupa jarak sebenarnya data diambil.</w:t>
      </w:r>
    </w:p>
    <w:p w14:paraId="619BC4C3" w14:textId="2678522C" w:rsidR="00EE76CC" w:rsidRDefault="00261319" w:rsidP="003D323A">
      <w:pPr>
        <w:ind w:firstLine="567"/>
        <w:jc w:val="both"/>
        <w:rPr>
          <w:rFonts w:ascii="Times New Roman" w:hAnsi="Times New Roman"/>
        </w:rPr>
      </w:pPr>
      <w:r>
        <w:rPr>
          <w:rFonts w:ascii="Times New Roman" w:hAnsi="Times New Roman"/>
        </w:rPr>
        <w:t xml:space="preserve">Dilakukan uji coba dengan mengambil </w:t>
      </w:r>
      <w:r w:rsidR="00694D7A">
        <w:rPr>
          <w:rFonts w:ascii="Times New Roman" w:hAnsi="Times New Roman"/>
        </w:rPr>
        <w:t>data pada</w:t>
      </w:r>
      <w:r>
        <w:rPr>
          <w:rFonts w:ascii="Times New Roman" w:hAnsi="Times New Roman"/>
        </w:rPr>
        <w:t xml:space="preserve"> satu sampai</w:t>
      </w:r>
      <w:r w:rsidR="00694D7A">
        <w:rPr>
          <w:rFonts w:ascii="Times New Roman" w:hAnsi="Times New Roman"/>
        </w:rPr>
        <w:t xml:space="preserve"> lima meter terhadap akses poin</w:t>
      </w:r>
      <w:r>
        <w:rPr>
          <w:rFonts w:ascii="Times New Roman" w:hAnsi="Times New Roman"/>
        </w:rPr>
        <w:t xml:space="preserve"> menggunakan </w:t>
      </w:r>
      <w:r w:rsidR="00280119" w:rsidRPr="00280119">
        <w:rPr>
          <w:rFonts w:ascii="Times New Roman" w:hAnsi="Times New Roman"/>
          <w:i/>
        </w:rPr>
        <w:t>kalman filter</w:t>
      </w:r>
      <w:r>
        <w:rPr>
          <w:rFonts w:ascii="Times New Roman" w:hAnsi="Times New Roman"/>
        </w:rPr>
        <w:t xml:space="preserve"> dengan sampling 0 (tidak menggunakan </w:t>
      </w:r>
      <w:r w:rsidR="00280119" w:rsidRPr="00280119">
        <w:rPr>
          <w:rFonts w:ascii="Times New Roman" w:hAnsi="Times New Roman"/>
          <w:i/>
        </w:rPr>
        <w:t>kalman filter</w:t>
      </w:r>
      <w:r>
        <w:rPr>
          <w:rFonts w:ascii="Times New Roman" w:hAnsi="Times New Roman"/>
        </w:rPr>
        <w:t>), 5 dan 10.</w:t>
      </w:r>
    </w:p>
    <w:p w14:paraId="4E504310" w14:textId="77777777" w:rsidR="003D323A" w:rsidRDefault="003D323A" w:rsidP="003D323A">
      <w:pPr>
        <w:ind w:firstLine="567"/>
        <w:jc w:val="both"/>
        <w:rPr>
          <w:rFonts w:ascii="Times New Roman" w:hAnsi="Times New Roman"/>
        </w:rPr>
      </w:pPr>
    </w:p>
    <w:p w14:paraId="1F541E54" w14:textId="16AF1694" w:rsidR="001C3D71" w:rsidRPr="001C3D71" w:rsidRDefault="001C3D71" w:rsidP="001C3D71">
      <w:pPr>
        <w:pStyle w:val="Caption"/>
        <w:keepNext/>
        <w:rPr>
          <w:rFonts w:ascii="Times New Roman" w:hAnsi="Times New Roman"/>
          <w:color w:val="auto"/>
          <w:sz w:val="22"/>
          <w:szCs w:val="22"/>
        </w:rPr>
      </w:pPr>
      <w:bookmarkStart w:id="157" w:name="_Toc43683748"/>
      <w:r w:rsidRPr="00247735">
        <w:rPr>
          <w:rFonts w:ascii="Times New Roman" w:hAnsi="Times New Roman"/>
          <w:b/>
          <w:bCs/>
          <w:i w:val="0"/>
          <w:color w:val="auto"/>
          <w:sz w:val="22"/>
          <w:szCs w:val="22"/>
        </w:rPr>
        <w:t xml:space="preserve">Tabel </w:t>
      </w:r>
      <w:r w:rsidRPr="00247735">
        <w:rPr>
          <w:rFonts w:ascii="Times New Roman" w:hAnsi="Times New Roman"/>
          <w:b/>
          <w:bCs/>
          <w:i w:val="0"/>
          <w:color w:val="auto"/>
          <w:sz w:val="22"/>
          <w:szCs w:val="22"/>
        </w:rPr>
        <w:fldChar w:fldCharType="begin"/>
      </w:r>
      <w:r w:rsidRPr="00247735">
        <w:rPr>
          <w:rFonts w:ascii="Times New Roman" w:hAnsi="Times New Roman"/>
          <w:b/>
          <w:bCs/>
          <w:i w:val="0"/>
          <w:color w:val="auto"/>
          <w:sz w:val="22"/>
          <w:szCs w:val="22"/>
        </w:rPr>
        <w:instrText xml:space="preserve"> STYLEREF 1 \s </w:instrText>
      </w:r>
      <w:r w:rsidRPr="00247735">
        <w:rPr>
          <w:rFonts w:ascii="Times New Roman" w:hAnsi="Times New Roman"/>
          <w:b/>
          <w:bCs/>
          <w:i w:val="0"/>
          <w:color w:val="auto"/>
          <w:sz w:val="22"/>
          <w:szCs w:val="22"/>
        </w:rPr>
        <w:fldChar w:fldCharType="separate"/>
      </w:r>
      <w:r w:rsidRPr="00247735">
        <w:rPr>
          <w:rFonts w:ascii="Times New Roman" w:hAnsi="Times New Roman"/>
          <w:b/>
          <w:bCs/>
          <w:i w:val="0"/>
          <w:noProof/>
          <w:color w:val="auto"/>
          <w:sz w:val="22"/>
          <w:szCs w:val="22"/>
        </w:rPr>
        <w:t>5</w:t>
      </w:r>
      <w:r w:rsidRPr="00247735">
        <w:rPr>
          <w:rFonts w:ascii="Times New Roman" w:hAnsi="Times New Roman"/>
          <w:b/>
          <w:bCs/>
          <w:i w:val="0"/>
          <w:color w:val="auto"/>
          <w:sz w:val="22"/>
          <w:szCs w:val="22"/>
        </w:rPr>
        <w:fldChar w:fldCharType="end"/>
      </w:r>
      <w:r w:rsidRPr="00247735">
        <w:rPr>
          <w:rFonts w:ascii="Times New Roman" w:hAnsi="Times New Roman"/>
          <w:b/>
          <w:bCs/>
          <w:i w:val="0"/>
          <w:color w:val="auto"/>
          <w:sz w:val="22"/>
          <w:szCs w:val="22"/>
        </w:rPr>
        <w:t>.</w:t>
      </w:r>
      <w:r w:rsidRPr="00247735">
        <w:rPr>
          <w:rFonts w:ascii="Times New Roman" w:hAnsi="Times New Roman"/>
          <w:b/>
          <w:bCs/>
          <w:i w:val="0"/>
          <w:color w:val="auto"/>
          <w:sz w:val="22"/>
          <w:szCs w:val="22"/>
        </w:rPr>
        <w:fldChar w:fldCharType="begin"/>
      </w:r>
      <w:r w:rsidRPr="00247735">
        <w:rPr>
          <w:rFonts w:ascii="Times New Roman" w:hAnsi="Times New Roman"/>
          <w:b/>
          <w:bCs/>
          <w:i w:val="0"/>
          <w:color w:val="auto"/>
          <w:sz w:val="22"/>
          <w:szCs w:val="22"/>
        </w:rPr>
        <w:instrText xml:space="preserve"> SEQ Table \* ARABIC \s 1 </w:instrText>
      </w:r>
      <w:r w:rsidRPr="00247735">
        <w:rPr>
          <w:rFonts w:ascii="Times New Roman" w:hAnsi="Times New Roman"/>
          <w:b/>
          <w:bCs/>
          <w:i w:val="0"/>
          <w:color w:val="auto"/>
          <w:sz w:val="22"/>
          <w:szCs w:val="22"/>
        </w:rPr>
        <w:fldChar w:fldCharType="separate"/>
      </w:r>
      <w:r w:rsidRPr="00247735">
        <w:rPr>
          <w:rFonts w:ascii="Times New Roman" w:hAnsi="Times New Roman"/>
          <w:b/>
          <w:bCs/>
          <w:i w:val="0"/>
          <w:noProof/>
          <w:color w:val="auto"/>
          <w:sz w:val="22"/>
          <w:szCs w:val="22"/>
        </w:rPr>
        <w:t>2</w:t>
      </w:r>
      <w:r w:rsidRPr="00247735">
        <w:rPr>
          <w:rFonts w:ascii="Times New Roman" w:hAnsi="Times New Roman"/>
          <w:b/>
          <w:bCs/>
          <w:i w:val="0"/>
          <w:color w:val="auto"/>
          <w:sz w:val="22"/>
          <w:szCs w:val="22"/>
        </w:rPr>
        <w:fldChar w:fldCharType="end"/>
      </w:r>
      <w:r w:rsidRPr="003B17C0">
        <w:rPr>
          <w:rFonts w:ascii="Times New Roman" w:hAnsi="Times New Roman"/>
          <w:color w:val="auto"/>
          <w:sz w:val="22"/>
          <w:szCs w:val="22"/>
        </w:rPr>
        <w:t xml:space="preserve"> </w:t>
      </w:r>
      <w:r w:rsidRPr="003B17C0">
        <w:rPr>
          <w:rFonts w:ascii="Times New Roman" w:hAnsi="Times New Roman"/>
          <w:i w:val="0"/>
          <w:iCs w:val="0"/>
          <w:color w:val="auto"/>
          <w:sz w:val="22"/>
          <w:szCs w:val="22"/>
        </w:rPr>
        <w:t xml:space="preserve">Estimasi </w:t>
      </w:r>
      <w:r>
        <w:rPr>
          <w:rFonts w:ascii="Times New Roman" w:hAnsi="Times New Roman"/>
          <w:i w:val="0"/>
          <w:iCs w:val="0"/>
          <w:color w:val="auto"/>
          <w:sz w:val="22"/>
          <w:szCs w:val="22"/>
        </w:rPr>
        <w:t xml:space="preserve">jarak dari akses poin 2 dengan pengaplikasian </w:t>
      </w:r>
      <w:r w:rsidR="00280119" w:rsidRPr="00280119">
        <w:rPr>
          <w:rFonts w:ascii="Times New Roman" w:hAnsi="Times New Roman"/>
          <w:iCs w:val="0"/>
          <w:color w:val="auto"/>
          <w:sz w:val="22"/>
          <w:szCs w:val="22"/>
        </w:rPr>
        <w:t>kalman filter</w:t>
      </w:r>
      <w:r>
        <w:rPr>
          <w:rFonts w:ascii="Times New Roman" w:hAnsi="Times New Roman"/>
          <w:i w:val="0"/>
          <w:iCs w:val="0"/>
          <w:color w:val="auto"/>
          <w:sz w:val="22"/>
          <w:szCs w:val="22"/>
        </w:rPr>
        <w:t>.</w:t>
      </w:r>
      <w:bookmarkEnd w:id="157"/>
    </w:p>
    <w:tbl>
      <w:tblPr>
        <w:tblW w:w="5968" w:type="dxa"/>
        <w:tblLook w:val="04A0" w:firstRow="1" w:lastRow="0" w:firstColumn="1" w:lastColumn="0" w:noHBand="0" w:noVBand="1"/>
      </w:tblPr>
      <w:tblGrid>
        <w:gridCol w:w="940"/>
        <w:gridCol w:w="704"/>
        <w:gridCol w:w="704"/>
        <w:gridCol w:w="797"/>
        <w:gridCol w:w="941"/>
        <w:gridCol w:w="941"/>
        <w:gridCol w:w="941"/>
      </w:tblGrid>
      <w:tr w:rsidR="001C3D71" w:rsidRPr="001C3D71" w14:paraId="03529683" w14:textId="77777777" w:rsidTr="001C3D71">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211963B" w14:textId="7FC27880"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 xml:space="preserve">Ground truth </w:t>
            </w:r>
            <w:r w:rsidR="00C2005C">
              <w:rPr>
                <w:rFonts w:eastAsia="Times New Roman" w:cs="Calibri"/>
                <w:color w:val="000000"/>
                <w:lang w:eastAsia="ja-JP"/>
              </w:rPr>
              <w:t>(cm)</w:t>
            </w:r>
          </w:p>
        </w:tc>
        <w:tc>
          <w:tcPr>
            <w:tcW w:w="2205"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BD2F80"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RSSI</w:t>
            </w:r>
          </w:p>
        </w:tc>
        <w:tc>
          <w:tcPr>
            <w:tcW w:w="2823" w:type="dxa"/>
            <w:gridSpan w:val="3"/>
            <w:tcBorders>
              <w:top w:val="single" w:sz="4" w:space="0" w:color="auto"/>
              <w:left w:val="nil"/>
              <w:bottom w:val="single" w:sz="4" w:space="0" w:color="auto"/>
              <w:right w:val="single" w:sz="4" w:space="0" w:color="auto"/>
            </w:tcBorders>
            <w:shd w:val="clear" w:color="auto" w:fill="auto"/>
            <w:noWrap/>
            <w:vAlign w:val="bottom"/>
            <w:hideMark/>
          </w:tcPr>
          <w:p w14:paraId="7FD401B6" w14:textId="2947BE72" w:rsidR="001C3D71" w:rsidRPr="001C3D71" w:rsidRDefault="001C3D71" w:rsidP="001C3D71">
            <w:pPr>
              <w:rPr>
                <w:rFonts w:eastAsia="Times New Roman" w:cs="Calibri"/>
                <w:color w:val="000000"/>
                <w:lang w:eastAsia="ja-JP"/>
              </w:rPr>
            </w:pPr>
            <w:r w:rsidRPr="001C3D71">
              <w:rPr>
                <w:rFonts w:eastAsia="Times New Roman" w:cs="Calibri"/>
                <w:color w:val="000000"/>
                <w:lang w:val="id-ID" w:eastAsia="ja-JP"/>
              </w:rPr>
              <w:t>Jarak</w:t>
            </w:r>
            <w:r w:rsidR="00C2005C">
              <w:rPr>
                <w:rFonts w:eastAsia="Times New Roman" w:cs="Calibri"/>
                <w:color w:val="000000"/>
                <w:lang w:eastAsia="ja-JP"/>
              </w:rPr>
              <w:t xml:space="preserve"> (cm)</w:t>
            </w:r>
          </w:p>
        </w:tc>
      </w:tr>
      <w:tr w:rsidR="001C3D71" w:rsidRPr="001C3D71" w14:paraId="5D743BA0" w14:textId="77777777" w:rsidTr="001C3D71">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264C894" w14:textId="77777777" w:rsidR="001C3D71" w:rsidRPr="001C3D71" w:rsidRDefault="001C3D71" w:rsidP="001C3D71">
            <w:pPr>
              <w:jc w:val="left"/>
              <w:rPr>
                <w:rFonts w:eastAsia="Times New Roman" w:cs="Calibri"/>
                <w:color w:val="000000"/>
                <w:lang w:val="id-ID" w:eastAsia="ja-JP"/>
              </w:rPr>
            </w:pPr>
          </w:p>
        </w:tc>
        <w:tc>
          <w:tcPr>
            <w:tcW w:w="704" w:type="dxa"/>
            <w:tcBorders>
              <w:top w:val="nil"/>
              <w:left w:val="nil"/>
              <w:bottom w:val="single" w:sz="4" w:space="0" w:color="auto"/>
              <w:right w:val="single" w:sz="4" w:space="0" w:color="auto"/>
            </w:tcBorders>
            <w:shd w:val="clear" w:color="auto" w:fill="auto"/>
            <w:noWrap/>
            <w:vAlign w:val="bottom"/>
            <w:hideMark/>
          </w:tcPr>
          <w:p w14:paraId="3F6F96F5"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0</w:t>
            </w:r>
          </w:p>
        </w:tc>
        <w:tc>
          <w:tcPr>
            <w:tcW w:w="704" w:type="dxa"/>
            <w:tcBorders>
              <w:top w:val="nil"/>
              <w:left w:val="nil"/>
              <w:bottom w:val="single" w:sz="4" w:space="0" w:color="auto"/>
              <w:right w:val="single" w:sz="4" w:space="0" w:color="auto"/>
            </w:tcBorders>
            <w:shd w:val="clear" w:color="auto" w:fill="auto"/>
            <w:noWrap/>
            <w:vAlign w:val="bottom"/>
            <w:hideMark/>
          </w:tcPr>
          <w:p w14:paraId="36FF0088"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5</w:t>
            </w:r>
          </w:p>
        </w:tc>
        <w:tc>
          <w:tcPr>
            <w:tcW w:w="797" w:type="dxa"/>
            <w:tcBorders>
              <w:top w:val="nil"/>
              <w:left w:val="nil"/>
              <w:bottom w:val="single" w:sz="4" w:space="0" w:color="auto"/>
              <w:right w:val="single" w:sz="4" w:space="0" w:color="auto"/>
            </w:tcBorders>
            <w:shd w:val="clear" w:color="auto" w:fill="auto"/>
            <w:noWrap/>
            <w:vAlign w:val="bottom"/>
            <w:hideMark/>
          </w:tcPr>
          <w:p w14:paraId="6FC43ED7"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10</w:t>
            </w:r>
          </w:p>
        </w:tc>
        <w:tc>
          <w:tcPr>
            <w:tcW w:w="941" w:type="dxa"/>
            <w:tcBorders>
              <w:top w:val="nil"/>
              <w:left w:val="nil"/>
              <w:bottom w:val="single" w:sz="4" w:space="0" w:color="auto"/>
              <w:right w:val="single" w:sz="4" w:space="0" w:color="auto"/>
            </w:tcBorders>
            <w:shd w:val="clear" w:color="auto" w:fill="auto"/>
            <w:noWrap/>
            <w:vAlign w:val="bottom"/>
            <w:hideMark/>
          </w:tcPr>
          <w:p w14:paraId="56ABAB5A"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0</w:t>
            </w:r>
          </w:p>
        </w:tc>
        <w:tc>
          <w:tcPr>
            <w:tcW w:w="941" w:type="dxa"/>
            <w:tcBorders>
              <w:top w:val="nil"/>
              <w:left w:val="nil"/>
              <w:bottom w:val="single" w:sz="4" w:space="0" w:color="auto"/>
              <w:right w:val="single" w:sz="4" w:space="0" w:color="auto"/>
            </w:tcBorders>
            <w:shd w:val="clear" w:color="auto" w:fill="auto"/>
            <w:noWrap/>
            <w:vAlign w:val="bottom"/>
            <w:hideMark/>
          </w:tcPr>
          <w:p w14:paraId="12D96F3E"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5</w:t>
            </w:r>
          </w:p>
        </w:tc>
        <w:tc>
          <w:tcPr>
            <w:tcW w:w="941" w:type="dxa"/>
            <w:tcBorders>
              <w:top w:val="nil"/>
              <w:left w:val="nil"/>
              <w:bottom w:val="single" w:sz="4" w:space="0" w:color="auto"/>
              <w:right w:val="single" w:sz="4" w:space="0" w:color="auto"/>
            </w:tcBorders>
            <w:shd w:val="clear" w:color="auto" w:fill="auto"/>
            <w:noWrap/>
            <w:vAlign w:val="bottom"/>
            <w:hideMark/>
          </w:tcPr>
          <w:p w14:paraId="3A8D654E"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10</w:t>
            </w:r>
          </w:p>
        </w:tc>
      </w:tr>
      <w:tr w:rsidR="001C3D71" w:rsidRPr="001C3D71" w14:paraId="6130A6B7" w14:textId="77777777" w:rsidTr="001C3D71">
        <w:trPr>
          <w:trHeight w:val="300"/>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4F203E3E"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00</w:t>
            </w:r>
          </w:p>
        </w:tc>
        <w:tc>
          <w:tcPr>
            <w:tcW w:w="704" w:type="dxa"/>
            <w:tcBorders>
              <w:top w:val="nil"/>
              <w:left w:val="nil"/>
              <w:bottom w:val="single" w:sz="4" w:space="0" w:color="auto"/>
              <w:right w:val="single" w:sz="4" w:space="0" w:color="auto"/>
            </w:tcBorders>
            <w:shd w:val="clear" w:color="auto" w:fill="auto"/>
            <w:noWrap/>
            <w:vAlign w:val="bottom"/>
            <w:hideMark/>
          </w:tcPr>
          <w:p w14:paraId="2300B78D"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5</w:t>
            </w:r>
          </w:p>
        </w:tc>
        <w:tc>
          <w:tcPr>
            <w:tcW w:w="704" w:type="dxa"/>
            <w:tcBorders>
              <w:top w:val="nil"/>
              <w:left w:val="nil"/>
              <w:bottom w:val="single" w:sz="4" w:space="0" w:color="auto"/>
              <w:right w:val="single" w:sz="4" w:space="0" w:color="auto"/>
            </w:tcBorders>
            <w:shd w:val="clear" w:color="auto" w:fill="auto"/>
            <w:noWrap/>
            <w:vAlign w:val="bottom"/>
            <w:hideMark/>
          </w:tcPr>
          <w:p w14:paraId="6D8E6CB1"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4</w:t>
            </w:r>
          </w:p>
        </w:tc>
        <w:tc>
          <w:tcPr>
            <w:tcW w:w="797" w:type="dxa"/>
            <w:tcBorders>
              <w:top w:val="nil"/>
              <w:left w:val="nil"/>
              <w:bottom w:val="single" w:sz="4" w:space="0" w:color="auto"/>
              <w:right w:val="single" w:sz="4" w:space="0" w:color="auto"/>
            </w:tcBorders>
            <w:shd w:val="clear" w:color="auto" w:fill="auto"/>
            <w:noWrap/>
            <w:vAlign w:val="bottom"/>
            <w:hideMark/>
          </w:tcPr>
          <w:p w14:paraId="0BECC5A7"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5</w:t>
            </w:r>
          </w:p>
        </w:tc>
        <w:tc>
          <w:tcPr>
            <w:tcW w:w="941" w:type="dxa"/>
            <w:tcBorders>
              <w:top w:val="nil"/>
              <w:left w:val="nil"/>
              <w:bottom w:val="single" w:sz="4" w:space="0" w:color="auto"/>
              <w:right w:val="single" w:sz="4" w:space="0" w:color="auto"/>
            </w:tcBorders>
            <w:shd w:val="clear" w:color="auto" w:fill="auto"/>
            <w:noWrap/>
            <w:vAlign w:val="bottom"/>
            <w:hideMark/>
          </w:tcPr>
          <w:p w14:paraId="15675B2E"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89.540</w:t>
            </w:r>
          </w:p>
        </w:tc>
        <w:tc>
          <w:tcPr>
            <w:tcW w:w="941" w:type="dxa"/>
            <w:tcBorders>
              <w:top w:val="nil"/>
              <w:left w:val="nil"/>
              <w:bottom w:val="single" w:sz="4" w:space="0" w:color="auto"/>
              <w:right w:val="single" w:sz="4" w:space="0" w:color="auto"/>
            </w:tcBorders>
            <w:shd w:val="clear" w:color="auto" w:fill="auto"/>
            <w:noWrap/>
            <w:vAlign w:val="bottom"/>
            <w:hideMark/>
          </w:tcPr>
          <w:p w14:paraId="3921C070"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84.503</w:t>
            </w:r>
          </w:p>
        </w:tc>
        <w:tc>
          <w:tcPr>
            <w:tcW w:w="941" w:type="dxa"/>
            <w:tcBorders>
              <w:top w:val="nil"/>
              <w:left w:val="nil"/>
              <w:bottom w:val="single" w:sz="4" w:space="0" w:color="auto"/>
              <w:right w:val="single" w:sz="4" w:space="0" w:color="auto"/>
            </w:tcBorders>
            <w:shd w:val="clear" w:color="auto" w:fill="auto"/>
            <w:noWrap/>
            <w:vAlign w:val="bottom"/>
            <w:hideMark/>
          </w:tcPr>
          <w:p w14:paraId="5EE06286"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89.540</w:t>
            </w:r>
          </w:p>
        </w:tc>
      </w:tr>
      <w:tr w:rsidR="001C3D71" w:rsidRPr="001C3D71" w14:paraId="6C3B9897" w14:textId="77777777" w:rsidTr="001C3D71">
        <w:trPr>
          <w:trHeight w:val="300"/>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227893DF"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00</w:t>
            </w:r>
          </w:p>
        </w:tc>
        <w:tc>
          <w:tcPr>
            <w:tcW w:w="704" w:type="dxa"/>
            <w:tcBorders>
              <w:top w:val="nil"/>
              <w:left w:val="nil"/>
              <w:bottom w:val="single" w:sz="4" w:space="0" w:color="auto"/>
              <w:right w:val="single" w:sz="4" w:space="0" w:color="auto"/>
            </w:tcBorders>
            <w:shd w:val="clear" w:color="auto" w:fill="auto"/>
            <w:noWrap/>
            <w:vAlign w:val="bottom"/>
            <w:hideMark/>
          </w:tcPr>
          <w:p w14:paraId="06CDA03E"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5</w:t>
            </w:r>
          </w:p>
        </w:tc>
        <w:tc>
          <w:tcPr>
            <w:tcW w:w="704" w:type="dxa"/>
            <w:tcBorders>
              <w:top w:val="nil"/>
              <w:left w:val="nil"/>
              <w:bottom w:val="single" w:sz="4" w:space="0" w:color="auto"/>
              <w:right w:val="single" w:sz="4" w:space="0" w:color="auto"/>
            </w:tcBorders>
            <w:shd w:val="clear" w:color="auto" w:fill="auto"/>
            <w:noWrap/>
            <w:vAlign w:val="bottom"/>
            <w:hideMark/>
          </w:tcPr>
          <w:p w14:paraId="19890FE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3</w:t>
            </w:r>
          </w:p>
        </w:tc>
        <w:tc>
          <w:tcPr>
            <w:tcW w:w="797" w:type="dxa"/>
            <w:tcBorders>
              <w:top w:val="nil"/>
              <w:left w:val="nil"/>
              <w:bottom w:val="single" w:sz="4" w:space="0" w:color="auto"/>
              <w:right w:val="single" w:sz="4" w:space="0" w:color="auto"/>
            </w:tcBorders>
            <w:shd w:val="clear" w:color="auto" w:fill="auto"/>
            <w:noWrap/>
            <w:vAlign w:val="bottom"/>
            <w:hideMark/>
          </w:tcPr>
          <w:p w14:paraId="3A344FFC"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9</w:t>
            </w:r>
          </w:p>
        </w:tc>
        <w:tc>
          <w:tcPr>
            <w:tcW w:w="941" w:type="dxa"/>
            <w:tcBorders>
              <w:top w:val="nil"/>
              <w:left w:val="nil"/>
              <w:bottom w:val="single" w:sz="4" w:space="0" w:color="auto"/>
              <w:right w:val="single" w:sz="4" w:space="0" w:color="auto"/>
            </w:tcBorders>
            <w:shd w:val="clear" w:color="auto" w:fill="auto"/>
            <w:noWrap/>
            <w:vAlign w:val="bottom"/>
            <w:hideMark/>
          </w:tcPr>
          <w:p w14:paraId="03ED576F"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59.768</w:t>
            </w:r>
          </w:p>
        </w:tc>
        <w:tc>
          <w:tcPr>
            <w:tcW w:w="941" w:type="dxa"/>
            <w:tcBorders>
              <w:top w:val="nil"/>
              <w:left w:val="nil"/>
              <w:bottom w:val="single" w:sz="4" w:space="0" w:color="auto"/>
              <w:right w:val="single" w:sz="4" w:space="0" w:color="auto"/>
            </w:tcBorders>
            <w:shd w:val="clear" w:color="auto" w:fill="auto"/>
            <w:noWrap/>
            <w:vAlign w:val="bottom"/>
            <w:hideMark/>
          </w:tcPr>
          <w:p w14:paraId="433FEB7B"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53.903</w:t>
            </w:r>
          </w:p>
        </w:tc>
        <w:tc>
          <w:tcPr>
            <w:tcW w:w="941" w:type="dxa"/>
            <w:tcBorders>
              <w:top w:val="nil"/>
              <w:left w:val="nil"/>
              <w:bottom w:val="single" w:sz="4" w:space="0" w:color="auto"/>
              <w:right w:val="single" w:sz="4" w:space="0" w:color="auto"/>
            </w:tcBorders>
            <w:shd w:val="clear" w:color="auto" w:fill="auto"/>
            <w:noWrap/>
            <w:vAlign w:val="bottom"/>
            <w:hideMark/>
          </w:tcPr>
          <w:p w14:paraId="0639A355"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01.409</w:t>
            </w:r>
          </w:p>
        </w:tc>
      </w:tr>
      <w:tr w:rsidR="001C3D71" w:rsidRPr="001C3D71" w14:paraId="208B8A92" w14:textId="77777777" w:rsidTr="001C3D71">
        <w:trPr>
          <w:trHeight w:val="300"/>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4559D935"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00</w:t>
            </w:r>
          </w:p>
        </w:tc>
        <w:tc>
          <w:tcPr>
            <w:tcW w:w="704" w:type="dxa"/>
            <w:tcBorders>
              <w:top w:val="nil"/>
              <w:left w:val="nil"/>
              <w:bottom w:val="single" w:sz="4" w:space="0" w:color="auto"/>
              <w:right w:val="single" w:sz="4" w:space="0" w:color="auto"/>
            </w:tcBorders>
            <w:shd w:val="clear" w:color="auto" w:fill="auto"/>
            <w:noWrap/>
            <w:vAlign w:val="bottom"/>
            <w:hideMark/>
          </w:tcPr>
          <w:p w14:paraId="22EEA5F0"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9</w:t>
            </w:r>
          </w:p>
        </w:tc>
        <w:tc>
          <w:tcPr>
            <w:tcW w:w="704" w:type="dxa"/>
            <w:tcBorders>
              <w:top w:val="nil"/>
              <w:left w:val="nil"/>
              <w:bottom w:val="single" w:sz="4" w:space="0" w:color="auto"/>
              <w:right w:val="single" w:sz="4" w:space="0" w:color="auto"/>
            </w:tcBorders>
            <w:shd w:val="clear" w:color="auto" w:fill="auto"/>
            <w:noWrap/>
            <w:vAlign w:val="bottom"/>
            <w:hideMark/>
          </w:tcPr>
          <w:p w14:paraId="3860C04E"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7</w:t>
            </w:r>
          </w:p>
        </w:tc>
        <w:tc>
          <w:tcPr>
            <w:tcW w:w="797" w:type="dxa"/>
            <w:tcBorders>
              <w:top w:val="nil"/>
              <w:left w:val="nil"/>
              <w:bottom w:val="single" w:sz="4" w:space="0" w:color="auto"/>
              <w:right w:val="single" w:sz="4" w:space="0" w:color="auto"/>
            </w:tcBorders>
            <w:shd w:val="clear" w:color="auto" w:fill="auto"/>
            <w:noWrap/>
            <w:vAlign w:val="bottom"/>
            <w:hideMark/>
          </w:tcPr>
          <w:p w14:paraId="72BE3B30"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6</w:t>
            </w:r>
          </w:p>
        </w:tc>
        <w:tc>
          <w:tcPr>
            <w:tcW w:w="941" w:type="dxa"/>
            <w:tcBorders>
              <w:top w:val="nil"/>
              <w:left w:val="nil"/>
              <w:bottom w:val="single" w:sz="4" w:space="0" w:color="auto"/>
              <w:right w:val="single" w:sz="4" w:space="0" w:color="auto"/>
            </w:tcBorders>
            <w:shd w:val="clear" w:color="auto" w:fill="auto"/>
            <w:noWrap/>
            <w:vAlign w:val="bottom"/>
            <w:hideMark/>
          </w:tcPr>
          <w:p w14:paraId="06F18BE3"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01.409</w:t>
            </w:r>
          </w:p>
        </w:tc>
        <w:tc>
          <w:tcPr>
            <w:tcW w:w="941" w:type="dxa"/>
            <w:tcBorders>
              <w:top w:val="nil"/>
              <w:left w:val="nil"/>
              <w:bottom w:val="single" w:sz="4" w:space="0" w:color="auto"/>
              <w:right w:val="single" w:sz="4" w:space="0" w:color="auto"/>
            </w:tcBorders>
            <w:shd w:val="clear" w:color="auto" w:fill="auto"/>
            <w:noWrap/>
            <w:vAlign w:val="bottom"/>
            <w:hideMark/>
          </w:tcPr>
          <w:p w14:paraId="7B904938"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79.384</w:t>
            </w:r>
          </w:p>
        </w:tc>
        <w:tc>
          <w:tcPr>
            <w:tcW w:w="941" w:type="dxa"/>
            <w:tcBorders>
              <w:top w:val="nil"/>
              <w:left w:val="nil"/>
              <w:bottom w:val="single" w:sz="4" w:space="0" w:color="auto"/>
              <w:right w:val="single" w:sz="4" w:space="0" w:color="auto"/>
            </w:tcBorders>
            <w:shd w:val="clear" w:color="auto" w:fill="auto"/>
            <w:noWrap/>
            <w:vAlign w:val="bottom"/>
            <w:hideMark/>
          </w:tcPr>
          <w:p w14:paraId="6955EDA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69.292</w:t>
            </w:r>
          </w:p>
        </w:tc>
      </w:tr>
      <w:tr w:rsidR="001C3D71" w:rsidRPr="001C3D71" w14:paraId="62B337C7" w14:textId="77777777" w:rsidTr="001C3D71">
        <w:trPr>
          <w:trHeight w:val="300"/>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244FC787"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00</w:t>
            </w:r>
          </w:p>
        </w:tc>
        <w:tc>
          <w:tcPr>
            <w:tcW w:w="704" w:type="dxa"/>
            <w:tcBorders>
              <w:top w:val="nil"/>
              <w:left w:val="nil"/>
              <w:bottom w:val="single" w:sz="4" w:space="0" w:color="auto"/>
              <w:right w:val="single" w:sz="4" w:space="0" w:color="auto"/>
            </w:tcBorders>
            <w:shd w:val="clear" w:color="auto" w:fill="auto"/>
            <w:noWrap/>
            <w:vAlign w:val="bottom"/>
            <w:hideMark/>
          </w:tcPr>
          <w:p w14:paraId="23A63A45"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7</w:t>
            </w:r>
          </w:p>
        </w:tc>
        <w:tc>
          <w:tcPr>
            <w:tcW w:w="704" w:type="dxa"/>
            <w:tcBorders>
              <w:top w:val="nil"/>
              <w:left w:val="nil"/>
              <w:bottom w:val="single" w:sz="4" w:space="0" w:color="auto"/>
              <w:right w:val="single" w:sz="4" w:space="0" w:color="auto"/>
            </w:tcBorders>
            <w:shd w:val="clear" w:color="auto" w:fill="auto"/>
            <w:noWrap/>
            <w:vAlign w:val="bottom"/>
            <w:hideMark/>
          </w:tcPr>
          <w:p w14:paraId="3B1633B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8</w:t>
            </w:r>
          </w:p>
        </w:tc>
        <w:tc>
          <w:tcPr>
            <w:tcW w:w="797" w:type="dxa"/>
            <w:tcBorders>
              <w:top w:val="nil"/>
              <w:left w:val="nil"/>
              <w:bottom w:val="single" w:sz="4" w:space="0" w:color="auto"/>
              <w:right w:val="single" w:sz="4" w:space="0" w:color="auto"/>
            </w:tcBorders>
            <w:shd w:val="clear" w:color="auto" w:fill="auto"/>
            <w:noWrap/>
            <w:vAlign w:val="bottom"/>
            <w:hideMark/>
          </w:tcPr>
          <w:p w14:paraId="5DCA0A34"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61</w:t>
            </w:r>
          </w:p>
        </w:tc>
        <w:tc>
          <w:tcPr>
            <w:tcW w:w="941" w:type="dxa"/>
            <w:tcBorders>
              <w:top w:val="nil"/>
              <w:left w:val="nil"/>
              <w:bottom w:val="single" w:sz="4" w:space="0" w:color="auto"/>
              <w:right w:val="single" w:sz="4" w:space="0" w:color="auto"/>
            </w:tcBorders>
            <w:shd w:val="clear" w:color="auto" w:fill="auto"/>
            <w:noWrap/>
            <w:vAlign w:val="bottom"/>
            <w:hideMark/>
          </w:tcPr>
          <w:p w14:paraId="2AF6653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20.078</w:t>
            </w:r>
          </w:p>
        </w:tc>
        <w:tc>
          <w:tcPr>
            <w:tcW w:w="941" w:type="dxa"/>
            <w:tcBorders>
              <w:top w:val="nil"/>
              <w:left w:val="nil"/>
              <w:bottom w:val="single" w:sz="4" w:space="0" w:color="auto"/>
              <w:right w:val="single" w:sz="4" w:space="0" w:color="auto"/>
            </w:tcBorders>
            <w:shd w:val="clear" w:color="auto" w:fill="auto"/>
            <w:noWrap/>
            <w:vAlign w:val="bottom"/>
            <w:hideMark/>
          </w:tcPr>
          <w:p w14:paraId="499630F8"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39.159</w:t>
            </w:r>
          </w:p>
        </w:tc>
        <w:tc>
          <w:tcPr>
            <w:tcW w:w="941" w:type="dxa"/>
            <w:tcBorders>
              <w:top w:val="nil"/>
              <w:left w:val="nil"/>
              <w:bottom w:val="single" w:sz="4" w:space="0" w:color="auto"/>
              <w:right w:val="single" w:sz="4" w:space="0" w:color="auto"/>
            </w:tcBorders>
            <w:shd w:val="clear" w:color="auto" w:fill="auto"/>
            <w:noWrap/>
            <w:vAlign w:val="bottom"/>
            <w:hideMark/>
          </w:tcPr>
          <w:p w14:paraId="21E17E33"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03.501</w:t>
            </w:r>
          </w:p>
        </w:tc>
      </w:tr>
      <w:tr w:rsidR="001C3D71" w:rsidRPr="001C3D71" w14:paraId="6C2F4581" w14:textId="77777777" w:rsidTr="001C3D71">
        <w:trPr>
          <w:trHeight w:val="300"/>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106FB18D"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00</w:t>
            </w:r>
          </w:p>
        </w:tc>
        <w:tc>
          <w:tcPr>
            <w:tcW w:w="704" w:type="dxa"/>
            <w:tcBorders>
              <w:top w:val="nil"/>
              <w:left w:val="nil"/>
              <w:bottom w:val="single" w:sz="4" w:space="0" w:color="auto"/>
              <w:right w:val="single" w:sz="4" w:space="0" w:color="auto"/>
            </w:tcBorders>
            <w:shd w:val="clear" w:color="auto" w:fill="auto"/>
            <w:noWrap/>
            <w:vAlign w:val="bottom"/>
            <w:hideMark/>
          </w:tcPr>
          <w:p w14:paraId="27FB230D"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4</w:t>
            </w:r>
          </w:p>
        </w:tc>
        <w:tc>
          <w:tcPr>
            <w:tcW w:w="704" w:type="dxa"/>
            <w:tcBorders>
              <w:top w:val="nil"/>
              <w:left w:val="nil"/>
              <w:bottom w:val="single" w:sz="4" w:space="0" w:color="auto"/>
              <w:right w:val="single" w:sz="4" w:space="0" w:color="auto"/>
            </w:tcBorders>
            <w:shd w:val="clear" w:color="auto" w:fill="auto"/>
            <w:noWrap/>
            <w:vAlign w:val="bottom"/>
            <w:hideMark/>
          </w:tcPr>
          <w:p w14:paraId="687C5F5F"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7</w:t>
            </w:r>
          </w:p>
        </w:tc>
        <w:tc>
          <w:tcPr>
            <w:tcW w:w="797" w:type="dxa"/>
            <w:tcBorders>
              <w:top w:val="nil"/>
              <w:left w:val="nil"/>
              <w:bottom w:val="single" w:sz="4" w:space="0" w:color="auto"/>
              <w:right w:val="single" w:sz="4" w:space="0" w:color="auto"/>
            </w:tcBorders>
            <w:shd w:val="clear" w:color="auto" w:fill="auto"/>
            <w:noWrap/>
            <w:vAlign w:val="bottom"/>
            <w:hideMark/>
          </w:tcPr>
          <w:p w14:paraId="06639B74"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8</w:t>
            </w:r>
          </w:p>
        </w:tc>
        <w:tc>
          <w:tcPr>
            <w:tcW w:w="941" w:type="dxa"/>
            <w:tcBorders>
              <w:top w:val="nil"/>
              <w:left w:val="nil"/>
              <w:bottom w:val="single" w:sz="4" w:space="0" w:color="auto"/>
              <w:right w:val="single" w:sz="4" w:space="0" w:color="auto"/>
            </w:tcBorders>
            <w:shd w:val="clear" w:color="auto" w:fill="auto"/>
            <w:noWrap/>
            <w:vAlign w:val="bottom"/>
            <w:hideMark/>
          </w:tcPr>
          <w:p w14:paraId="364F5FBF"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69.038</w:t>
            </w:r>
          </w:p>
        </w:tc>
        <w:tc>
          <w:tcPr>
            <w:tcW w:w="941" w:type="dxa"/>
            <w:tcBorders>
              <w:top w:val="nil"/>
              <w:left w:val="nil"/>
              <w:bottom w:val="single" w:sz="4" w:space="0" w:color="auto"/>
              <w:right w:val="single" w:sz="4" w:space="0" w:color="auto"/>
            </w:tcBorders>
            <w:shd w:val="clear" w:color="auto" w:fill="auto"/>
            <w:noWrap/>
            <w:vAlign w:val="bottom"/>
            <w:hideMark/>
          </w:tcPr>
          <w:p w14:paraId="1E18FB7B"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20.078</w:t>
            </w:r>
          </w:p>
        </w:tc>
        <w:tc>
          <w:tcPr>
            <w:tcW w:w="941" w:type="dxa"/>
            <w:tcBorders>
              <w:top w:val="nil"/>
              <w:left w:val="nil"/>
              <w:bottom w:val="single" w:sz="4" w:space="0" w:color="auto"/>
              <w:right w:val="single" w:sz="4" w:space="0" w:color="auto"/>
            </w:tcBorders>
            <w:shd w:val="clear" w:color="auto" w:fill="auto"/>
            <w:noWrap/>
            <w:vAlign w:val="bottom"/>
            <w:hideMark/>
          </w:tcPr>
          <w:p w14:paraId="3F745009"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39.159</w:t>
            </w:r>
          </w:p>
        </w:tc>
      </w:tr>
    </w:tbl>
    <w:p w14:paraId="4FD5CD1B" w14:textId="77777777" w:rsidR="00D40E64" w:rsidRDefault="00D40E64" w:rsidP="00261319">
      <w:pPr>
        <w:jc w:val="both"/>
        <w:rPr>
          <w:rFonts w:ascii="Times New Roman" w:hAnsi="Times New Roman"/>
        </w:rPr>
      </w:pPr>
    </w:p>
    <w:p w14:paraId="6FDF122F" w14:textId="22C3E957" w:rsidR="001C3D71" w:rsidRPr="001C3D71" w:rsidRDefault="001C3D71" w:rsidP="001C3D71">
      <w:pPr>
        <w:pStyle w:val="Caption"/>
        <w:keepNext/>
        <w:rPr>
          <w:rFonts w:ascii="Times New Roman" w:hAnsi="Times New Roman"/>
          <w:color w:val="auto"/>
          <w:sz w:val="22"/>
          <w:szCs w:val="22"/>
        </w:rPr>
      </w:pPr>
      <w:bookmarkStart w:id="158" w:name="_Toc43683749"/>
      <w:r w:rsidRPr="00247735">
        <w:rPr>
          <w:rFonts w:ascii="Times New Roman" w:hAnsi="Times New Roman"/>
          <w:b/>
          <w:bCs/>
          <w:i w:val="0"/>
          <w:color w:val="auto"/>
          <w:sz w:val="22"/>
          <w:szCs w:val="22"/>
        </w:rPr>
        <w:t xml:space="preserve">Tabel </w:t>
      </w:r>
      <w:r w:rsidRPr="00247735">
        <w:rPr>
          <w:rFonts w:ascii="Times New Roman" w:hAnsi="Times New Roman"/>
          <w:b/>
          <w:bCs/>
          <w:i w:val="0"/>
          <w:color w:val="auto"/>
          <w:sz w:val="22"/>
          <w:szCs w:val="22"/>
        </w:rPr>
        <w:fldChar w:fldCharType="begin"/>
      </w:r>
      <w:r w:rsidRPr="00247735">
        <w:rPr>
          <w:rFonts w:ascii="Times New Roman" w:hAnsi="Times New Roman"/>
          <w:b/>
          <w:bCs/>
          <w:i w:val="0"/>
          <w:color w:val="auto"/>
          <w:sz w:val="22"/>
          <w:szCs w:val="22"/>
        </w:rPr>
        <w:instrText xml:space="preserve"> STYLEREF 1 \s </w:instrText>
      </w:r>
      <w:r w:rsidRPr="00247735">
        <w:rPr>
          <w:rFonts w:ascii="Times New Roman" w:hAnsi="Times New Roman"/>
          <w:b/>
          <w:bCs/>
          <w:i w:val="0"/>
          <w:color w:val="auto"/>
          <w:sz w:val="22"/>
          <w:szCs w:val="22"/>
        </w:rPr>
        <w:fldChar w:fldCharType="separate"/>
      </w:r>
      <w:r w:rsidRPr="00247735">
        <w:rPr>
          <w:rFonts w:ascii="Times New Roman" w:hAnsi="Times New Roman"/>
          <w:b/>
          <w:bCs/>
          <w:i w:val="0"/>
          <w:noProof/>
          <w:color w:val="auto"/>
          <w:sz w:val="22"/>
          <w:szCs w:val="22"/>
        </w:rPr>
        <w:t>5</w:t>
      </w:r>
      <w:r w:rsidRPr="00247735">
        <w:rPr>
          <w:rFonts w:ascii="Times New Roman" w:hAnsi="Times New Roman"/>
          <w:b/>
          <w:bCs/>
          <w:i w:val="0"/>
          <w:color w:val="auto"/>
          <w:sz w:val="22"/>
          <w:szCs w:val="22"/>
        </w:rPr>
        <w:fldChar w:fldCharType="end"/>
      </w:r>
      <w:r w:rsidRPr="00247735">
        <w:rPr>
          <w:rFonts w:ascii="Times New Roman" w:hAnsi="Times New Roman"/>
          <w:b/>
          <w:bCs/>
          <w:i w:val="0"/>
          <w:color w:val="auto"/>
          <w:sz w:val="22"/>
          <w:szCs w:val="22"/>
        </w:rPr>
        <w:t>.</w:t>
      </w:r>
      <w:r w:rsidRPr="00247735">
        <w:rPr>
          <w:rFonts w:ascii="Times New Roman" w:hAnsi="Times New Roman"/>
          <w:b/>
          <w:bCs/>
          <w:i w:val="0"/>
          <w:color w:val="auto"/>
          <w:sz w:val="22"/>
          <w:szCs w:val="22"/>
        </w:rPr>
        <w:fldChar w:fldCharType="begin"/>
      </w:r>
      <w:r w:rsidRPr="00247735">
        <w:rPr>
          <w:rFonts w:ascii="Times New Roman" w:hAnsi="Times New Roman"/>
          <w:b/>
          <w:bCs/>
          <w:i w:val="0"/>
          <w:color w:val="auto"/>
          <w:sz w:val="22"/>
          <w:szCs w:val="22"/>
        </w:rPr>
        <w:instrText xml:space="preserve"> SEQ Table \* ARABIC \s 1 </w:instrText>
      </w:r>
      <w:r w:rsidRPr="00247735">
        <w:rPr>
          <w:rFonts w:ascii="Times New Roman" w:hAnsi="Times New Roman"/>
          <w:b/>
          <w:bCs/>
          <w:i w:val="0"/>
          <w:color w:val="auto"/>
          <w:sz w:val="22"/>
          <w:szCs w:val="22"/>
        </w:rPr>
        <w:fldChar w:fldCharType="separate"/>
      </w:r>
      <w:r w:rsidRPr="00247735">
        <w:rPr>
          <w:rFonts w:ascii="Times New Roman" w:hAnsi="Times New Roman"/>
          <w:b/>
          <w:bCs/>
          <w:i w:val="0"/>
          <w:noProof/>
          <w:color w:val="auto"/>
          <w:sz w:val="22"/>
          <w:szCs w:val="22"/>
        </w:rPr>
        <w:t>3</w:t>
      </w:r>
      <w:r w:rsidRPr="00247735">
        <w:rPr>
          <w:rFonts w:ascii="Times New Roman" w:hAnsi="Times New Roman"/>
          <w:b/>
          <w:bCs/>
          <w:i w:val="0"/>
          <w:color w:val="auto"/>
          <w:sz w:val="22"/>
          <w:szCs w:val="22"/>
        </w:rPr>
        <w:fldChar w:fldCharType="end"/>
      </w:r>
      <w:r>
        <w:rPr>
          <w:rFonts w:ascii="Times New Roman" w:hAnsi="Times New Roman"/>
          <w:b/>
          <w:bCs/>
          <w:color w:val="auto"/>
          <w:sz w:val="22"/>
          <w:szCs w:val="22"/>
        </w:rPr>
        <w:t xml:space="preserve"> </w:t>
      </w:r>
      <w:r w:rsidR="00EE76CC">
        <w:rPr>
          <w:rFonts w:ascii="Times New Roman" w:hAnsi="Times New Roman"/>
          <w:bCs/>
          <w:i w:val="0"/>
          <w:color w:val="auto"/>
          <w:sz w:val="22"/>
          <w:szCs w:val="22"/>
        </w:rPr>
        <w:t>Kesalahan</w:t>
      </w:r>
      <w:r w:rsidRPr="003B17C0">
        <w:rPr>
          <w:rFonts w:ascii="Times New Roman" w:hAnsi="Times New Roman"/>
          <w:color w:val="auto"/>
          <w:sz w:val="22"/>
          <w:szCs w:val="22"/>
        </w:rPr>
        <w:t xml:space="preserve"> </w:t>
      </w:r>
      <w:r>
        <w:rPr>
          <w:rFonts w:ascii="Times New Roman" w:hAnsi="Times New Roman"/>
          <w:i w:val="0"/>
          <w:color w:val="auto"/>
          <w:sz w:val="22"/>
          <w:szCs w:val="22"/>
        </w:rPr>
        <w:t>e</w:t>
      </w:r>
      <w:r w:rsidRPr="003B17C0">
        <w:rPr>
          <w:rFonts w:ascii="Times New Roman" w:hAnsi="Times New Roman"/>
          <w:i w:val="0"/>
          <w:iCs w:val="0"/>
          <w:color w:val="auto"/>
          <w:sz w:val="22"/>
          <w:szCs w:val="22"/>
        </w:rPr>
        <w:t xml:space="preserve">stimasi </w:t>
      </w:r>
      <w:r>
        <w:rPr>
          <w:rFonts w:ascii="Times New Roman" w:hAnsi="Times New Roman"/>
          <w:i w:val="0"/>
          <w:iCs w:val="0"/>
          <w:color w:val="auto"/>
          <w:sz w:val="22"/>
          <w:szCs w:val="22"/>
        </w:rPr>
        <w:t xml:space="preserve">jarak dari akses poin 2 dengan pengaplikasian </w:t>
      </w:r>
      <w:r w:rsidR="00280119" w:rsidRPr="00280119">
        <w:rPr>
          <w:rFonts w:ascii="Times New Roman" w:hAnsi="Times New Roman"/>
          <w:iCs w:val="0"/>
          <w:color w:val="auto"/>
          <w:sz w:val="22"/>
          <w:szCs w:val="22"/>
        </w:rPr>
        <w:t>kalman filter</w:t>
      </w:r>
      <w:r>
        <w:rPr>
          <w:rFonts w:ascii="Times New Roman" w:hAnsi="Times New Roman"/>
          <w:i w:val="0"/>
          <w:iCs w:val="0"/>
          <w:color w:val="auto"/>
          <w:sz w:val="22"/>
          <w:szCs w:val="22"/>
        </w:rPr>
        <w:t>.</w:t>
      </w:r>
      <w:bookmarkEnd w:id="158"/>
    </w:p>
    <w:tbl>
      <w:tblPr>
        <w:tblW w:w="5920" w:type="dxa"/>
        <w:tblLook w:val="04A0" w:firstRow="1" w:lastRow="0" w:firstColumn="1" w:lastColumn="0" w:noHBand="0" w:noVBand="1"/>
      </w:tblPr>
      <w:tblGrid>
        <w:gridCol w:w="1480"/>
        <w:gridCol w:w="1480"/>
        <w:gridCol w:w="1480"/>
        <w:gridCol w:w="1480"/>
      </w:tblGrid>
      <w:tr w:rsidR="001C3D71" w:rsidRPr="001C3D71" w14:paraId="4E0E2EED" w14:textId="77777777" w:rsidTr="001C3D71">
        <w:trPr>
          <w:trHeight w:val="300"/>
        </w:trPr>
        <w:tc>
          <w:tcPr>
            <w:tcW w:w="14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6AB89B4" w14:textId="44306432"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Ground truth (</w:t>
            </w:r>
            <w:r w:rsidR="00C2005C">
              <w:rPr>
                <w:rFonts w:eastAsia="Times New Roman" w:cs="Calibri"/>
                <w:color w:val="000000"/>
                <w:lang w:eastAsia="ja-JP"/>
              </w:rPr>
              <w:t>c</w:t>
            </w:r>
            <w:r w:rsidRPr="001C3D71">
              <w:rPr>
                <w:rFonts w:eastAsia="Times New Roman" w:cs="Calibri"/>
                <w:color w:val="000000"/>
                <w:lang w:val="id-ID" w:eastAsia="ja-JP"/>
              </w:rPr>
              <w:t>m)</w:t>
            </w:r>
          </w:p>
        </w:tc>
        <w:tc>
          <w:tcPr>
            <w:tcW w:w="444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DCEB54E" w14:textId="58365E4F" w:rsidR="001C3D71" w:rsidRPr="001C3D71" w:rsidRDefault="00EE76CC" w:rsidP="001C3D71">
            <w:pPr>
              <w:rPr>
                <w:rFonts w:eastAsia="Times New Roman" w:cs="Calibri"/>
                <w:color w:val="000000"/>
                <w:lang w:eastAsia="ja-JP"/>
              </w:rPr>
            </w:pPr>
            <w:r>
              <w:rPr>
                <w:rFonts w:eastAsia="Times New Roman" w:cs="Calibri"/>
                <w:color w:val="000000"/>
                <w:lang w:eastAsia="ja-JP"/>
              </w:rPr>
              <w:t>Error</w:t>
            </w:r>
            <w:r w:rsidR="00C2005C">
              <w:rPr>
                <w:rFonts w:eastAsia="Times New Roman" w:cs="Calibri"/>
                <w:color w:val="000000"/>
                <w:lang w:eastAsia="ja-JP"/>
              </w:rPr>
              <w:t xml:space="preserve"> (cm)</w:t>
            </w:r>
          </w:p>
        </w:tc>
      </w:tr>
      <w:tr w:rsidR="001C3D71" w:rsidRPr="001C3D71" w14:paraId="06CA11F1" w14:textId="77777777" w:rsidTr="001C3D71">
        <w:trPr>
          <w:trHeight w:val="300"/>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112B1FC7" w14:textId="77777777" w:rsidR="001C3D71" w:rsidRPr="001C3D71" w:rsidRDefault="001C3D71" w:rsidP="001C3D71">
            <w:pPr>
              <w:jc w:val="left"/>
              <w:rPr>
                <w:rFonts w:eastAsia="Times New Roman" w:cs="Calibri"/>
                <w:color w:val="000000"/>
                <w:lang w:val="id-ID" w:eastAsia="ja-JP"/>
              </w:rPr>
            </w:pPr>
          </w:p>
        </w:tc>
        <w:tc>
          <w:tcPr>
            <w:tcW w:w="1480" w:type="dxa"/>
            <w:tcBorders>
              <w:top w:val="nil"/>
              <w:left w:val="nil"/>
              <w:bottom w:val="single" w:sz="4" w:space="0" w:color="auto"/>
              <w:right w:val="single" w:sz="4" w:space="0" w:color="auto"/>
            </w:tcBorders>
            <w:shd w:val="clear" w:color="auto" w:fill="auto"/>
            <w:noWrap/>
            <w:vAlign w:val="bottom"/>
            <w:hideMark/>
          </w:tcPr>
          <w:p w14:paraId="3E6EDB6D"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0</w:t>
            </w:r>
          </w:p>
        </w:tc>
        <w:tc>
          <w:tcPr>
            <w:tcW w:w="1480" w:type="dxa"/>
            <w:tcBorders>
              <w:top w:val="nil"/>
              <w:left w:val="nil"/>
              <w:bottom w:val="single" w:sz="4" w:space="0" w:color="auto"/>
              <w:right w:val="single" w:sz="4" w:space="0" w:color="auto"/>
            </w:tcBorders>
            <w:shd w:val="clear" w:color="auto" w:fill="auto"/>
            <w:noWrap/>
            <w:vAlign w:val="bottom"/>
            <w:hideMark/>
          </w:tcPr>
          <w:p w14:paraId="3DE4BF09"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5</w:t>
            </w:r>
          </w:p>
        </w:tc>
        <w:tc>
          <w:tcPr>
            <w:tcW w:w="1480" w:type="dxa"/>
            <w:tcBorders>
              <w:top w:val="nil"/>
              <w:left w:val="nil"/>
              <w:bottom w:val="single" w:sz="4" w:space="0" w:color="auto"/>
              <w:right w:val="single" w:sz="4" w:space="0" w:color="auto"/>
            </w:tcBorders>
            <w:shd w:val="clear" w:color="auto" w:fill="auto"/>
            <w:noWrap/>
            <w:vAlign w:val="bottom"/>
            <w:hideMark/>
          </w:tcPr>
          <w:p w14:paraId="0B819F54" w14:textId="77777777" w:rsidR="001C3D71" w:rsidRPr="001C3D71" w:rsidRDefault="001C3D71" w:rsidP="001C3D71">
            <w:pPr>
              <w:rPr>
                <w:rFonts w:eastAsia="Times New Roman" w:cs="Calibri"/>
                <w:color w:val="000000"/>
                <w:lang w:val="id-ID" w:eastAsia="ja-JP"/>
              </w:rPr>
            </w:pPr>
            <w:r w:rsidRPr="001C3D71">
              <w:rPr>
                <w:rFonts w:eastAsia="Times New Roman" w:cs="Calibri"/>
                <w:color w:val="000000"/>
                <w:lang w:val="id-ID" w:eastAsia="ja-JP"/>
              </w:rPr>
              <w:t>n = 10</w:t>
            </w:r>
          </w:p>
        </w:tc>
      </w:tr>
      <w:tr w:rsidR="001C3D71" w:rsidRPr="001C3D71" w14:paraId="04FB83B9"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111EF56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00</w:t>
            </w:r>
          </w:p>
        </w:tc>
        <w:tc>
          <w:tcPr>
            <w:tcW w:w="1480" w:type="dxa"/>
            <w:tcBorders>
              <w:top w:val="nil"/>
              <w:left w:val="nil"/>
              <w:bottom w:val="single" w:sz="4" w:space="0" w:color="auto"/>
              <w:right w:val="single" w:sz="4" w:space="0" w:color="auto"/>
            </w:tcBorders>
            <w:shd w:val="clear" w:color="auto" w:fill="auto"/>
            <w:noWrap/>
            <w:vAlign w:val="bottom"/>
            <w:hideMark/>
          </w:tcPr>
          <w:p w14:paraId="6BB99316"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0.460</w:t>
            </w:r>
          </w:p>
        </w:tc>
        <w:tc>
          <w:tcPr>
            <w:tcW w:w="1480" w:type="dxa"/>
            <w:tcBorders>
              <w:top w:val="nil"/>
              <w:left w:val="nil"/>
              <w:bottom w:val="single" w:sz="4" w:space="0" w:color="auto"/>
              <w:right w:val="single" w:sz="4" w:space="0" w:color="auto"/>
            </w:tcBorders>
            <w:shd w:val="clear" w:color="auto" w:fill="auto"/>
            <w:noWrap/>
            <w:vAlign w:val="bottom"/>
            <w:hideMark/>
          </w:tcPr>
          <w:p w14:paraId="494C99F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5.497</w:t>
            </w:r>
          </w:p>
        </w:tc>
        <w:tc>
          <w:tcPr>
            <w:tcW w:w="1480" w:type="dxa"/>
            <w:tcBorders>
              <w:top w:val="nil"/>
              <w:left w:val="nil"/>
              <w:bottom w:val="single" w:sz="4" w:space="0" w:color="auto"/>
              <w:right w:val="single" w:sz="4" w:space="0" w:color="auto"/>
            </w:tcBorders>
            <w:shd w:val="clear" w:color="auto" w:fill="auto"/>
            <w:noWrap/>
            <w:vAlign w:val="bottom"/>
            <w:hideMark/>
          </w:tcPr>
          <w:p w14:paraId="1ABAA29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0.460</w:t>
            </w:r>
          </w:p>
        </w:tc>
      </w:tr>
      <w:tr w:rsidR="001C3D71" w:rsidRPr="001C3D71" w14:paraId="4A0E2BBB"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FF90B07"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00</w:t>
            </w:r>
          </w:p>
        </w:tc>
        <w:tc>
          <w:tcPr>
            <w:tcW w:w="1480" w:type="dxa"/>
            <w:tcBorders>
              <w:top w:val="nil"/>
              <w:left w:val="nil"/>
              <w:bottom w:val="single" w:sz="4" w:space="0" w:color="auto"/>
              <w:right w:val="single" w:sz="4" w:space="0" w:color="auto"/>
            </w:tcBorders>
            <w:shd w:val="clear" w:color="auto" w:fill="auto"/>
            <w:noWrap/>
            <w:vAlign w:val="bottom"/>
            <w:hideMark/>
          </w:tcPr>
          <w:p w14:paraId="5028D59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0.232</w:t>
            </w:r>
          </w:p>
        </w:tc>
        <w:tc>
          <w:tcPr>
            <w:tcW w:w="1480" w:type="dxa"/>
            <w:tcBorders>
              <w:top w:val="nil"/>
              <w:left w:val="nil"/>
              <w:bottom w:val="single" w:sz="4" w:space="0" w:color="auto"/>
              <w:right w:val="single" w:sz="4" w:space="0" w:color="auto"/>
            </w:tcBorders>
            <w:shd w:val="clear" w:color="auto" w:fill="auto"/>
            <w:noWrap/>
            <w:vAlign w:val="bottom"/>
            <w:hideMark/>
          </w:tcPr>
          <w:p w14:paraId="49962D90"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46.097</w:t>
            </w:r>
          </w:p>
        </w:tc>
        <w:tc>
          <w:tcPr>
            <w:tcW w:w="1480" w:type="dxa"/>
            <w:tcBorders>
              <w:top w:val="nil"/>
              <w:left w:val="nil"/>
              <w:bottom w:val="single" w:sz="4" w:space="0" w:color="auto"/>
              <w:right w:val="single" w:sz="4" w:space="0" w:color="auto"/>
            </w:tcBorders>
            <w:shd w:val="clear" w:color="auto" w:fill="auto"/>
            <w:noWrap/>
            <w:vAlign w:val="bottom"/>
            <w:hideMark/>
          </w:tcPr>
          <w:p w14:paraId="215EB9E4"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409</w:t>
            </w:r>
          </w:p>
        </w:tc>
      </w:tr>
      <w:tr w:rsidR="001C3D71" w:rsidRPr="001C3D71" w14:paraId="61CE4FB7"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1CB07ED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00</w:t>
            </w:r>
          </w:p>
        </w:tc>
        <w:tc>
          <w:tcPr>
            <w:tcW w:w="1480" w:type="dxa"/>
            <w:tcBorders>
              <w:top w:val="nil"/>
              <w:left w:val="nil"/>
              <w:bottom w:val="single" w:sz="4" w:space="0" w:color="auto"/>
              <w:right w:val="single" w:sz="4" w:space="0" w:color="auto"/>
            </w:tcBorders>
            <w:shd w:val="clear" w:color="auto" w:fill="auto"/>
            <w:noWrap/>
            <w:vAlign w:val="bottom"/>
            <w:hideMark/>
          </w:tcPr>
          <w:p w14:paraId="39FF2379"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98.591</w:t>
            </w:r>
          </w:p>
        </w:tc>
        <w:tc>
          <w:tcPr>
            <w:tcW w:w="1480" w:type="dxa"/>
            <w:tcBorders>
              <w:top w:val="nil"/>
              <w:left w:val="nil"/>
              <w:bottom w:val="single" w:sz="4" w:space="0" w:color="auto"/>
              <w:right w:val="single" w:sz="4" w:space="0" w:color="auto"/>
            </w:tcBorders>
            <w:shd w:val="clear" w:color="auto" w:fill="auto"/>
            <w:noWrap/>
            <w:vAlign w:val="bottom"/>
            <w:hideMark/>
          </w:tcPr>
          <w:p w14:paraId="0C00AE3B"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20.616</w:t>
            </w:r>
          </w:p>
        </w:tc>
        <w:tc>
          <w:tcPr>
            <w:tcW w:w="1480" w:type="dxa"/>
            <w:tcBorders>
              <w:top w:val="nil"/>
              <w:left w:val="nil"/>
              <w:bottom w:val="single" w:sz="4" w:space="0" w:color="auto"/>
              <w:right w:val="single" w:sz="4" w:space="0" w:color="auto"/>
            </w:tcBorders>
            <w:shd w:val="clear" w:color="auto" w:fill="auto"/>
            <w:noWrap/>
            <w:vAlign w:val="bottom"/>
            <w:hideMark/>
          </w:tcPr>
          <w:p w14:paraId="1128B5AC"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30.708</w:t>
            </w:r>
          </w:p>
        </w:tc>
      </w:tr>
      <w:tr w:rsidR="001C3D71" w:rsidRPr="001C3D71" w14:paraId="3C6FA5A8"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2D4FD37"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lastRenderedPageBreak/>
              <w:t>400</w:t>
            </w:r>
          </w:p>
        </w:tc>
        <w:tc>
          <w:tcPr>
            <w:tcW w:w="1480" w:type="dxa"/>
            <w:tcBorders>
              <w:top w:val="nil"/>
              <w:left w:val="nil"/>
              <w:bottom w:val="single" w:sz="4" w:space="0" w:color="auto"/>
              <w:right w:val="single" w:sz="4" w:space="0" w:color="auto"/>
            </w:tcBorders>
            <w:shd w:val="clear" w:color="auto" w:fill="auto"/>
            <w:noWrap/>
            <w:vAlign w:val="bottom"/>
            <w:hideMark/>
          </w:tcPr>
          <w:p w14:paraId="000309BD"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79.922</w:t>
            </w:r>
          </w:p>
        </w:tc>
        <w:tc>
          <w:tcPr>
            <w:tcW w:w="1480" w:type="dxa"/>
            <w:tcBorders>
              <w:top w:val="nil"/>
              <w:left w:val="nil"/>
              <w:bottom w:val="single" w:sz="4" w:space="0" w:color="auto"/>
              <w:right w:val="single" w:sz="4" w:space="0" w:color="auto"/>
            </w:tcBorders>
            <w:shd w:val="clear" w:color="auto" w:fill="auto"/>
            <w:noWrap/>
            <w:vAlign w:val="bottom"/>
            <w:hideMark/>
          </w:tcPr>
          <w:p w14:paraId="0F995A93"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60.841</w:t>
            </w:r>
          </w:p>
        </w:tc>
        <w:tc>
          <w:tcPr>
            <w:tcW w:w="1480" w:type="dxa"/>
            <w:tcBorders>
              <w:top w:val="nil"/>
              <w:left w:val="nil"/>
              <w:bottom w:val="single" w:sz="4" w:space="0" w:color="auto"/>
              <w:right w:val="single" w:sz="4" w:space="0" w:color="auto"/>
            </w:tcBorders>
            <w:shd w:val="clear" w:color="auto" w:fill="auto"/>
            <w:noWrap/>
            <w:vAlign w:val="bottom"/>
            <w:hideMark/>
          </w:tcPr>
          <w:p w14:paraId="093474C0"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3.501</w:t>
            </w:r>
          </w:p>
        </w:tc>
      </w:tr>
      <w:tr w:rsidR="001C3D71" w:rsidRPr="001C3D71" w14:paraId="7229AAC6"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2232ED3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500</w:t>
            </w:r>
          </w:p>
        </w:tc>
        <w:tc>
          <w:tcPr>
            <w:tcW w:w="1480" w:type="dxa"/>
            <w:tcBorders>
              <w:top w:val="nil"/>
              <w:left w:val="nil"/>
              <w:bottom w:val="single" w:sz="4" w:space="0" w:color="auto"/>
              <w:right w:val="single" w:sz="4" w:space="0" w:color="auto"/>
            </w:tcBorders>
            <w:shd w:val="clear" w:color="auto" w:fill="auto"/>
            <w:noWrap/>
            <w:vAlign w:val="bottom"/>
            <w:hideMark/>
          </w:tcPr>
          <w:p w14:paraId="16C25A27"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230.962</w:t>
            </w:r>
          </w:p>
        </w:tc>
        <w:tc>
          <w:tcPr>
            <w:tcW w:w="1480" w:type="dxa"/>
            <w:tcBorders>
              <w:top w:val="nil"/>
              <w:left w:val="nil"/>
              <w:bottom w:val="single" w:sz="4" w:space="0" w:color="auto"/>
              <w:right w:val="single" w:sz="4" w:space="0" w:color="auto"/>
            </w:tcBorders>
            <w:shd w:val="clear" w:color="auto" w:fill="auto"/>
            <w:noWrap/>
            <w:vAlign w:val="bottom"/>
            <w:hideMark/>
          </w:tcPr>
          <w:p w14:paraId="39094C7B"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79.922</w:t>
            </w:r>
          </w:p>
        </w:tc>
        <w:tc>
          <w:tcPr>
            <w:tcW w:w="1480" w:type="dxa"/>
            <w:tcBorders>
              <w:top w:val="nil"/>
              <w:left w:val="nil"/>
              <w:bottom w:val="single" w:sz="4" w:space="0" w:color="auto"/>
              <w:right w:val="single" w:sz="4" w:space="0" w:color="auto"/>
            </w:tcBorders>
            <w:shd w:val="clear" w:color="auto" w:fill="auto"/>
            <w:noWrap/>
            <w:vAlign w:val="bottom"/>
            <w:hideMark/>
          </w:tcPr>
          <w:p w14:paraId="34C7DB02"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160.841</w:t>
            </w:r>
          </w:p>
        </w:tc>
      </w:tr>
      <w:tr w:rsidR="001C3D71" w:rsidRPr="001C3D71" w14:paraId="35F0861F" w14:textId="77777777" w:rsidTr="001C3D71">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3895FF8" w14:textId="77777777" w:rsidR="001C3D71" w:rsidRPr="001C3D71" w:rsidRDefault="001C3D71" w:rsidP="001C3D71">
            <w:pPr>
              <w:jc w:val="left"/>
              <w:rPr>
                <w:rFonts w:eastAsia="Times New Roman" w:cs="Calibri"/>
                <w:color w:val="000000"/>
                <w:lang w:val="id-ID" w:eastAsia="ja-JP"/>
              </w:rPr>
            </w:pPr>
            <w:r w:rsidRPr="001C3D71">
              <w:rPr>
                <w:rFonts w:eastAsia="Times New Roman" w:cs="Calibri"/>
                <w:color w:val="000000"/>
                <w:lang w:val="id-ID" w:eastAsia="ja-JP"/>
              </w:rPr>
              <w:t>Rata - rata</w:t>
            </w:r>
          </w:p>
        </w:tc>
        <w:tc>
          <w:tcPr>
            <w:tcW w:w="1480" w:type="dxa"/>
            <w:tcBorders>
              <w:top w:val="nil"/>
              <w:left w:val="nil"/>
              <w:bottom w:val="single" w:sz="4" w:space="0" w:color="auto"/>
              <w:right w:val="single" w:sz="4" w:space="0" w:color="auto"/>
            </w:tcBorders>
            <w:shd w:val="clear" w:color="auto" w:fill="auto"/>
            <w:noWrap/>
            <w:vAlign w:val="bottom"/>
            <w:hideMark/>
          </w:tcPr>
          <w:p w14:paraId="0833989F"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92.033</w:t>
            </w:r>
          </w:p>
        </w:tc>
        <w:tc>
          <w:tcPr>
            <w:tcW w:w="1480" w:type="dxa"/>
            <w:tcBorders>
              <w:top w:val="nil"/>
              <w:left w:val="nil"/>
              <w:bottom w:val="single" w:sz="4" w:space="0" w:color="auto"/>
              <w:right w:val="single" w:sz="4" w:space="0" w:color="auto"/>
            </w:tcBorders>
            <w:shd w:val="clear" w:color="auto" w:fill="auto"/>
            <w:noWrap/>
            <w:vAlign w:val="bottom"/>
            <w:hideMark/>
          </w:tcPr>
          <w:p w14:paraId="3E72B1FA"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84.595</w:t>
            </w:r>
          </w:p>
        </w:tc>
        <w:tc>
          <w:tcPr>
            <w:tcW w:w="1480" w:type="dxa"/>
            <w:tcBorders>
              <w:top w:val="nil"/>
              <w:left w:val="nil"/>
              <w:bottom w:val="single" w:sz="4" w:space="0" w:color="auto"/>
              <w:right w:val="single" w:sz="4" w:space="0" w:color="auto"/>
            </w:tcBorders>
            <w:shd w:val="clear" w:color="auto" w:fill="auto"/>
            <w:noWrap/>
            <w:vAlign w:val="bottom"/>
            <w:hideMark/>
          </w:tcPr>
          <w:p w14:paraId="51228FB9" w14:textId="77777777" w:rsidR="001C3D71" w:rsidRPr="001C3D71" w:rsidRDefault="001C3D71" w:rsidP="001C3D71">
            <w:pPr>
              <w:jc w:val="right"/>
              <w:rPr>
                <w:rFonts w:eastAsia="Times New Roman" w:cs="Calibri"/>
                <w:color w:val="000000"/>
                <w:lang w:val="id-ID" w:eastAsia="ja-JP"/>
              </w:rPr>
            </w:pPr>
            <w:r w:rsidRPr="001C3D71">
              <w:rPr>
                <w:rFonts w:eastAsia="Times New Roman" w:cs="Calibri"/>
                <w:color w:val="000000"/>
                <w:lang w:val="id-ID" w:eastAsia="ja-JP"/>
              </w:rPr>
              <w:t>61.384</w:t>
            </w:r>
          </w:p>
        </w:tc>
      </w:tr>
    </w:tbl>
    <w:p w14:paraId="7B04521A" w14:textId="1AAE85FF" w:rsidR="00642B6F" w:rsidRDefault="00642B6F" w:rsidP="001C3D71">
      <w:pPr>
        <w:tabs>
          <w:tab w:val="left" w:pos="720"/>
          <w:tab w:val="left" w:pos="1440"/>
          <w:tab w:val="left" w:pos="2160"/>
          <w:tab w:val="left" w:pos="2880"/>
          <w:tab w:val="left" w:pos="3600"/>
          <w:tab w:val="left" w:pos="4320"/>
          <w:tab w:val="right" w:pos="5840"/>
        </w:tabs>
        <w:ind w:firstLine="720"/>
        <w:jc w:val="both"/>
        <w:rPr>
          <w:rFonts w:ascii="Times New Roman" w:hAnsi="Times New Roman"/>
        </w:rPr>
      </w:pPr>
    </w:p>
    <w:p w14:paraId="2C5F4F3C" w14:textId="22AF5498" w:rsidR="00C2005C" w:rsidRPr="003B17C0" w:rsidRDefault="00C2005C" w:rsidP="001C3D71">
      <w:pPr>
        <w:tabs>
          <w:tab w:val="left" w:pos="720"/>
          <w:tab w:val="left" w:pos="1440"/>
          <w:tab w:val="left" w:pos="2160"/>
          <w:tab w:val="left" w:pos="2880"/>
          <w:tab w:val="left" w:pos="3600"/>
          <w:tab w:val="left" w:pos="4320"/>
          <w:tab w:val="right" w:pos="5840"/>
        </w:tabs>
        <w:ind w:firstLine="720"/>
        <w:jc w:val="both"/>
        <w:rPr>
          <w:rFonts w:ascii="Times New Roman" w:hAnsi="Times New Roman"/>
        </w:rPr>
      </w:pPr>
      <w:r>
        <w:rPr>
          <w:rFonts w:ascii="Times New Roman" w:hAnsi="Times New Roman"/>
        </w:rPr>
        <w:t xml:space="preserve">Dari hasil uji coba terbukti bahwa </w:t>
      </w:r>
      <w:r w:rsidR="00280119" w:rsidRPr="00280119">
        <w:rPr>
          <w:rFonts w:ascii="Times New Roman" w:hAnsi="Times New Roman"/>
          <w:i/>
        </w:rPr>
        <w:t>kalman filter</w:t>
      </w:r>
      <w:r>
        <w:rPr>
          <w:rFonts w:ascii="Times New Roman" w:hAnsi="Times New Roman"/>
        </w:rPr>
        <w:t xml:space="preserve"> dapat meningkatkan akurasi penentuan jarak. Terliat pada tabel 5.3 dimana kesalahan penentuan jarak semakin berkurang seiring dengan bertambahnya sampel yang digunakan di dalam </w:t>
      </w:r>
      <w:r w:rsidR="00280119" w:rsidRPr="00280119">
        <w:rPr>
          <w:rFonts w:ascii="Times New Roman" w:hAnsi="Times New Roman"/>
          <w:i/>
        </w:rPr>
        <w:t>kalman filter</w:t>
      </w:r>
      <w:r>
        <w:rPr>
          <w:rFonts w:ascii="Times New Roman" w:hAnsi="Times New Roman"/>
        </w:rPr>
        <w:t>.</w:t>
      </w:r>
    </w:p>
    <w:p w14:paraId="79D5897A" w14:textId="0E51B081" w:rsidR="00BF5F18" w:rsidRPr="003B17C0" w:rsidRDefault="00BF5F18" w:rsidP="00BF5F18">
      <w:pPr>
        <w:pStyle w:val="Heading3"/>
        <w:spacing w:before="240"/>
        <w:ind w:left="567" w:hanging="567"/>
        <w:jc w:val="both"/>
      </w:pPr>
      <w:bookmarkStart w:id="159" w:name="_Toc43770769"/>
      <w:r w:rsidRPr="003B17C0">
        <w:t xml:space="preserve">Skenario Uji Coba </w:t>
      </w:r>
      <w:r w:rsidR="005A46D5" w:rsidRPr="003B17C0">
        <w:t>3</w:t>
      </w:r>
      <w:bookmarkEnd w:id="159"/>
    </w:p>
    <w:p w14:paraId="100813BF" w14:textId="4A52A8DC" w:rsidR="00BF5F18" w:rsidRDefault="00BF5F18" w:rsidP="00BF5F18">
      <w:pPr>
        <w:ind w:firstLine="567"/>
        <w:jc w:val="both"/>
        <w:rPr>
          <w:rFonts w:ascii="Times New Roman" w:hAnsi="Times New Roman"/>
        </w:rPr>
      </w:pPr>
      <w:r w:rsidRPr="003B17C0">
        <w:rPr>
          <w:rFonts w:ascii="Times New Roman" w:hAnsi="Times New Roman"/>
        </w:rPr>
        <w:t xml:space="preserve">Dalam scenario uji coba yang ke </w:t>
      </w:r>
      <w:r w:rsidR="00C2005C">
        <w:rPr>
          <w:rFonts w:ascii="Times New Roman" w:hAnsi="Times New Roman"/>
        </w:rPr>
        <w:t>3</w:t>
      </w:r>
      <w:r w:rsidRPr="003B17C0">
        <w:rPr>
          <w:rFonts w:ascii="Times New Roman" w:hAnsi="Times New Roman"/>
        </w:rPr>
        <w:t xml:space="preserve"> dihitung performa </w:t>
      </w:r>
      <w:r w:rsidR="001C3D71">
        <w:rPr>
          <w:rFonts w:ascii="Times New Roman" w:hAnsi="Times New Roman"/>
        </w:rPr>
        <w:t xml:space="preserve">estimasi dengan </w:t>
      </w:r>
      <w:r w:rsidR="00280119" w:rsidRPr="00280119">
        <w:rPr>
          <w:rFonts w:ascii="Times New Roman" w:hAnsi="Times New Roman"/>
          <w:i/>
        </w:rPr>
        <w:t>kalman filter</w:t>
      </w:r>
      <w:r w:rsidR="001C3D71">
        <w:rPr>
          <w:rFonts w:ascii="Times New Roman" w:hAnsi="Times New Roman"/>
        </w:rPr>
        <w:t>. Diambil 50 data pada masing masing titik pada denah yang ada pada gambar 5.1. Data yang diambil tersebut meliputi RSSI dan estimasi jarak dari masing</w:t>
      </w:r>
      <w:r w:rsidR="00DF782D">
        <w:rPr>
          <w:rFonts w:ascii="Times New Roman" w:hAnsi="Times New Roman"/>
        </w:rPr>
        <w:t>-</w:t>
      </w:r>
      <w:r w:rsidR="001C3D71">
        <w:rPr>
          <w:rFonts w:ascii="Times New Roman" w:hAnsi="Times New Roman"/>
        </w:rPr>
        <w:t>masing akses poin, dan estimasi posisi dari data tersebut.</w:t>
      </w:r>
    </w:p>
    <w:p w14:paraId="16E40D03" w14:textId="345E9695" w:rsidR="001C3D71" w:rsidRDefault="001C3D71" w:rsidP="00BF5F18">
      <w:pPr>
        <w:ind w:firstLine="567"/>
        <w:jc w:val="both"/>
        <w:rPr>
          <w:rFonts w:ascii="Times New Roman" w:hAnsi="Times New Roman"/>
        </w:rPr>
      </w:pPr>
      <w:r>
        <w:rPr>
          <w:rFonts w:ascii="Times New Roman" w:hAnsi="Times New Roman"/>
        </w:rPr>
        <w:t>Pengambilan data ini dilakukan tiga kali dengan masing</w:t>
      </w:r>
      <w:r w:rsidR="00DF782D">
        <w:rPr>
          <w:rFonts w:ascii="Times New Roman" w:hAnsi="Times New Roman"/>
        </w:rPr>
        <w:t>-</w:t>
      </w:r>
      <w:r>
        <w:rPr>
          <w:rFonts w:ascii="Times New Roman" w:hAnsi="Times New Roman"/>
        </w:rPr>
        <w:t xml:space="preserve">masing pengujian dilakukan dengan nilai sampling </w:t>
      </w:r>
      <w:r w:rsidR="00280119" w:rsidRPr="00280119">
        <w:rPr>
          <w:rFonts w:ascii="Times New Roman" w:hAnsi="Times New Roman"/>
          <w:i/>
        </w:rPr>
        <w:t>kalman filter</w:t>
      </w:r>
      <w:r>
        <w:rPr>
          <w:rFonts w:ascii="Times New Roman" w:hAnsi="Times New Roman"/>
        </w:rPr>
        <w:t xml:space="preserve"> 0 (tidak menggunakan </w:t>
      </w:r>
      <w:r w:rsidR="00280119" w:rsidRPr="00280119">
        <w:rPr>
          <w:rFonts w:ascii="Times New Roman" w:hAnsi="Times New Roman"/>
          <w:i/>
        </w:rPr>
        <w:t>kalman filter</w:t>
      </w:r>
      <w:r>
        <w:rPr>
          <w:rFonts w:ascii="Times New Roman" w:hAnsi="Times New Roman"/>
        </w:rPr>
        <w:t>), 5, 10.</w:t>
      </w:r>
    </w:p>
    <w:p w14:paraId="0C59C0D7" w14:textId="146A8A1A" w:rsidR="000B5395" w:rsidRDefault="000B5395" w:rsidP="00BF5F18">
      <w:pPr>
        <w:ind w:firstLine="567"/>
        <w:jc w:val="both"/>
        <w:rPr>
          <w:rFonts w:ascii="Times New Roman" w:hAnsi="Times New Roman"/>
        </w:rPr>
      </w:pPr>
      <w:r>
        <w:rPr>
          <w:rFonts w:ascii="Times New Roman" w:hAnsi="Times New Roman"/>
        </w:rPr>
        <w:t xml:space="preserve">Performa estimasi akan ditentukan dengan menghitung jarak estimasi ke ground truth dimana data diambil (misalnya pada label a yang berada pada koordinat 100,100). Jarak ini </w:t>
      </w:r>
      <w:r w:rsidR="009E49F6">
        <w:rPr>
          <w:rFonts w:ascii="Times New Roman" w:hAnsi="Times New Roman"/>
        </w:rPr>
        <w:t>dihitung</w:t>
      </w:r>
      <w:r>
        <w:rPr>
          <w:rFonts w:ascii="Times New Roman" w:hAnsi="Times New Roman"/>
        </w:rPr>
        <w:t xml:space="preserve"> dengan </w:t>
      </w:r>
      <w:r w:rsidR="009E49F6">
        <w:rPr>
          <w:rFonts w:ascii="Times New Roman" w:hAnsi="Times New Roman"/>
        </w:rPr>
        <w:t xml:space="preserve">rumus </w:t>
      </w:r>
      <w:r>
        <w:rPr>
          <w:rFonts w:ascii="Times New Roman" w:hAnsi="Times New Roman"/>
        </w:rPr>
        <w:t>euclidean distance.</w:t>
      </w:r>
    </w:p>
    <w:p w14:paraId="11399DA2" w14:textId="77777777" w:rsidR="00EE76CC" w:rsidRDefault="00EE76CC" w:rsidP="00BF5F18">
      <w:pPr>
        <w:ind w:firstLine="567"/>
        <w:jc w:val="both"/>
        <w:rPr>
          <w:rFonts w:ascii="Times New Roman" w:hAnsi="Times New Roman"/>
        </w:rPr>
      </w:pPr>
    </w:p>
    <w:p w14:paraId="76B52AC6" w14:textId="3781A1DC" w:rsidR="00EE76CC" w:rsidRDefault="00EE76CC" w:rsidP="00EE76CC">
      <w:pPr>
        <w:pStyle w:val="Caption"/>
        <w:keepNext/>
        <w:rPr>
          <w:rFonts w:ascii="Times New Roman" w:hAnsi="Times New Roman"/>
          <w:bCs/>
          <w:color w:val="auto"/>
          <w:sz w:val="22"/>
          <w:szCs w:val="22"/>
        </w:rPr>
      </w:pPr>
      <w:bookmarkStart w:id="160" w:name="_Toc43683750"/>
      <w:r w:rsidRPr="00587F3F">
        <w:rPr>
          <w:rFonts w:ascii="Times New Roman" w:hAnsi="Times New Roman"/>
          <w:b/>
          <w:bCs/>
          <w:i w:val="0"/>
          <w:color w:val="auto"/>
          <w:sz w:val="22"/>
          <w:szCs w:val="22"/>
        </w:rPr>
        <w:t xml:space="preserve">Tabel </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TYLEREF 1 \s </w:instrText>
      </w:r>
      <w:r w:rsidRPr="00587F3F">
        <w:rPr>
          <w:rFonts w:ascii="Times New Roman" w:hAnsi="Times New Roman"/>
          <w:b/>
          <w:bCs/>
          <w:i w:val="0"/>
          <w:color w:val="auto"/>
          <w:sz w:val="22"/>
          <w:szCs w:val="22"/>
        </w:rPr>
        <w:fldChar w:fldCharType="separate"/>
      </w:r>
      <w:r w:rsidRPr="00587F3F">
        <w:rPr>
          <w:rFonts w:ascii="Times New Roman" w:hAnsi="Times New Roman"/>
          <w:b/>
          <w:bCs/>
          <w:i w:val="0"/>
          <w:noProof/>
          <w:color w:val="auto"/>
          <w:sz w:val="22"/>
          <w:szCs w:val="22"/>
        </w:rPr>
        <w:t>5</w:t>
      </w:r>
      <w:r w:rsidRPr="00587F3F">
        <w:rPr>
          <w:rFonts w:ascii="Times New Roman" w:hAnsi="Times New Roman"/>
          <w:b/>
          <w:bCs/>
          <w:i w:val="0"/>
          <w:color w:val="auto"/>
          <w:sz w:val="22"/>
          <w:szCs w:val="22"/>
        </w:rPr>
        <w:fldChar w:fldCharType="end"/>
      </w:r>
      <w:r w:rsidRPr="00587F3F">
        <w:rPr>
          <w:rFonts w:ascii="Times New Roman" w:hAnsi="Times New Roman"/>
          <w:b/>
          <w:bCs/>
          <w:i w:val="0"/>
          <w:color w:val="auto"/>
          <w:sz w:val="22"/>
          <w:szCs w:val="22"/>
        </w:rPr>
        <w:t>.</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EQ Table \* ARABIC \s 1 </w:instrText>
      </w:r>
      <w:r w:rsidRPr="00587F3F">
        <w:rPr>
          <w:rFonts w:ascii="Times New Roman" w:hAnsi="Times New Roman"/>
          <w:b/>
          <w:bCs/>
          <w:i w:val="0"/>
          <w:color w:val="auto"/>
          <w:sz w:val="22"/>
          <w:szCs w:val="22"/>
        </w:rPr>
        <w:fldChar w:fldCharType="separate"/>
      </w:r>
      <w:r w:rsidRPr="00587F3F">
        <w:rPr>
          <w:rFonts w:ascii="Times New Roman" w:hAnsi="Times New Roman"/>
          <w:b/>
          <w:bCs/>
          <w:i w:val="0"/>
          <w:noProof/>
          <w:color w:val="auto"/>
          <w:sz w:val="22"/>
          <w:szCs w:val="22"/>
        </w:rPr>
        <w:t>4</w:t>
      </w:r>
      <w:r w:rsidRPr="00587F3F">
        <w:rPr>
          <w:rFonts w:ascii="Times New Roman" w:hAnsi="Times New Roman"/>
          <w:b/>
          <w:bCs/>
          <w:i w:val="0"/>
          <w:color w:val="auto"/>
          <w:sz w:val="22"/>
          <w:szCs w:val="22"/>
        </w:rPr>
        <w:fldChar w:fldCharType="end"/>
      </w:r>
      <w:r w:rsidRPr="00587F3F">
        <w:rPr>
          <w:rFonts w:ascii="Times New Roman" w:hAnsi="Times New Roman"/>
          <w:b/>
          <w:bCs/>
          <w:i w:val="0"/>
          <w:color w:val="auto"/>
          <w:sz w:val="22"/>
          <w:szCs w:val="22"/>
        </w:rPr>
        <w:t xml:space="preserve"> </w:t>
      </w:r>
      <w:r>
        <w:rPr>
          <w:rFonts w:ascii="Times New Roman" w:hAnsi="Times New Roman"/>
          <w:bCs/>
          <w:i w:val="0"/>
          <w:color w:val="auto"/>
          <w:sz w:val="22"/>
          <w:szCs w:val="22"/>
        </w:rPr>
        <w:t xml:space="preserve">Kesalahan estimasi jarak dan koordinat dengan pengambilan data tanpa </w:t>
      </w:r>
      <w:r w:rsidR="00280119" w:rsidRPr="00280119">
        <w:rPr>
          <w:rFonts w:ascii="Times New Roman" w:hAnsi="Times New Roman"/>
          <w:bCs/>
          <w:color w:val="auto"/>
          <w:sz w:val="22"/>
          <w:szCs w:val="22"/>
        </w:rPr>
        <w:t>kalman filter</w:t>
      </w:r>
      <w:r>
        <w:rPr>
          <w:rFonts w:ascii="Times New Roman" w:hAnsi="Times New Roman"/>
          <w:bCs/>
          <w:color w:val="auto"/>
          <w:sz w:val="22"/>
          <w:szCs w:val="22"/>
        </w:rPr>
        <w:t>.</w:t>
      </w:r>
      <w:bookmarkEnd w:id="160"/>
    </w:p>
    <w:tbl>
      <w:tblPr>
        <w:tblStyle w:val="TableGrid"/>
        <w:tblW w:w="0" w:type="auto"/>
        <w:tblLook w:val="04A0" w:firstRow="1" w:lastRow="0" w:firstColumn="1" w:lastColumn="0" w:noHBand="0" w:noVBand="1"/>
      </w:tblPr>
      <w:tblGrid>
        <w:gridCol w:w="690"/>
        <w:gridCol w:w="839"/>
        <w:gridCol w:w="839"/>
        <w:gridCol w:w="839"/>
        <w:gridCol w:w="892"/>
        <w:gridCol w:w="892"/>
        <w:gridCol w:w="839"/>
      </w:tblGrid>
      <w:tr w:rsidR="00EE76CC" w:rsidRPr="00EE76CC" w14:paraId="6E3B8352" w14:textId="77777777" w:rsidTr="00EE76CC">
        <w:trPr>
          <w:trHeight w:val="600"/>
        </w:trPr>
        <w:tc>
          <w:tcPr>
            <w:tcW w:w="690" w:type="dxa"/>
            <w:vAlign w:val="center"/>
            <w:hideMark/>
          </w:tcPr>
          <w:p w14:paraId="49B83740" w14:textId="77777777" w:rsidR="00EE76CC" w:rsidRPr="00EE76CC" w:rsidRDefault="00EE76CC" w:rsidP="00EE76CC">
            <w:pPr>
              <w:rPr>
                <w:lang w:val="id-ID"/>
              </w:rPr>
            </w:pPr>
            <w:r w:rsidRPr="00EE76CC">
              <w:t>Label</w:t>
            </w:r>
          </w:p>
        </w:tc>
        <w:tc>
          <w:tcPr>
            <w:tcW w:w="839" w:type="dxa"/>
            <w:vAlign w:val="center"/>
            <w:hideMark/>
          </w:tcPr>
          <w:p w14:paraId="3B2C6A84" w14:textId="77777777" w:rsidR="00EE76CC" w:rsidRPr="00EE76CC" w:rsidRDefault="00EE76CC" w:rsidP="00EE76CC">
            <w:r w:rsidRPr="00EE76CC">
              <w:t>Error AP 1</w:t>
            </w:r>
          </w:p>
        </w:tc>
        <w:tc>
          <w:tcPr>
            <w:tcW w:w="839" w:type="dxa"/>
            <w:vAlign w:val="center"/>
            <w:hideMark/>
          </w:tcPr>
          <w:p w14:paraId="31FF22BF" w14:textId="77777777" w:rsidR="00EE76CC" w:rsidRPr="00EE76CC" w:rsidRDefault="00EE76CC" w:rsidP="00EE76CC">
            <w:r w:rsidRPr="00EE76CC">
              <w:t>Error AP 2</w:t>
            </w:r>
          </w:p>
        </w:tc>
        <w:tc>
          <w:tcPr>
            <w:tcW w:w="839" w:type="dxa"/>
            <w:vAlign w:val="center"/>
            <w:hideMark/>
          </w:tcPr>
          <w:p w14:paraId="23E4B63B" w14:textId="77777777" w:rsidR="00EE76CC" w:rsidRPr="00EE76CC" w:rsidRDefault="00EE76CC" w:rsidP="00EE76CC">
            <w:r w:rsidRPr="00EE76CC">
              <w:t>Error AP 1</w:t>
            </w:r>
          </w:p>
        </w:tc>
        <w:tc>
          <w:tcPr>
            <w:tcW w:w="892" w:type="dxa"/>
            <w:vAlign w:val="center"/>
            <w:hideMark/>
          </w:tcPr>
          <w:p w14:paraId="182FBBCB" w14:textId="77777777" w:rsidR="00EE76CC" w:rsidRPr="00EE76CC" w:rsidRDefault="00EE76CC" w:rsidP="00EE76CC">
            <w:r w:rsidRPr="00EE76CC">
              <w:t>Error X</w:t>
            </w:r>
          </w:p>
        </w:tc>
        <w:tc>
          <w:tcPr>
            <w:tcW w:w="892" w:type="dxa"/>
            <w:vAlign w:val="center"/>
            <w:hideMark/>
          </w:tcPr>
          <w:p w14:paraId="7A4423B9" w14:textId="77777777" w:rsidR="00EE76CC" w:rsidRPr="00EE76CC" w:rsidRDefault="00EE76CC" w:rsidP="00EE76CC">
            <w:r w:rsidRPr="00EE76CC">
              <w:t>Error Y</w:t>
            </w:r>
          </w:p>
        </w:tc>
        <w:tc>
          <w:tcPr>
            <w:tcW w:w="839" w:type="dxa"/>
            <w:vAlign w:val="center"/>
            <w:hideMark/>
          </w:tcPr>
          <w:p w14:paraId="231B6D44" w14:textId="77777777" w:rsidR="00EE76CC" w:rsidRPr="00EE76CC" w:rsidRDefault="00EE76CC" w:rsidP="00EE76CC">
            <w:r w:rsidRPr="00EE76CC">
              <w:t>Error</w:t>
            </w:r>
          </w:p>
        </w:tc>
      </w:tr>
      <w:tr w:rsidR="00D836F7" w:rsidRPr="00EE76CC" w14:paraId="26DCE3ED" w14:textId="77777777" w:rsidTr="00CF3092">
        <w:trPr>
          <w:trHeight w:val="300"/>
        </w:trPr>
        <w:tc>
          <w:tcPr>
            <w:tcW w:w="690" w:type="dxa"/>
            <w:noWrap/>
            <w:vAlign w:val="center"/>
            <w:hideMark/>
          </w:tcPr>
          <w:p w14:paraId="7C29D4C6" w14:textId="77777777" w:rsidR="00D836F7" w:rsidRPr="00EE76CC" w:rsidRDefault="00D836F7" w:rsidP="00D836F7">
            <w:r w:rsidRPr="00EE76CC">
              <w:t>a</w:t>
            </w:r>
          </w:p>
        </w:tc>
        <w:tc>
          <w:tcPr>
            <w:tcW w:w="839" w:type="dxa"/>
            <w:noWrap/>
            <w:vAlign w:val="bottom"/>
          </w:tcPr>
          <w:p w14:paraId="6BD4B706" w14:textId="2F190184" w:rsidR="00D836F7" w:rsidRPr="00EE76CC" w:rsidRDefault="00D836F7" w:rsidP="00D836F7">
            <w:r>
              <w:rPr>
                <w:rFonts w:cs="Calibri"/>
                <w:color w:val="000000"/>
              </w:rPr>
              <w:t>63.95</w:t>
            </w:r>
          </w:p>
        </w:tc>
        <w:tc>
          <w:tcPr>
            <w:tcW w:w="839" w:type="dxa"/>
            <w:noWrap/>
            <w:vAlign w:val="bottom"/>
          </w:tcPr>
          <w:p w14:paraId="5A7E4E33" w14:textId="6D5BDEF2" w:rsidR="00D836F7" w:rsidRPr="00EE76CC" w:rsidRDefault="00D836F7" w:rsidP="00D836F7">
            <w:r>
              <w:rPr>
                <w:rFonts w:cs="Calibri"/>
                <w:color w:val="000000"/>
              </w:rPr>
              <w:t>19.03</w:t>
            </w:r>
          </w:p>
        </w:tc>
        <w:tc>
          <w:tcPr>
            <w:tcW w:w="839" w:type="dxa"/>
            <w:noWrap/>
            <w:vAlign w:val="bottom"/>
          </w:tcPr>
          <w:p w14:paraId="3A8ADF75" w14:textId="7884DA61" w:rsidR="00D836F7" w:rsidRPr="00EE76CC" w:rsidRDefault="00D836F7" w:rsidP="00D836F7">
            <w:r>
              <w:rPr>
                <w:rFonts w:cs="Calibri"/>
                <w:color w:val="000000"/>
              </w:rPr>
              <w:t>142.02</w:t>
            </w:r>
          </w:p>
        </w:tc>
        <w:tc>
          <w:tcPr>
            <w:tcW w:w="892" w:type="dxa"/>
            <w:noWrap/>
            <w:vAlign w:val="bottom"/>
          </w:tcPr>
          <w:p w14:paraId="7CAB58AD" w14:textId="1BBAADCE" w:rsidR="00D836F7" w:rsidRPr="00EE76CC" w:rsidRDefault="00D836F7" w:rsidP="00D836F7">
            <w:r>
              <w:rPr>
                <w:rFonts w:cs="Calibri"/>
                <w:color w:val="000000"/>
              </w:rPr>
              <w:t>312.62</w:t>
            </w:r>
          </w:p>
        </w:tc>
        <w:tc>
          <w:tcPr>
            <w:tcW w:w="892" w:type="dxa"/>
            <w:noWrap/>
            <w:vAlign w:val="bottom"/>
          </w:tcPr>
          <w:p w14:paraId="5475E87F" w14:textId="63AA8755" w:rsidR="00D836F7" w:rsidRPr="00EE76CC" w:rsidRDefault="00D836F7" w:rsidP="00D836F7">
            <w:r>
              <w:rPr>
                <w:rFonts w:cs="Calibri"/>
                <w:color w:val="000000"/>
              </w:rPr>
              <w:t>235.45</w:t>
            </w:r>
          </w:p>
        </w:tc>
        <w:tc>
          <w:tcPr>
            <w:tcW w:w="839" w:type="dxa"/>
            <w:noWrap/>
            <w:vAlign w:val="bottom"/>
          </w:tcPr>
          <w:p w14:paraId="4A652F85" w14:textId="2016BD5E" w:rsidR="00D836F7" w:rsidRPr="00EE76CC" w:rsidRDefault="00D836F7" w:rsidP="00D836F7">
            <w:r>
              <w:rPr>
                <w:rFonts w:cs="Calibri"/>
                <w:color w:val="000000"/>
              </w:rPr>
              <w:t>391.72</w:t>
            </w:r>
          </w:p>
        </w:tc>
      </w:tr>
      <w:tr w:rsidR="00D836F7" w:rsidRPr="00EE76CC" w14:paraId="32A678FE" w14:textId="77777777" w:rsidTr="00CF3092">
        <w:trPr>
          <w:trHeight w:val="300"/>
        </w:trPr>
        <w:tc>
          <w:tcPr>
            <w:tcW w:w="690" w:type="dxa"/>
            <w:noWrap/>
            <w:vAlign w:val="center"/>
            <w:hideMark/>
          </w:tcPr>
          <w:p w14:paraId="0320B013" w14:textId="77777777" w:rsidR="00D836F7" w:rsidRPr="00EE76CC" w:rsidRDefault="00D836F7" w:rsidP="00D836F7">
            <w:r w:rsidRPr="00EE76CC">
              <w:t>b</w:t>
            </w:r>
          </w:p>
        </w:tc>
        <w:tc>
          <w:tcPr>
            <w:tcW w:w="839" w:type="dxa"/>
            <w:noWrap/>
            <w:vAlign w:val="bottom"/>
          </w:tcPr>
          <w:p w14:paraId="180F8C7E" w14:textId="236B91CC" w:rsidR="00D836F7" w:rsidRPr="00EE76CC" w:rsidRDefault="00D836F7" w:rsidP="00D836F7">
            <w:r>
              <w:rPr>
                <w:rFonts w:cs="Calibri"/>
                <w:color w:val="000000"/>
              </w:rPr>
              <w:t>28.54</w:t>
            </w:r>
          </w:p>
        </w:tc>
        <w:tc>
          <w:tcPr>
            <w:tcW w:w="839" w:type="dxa"/>
            <w:noWrap/>
            <w:vAlign w:val="bottom"/>
          </w:tcPr>
          <w:p w14:paraId="278D6B1C" w14:textId="70C4FFFF" w:rsidR="00D836F7" w:rsidRPr="00EE76CC" w:rsidRDefault="00D836F7" w:rsidP="00D836F7">
            <w:r>
              <w:rPr>
                <w:rFonts w:cs="Calibri"/>
                <w:color w:val="000000"/>
              </w:rPr>
              <w:t>77.00</w:t>
            </w:r>
          </w:p>
        </w:tc>
        <w:tc>
          <w:tcPr>
            <w:tcW w:w="839" w:type="dxa"/>
            <w:noWrap/>
            <w:vAlign w:val="bottom"/>
          </w:tcPr>
          <w:p w14:paraId="7752D787" w14:textId="509DBF04" w:rsidR="00D836F7" w:rsidRPr="00EE76CC" w:rsidRDefault="00D836F7" w:rsidP="00D836F7">
            <w:r>
              <w:rPr>
                <w:rFonts w:cs="Calibri"/>
                <w:color w:val="000000"/>
              </w:rPr>
              <w:t>43.76</w:t>
            </w:r>
          </w:p>
        </w:tc>
        <w:tc>
          <w:tcPr>
            <w:tcW w:w="892" w:type="dxa"/>
            <w:noWrap/>
            <w:vAlign w:val="bottom"/>
          </w:tcPr>
          <w:p w14:paraId="40234563" w14:textId="4EB5CD26" w:rsidR="00D836F7" w:rsidRPr="00EE76CC" w:rsidRDefault="00D836F7" w:rsidP="00D836F7">
            <w:r>
              <w:rPr>
                <w:rFonts w:cs="Calibri"/>
                <w:color w:val="000000"/>
              </w:rPr>
              <w:t>58.51</w:t>
            </w:r>
          </w:p>
        </w:tc>
        <w:tc>
          <w:tcPr>
            <w:tcW w:w="892" w:type="dxa"/>
            <w:noWrap/>
            <w:vAlign w:val="bottom"/>
          </w:tcPr>
          <w:p w14:paraId="2429BDCF" w14:textId="2F8C1CB2" w:rsidR="00D836F7" w:rsidRPr="00EE76CC" w:rsidRDefault="00D836F7" w:rsidP="00D836F7">
            <w:r>
              <w:rPr>
                <w:rFonts w:cs="Calibri"/>
                <w:color w:val="000000"/>
              </w:rPr>
              <w:t>205.60</w:t>
            </w:r>
          </w:p>
        </w:tc>
        <w:tc>
          <w:tcPr>
            <w:tcW w:w="839" w:type="dxa"/>
            <w:noWrap/>
            <w:vAlign w:val="bottom"/>
          </w:tcPr>
          <w:p w14:paraId="706375AE" w14:textId="2D35B61A" w:rsidR="00D836F7" w:rsidRPr="00EE76CC" w:rsidRDefault="00D836F7" w:rsidP="00D836F7">
            <w:r>
              <w:rPr>
                <w:rFonts w:cs="Calibri"/>
                <w:color w:val="000000"/>
              </w:rPr>
              <w:t>75.23</w:t>
            </w:r>
          </w:p>
        </w:tc>
      </w:tr>
      <w:tr w:rsidR="00D836F7" w:rsidRPr="00EE76CC" w14:paraId="41B94E69" w14:textId="77777777" w:rsidTr="00CF3092">
        <w:trPr>
          <w:trHeight w:val="300"/>
        </w:trPr>
        <w:tc>
          <w:tcPr>
            <w:tcW w:w="690" w:type="dxa"/>
            <w:noWrap/>
            <w:vAlign w:val="center"/>
            <w:hideMark/>
          </w:tcPr>
          <w:p w14:paraId="377C6797" w14:textId="77777777" w:rsidR="00D836F7" w:rsidRPr="00EE76CC" w:rsidRDefault="00D836F7" w:rsidP="00D836F7">
            <w:r w:rsidRPr="00EE76CC">
              <w:t>c</w:t>
            </w:r>
          </w:p>
        </w:tc>
        <w:tc>
          <w:tcPr>
            <w:tcW w:w="839" w:type="dxa"/>
            <w:noWrap/>
            <w:vAlign w:val="bottom"/>
          </w:tcPr>
          <w:p w14:paraId="3A9ED1FD" w14:textId="0097CA55" w:rsidR="00D836F7" w:rsidRPr="00EE76CC" w:rsidRDefault="00D836F7" w:rsidP="00D836F7">
            <w:r>
              <w:rPr>
                <w:rFonts w:cs="Calibri"/>
                <w:color w:val="000000"/>
              </w:rPr>
              <w:t>112.54</w:t>
            </w:r>
          </w:p>
        </w:tc>
        <w:tc>
          <w:tcPr>
            <w:tcW w:w="839" w:type="dxa"/>
            <w:noWrap/>
            <w:vAlign w:val="bottom"/>
          </w:tcPr>
          <w:p w14:paraId="79EAB158" w14:textId="5A39CBE9" w:rsidR="00D836F7" w:rsidRPr="00EE76CC" w:rsidRDefault="00D836F7" w:rsidP="00D836F7">
            <w:r>
              <w:rPr>
                <w:rFonts w:cs="Calibri"/>
                <w:color w:val="000000"/>
              </w:rPr>
              <w:t>225.07</w:t>
            </w:r>
          </w:p>
        </w:tc>
        <w:tc>
          <w:tcPr>
            <w:tcW w:w="839" w:type="dxa"/>
            <w:noWrap/>
            <w:vAlign w:val="bottom"/>
          </w:tcPr>
          <w:p w14:paraId="3BA28663" w14:textId="765089DA" w:rsidR="00D836F7" w:rsidRPr="00EE76CC" w:rsidRDefault="00D836F7" w:rsidP="00D836F7">
            <w:r>
              <w:rPr>
                <w:rFonts w:cs="Calibri"/>
                <w:color w:val="000000"/>
              </w:rPr>
              <w:t>28.19</w:t>
            </w:r>
          </w:p>
        </w:tc>
        <w:tc>
          <w:tcPr>
            <w:tcW w:w="892" w:type="dxa"/>
            <w:noWrap/>
            <w:vAlign w:val="bottom"/>
          </w:tcPr>
          <w:p w14:paraId="650A62E6" w14:textId="0AC55E32" w:rsidR="00D836F7" w:rsidRPr="00EE76CC" w:rsidRDefault="00D836F7" w:rsidP="00D836F7">
            <w:r>
              <w:rPr>
                <w:rFonts w:cs="Calibri"/>
                <w:color w:val="000000"/>
              </w:rPr>
              <w:t>50.84</w:t>
            </w:r>
          </w:p>
        </w:tc>
        <w:tc>
          <w:tcPr>
            <w:tcW w:w="892" w:type="dxa"/>
            <w:noWrap/>
            <w:vAlign w:val="bottom"/>
          </w:tcPr>
          <w:p w14:paraId="5A80F0B6" w14:textId="50BB4A27" w:rsidR="00D836F7" w:rsidRPr="00EE76CC" w:rsidRDefault="00D836F7" w:rsidP="00D836F7">
            <w:r>
              <w:rPr>
                <w:rFonts w:cs="Calibri"/>
                <w:color w:val="000000"/>
              </w:rPr>
              <w:t>348.74</w:t>
            </w:r>
          </w:p>
        </w:tc>
        <w:tc>
          <w:tcPr>
            <w:tcW w:w="839" w:type="dxa"/>
            <w:noWrap/>
            <w:vAlign w:val="bottom"/>
          </w:tcPr>
          <w:p w14:paraId="1F9F6A2F" w14:textId="3C189787" w:rsidR="00D836F7" w:rsidRPr="00EE76CC" w:rsidRDefault="00D836F7" w:rsidP="00D836F7">
            <w:r>
              <w:rPr>
                <w:rFonts w:cs="Calibri"/>
                <w:color w:val="000000"/>
              </w:rPr>
              <w:t>73.36</w:t>
            </w:r>
          </w:p>
        </w:tc>
      </w:tr>
      <w:tr w:rsidR="00D836F7" w:rsidRPr="00EE76CC" w14:paraId="41F6EB96" w14:textId="77777777" w:rsidTr="00CF3092">
        <w:trPr>
          <w:trHeight w:val="300"/>
        </w:trPr>
        <w:tc>
          <w:tcPr>
            <w:tcW w:w="690" w:type="dxa"/>
            <w:noWrap/>
            <w:vAlign w:val="center"/>
            <w:hideMark/>
          </w:tcPr>
          <w:p w14:paraId="7D01FAF7" w14:textId="77777777" w:rsidR="00D836F7" w:rsidRPr="00EE76CC" w:rsidRDefault="00D836F7" w:rsidP="00D836F7">
            <w:r w:rsidRPr="00EE76CC">
              <w:t>d</w:t>
            </w:r>
          </w:p>
        </w:tc>
        <w:tc>
          <w:tcPr>
            <w:tcW w:w="839" w:type="dxa"/>
            <w:noWrap/>
            <w:vAlign w:val="bottom"/>
          </w:tcPr>
          <w:p w14:paraId="5005DA5A" w14:textId="1679FC53" w:rsidR="00D836F7" w:rsidRPr="00EE76CC" w:rsidRDefault="00D836F7" w:rsidP="00D836F7">
            <w:r>
              <w:rPr>
                <w:rFonts w:cs="Calibri"/>
                <w:color w:val="000000"/>
              </w:rPr>
              <w:t>286.50</w:t>
            </w:r>
          </w:p>
        </w:tc>
        <w:tc>
          <w:tcPr>
            <w:tcW w:w="839" w:type="dxa"/>
            <w:noWrap/>
            <w:vAlign w:val="bottom"/>
          </w:tcPr>
          <w:p w14:paraId="0B969C05" w14:textId="60D1AD4E" w:rsidR="00D836F7" w:rsidRPr="00EE76CC" w:rsidRDefault="00D836F7" w:rsidP="00D836F7">
            <w:r>
              <w:rPr>
                <w:rFonts w:cs="Calibri"/>
                <w:color w:val="000000"/>
              </w:rPr>
              <w:t>122.32</w:t>
            </w:r>
          </w:p>
        </w:tc>
        <w:tc>
          <w:tcPr>
            <w:tcW w:w="839" w:type="dxa"/>
            <w:noWrap/>
            <w:vAlign w:val="bottom"/>
          </w:tcPr>
          <w:p w14:paraId="2BEC1FD1" w14:textId="66F2692B" w:rsidR="00D836F7" w:rsidRPr="00EE76CC" w:rsidRDefault="00D836F7" w:rsidP="00D836F7">
            <w:r>
              <w:rPr>
                <w:rFonts w:cs="Calibri"/>
                <w:color w:val="000000"/>
              </w:rPr>
              <w:t>135.36</w:t>
            </w:r>
          </w:p>
        </w:tc>
        <w:tc>
          <w:tcPr>
            <w:tcW w:w="892" w:type="dxa"/>
            <w:noWrap/>
            <w:vAlign w:val="bottom"/>
          </w:tcPr>
          <w:p w14:paraId="1C8D7104" w14:textId="7CB97CAC" w:rsidR="00D836F7" w:rsidRPr="00EE76CC" w:rsidRDefault="00D836F7" w:rsidP="00D836F7">
            <w:r>
              <w:rPr>
                <w:rFonts w:cs="Calibri"/>
                <w:color w:val="000000"/>
              </w:rPr>
              <w:t>92.53</w:t>
            </w:r>
          </w:p>
        </w:tc>
        <w:tc>
          <w:tcPr>
            <w:tcW w:w="892" w:type="dxa"/>
            <w:noWrap/>
            <w:vAlign w:val="bottom"/>
          </w:tcPr>
          <w:p w14:paraId="793562FE" w14:textId="72F0BB75" w:rsidR="00D836F7" w:rsidRPr="00EE76CC" w:rsidRDefault="00D836F7" w:rsidP="00D836F7">
            <w:r>
              <w:rPr>
                <w:rFonts w:cs="Calibri"/>
                <w:color w:val="000000"/>
              </w:rPr>
              <w:t>393.25</w:t>
            </w:r>
          </w:p>
        </w:tc>
        <w:tc>
          <w:tcPr>
            <w:tcW w:w="839" w:type="dxa"/>
            <w:noWrap/>
            <w:vAlign w:val="bottom"/>
          </w:tcPr>
          <w:p w14:paraId="1023A17D" w14:textId="185463C7" w:rsidR="00D836F7" w:rsidRPr="00EE76CC" w:rsidRDefault="00D836F7" w:rsidP="00D836F7">
            <w:r>
              <w:rPr>
                <w:rFonts w:cs="Calibri"/>
                <w:color w:val="000000"/>
              </w:rPr>
              <w:t>224.24</w:t>
            </w:r>
          </w:p>
        </w:tc>
      </w:tr>
      <w:tr w:rsidR="00D836F7" w:rsidRPr="00EE76CC" w14:paraId="3B60E2C7" w14:textId="77777777" w:rsidTr="00CF3092">
        <w:trPr>
          <w:trHeight w:val="300"/>
        </w:trPr>
        <w:tc>
          <w:tcPr>
            <w:tcW w:w="690" w:type="dxa"/>
            <w:noWrap/>
            <w:vAlign w:val="center"/>
            <w:hideMark/>
          </w:tcPr>
          <w:p w14:paraId="38B8B5A8" w14:textId="77777777" w:rsidR="00D836F7" w:rsidRPr="00EE76CC" w:rsidRDefault="00D836F7" w:rsidP="00D836F7">
            <w:r w:rsidRPr="00EE76CC">
              <w:t>e</w:t>
            </w:r>
          </w:p>
        </w:tc>
        <w:tc>
          <w:tcPr>
            <w:tcW w:w="839" w:type="dxa"/>
            <w:noWrap/>
            <w:vAlign w:val="bottom"/>
          </w:tcPr>
          <w:p w14:paraId="211DB18B" w14:textId="78848EE6" w:rsidR="00D836F7" w:rsidRPr="00EE76CC" w:rsidRDefault="00D836F7" w:rsidP="00D836F7">
            <w:r>
              <w:rPr>
                <w:rFonts w:cs="Calibri"/>
                <w:color w:val="000000"/>
              </w:rPr>
              <w:t>9.78</w:t>
            </w:r>
          </w:p>
        </w:tc>
        <w:tc>
          <w:tcPr>
            <w:tcW w:w="839" w:type="dxa"/>
            <w:noWrap/>
            <w:vAlign w:val="bottom"/>
          </w:tcPr>
          <w:p w14:paraId="0B30EE3A" w14:textId="106B03F2" w:rsidR="00D836F7" w:rsidRPr="00EE76CC" w:rsidRDefault="00D836F7" w:rsidP="00D836F7">
            <w:r>
              <w:rPr>
                <w:rFonts w:cs="Calibri"/>
                <w:color w:val="000000"/>
              </w:rPr>
              <w:t>6.45</w:t>
            </w:r>
          </w:p>
        </w:tc>
        <w:tc>
          <w:tcPr>
            <w:tcW w:w="839" w:type="dxa"/>
            <w:noWrap/>
            <w:vAlign w:val="bottom"/>
          </w:tcPr>
          <w:p w14:paraId="6F2FDA8B" w14:textId="74830E16" w:rsidR="00D836F7" w:rsidRPr="00EE76CC" w:rsidRDefault="00D836F7" w:rsidP="00D836F7">
            <w:r>
              <w:rPr>
                <w:rFonts w:cs="Calibri"/>
                <w:color w:val="000000"/>
              </w:rPr>
              <w:t>252.89</w:t>
            </w:r>
          </w:p>
        </w:tc>
        <w:tc>
          <w:tcPr>
            <w:tcW w:w="892" w:type="dxa"/>
            <w:noWrap/>
            <w:vAlign w:val="bottom"/>
          </w:tcPr>
          <w:p w14:paraId="19DFFE89" w14:textId="62C06484" w:rsidR="00D836F7" w:rsidRPr="00EE76CC" w:rsidRDefault="00D836F7" w:rsidP="00D836F7">
            <w:r>
              <w:rPr>
                <w:rFonts w:cs="Calibri"/>
                <w:color w:val="000000"/>
              </w:rPr>
              <w:t>115.68</w:t>
            </w:r>
          </w:p>
        </w:tc>
        <w:tc>
          <w:tcPr>
            <w:tcW w:w="892" w:type="dxa"/>
            <w:noWrap/>
            <w:vAlign w:val="bottom"/>
          </w:tcPr>
          <w:p w14:paraId="413480F2" w14:textId="09DD05FB" w:rsidR="00D836F7" w:rsidRPr="00EE76CC" w:rsidRDefault="00D836F7" w:rsidP="00D836F7">
            <w:r>
              <w:rPr>
                <w:rFonts w:cs="Calibri"/>
                <w:color w:val="000000"/>
              </w:rPr>
              <w:t>89.20</w:t>
            </w:r>
          </w:p>
        </w:tc>
        <w:tc>
          <w:tcPr>
            <w:tcW w:w="839" w:type="dxa"/>
            <w:noWrap/>
            <w:vAlign w:val="bottom"/>
          </w:tcPr>
          <w:p w14:paraId="1643A014" w14:textId="7F3B227B" w:rsidR="00D836F7" w:rsidRPr="00EE76CC" w:rsidRDefault="00D836F7" w:rsidP="00D836F7">
            <w:r>
              <w:rPr>
                <w:rFonts w:cs="Calibri"/>
                <w:color w:val="000000"/>
              </w:rPr>
              <w:t>146.92</w:t>
            </w:r>
          </w:p>
        </w:tc>
      </w:tr>
      <w:tr w:rsidR="00D836F7" w:rsidRPr="00EE76CC" w14:paraId="5048019B" w14:textId="77777777" w:rsidTr="00CF3092">
        <w:trPr>
          <w:trHeight w:val="300"/>
        </w:trPr>
        <w:tc>
          <w:tcPr>
            <w:tcW w:w="690" w:type="dxa"/>
            <w:noWrap/>
            <w:vAlign w:val="center"/>
            <w:hideMark/>
          </w:tcPr>
          <w:p w14:paraId="0EE8B906" w14:textId="77777777" w:rsidR="00D836F7" w:rsidRPr="00EE76CC" w:rsidRDefault="00D836F7" w:rsidP="00D836F7">
            <w:r w:rsidRPr="00EE76CC">
              <w:lastRenderedPageBreak/>
              <w:t>f</w:t>
            </w:r>
          </w:p>
        </w:tc>
        <w:tc>
          <w:tcPr>
            <w:tcW w:w="839" w:type="dxa"/>
            <w:noWrap/>
            <w:vAlign w:val="bottom"/>
          </w:tcPr>
          <w:p w14:paraId="110ECEA9" w14:textId="1AA6C0A5" w:rsidR="00D836F7" w:rsidRPr="00EE76CC" w:rsidRDefault="00D836F7" w:rsidP="00D836F7">
            <w:r>
              <w:rPr>
                <w:rFonts w:cs="Calibri"/>
                <w:color w:val="000000"/>
              </w:rPr>
              <w:t>126.42</w:t>
            </w:r>
          </w:p>
        </w:tc>
        <w:tc>
          <w:tcPr>
            <w:tcW w:w="839" w:type="dxa"/>
            <w:noWrap/>
            <w:vAlign w:val="bottom"/>
          </w:tcPr>
          <w:p w14:paraId="001AD4B5" w14:textId="0A394C71" w:rsidR="00D836F7" w:rsidRPr="00EE76CC" w:rsidRDefault="00D836F7" w:rsidP="00D836F7">
            <w:r>
              <w:rPr>
                <w:rFonts w:cs="Calibri"/>
                <w:color w:val="000000"/>
              </w:rPr>
              <w:t>81.14</w:t>
            </w:r>
          </w:p>
        </w:tc>
        <w:tc>
          <w:tcPr>
            <w:tcW w:w="839" w:type="dxa"/>
            <w:noWrap/>
            <w:vAlign w:val="bottom"/>
          </w:tcPr>
          <w:p w14:paraId="205ED6C8" w14:textId="53363E00" w:rsidR="00D836F7" w:rsidRPr="00EE76CC" w:rsidRDefault="00D836F7" w:rsidP="00D836F7">
            <w:r>
              <w:rPr>
                <w:rFonts w:cs="Calibri"/>
                <w:color w:val="000000"/>
              </w:rPr>
              <w:t>338.73</w:t>
            </w:r>
          </w:p>
        </w:tc>
        <w:tc>
          <w:tcPr>
            <w:tcW w:w="892" w:type="dxa"/>
            <w:noWrap/>
            <w:vAlign w:val="bottom"/>
          </w:tcPr>
          <w:p w14:paraId="716284E1" w14:textId="62F5739E" w:rsidR="00D836F7" w:rsidRPr="00EE76CC" w:rsidRDefault="00D836F7" w:rsidP="00D836F7">
            <w:r>
              <w:rPr>
                <w:rFonts w:cs="Calibri"/>
                <w:color w:val="000000"/>
              </w:rPr>
              <w:t>297.99</w:t>
            </w:r>
          </w:p>
        </w:tc>
        <w:tc>
          <w:tcPr>
            <w:tcW w:w="892" w:type="dxa"/>
            <w:noWrap/>
            <w:vAlign w:val="bottom"/>
          </w:tcPr>
          <w:p w14:paraId="6B90AC3D" w14:textId="7D616AA2" w:rsidR="00D836F7" w:rsidRPr="00EE76CC" w:rsidRDefault="00D836F7" w:rsidP="00D836F7">
            <w:r>
              <w:rPr>
                <w:rFonts w:cs="Calibri"/>
                <w:color w:val="000000"/>
              </w:rPr>
              <w:t>170.35</w:t>
            </w:r>
          </w:p>
        </w:tc>
        <w:tc>
          <w:tcPr>
            <w:tcW w:w="839" w:type="dxa"/>
            <w:noWrap/>
            <w:vAlign w:val="bottom"/>
          </w:tcPr>
          <w:p w14:paraId="282C8DC8" w14:textId="1D44BAD2" w:rsidR="00D836F7" w:rsidRPr="00EE76CC" w:rsidRDefault="00D836F7" w:rsidP="00D836F7">
            <w:r>
              <w:rPr>
                <w:rFonts w:cs="Calibri"/>
                <w:color w:val="000000"/>
              </w:rPr>
              <w:t>324.98</w:t>
            </w:r>
          </w:p>
        </w:tc>
      </w:tr>
      <w:tr w:rsidR="00D836F7" w:rsidRPr="00EE76CC" w14:paraId="4DB3ECE3" w14:textId="77777777" w:rsidTr="00CF3092">
        <w:trPr>
          <w:trHeight w:val="300"/>
        </w:trPr>
        <w:tc>
          <w:tcPr>
            <w:tcW w:w="690" w:type="dxa"/>
            <w:noWrap/>
            <w:vAlign w:val="center"/>
            <w:hideMark/>
          </w:tcPr>
          <w:p w14:paraId="757269E0" w14:textId="77777777" w:rsidR="00D836F7" w:rsidRPr="00EE76CC" w:rsidRDefault="00D836F7" w:rsidP="00D836F7">
            <w:r w:rsidRPr="00EE76CC">
              <w:t>Avg</w:t>
            </w:r>
          </w:p>
        </w:tc>
        <w:tc>
          <w:tcPr>
            <w:tcW w:w="839" w:type="dxa"/>
            <w:noWrap/>
            <w:vAlign w:val="bottom"/>
            <w:hideMark/>
          </w:tcPr>
          <w:p w14:paraId="4154BD05" w14:textId="08780784" w:rsidR="00D836F7" w:rsidRPr="00EE76CC" w:rsidRDefault="00D836F7" w:rsidP="00D836F7">
            <w:r>
              <w:rPr>
                <w:rFonts w:cs="Calibri"/>
                <w:color w:val="000000"/>
              </w:rPr>
              <w:t>104.62</w:t>
            </w:r>
          </w:p>
        </w:tc>
        <w:tc>
          <w:tcPr>
            <w:tcW w:w="839" w:type="dxa"/>
            <w:noWrap/>
            <w:vAlign w:val="bottom"/>
            <w:hideMark/>
          </w:tcPr>
          <w:p w14:paraId="6AE45263" w14:textId="430D8D39" w:rsidR="00D836F7" w:rsidRPr="00EE76CC" w:rsidRDefault="00D836F7" w:rsidP="00D836F7">
            <w:r>
              <w:rPr>
                <w:rFonts w:cs="Calibri"/>
                <w:color w:val="000000"/>
              </w:rPr>
              <w:t>88.50</w:t>
            </w:r>
          </w:p>
        </w:tc>
        <w:tc>
          <w:tcPr>
            <w:tcW w:w="839" w:type="dxa"/>
            <w:noWrap/>
            <w:vAlign w:val="bottom"/>
            <w:hideMark/>
          </w:tcPr>
          <w:p w14:paraId="54399D8B" w14:textId="76316FE9" w:rsidR="00D836F7" w:rsidRPr="00EE76CC" w:rsidRDefault="00D836F7" w:rsidP="00D836F7">
            <w:r>
              <w:rPr>
                <w:rFonts w:cs="Calibri"/>
                <w:color w:val="000000"/>
              </w:rPr>
              <w:t>156.83</w:t>
            </w:r>
          </w:p>
        </w:tc>
        <w:tc>
          <w:tcPr>
            <w:tcW w:w="892" w:type="dxa"/>
            <w:noWrap/>
            <w:vAlign w:val="bottom"/>
            <w:hideMark/>
          </w:tcPr>
          <w:p w14:paraId="415DC7D2" w14:textId="348A85CA" w:rsidR="00D836F7" w:rsidRPr="00EE76CC" w:rsidRDefault="00D836F7" w:rsidP="00D836F7">
            <w:r>
              <w:rPr>
                <w:rFonts w:cs="Calibri"/>
                <w:color w:val="000000"/>
              </w:rPr>
              <w:t>154.69</w:t>
            </w:r>
          </w:p>
        </w:tc>
        <w:tc>
          <w:tcPr>
            <w:tcW w:w="892" w:type="dxa"/>
            <w:noWrap/>
            <w:vAlign w:val="bottom"/>
            <w:hideMark/>
          </w:tcPr>
          <w:p w14:paraId="45C79376" w14:textId="1C6D5900" w:rsidR="00D836F7" w:rsidRPr="00EE76CC" w:rsidRDefault="00D836F7" w:rsidP="00D836F7">
            <w:r>
              <w:rPr>
                <w:rFonts w:cs="Calibri"/>
                <w:color w:val="000000"/>
              </w:rPr>
              <w:t>240.43</w:t>
            </w:r>
          </w:p>
        </w:tc>
        <w:tc>
          <w:tcPr>
            <w:tcW w:w="839" w:type="dxa"/>
            <w:noWrap/>
            <w:vAlign w:val="bottom"/>
            <w:hideMark/>
          </w:tcPr>
          <w:p w14:paraId="1470FD59" w14:textId="4525DEC2" w:rsidR="00D836F7" w:rsidRPr="00EE76CC" w:rsidRDefault="00D836F7" w:rsidP="00D836F7">
            <w:r>
              <w:rPr>
                <w:rFonts w:cs="Calibri"/>
                <w:color w:val="000000"/>
              </w:rPr>
              <w:t>206.08</w:t>
            </w:r>
          </w:p>
        </w:tc>
      </w:tr>
    </w:tbl>
    <w:p w14:paraId="4704B807" w14:textId="77777777" w:rsidR="00EE76CC" w:rsidRDefault="00EE76CC" w:rsidP="00EE76CC">
      <w:pPr>
        <w:pStyle w:val="Caption"/>
        <w:keepNext/>
        <w:rPr>
          <w:rFonts w:ascii="Times New Roman" w:hAnsi="Times New Roman"/>
          <w:b/>
          <w:bCs/>
          <w:color w:val="auto"/>
          <w:sz w:val="22"/>
          <w:szCs w:val="22"/>
        </w:rPr>
      </w:pPr>
    </w:p>
    <w:p w14:paraId="7829997F" w14:textId="77777777" w:rsidR="003D323A" w:rsidRPr="003D323A" w:rsidRDefault="003D323A" w:rsidP="003D323A"/>
    <w:p w14:paraId="7B987CD2" w14:textId="2F8D7F9C" w:rsidR="00C2005C" w:rsidRPr="00C2005C" w:rsidRDefault="00EE76CC" w:rsidP="00C2005C">
      <w:pPr>
        <w:pStyle w:val="Caption"/>
        <w:keepNext/>
        <w:rPr>
          <w:rFonts w:ascii="Times New Roman" w:hAnsi="Times New Roman"/>
          <w:bCs/>
          <w:i w:val="0"/>
          <w:color w:val="auto"/>
          <w:sz w:val="22"/>
          <w:szCs w:val="22"/>
        </w:rPr>
      </w:pPr>
      <w:bookmarkStart w:id="161" w:name="_Toc43683751"/>
      <w:r w:rsidRPr="00587F3F">
        <w:rPr>
          <w:rFonts w:ascii="Times New Roman" w:hAnsi="Times New Roman"/>
          <w:b/>
          <w:bCs/>
          <w:i w:val="0"/>
          <w:color w:val="auto"/>
          <w:sz w:val="22"/>
          <w:szCs w:val="22"/>
        </w:rPr>
        <w:t xml:space="preserve">Tabel </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TYLEREF 1 \s </w:instrText>
      </w:r>
      <w:r w:rsidRPr="00587F3F">
        <w:rPr>
          <w:rFonts w:ascii="Times New Roman" w:hAnsi="Times New Roman"/>
          <w:b/>
          <w:bCs/>
          <w:i w:val="0"/>
          <w:color w:val="auto"/>
          <w:sz w:val="22"/>
          <w:szCs w:val="22"/>
        </w:rPr>
        <w:fldChar w:fldCharType="separate"/>
      </w:r>
      <w:r w:rsidRPr="00587F3F">
        <w:rPr>
          <w:rFonts w:ascii="Times New Roman" w:hAnsi="Times New Roman"/>
          <w:b/>
          <w:bCs/>
          <w:i w:val="0"/>
          <w:noProof/>
          <w:color w:val="auto"/>
          <w:sz w:val="22"/>
          <w:szCs w:val="22"/>
        </w:rPr>
        <w:t>5</w:t>
      </w:r>
      <w:r w:rsidRPr="00587F3F">
        <w:rPr>
          <w:rFonts w:ascii="Times New Roman" w:hAnsi="Times New Roman"/>
          <w:b/>
          <w:bCs/>
          <w:i w:val="0"/>
          <w:color w:val="auto"/>
          <w:sz w:val="22"/>
          <w:szCs w:val="22"/>
        </w:rPr>
        <w:fldChar w:fldCharType="end"/>
      </w:r>
      <w:r w:rsidRPr="00587F3F">
        <w:rPr>
          <w:rFonts w:ascii="Times New Roman" w:hAnsi="Times New Roman"/>
          <w:b/>
          <w:bCs/>
          <w:i w:val="0"/>
          <w:color w:val="auto"/>
          <w:sz w:val="22"/>
          <w:szCs w:val="22"/>
        </w:rPr>
        <w:t>.</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EQ Table \* ARABIC \s 1 </w:instrText>
      </w:r>
      <w:r w:rsidRPr="00587F3F">
        <w:rPr>
          <w:rFonts w:ascii="Times New Roman" w:hAnsi="Times New Roman"/>
          <w:b/>
          <w:bCs/>
          <w:i w:val="0"/>
          <w:color w:val="auto"/>
          <w:sz w:val="22"/>
          <w:szCs w:val="22"/>
        </w:rPr>
        <w:fldChar w:fldCharType="separate"/>
      </w:r>
      <w:r w:rsidR="00C2005C" w:rsidRPr="00587F3F">
        <w:rPr>
          <w:rFonts w:ascii="Times New Roman" w:hAnsi="Times New Roman"/>
          <w:b/>
          <w:bCs/>
          <w:i w:val="0"/>
          <w:noProof/>
          <w:color w:val="auto"/>
          <w:sz w:val="22"/>
          <w:szCs w:val="22"/>
        </w:rPr>
        <w:t>5</w:t>
      </w:r>
      <w:r w:rsidRPr="00587F3F">
        <w:rPr>
          <w:rFonts w:ascii="Times New Roman" w:hAnsi="Times New Roman"/>
          <w:b/>
          <w:bCs/>
          <w:i w:val="0"/>
          <w:color w:val="auto"/>
          <w:sz w:val="22"/>
          <w:szCs w:val="22"/>
        </w:rPr>
        <w:fldChar w:fldCharType="end"/>
      </w:r>
      <w:r>
        <w:rPr>
          <w:rFonts w:ascii="Times New Roman" w:hAnsi="Times New Roman"/>
          <w:b/>
          <w:bCs/>
          <w:color w:val="auto"/>
          <w:sz w:val="22"/>
          <w:szCs w:val="22"/>
        </w:rPr>
        <w:t xml:space="preserve"> </w:t>
      </w:r>
      <w:r>
        <w:rPr>
          <w:rFonts w:ascii="Times New Roman" w:hAnsi="Times New Roman"/>
          <w:bCs/>
          <w:i w:val="0"/>
          <w:color w:val="auto"/>
          <w:sz w:val="22"/>
          <w:szCs w:val="22"/>
        </w:rPr>
        <w:t xml:space="preserve">Kesalahan estimasi jarak dan koordinat dengan pengambilan data </w:t>
      </w:r>
      <w:r w:rsidR="00280119" w:rsidRPr="00280119">
        <w:rPr>
          <w:rFonts w:ascii="Times New Roman" w:hAnsi="Times New Roman"/>
          <w:bCs/>
          <w:color w:val="auto"/>
          <w:sz w:val="22"/>
          <w:szCs w:val="22"/>
        </w:rPr>
        <w:t>kalman filter</w:t>
      </w:r>
      <w:r>
        <w:rPr>
          <w:rFonts w:ascii="Times New Roman" w:hAnsi="Times New Roman"/>
          <w:bCs/>
          <w:color w:val="auto"/>
          <w:sz w:val="22"/>
          <w:szCs w:val="22"/>
        </w:rPr>
        <w:t xml:space="preserve"> </w:t>
      </w:r>
      <w:r w:rsidR="00C2005C">
        <w:rPr>
          <w:rFonts w:ascii="Times New Roman" w:hAnsi="Times New Roman"/>
          <w:bCs/>
          <w:i w:val="0"/>
          <w:color w:val="auto"/>
          <w:sz w:val="22"/>
          <w:szCs w:val="22"/>
        </w:rPr>
        <w:t>dengan sampling 5 data.</w:t>
      </w:r>
      <w:bookmarkEnd w:id="161"/>
      <w:r>
        <w:rPr>
          <w:rFonts w:ascii="Times New Roman" w:hAnsi="Times New Roman"/>
        </w:rPr>
        <w:tab/>
      </w:r>
    </w:p>
    <w:tbl>
      <w:tblPr>
        <w:tblStyle w:val="TableGrid"/>
        <w:tblW w:w="0" w:type="auto"/>
        <w:tblInd w:w="-5" w:type="dxa"/>
        <w:tblLook w:val="04A0" w:firstRow="1" w:lastRow="0" w:firstColumn="1" w:lastColumn="0" w:noHBand="0" w:noVBand="1"/>
      </w:tblPr>
      <w:tblGrid>
        <w:gridCol w:w="720"/>
        <w:gridCol w:w="833"/>
        <w:gridCol w:w="836"/>
        <w:gridCol w:w="836"/>
        <w:gridCol w:w="887"/>
        <w:gridCol w:w="887"/>
        <w:gridCol w:w="836"/>
      </w:tblGrid>
      <w:tr w:rsidR="00C2005C" w:rsidRPr="00C2005C" w14:paraId="1B1BAAFA" w14:textId="77777777" w:rsidTr="00C2005C">
        <w:trPr>
          <w:trHeight w:val="600"/>
        </w:trPr>
        <w:tc>
          <w:tcPr>
            <w:tcW w:w="720" w:type="dxa"/>
            <w:vAlign w:val="center"/>
            <w:hideMark/>
          </w:tcPr>
          <w:p w14:paraId="23F98684" w14:textId="77777777" w:rsidR="00C2005C" w:rsidRPr="00C2005C" w:rsidRDefault="00C2005C" w:rsidP="00C2005C">
            <w:pPr>
              <w:tabs>
                <w:tab w:val="left" w:pos="4845"/>
              </w:tabs>
              <w:rPr>
                <w:rFonts w:ascii="Times New Roman" w:hAnsi="Times New Roman"/>
                <w:lang w:val="id-ID"/>
              </w:rPr>
            </w:pPr>
            <w:r w:rsidRPr="00C2005C">
              <w:rPr>
                <w:rFonts w:ascii="Times New Roman" w:hAnsi="Times New Roman"/>
              </w:rPr>
              <w:t>Label</w:t>
            </w:r>
          </w:p>
        </w:tc>
        <w:tc>
          <w:tcPr>
            <w:tcW w:w="833" w:type="dxa"/>
            <w:vAlign w:val="center"/>
            <w:hideMark/>
          </w:tcPr>
          <w:p w14:paraId="36AA441B"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 AP 1</w:t>
            </w:r>
          </w:p>
        </w:tc>
        <w:tc>
          <w:tcPr>
            <w:tcW w:w="836" w:type="dxa"/>
            <w:vAlign w:val="center"/>
            <w:hideMark/>
          </w:tcPr>
          <w:p w14:paraId="3D038498"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 AP 2</w:t>
            </w:r>
          </w:p>
        </w:tc>
        <w:tc>
          <w:tcPr>
            <w:tcW w:w="836" w:type="dxa"/>
            <w:vAlign w:val="center"/>
            <w:hideMark/>
          </w:tcPr>
          <w:p w14:paraId="4B028B51"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 AP 1</w:t>
            </w:r>
          </w:p>
        </w:tc>
        <w:tc>
          <w:tcPr>
            <w:tcW w:w="887" w:type="dxa"/>
            <w:vAlign w:val="center"/>
            <w:hideMark/>
          </w:tcPr>
          <w:p w14:paraId="3BA782EF"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 X</w:t>
            </w:r>
          </w:p>
        </w:tc>
        <w:tc>
          <w:tcPr>
            <w:tcW w:w="887" w:type="dxa"/>
            <w:vAlign w:val="center"/>
            <w:hideMark/>
          </w:tcPr>
          <w:p w14:paraId="2456E2DE"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 Y</w:t>
            </w:r>
          </w:p>
        </w:tc>
        <w:tc>
          <w:tcPr>
            <w:tcW w:w="836" w:type="dxa"/>
            <w:vAlign w:val="center"/>
            <w:hideMark/>
          </w:tcPr>
          <w:p w14:paraId="344A2289" w14:textId="77777777" w:rsidR="00C2005C" w:rsidRPr="00C2005C" w:rsidRDefault="00C2005C" w:rsidP="00C2005C">
            <w:pPr>
              <w:tabs>
                <w:tab w:val="left" w:pos="4845"/>
              </w:tabs>
              <w:rPr>
                <w:rFonts w:ascii="Times New Roman" w:hAnsi="Times New Roman"/>
              </w:rPr>
            </w:pPr>
            <w:r w:rsidRPr="00C2005C">
              <w:rPr>
                <w:rFonts w:ascii="Times New Roman" w:hAnsi="Times New Roman"/>
              </w:rPr>
              <w:t>Error</w:t>
            </w:r>
          </w:p>
        </w:tc>
      </w:tr>
      <w:tr w:rsidR="00D836F7" w:rsidRPr="00C2005C" w14:paraId="6AB5C927" w14:textId="77777777" w:rsidTr="00CF3092">
        <w:trPr>
          <w:trHeight w:val="300"/>
        </w:trPr>
        <w:tc>
          <w:tcPr>
            <w:tcW w:w="720" w:type="dxa"/>
            <w:noWrap/>
            <w:vAlign w:val="center"/>
            <w:hideMark/>
          </w:tcPr>
          <w:p w14:paraId="0F7AFE0F" w14:textId="77777777" w:rsidR="00D836F7" w:rsidRPr="00C2005C" w:rsidRDefault="00D836F7" w:rsidP="00D836F7">
            <w:pPr>
              <w:tabs>
                <w:tab w:val="left" w:pos="4845"/>
              </w:tabs>
              <w:rPr>
                <w:rFonts w:ascii="Times New Roman" w:hAnsi="Times New Roman"/>
              </w:rPr>
            </w:pPr>
            <w:r w:rsidRPr="00C2005C">
              <w:rPr>
                <w:rFonts w:ascii="Times New Roman" w:hAnsi="Times New Roman"/>
              </w:rPr>
              <w:t>a</w:t>
            </w:r>
          </w:p>
        </w:tc>
        <w:tc>
          <w:tcPr>
            <w:tcW w:w="833" w:type="dxa"/>
            <w:noWrap/>
            <w:vAlign w:val="bottom"/>
            <w:hideMark/>
          </w:tcPr>
          <w:p w14:paraId="7C7132A1" w14:textId="0E355A70" w:rsidR="00D836F7" w:rsidRPr="00C2005C" w:rsidRDefault="00D836F7" w:rsidP="00D836F7">
            <w:pPr>
              <w:tabs>
                <w:tab w:val="left" w:pos="4845"/>
              </w:tabs>
              <w:rPr>
                <w:rFonts w:ascii="Times New Roman" w:hAnsi="Times New Roman"/>
              </w:rPr>
            </w:pPr>
            <w:r>
              <w:rPr>
                <w:rFonts w:cs="Calibri"/>
                <w:color w:val="000000"/>
              </w:rPr>
              <w:t>58.82</w:t>
            </w:r>
          </w:p>
        </w:tc>
        <w:tc>
          <w:tcPr>
            <w:tcW w:w="836" w:type="dxa"/>
            <w:noWrap/>
            <w:vAlign w:val="bottom"/>
            <w:hideMark/>
          </w:tcPr>
          <w:p w14:paraId="1DB038A3" w14:textId="096541E4" w:rsidR="00D836F7" w:rsidRPr="00C2005C" w:rsidRDefault="00D836F7" w:rsidP="00D836F7">
            <w:pPr>
              <w:tabs>
                <w:tab w:val="left" w:pos="4845"/>
              </w:tabs>
              <w:rPr>
                <w:rFonts w:ascii="Times New Roman" w:hAnsi="Times New Roman"/>
              </w:rPr>
            </w:pPr>
            <w:r>
              <w:rPr>
                <w:rFonts w:cs="Calibri"/>
                <w:color w:val="000000"/>
              </w:rPr>
              <w:t>54.34</w:t>
            </w:r>
          </w:p>
        </w:tc>
        <w:tc>
          <w:tcPr>
            <w:tcW w:w="836" w:type="dxa"/>
            <w:noWrap/>
            <w:vAlign w:val="bottom"/>
            <w:hideMark/>
          </w:tcPr>
          <w:p w14:paraId="0C79794B" w14:textId="10CDFE3B" w:rsidR="00D836F7" w:rsidRPr="00C2005C" w:rsidRDefault="00D836F7" w:rsidP="00D836F7">
            <w:pPr>
              <w:tabs>
                <w:tab w:val="left" w:pos="4845"/>
              </w:tabs>
              <w:rPr>
                <w:rFonts w:ascii="Times New Roman" w:hAnsi="Times New Roman"/>
              </w:rPr>
            </w:pPr>
            <w:r>
              <w:rPr>
                <w:rFonts w:cs="Calibri"/>
                <w:color w:val="000000"/>
              </w:rPr>
              <w:t>153.95</w:t>
            </w:r>
          </w:p>
        </w:tc>
        <w:tc>
          <w:tcPr>
            <w:tcW w:w="887" w:type="dxa"/>
            <w:noWrap/>
            <w:vAlign w:val="bottom"/>
            <w:hideMark/>
          </w:tcPr>
          <w:p w14:paraId="2B2EEEF1" w14:textId="6DC8507B" w:rsidR="00D836F7" w:rsidRPr="00C2005C" w:rsidRDefault="00D836F7" w:rsidP="00D836F7">
            <w:pPr>
              <w:tabs>
                <w:tab w:val="left" w:pos="4845"/>
              </w:tabs>
              <w:rPr>
                <w:rFonts w:ascii="Times New Roman" w:hAnsi="Times New Roman"/>
              </w:rPr>
            </w:pPr>
            <w:r>
              <w:rPr>
                <w:rFonts w:cs="Calibri"/>
                <w:color w:val="000000"/>
              </w:rPr>
              <w:t>104.00</w:t>
            </w:r>
          </w:p>
        </w:tc>
        <w:tc>
          <w:tcPr>
            <w:tcW w:w="887" w:type="dxa"/>
            <w:noWrap/>
            <w:vAlign w:val="bottom"/>
            <w:hideMark/>
          </w:tcPr>
          <w:p w14:paraId="42914BF9" w14:textId="634D92C4" w:rsidR="00D836F7" w:rsidRPr="00C2005C" w:rsidRDefault="00D836F7" w:rsidP="00D836F7">
            <w:pPr>
              <w:tabs>
                <w:tab w:val="left" w:pos="4845"/>
              </w:tabs>
              <w:rPr>
                <w:rFonts w:ascii="Times New Roman" w:hAnsi="Times New Roman"/>
              </w:rPr>
            </w:pPr>
            <w:r>
              <w:rPr>
                <w:rFonts w:cs="Calibri"/>
                <w:color w:val="000000"/>
              </w:rPr>
              <w:t>70.00</w:t>
            </w:r>
          </w:p>
        </w:tc>
        <w:tc>
          <w:tcPr>
            <w:tcW w:w="836" w:type="dxa"/>
            <w:noWrap/>
            <w:vAlign w:val="bottom"/>
            <w:hideMark/>
          </w:tcPr>
          <w:p w14:paraId="5B1C60AE" w14:textId="6D133A8C" w:rsidR="00D836F7" w:rsidRPr="00C2005C" w:rsidRDefault="00D836F7" w:rsidP="00D836F7">
            <w:pPr>
              <w:tabs>
                <w:tab w:val="left" w:pos="4845"/>
              </w:tabs>
              <w:rPr>
                <w:rFonts w:ascii="Times New Roman" w:hAnsi="Times New Roman"/>
              </w:rPr>
            </w:pPr>
            <w:r>
              <w:rPr>
                <w:rFonts w:cs="Calibri"/>
                <w:color w:val="000000"/>
              </w:rPr>
              <w:t>128.84</w:t>
            </w:r>
          </w:p>
        </w:tc>
      </w:tr>
      <w:tr w:rsidR="00D836F7" w:rsidRPr="00C2005C" w14:paraId="3596D7E5" w14:textId="77777777" w:rsidTr="00CF3092">
        <w:trPr>
          <w:trHeight w:val="300"/>
        </w:trPr>
        <w:tc>
          <w:tcPr>
            <w:tcW w:w="720" w:type="dxa"/>
            <w:noWrap/>
            <w:vAlign w:val="center"/>
            <w:hideMark/>
          </w:tcPr>
          <w:p w14:paraId="5AF2C41E" w14:textId="77777777" w:rsidR="00D836F7" w:rsidRPr="00C2005C" w:rsidRDefault="00D836F7" w:rsidP="00D836F7">
            <w:pPr>
              <w:tabs>
                <w:tab w:val="left" w:pos="4845"/>
              </w:tabs>
              <w:rPr>
                <w:rFonts w:ascii="Times New Roman" w:hAnsi="Times New Roman"/>
              </w:rPr>
            </w:pPr>
            <w:r w:rsidRPr="00C2005C">
              <w:rPr>
                <w:rFonts w:ascii="Times New Roman" w:hAnsi="Times New Roman"/>
              </w:rPr>
              <w:t>b</w:t>
            </w:r>
          </w:p>
        </w:tc>
        <w:tc>
          <w:tcPr>
            <w:tcW w:w="833" w:type="dxa"/>
            <w:noWrap/>
            <w:vAlign w:val="bottom"/>
            <w:hideMark/>
          </w:tcPr>
          <w:p w14:paraId="2E5AA2C5" w14:textId="1BD66488" w:rsidR="00D836F7" w:rsidRPr="00C2005C" w:rsidRDefault="00D836F7" w:rsidP="00D836F7">
            <w:pPr>
              <w:tabs>
                <w:tab w:val="left" w:pos="4845"/>
              </w:tabs>
              <w:rPr>
                <w:rFonts w:ascii="Times New Roman" w:hAnsi="Times New Roman"/>
              </w:rPr>
            </w:pPr>
            <w:r>
              <w:rPr>
                <w:rFonts w:cs="Calibri"/>
                <w:color w:val="000000"/>
              </w:rPr>
              <w:t>105.06</w:t>
            </w:r>
          </w:p>
        </w:tc>
        <w:tc>
          <w:tcPr>
            <w:tcW w:w="836" w:type="dxa"/>
            <w:noWrap/>
            <w:vAlign w:val="bottom"/>
            <w:hideMark/>
          </w:tcPr>
          <w:p w14:paraId="66231A4F" w14:textId="21FF6D7C" w:rsidR="00D836F7" w:rsidRPr="00C2005C" w:rsidRDefault="00D836F7" w:rsidP="00D836F7">
            <w:pPr>
              <w:tabs>
                <w:tab w:val="left" w:pos="4845"/>
              </w:tabs>
              <w:rPr>
                <w:rFonts w:ascii="Times New Roman" w:hAnsi="Times New Roman"/>
              </w:rPr>
            </w:pPr>
            <w:r>
              <w:rPr>
                <w:rFonts w:cs="Calibri"/>
                <w:color w:val="000000"/>
              </w:rPr>
              <w:t>78.55</w:t>
            </w:r>
          </w:p>
        </w:tc>
        <w:tc>
          <w:tcPr>
            <w:tcW w:w="836" w:type="dxa"/>
            <w:noWrap/>
            <w:vAlign w:val="bottom"/>
            <w:hideMark/>
          </w:tcPr>
          <w:p w14:paraId="6BB5321F" w14:textId="37274A52" w:rsidR="00D836F7" w:rsidRPr="00C2005C" w:rsidRDefault="00D836F7" w:rsidP="00D836F7">
            <w:pPr>
              <w:tabs>
                <w:tab w:val="left" w:pos="4845"/>
              </w:tabs>
              <w:rPr>
                <w:rFonts w:ascii="Times New Roman" w:hAnsi="Times New Roman"/>
              </w:rPr>
            </w:pPr>
            <w:r>
              <w:rPr>
                <w:rFonts w:cs="Calibri"/>
                <w:color w:val="000000"/>
              </w:rPr>
              <w:t>41.02</w:t>
            </w:r>
          </w:p>
        </w:tc>
        <w:tc>
          <w:tcPr>
            <w:tcW w:w="887" w:type="dxa"/>
            <w:noWrap/>
            <w:vAlign w:val="bottom"/>
            <w:hideMark/>
          </w:tcPr>
          <w:p w14:paraId="2150BEE8" w14:textId="31BD7CA3" w:rsidR="00D836F7" w:rsidRPr="00C2005C" w:rsidRDefault="00D836F7" w:rsidP="00D836F7">
            <w:pPr>
              <w:tabs>
                <w:tab w:val="left" w:pos="4845"/>
              </w:tabs>
              <w:rPr>
                <w:rFonts w:ascii="Times New Roman" w:hAnsi="Times New Roman"/>
              </w:rPr>
            </w:pPr>
            <w:r>
              <w:rPr>
                <w:rFonts w:cs="Calibri"/>
                <w:color w:val="000000"/>
              </w:rPr>
              <w:t>61.24</w:t>
            </w:r>
          </w:p>
        </w:tc>
        <w:tc>
          <w:tcPr>
            <w:tcW w:w="887" w:type="dxa"/>
            <w:noWrap/>
            <w:vAlign w:val="bottom"/>
            <w:hideMark/>
          </w:tcPr>
          <w:p w14:paraId="31B896A2" w14:textId="775647AB" w:rsidR="00D836F7" w:rsidRPr="00C2005C" w:rsidRDefault="00D836F7" w:rsidP="00D836F7">
            <w:pPr>
              <w:tabs>
                <w:tab w:val="left" w:pos="4845"/>
              </w:tabs>
              <w:rPr>
                <w:rFonts w:ascii="Times New Roman" w:hAnsi="Times New Roman"/>
              </w:rPr>
            </w:pPr>
            <w:r>
              <w:rPr>
                <w:rFonts w:cs="Calibri"/>
                <w:color w:val="000000"/>
              </w:rPr>
              <w:t>180.76</w:t>
            </w:r>
          </w:p>
        </w:tc>
        <w:tc>
          <w:tcPr>
            <w:tcW w:w="836" w:type="dxa"/>
            <w:noWrap/>
            <w:vAlign w:val="bottom"/>
            <w:hideMark/>
          </w:tcPr>
          <w:p w14:paraId="1177A237" w14:textId="0FCB3AC4" w:rsidR="00D836F7" w:rsidRPr="00C2005C" w:rsidRDefault="00D836F7" w:rsidP="00D836F7">
            <w:pPr>
              <w:tabs>
                <w:tab w:val="left" w:pos="4845"/>
              </w:tabs>
              <w:rPr>
                <w:rFonts w:ascii="Times New Roman" w:hAnsi="Times New Roman"/>
              </w:rPr>
            </w:pPr>
            <w:r>
              <w:rPr>
                <w:rFonts w:cs="Calibri"/>
                <w:color w:val="000000"/>
              </w:rPr>
              <w:t>73.30</w:t>
            </w:r>
          </w:p>
        </w:tc>
      </w:tr>
      <w:tr w:rsidR="00D836F7" w:rsidRPr="00C2005C" w14:paraId="174CB2CA" w14:textId="77777777" w:rsidTr="00CF3092">
        <w:trPr>
          <w:trHeight w:val="300"/>
        </w:trPr>
        <w:tc>
          <w:tcPr>
            <w:tcW w:w="720" w:type="dxa"/>
            <w:noWrap/>
            <w:vAlign w:val="center"/>
            <w:hideMark/>
          </w:tcPr>
          <w:p w14:paraId="76E543B4" w14:textId="77777777" w:rsidR="00D836F7" w:rsidRPr="00C2005C" w:rsidRDefault="00D836F7" w:rsidP="00D836F7">
            <w:pPr>
              <w:tabs>
                <w:tab w:val="left" w:pos="4845"/>
              </w:tabs>
              <w:rPr>
                <w:rFonts w:ascii="Times New Roman" w:hAnsi="Times New Roman"/>
              </w:rPr>
            </w:pPr>
            <w:r w:rsidRPr="00C2005C">
              <w:rPr>
                <w:rFonts w:ascii="Times New Roman" w:hAnsi="Times New Roman"/>
              </w:rPr>
              <w:t>c</w:t>
            </w:r>
          </w:p>
        </w:tc>
        <w:tc>
          <w:tcPr>
            <w:tcW w:w="833" w:type="dxa"/>
            <w:noWrap/>
            <w:vAlign w:val="bottom"/>
            <w:hideMark/>
          </w:tcPr>
          <w:p w14:paraId="54635696" w14:textId="7240ED8E" w:rsidR="00D836F7" w:rsidRPr="00C2005C" w:rsidRDefault="00D836F7" w:rsidP="00D836F7">
            <w:pPr>
              <w:tabs>
                <w:tab w:val="left" w:pos="4845"/>
              </w:tabs>
              <w:rPr>
                <w:rFonts w:ascii="Times New Roman" w:hAnsi="Times New Roman"/>
              </w:rPr>
            </w:pPr>
            <w:r>
              <w:rPr>
                <w:rFonts w:cs="Calibri"/>
                <w:color w:val="000000"/>
              </w:rPr>
              <w:t>149.15</w:t>
            </w:r>
          </w:p>
        </w:tc>
        <w:tc>
          <w:tcPr>
            <w:tcW w:w="836" w:type="dxa"/>
            <w:noWrap/>
            <w:vAlign w:val="bottom"/>
            <w:hideMark/>
          </w:tcPr>
          <w:p w14:paraId="01FD9EA0" w14:textId="041EEE02" w:rsidR="00D836F7" w:rsidRPr="00C2005C" w:rsidRDefault="00D836F7" w:rsidP="00D836F7">
            <w:pPr>
              <w:tabs>
                <w:tab w:val="left" w:pos="4845"/>
              </w:tabs>
              <w:rPr>
                <w:rFonts w:ascii="Times New Roman" w:hAnsi="Times New Roman"/>
              </w:rPr>
            </w:pPr>
            <w:r>
              <w:rPr>
                <w:rFonts w:cs="Calibri"/>
                <w:color w:val="000000"/>
              </w:rPr>
              <w:t>206.62</w:t>
            </w:r>
          </w:p>
        </w:tc>
        <w:tc>
          <w:tcPr>
            <w:tcW w:w="836" w:type="dxa"/>
            <w:noWrap/>
            <w:vAlign w:val="bottom"/>
            <w:hideMark/>
          </w:tcPr>
          <w:p w14:paraId="79BB0357" w14:textId="7FCCA612" w:rsidR="00D836F7" w:rsidRPr="00C2005C" w:rsidRDefault="00D836F7" w:rsidP="00D836F7">
            <w:pPr>
              <w:tabs>
                <w:tab w:val="left" w:pos="4845"/>
              </w:tabs>
              <w:rPr>
                <w:rFonts w:ascii="Times New Roman" w:hAnsi="Times New Roman"/>
              </w:rPr>
            </w:pPr>
            <w:r>
              <w:rPr>
                <w:rFonts w:cs="Calibri"/>
                <w:color w:val="000000"/>
              </w:rPr>
              <w:t>41.19</w:t>
            </w:r>
          </w:p>
        </w:tc>
        <w:tc>
          <w:tcPr>
            <w:tcW w:w="887" w:type="dxa"/>
            <w:noWrap/>
            <w:vAlign w:val="bottom"/>
            <w:hideMark/>
          </w:tcPr>
          <w:p w14:paraId="167C08B0" w14:textId="09ED4893" w:rsidR="00D836F7" w:rsidRPr="00C2005C" w:rsidRDefault="00D836F7" w:rsidP="00D836F7">
            <w:pPr>
              <w:tabs>
                <w:tab w:val="left" w:pos="4845"/>
              </w:tabs>
              <w:rPr>
                <w:rFonts w:ascii="Times New Roman" w:hAnsi="Times New Roman"/>
              </w:rPr>
            </w:pPr>
            <w:r>
              <w:rPr>
                <w:rFonts w:cs="Calibri"/>
                <w:color w:val="000000"/>
              </w:rPr>
              <w:t>110.38</w:t>
            </w:r>
          </w:p>
        </w:tc>
        <w:tc>
          <w:tcPr>
            <w:tcW w:w="887" w:type="dxa"/>
            <w:noWrap/>
            <w:vAlign w:val="bottom"/>
            <w:hideMark/>
          </w:tcPr>
          <w:p w14:paraId="2F65F785" w14:textId="4EBB5079" w:rsidR="00D836F7" w:rsidRPr="00C2005C" w:rsidRDefault="00D836F7" w:rsidP="00D836F7">
            <w:pPr>
              <w:tabs>
                <w:tab w:val="left" w:pos="4845"/>
              </w:tabs>
              <w:rPr>
                <w:rFonts w:ascii="Times New Roman" w:hAnsi="Times New Roman"/>
              </w:rPr>
            </w:pPr>
            <w:r>
              <w:rPr>
                <w:rFonts w:cs="Calibri"/>
                <w:color w:val="000000"/>
              </w:rPr>
              <w:t>336.98</w:t>
            </w:r>
          </w:p>
        </w:tc>
        <w:tc>
          <w:tcPr>
            <w:tcW w:w="836" w:type="dxa"/>
            <w:noWrap/>
            <w:vAlign w:val="bottom"/>
            <w:hideMark/>
          </w:tcPr>
          <w:p w14:paraId="75D569E7" w14:textId="58E4AD62" w:rsidR="00D836F7" w:rsidRPr="00C2005C" w:rsidRDefault="00D836F7" w:rsidP="00D836F7">
            <w:pPr>
              <w:tabs>
                <w:tab w:val="left" w:pos="4845"/>
              </w:tabs>
              <w:rPr>
                <w:rFonts w:ascii="Times New Roman" w:hAnsi="Times New Roman"/>
              </w:rPr>
            </w:pPr>
            <w:r>
              <w:rPr>
                <w:rFonts w:cs="Calibri"/>
                <w:color w:val="000000"/>
              </w:rPr>
              <w:t>139.39</w:t>
            </w:r>
          </w:p>
        </w:tc>
      </w:tr>
      <w:tr w:rsidR="00D836F7" w:rsidRPr="00C2005C" w14:paraId="7CAE9FEA" w14:textId="77777777" w:rsidTr="00CF3092">
        <w:trPr>
          <w:trHeight w:val="300"/>
        </w:trPr>
        <w:tc>
          <w:tcPr>
            <w:tcW w:w="720" w:type="dxa"/>
            <w:noWrap/>
            <w:vAlign w:val="center"/>
            <w:hideMark/>
          </w:tcPr>
          <w:p w14:paraId="7473AA33" w14:textId="77777777" w:rsidR="00D836F7" w:rsidRPr="00C2005C" w:rsidRDefault="00D836F7" w:rsidP="00D836F7">
            <w:pPr>
              <w:tabs>
                <w:tab w:val="left" w:pos="4845"/>
              </w:tabs>
              <w:rPr>
                <w:rFonts w:ascii="Times New Roman" w:hAnsi="Times New Roman"/>
              </w:rPr>
            </w:pPr>
            <w:r w:rsidRPr="00C2005C">
              <w:rPr>
                <w:rFonts w:ascii="Times New Roman" w:hAnsi="Times New Roman"/>
              </w:rPr>
              <w:t>d</w:t>
            </w:r>
          </w:p>
        </w:tc>
        <w:tc>
          <w:tcPr>
            <w:tcW w:w="833" w:type="dxa"/>
            <w:noWrap/>
            <w:vAlign w:val="bottom"/>
            <w:hideMark/>
          </w:tcPr>
          <w:p w14:paraId="145556EC" w14:textId="414E3CF6" w:rsidR="00D836F7" w:rsidRPr="00C2005C" w:rsidRDefault="00D836F7" w:rsidP="00D836F7">
            <w:pPr>
              <w:tabs>
                <w:tab w:val="left" w:pos="4845"/>
              </w:tabs>
              <w:rPr>
                <w:rFonts w:ascii="Times New Roman" w:hAnsi="Times New Roman"/>
              </w:rPr>
            </w:pPr>
            <w:r>
              <w:rPr>
                <w:rFonts w:cs="Calibri"/>
                <w:color w:val="000000"/>
              </w:rPr>
              <w:t>62.46</w:t>
            </w:r>
          </w:p>
        </w:tc>
        <w:tc>
          <w:tcPr>
            <w:tcW w:w="836" w:type="dxa"/>
            <w:noWrap/>
            <w:vAlign w:val="bottom"/>
            <w:hideMark/>
          </w:tcPr>
          <w:p w14:paraId="28F460E5" w14:textId="29973EF9" w:rsidR="00D836F7" w:rsidRPr="00C2005C" w:rsidRDefault="00D836F7" w:rsidP="00D836F7">
            <w:pPr>
              <w:tabs>
                <w:tab w:val="left" w:pos="4845"/>
              </w:tabs>
              <w:rPr>
                <w:rFonts w:ascii="Times New Roman" w:hAnsi="Times New Roman"/>
              </w:rPr>
            </w:pPr>
            <w:r>
              <w:rPr>
                <w:rFonts w:cs="Calibri"/>
                <w:color w:val="000000"/>
              </w:rPr>
              <w:t>127.03</w:t>
            </w:r>
          </w:p>
        </w:tc>
        <w:tc>
          <w:tcPr>
            <w:tcW w:w="836" w:type="dxa"/>
            <w:noWrap/>
            <w:vAlign w:val="bottom"/>
            <w:hideMark/>
          </w:tcPr>
          <w:p w14:paraId="4235FDC5" w14:textId="7C5BDB98" w:rsidR="00D836F7" w:rsidRPr="00C2005C" w:rsidRDefault="00D836F7" w:rsidP="00D836F7">
            <w:pPr>
              <w:tabs>
                <w:tab w:val="left" w:pos="4845"/>
              </w:tabs>
              <w:rPr>
                <w:rFonts w:ascii="Times New Roman" w:hAnsi="Times New Roman"/>
              </w:rPr>
            </w:pPr>
            <w:r>
              <w:rPr>
                <w:rFonts w:cs="Calibri"/>
                <w:color w:val="000000"/>
              </w:rPr>
              <w:t>166.38</w:t>
            </w:r>
          </w:p>
        </w:tc>
        <w:tc>
          <w:tcPr>
            <w:tcW w:w="887" w:type="dxa"/>
            <w:noWrap/>
            <w:vAlign w:val="bottom"/>
            <w:hideMark/>
          </w:tcPr>
          <w:p w14:paraId="2C553A78" w14:textId="210F7800" w:rsidR="00D836F7" w:rsidRPr="00C2005C" w:rsidRDefault="00D836F7" w:rsidP="00D836F7">
            <w:pPr>
              <w:tabs>
                <w:tab w:val="left" w:pos="4845"/>
              </w:tabs>
              <w:rPr>
                <w:rFonts w:ascii="Times New Roman" w:hAnsi="Times New Roman"/>
              </w:rPr>
            </w:pPr>
            <w:r>
              <w:rPr>
                <w:rFonts w:cs="Calibri"/>
                <w:color w:val="000000"/>
              </w:rPr>
              <w:t>51.06</w:t>
            </w:r>
          </w:p>
        </w:tc>
        <w:tc>
          <w:tcPr>
            <w:tcW w:w="887" w:type="dxa"/>
            <w:noWrap/>
            <w:vAlign w:val="bottom"/>
            <w:hideMark/>
          </w:tcPr>
          <w:p w14:paraId="5CB0E782" w14:textId="3C2D806C" w:rsidR="00D836F7" w:rsidRPr="00C2005C" w:rsidRDefault="00D836F7" w:rsidP="00D836F7">
            <w:pPr>
              <w:tabs>
                <w:tab w:val="left" w:pos="4845"/>
              </w:tabs>
              <w:rPr>
                <w:rFonts w:ascii="Times New Roman" w:hAnsi="Times New Roman"/>
              </w:rPr>
            </w:pPr>
            <w:r>
              <w:rPr>
                <w:rFonts w:cs="Calibri"/>
                <w:color w:val="000000"/>
              </w:rPr>
              <w:t>225.47</w:t>
            </w:r>
          </w:p>
        </w:tc>
        <w:tc>
          <w:tcPr>
            <w:tcW w:w="836" w:type="dxa"/>
            <w:noWrap/>
            <w:vAlign w:val="bottom"/>
            <w:hideMark/>
          </w:tcPr>
          <w:p w14:paraId="09AE3EDF" w14:textId="18BE8B83" w:rsidR="00D836F7" w:rsidRPr="00C2005C" w:rsidRDefault="00D836F7" w:rsidP="00D836F7">
            <w:pPr>
              <w:tabs>
                <w:tab w:val="left" w:pos="4845"/>
              </w:tabs>
              <w:rPr>
                <w:rFonts w:ascii="Times New Roman" w:hAnsi="Times New Roman"/>
              </w:rPr>
            </w:pPr>
            <w:r>
              <w:rPr>
                <w:rFonts w:cs="Calibri"/>
                <w:color w:val="000000"/>
              </w:rPr>
              <w:t>71.71</w:t>
            </w:r>
          </w:p>
        </w:tc>
      </w:tr>
      <w:tr w:rsidR="00D836F7" w:rsidRPr="00C2005C" w14:paraId="3210AD87" w14:textId="77777777" w:rsidTr="00CF3092">
        <w:trPr>
          <w:trHeight w:val="300"/>
        </w:trPr>
        <w:tc>
          <w:tcPr>
            <w:tcW w:w="720" w:type="dxa"/>
            <w:noWrap/>
            <w:vAlign w:val="center"/>
            <w:hideMark/>
          </w:tcPr>
          <w:p w14:paraId="5239C8F8" w14:textId="77777777" w:rsidR="00D836F7" w:rsidRPr="00C2005C" w:rsidRDefault="00D836F7" w:rsidP="00D836F7">
            <w:pPr>
              <w:tabs>
                <w:tab w:val="left" w:pos="4845"/>
              </w:tabs>
              <w:rPr>
                <w:rFonts w:ascii="Times New Roman" w:hAnsi="Times New Roman"/>
              </w:rPr>
            </w:pPr>
            <w:r w:rsidRPr="00C2005C">
              <w:rPr>
                <w:rFonts w:ascii="Times New Roman" w:hAnsi="Times New Roman"/>
              </w:rPr>
              <w:t>e</w:t>
            </w:r>
          </w:p>
        </w:tc>
        <w:tc>
          <w:tcPr>
            <w:tcW w:w="833" w:type="dxa"/>
            <w:noWrap/>
            <w:vAlign w:val="bottom"/>
            <w:hideMark/>
          </w:tcPr>
          <w:p w14:paraId="0DDFC0C4" w14:textId="12C0152D" w:rsidR="00D836F7" w:rsidRPr="00C2005C" w:rsidRDefault="00D836F7" w:rsidP="00D836F7">
            <w:pPr>
              <w:tabs>
                <w:tab w:val="left" w:pos="4845"/>
              </w:tabs>
              <w:rPr>
                <w:rFonts w:ascii="Times New Roman" w:hAnsi="Times New Roman"/>
              </w:rPr>
            </w:pPr>
            <w:r>
              <w:rPr>
                <w:rFonts w:cs="Calibri"/>
                <w:color w:val="000000"/>
              </w:rPr>
              <w:t>125.46</w:t>
            </w:r>
          </w:p>
        </w:tc>
        <w:tc>
          <w:tcPr>
            <w:tcW w:w="836" w:type="dxa"/>
            <w:noWrap/>
            <w:vAlign w:val="bottom"/>
            <w:hideMark/>
          </w:tcPr>
          <w:p w14:paraId="5BF2DD8B" w14:textId="09FA5BCF" w:rsidR="00D836F7" w:rsidRPr="00C2005C" w:rsidRDefault="00D836F7" w:rsidP="00D836F7">
            <w:pPr>
              <w:tabs>
                <w:tab w:val="left" w:pos="4845"/>
              </w:tabs>
              <w:rPr>
                <w:rFonts w:ascii="Times New Roman" w:hAnsi="Times New Roman"/>
              </w:rPr>
            </w:pPr>
            <w:r>
              <w:rPr>
                <w:rFonts w:cs="Calibri"/>
                <w:color w:val="000000"/>
              </w:rPr>
              <w:t>18.14</w:t>
            </w:r>
          </w:p>
        </w:tc>
        <w:tc>
          <w:tcPr>
            <w:tcW w:w="836" w:type="dxa"/>
            <w:noWrap/>
            <w:vAlign w:val="bottom"/>
            <w:hideMark/>
          </w:tcPr>
          <w:p w14:paraId="0F29FC22" w14:textId="05082152" w:rsidR="00D836F7" w:rsidRPr="00C2005C" w:rsidRDefault="00D836F7" w:rsidP="00D836F7">
            <w:pPr>
              <w:tabs>
                <w:tab w:val="left" w:pos="4845"/>
              </w:tabs>
              <w:rPr>
                <w:rFonts w:ascii="Times New Roman" w:hAnsi="Times New Roman"/>
              </w:rPr>
            </w:pPr>
            <w:r>
              <w:rPr>
                <w:rFonts w:cs="Calibri"/>
                <w:color w:val="000000"/>
              </w:rPr>
              <w:t>179.50</w:t>
            </w:r>
          </w:p>
        </w:tc>
        <w:tc>
          <w:tcPr>
            <w:tcW w:w="887" w:type="dxa"/>
            <w:noWrap/>
            <w:vAlign w:val="bottom"/>
            <w:hideMark/>
          </w:tcPr>
          <w:p w14:paraId="58BA67A3" w14:textId="3A0DA4AC" w:rsidR="00D836F7" w:rsidRPr="00C2005C" w:rsidRDefault="00D836F7" w:rsidP="00D836F7">
            <w:pPr>
              <w:tabs>
                <w:tab w:val="left" w:pos="4845"/>
              </w:tabs>
              <w:rPr>
                <w:rFonts w:ascii="Times New Roman" w:hAnsi="Times New Roman"/>
              </w:rPr>
            </w:pPr>
            <w:r>
              <w:rPr>
                <w:rFonts w:cs="Calibri"/>
                <w:color w:val="000000"/>
              </w:rPr>
              <w:t>40.13</w:t>
            </w:r>
          </w:p>
        </w:tc>
        <w:tc>
          <w:tcPr>
            <w:tcW w:w="887" w:type="dxa"/>
            <w:noWrap/>
            <w:vAlign w:val="bottom"/>
            <w:hideMark/>
          </w:tcPr>
          <w:p w14:paraId="0226B667" w14:textId="33EDC561" w:rsidR="00D836F7" w:rsidRPr="00C2005C" w:rsidRDefault="00D836F7" w:rsidP="00D836F7">
            <w:pPr>
              <w:tabs>
                <w:tab w:val="left" w:pos="4845"/>
              </w:tabs>
              <w:rPr>
                <w:rFonts w:ascii="Times New Roman" w:hAnsi="Times New Roman"/>
              </w:rPr>
            </w:pPr>
            <w:r>
              <w:rPr>
                <w:rFonts w:cs="Calibri"/>
                <w:color w:val="000000"/>
              </w:rPr>
              <w:t>131.11</w:t>
            </w:r>
          </w:p>
        </w:tc>
        <w:tc>
          <w:tcPr>
            <w:tcW w:w="836" w:type="dxa"/>
            <w:noWrap/>
            <w:vAlign w:val="bottom"/>
            <w:hideMark/>
          </w:tcPr>
          <w:p w14:paraId="22304D42" w14:textId="50FAA7BF" w:rsidR="00D836F7" w:rsidRPr="00C2005C" w:rsidRDefault="00D836F7" w:rsidP="00D836F7">
            <w:pPr>
              <w:tabs>
                <w:tab w:val="left" w:pos="4845"/>
              </w:tabs>
              <w:rPr>
                <w:rFonts w:ascii="Times New Roman" w:hAnsi="Times New Roman"/>
              </w:rPr>
            </w:pPr>
            <w:r>
              <w:rPr>
                <w:rFonts w:cs="Calibri"/>
                <w:color w:val="000000"/>
              </w:rPr>
              <w:t>142.50</w:t>
            </w:r>
          </w:p>
        </w:tc>
      </w:tr>
      <w:tr w:rsidR="00D836F7" w:rsidRPr="00C2005C" w14:paraId="1FDCC6BC" w14:textId="77777777" w:rsidTr="00CF3092">
        <w:trPr>
          <w:trHeight w:val="300"/>
        </w:trPr>
        <w:tc>
          <w:tcPr>
            <w:tcW w:w="720" w:type="dxa"/>
            <w:noWrap/>
            <w:vAlign w:val="center"/>
            <w:hideMark/>
          </w:tcPr>
          <w:p w14:paraId="44DDE8A3" w14:textId="77777777" w:rsidR="00D836F7" w:rsidRPr="00C2005C" w:rsidRDefault="00D836F7" w:rsidP="00D836F7">
            <w:pPr>
              <w:tabs>
                <w:tab w:val="left" w:pos="4845"/>
              </w:tabs>
              <w:rPr>
                <w:rFonts w:ascii="Times New Roman" w:hAnsi="Times New Roman"/>
              </w:rPr>
            </w:pPr>
            <w:r w:rsidRPr="00C2005C">
              <w:rPr>
                <w:rFonts w:ascii="Times New Roman" w:hAnsi="Times New Roman"/>
              </w:rPr>
              <w:t>f</w:t>
            </w:r>
          </w:p>
        </w:tc>
        <w:tc>
          <w:tcPr>
            <w:tcW w:w="833" w:type="dxa"/>
            <w:noWrap/>
            <w:vAlign w:val="bottom"/>
            <w:hideMark/>
          </w:tcPr>
          <w:p w14:paraId="103291D4" w14:textId="5C6294AC" w:rsidR="00D836F7" w:rsidRPr="00C2005C" w:rsidRDefault="00D836F7" w:rsidP="00D836F7">
            <w:pPr>
              <w:tabs>
                <w:tab w:val="left" w:pos="4845"/>
              </w:tabs>
              <w:rPr>
                <w:rFonts w:ascii="Times New Roman" w:hAnsi="Times New Roman"/>
              </w:rPr>
            </w:pPr>
            <w:r>
              <w:rPr>
                <w:rFonts w:cs="Calibri"/>
                <w:color w:val="000000"/>
              </w:rPr>
              <w:t>40.53</w:t>
            </w:r>
          </w:p>
        </w:tc>
        <w:tc>
          <w:tcPr>
            <w:tcW w:w="836" w:type="dxa"/>
            <w:noWrap/>
            <w:vAlign w:val="bottom"/>
            <w:hideMark/>
          </w:tcPr>
          <w:p w14:paraId="7F1138F8" w14:textId="721843F9" w:rsidR="00D836F7" w:rsidRPr="00C2005C" w:rsidRDefault="00D836F7" w:rsidP="00D836F7">
            <w:pPr>
              <w:tabs>
                <w:tab w:val="left" w:pos="4845"/>
              </w:tabs>
              <w:rPr>
                <w:rFonts w:ascii="Times New Roman" w:hAnsi="Times New Roman"/>
              </w:rPr>
            </w:pPr>
            <w:r>
              <w:rPr>
                <w:rFonts w:cs="Calibri"/>
                <w:color w:val="000000"/>
              </w:rPr>
              <w:t>7.54</w:t>
            </w:r>
          </w:p>
        </w:tc>
        <w:tc>
          <w:tcPr>
            <w:tcW w:w="836" w:type="dxa"/>
            <w:noWrap/>
            <w:vAlign w:val="bottom"/>
            <w:hideMark/>
          </w:tcPr>
          <w:p w14:paraId="52C382D2" w14:textId="70C24546" w:rsidR="00D836F7" w:rsidRPr="00C2005C" w:rsidRDefault="00D836F7" w:rsidP="00D836F7">
            <w:pPr>
              <w:tabs>
                <w:tab w:val="left" w:pos="4845"/>
              </w:tabs>
              <w:rPr>
                <w:rFonts w:ascii="Times New Roman" w:hAnsi="Times New Roman"/>
              </w:rPr>
            </w:pPr>
            <w:r>
              <w:rPr>
                <w:rFonts w:cs="Calibri"/>
                <w:color w:val="000000"/>
              </w:rPr>
              <w:t>140.94</w:t>
            </w:r>
          </w:p>
        </w:tc>
        <w:tc>
          <w:tcPr>
            <w:tcW w:w="887" w:type="dxa"/>
            <w:noWrap/>
            <w:vAlign w:val="bottom"/>
            <w:hideMark/>
          </w:tcPr>
          <w:p w14:paraId="317E8E87" w14:textId="608C44F9" w:rsidR="00D836F7" w:rsidRPr="00C2005C" w:rsidRDefault="00D836F7" w:rsidP="00D836F7">
            <w:pPr>
              <w:tabs>
                <w:tab w:val="left" w:pos="4845"/>
              </w:tabs>
              <w:rPr>
                <w:rFonts w:ascii="Times New Roman" w:hAnsi="Times New Roman"/>
              </w:rPr>
            </w:pPr>
            <w:r>
              <w:rPr>
                <w:rFonts w:cs="Calibri"/>
                <w:color w:val="000000"/>
              </w:rPr>
              <w:t>125.46</w:t>
            </w:r>
          </w:p>
        </w:tc>
        <w:tc>
          <w:tcPr>
            <w:tcW w:w="887" w:type="dxa"/>
            <w:noWrap/>
            <w:vAlign w:val="bottom"/>
            <w:hideMark/>
          </w:tcPr>
          <w:p w14:paraId="5F2E9B85" w14:textId="0894E7C2" w:rsidR="00D836F7" w:rsidRPr="00C2005C" w:rsidRDefault="00D836F7" w:rsidP="00D836F7">
            <w:pPr>
              <w:tabs>
                <w:tab w:val="left" w:pos="4845"/>
              </w:tabs>
              <w:rPr>
                <w:rFonts w:ascii="Times New Roman" w:hAnsi="Times New Roman"/>
              </w:rPr>
            </w:pPr>
            <w:r>
              <w:rPr>
                <w:rFonts w:cs="Calibri"/>
                <w:color w:val="000000"/>
              </w:rPr>
              <w:t>133.24</w:t>
            </w:r>
          </w:p>
        </w:tc>
        <w:tc>
          <w:tcPr>
            <w:tcW w:w="836" w:type="dxa"/>
            <w:noWrap/>
            <w:vAlign w:val="bottom"/>
            <w:hideMark/>
          </w:tcPr>
          <w:p w14:paraId="1A112C4A" w14:textId="2FBA5015" w:rsidR="00D836F7" w:rsidRPr="00C2005C" w:rsidRDefault="00D836F7" w:rsidP="00D836F7">
            <w:pPr>
              <w:tabs>
                <w:tab w:val="left" w:pos="4845"/>
              </w:tabs>
              <w:rPr>
                <w:rFonts w:ascii="Times New Roman" w:hAnsi="Times New Roman"/>
              </w:rPr>
            </w:pPr>
            <w:r>
              <w:rPr>
                <w:rFonts w:cs="Calibri"/>
                <w:color w:val="000000"/>
              </w:rPr>
              <w:t>150.95</w:t>
            </w:r>
          </w:p>
        </w:tc>
      </w:tr>
      <w:tr w:rsidR="00D836F7" w:rsidRPr="00C2005C" w14:paraId="63DA2729" w14:textId="77777777" w:rsidTr="00CF3092">
        <w:trPr>
          <w:trHeight w:val="300"/>
        </w:trPr>
        <w:tc>
          <w:tcPr>
            <w:tcW w:w="720" w:type="dxa"/>
            <w:noWrap/>
            <w:vAlign w:val="center"/>
            <w:hideMark/>
          </w:tcPr>
          <w:p w14:paraId="73C0E872" w14:textId="77777777" w:rsidR="00D836F7" w:rsidRPr="00C2005C" w:rsidRDefault="00D836F7" w:rsidP="00D836F7">
            <w:pPr>
              <w:tabs>
                <w:tab w:val="left" w:pos="4845"/>
              </w:tabs>
              <w:rPr>
                <w:rFonts w:ascii="Times New Roman" w:hAnsi="Times New Roman"/>
              </w:rPr>
            </w:pPr>
            <w:r w:rsidRPr="00C2005C">
              <w:rPr>
                <w:rFonts w:ascii="Times New Roman" w:hAnsi="Times New Roman"/>
              </w:rPr>
              <w:t>Avg</w:t>
            </w:r>
          </w:p>
        </w:tc>
        <w:tc>
          <w:tcPr>
            <w:tcW w:w="833" w:type="dxa"/>
            <w:noWrap/>
            <w:vAlign w:val="bottom"/>
            <w:hideMark/>
          </w:tcPr>
          <w:p w14:paraId="4AA24890" w14:textId="01CE920F" w:rsidR="00D836F7" w:rsidRPr="00C2005C" w:rsidRDefault="00D836F7" w:rsidP="00D836F7">
            <w:pPr>
              <w:tabs>
                <w:tab w:val="left" w:pos="4845"/>
              </w:tabs>
              <w:rPr>
                <w:rFonts w:ascii="Times New Roman" w:hAnsi="Times New Roman"/>
              </w:rPr>
            </w:pPr>
            <w:r>
              <w:rPr>
                <w:rFonts w:cs="Calibri"/>
                <w:color w:val="000000"/>
              </w:rPr>
              <w:t>90.25</w:t>
            </w:r>
          </w:p>
        </w:tc>
        <w:tc>
          <w:tcPr>
            <w:tcW w:w="836" w:type="dxa"/>
            <w:noWrap/>
            <w:vAlign w:val="bottom"/>
            <w:hideMark/>
          </w:tcPr>
          <w:p w14:paraId="4EC68C8F" w14:textId="0481AAE3" w:rsidR="00D836F7" w:rsidRPr="00C2005C" w:rsidRDefault="00D836F7" w:rsidP="00D836F7">
            <w:pPr>
              <w:tabs>
                <w:tab w:val="left" w:pos="4845"/>
              </w:tabs>
              <w:rPr>
                <w:rFonts w:ascii="Times New Roman" w:hAnsi="Times New Roman"/>
              </w:rPr>
            </w:pPr>
            <w:r>
              <w:rPr>
                <w:rFonts w:cs="Calibri"/>
                <w:color w:val="000000"/>
              </w:rPr>
              <w:t>82.04</w:t>
            </w:r>
          </w:p>
        </w:tc>
        <w:tc>
          <w:tcPr>
            <w:tcW w:w="836" w:type="dxa"/>
            <w:noWrap/>
            <w:vAlign w:val="bottom"/>
            <w:hideMark/>
          </w:tcPr>
          <w:p w14:paraId="320B3865" w14:textId="0231406B" w:rsidR="00D836F7" w:rsidRPr="00C2005C" w:rsidRDefault="00D836F7" w:rsidP="00D836F7">
            <w:pPr>
              <w:tabs>
                <w:tab w:val="left" w:pos="4845"/>
              </w:tabs>
              <w:rPr>
                <w:rFonts w:ascii="Times New Roman" w:hAnsi="Times New Roman"/>
              </w:rPr>
            </w:pPr>
            <w:r>
              <w:rPr>
                <w:rFonts w:cs="Calibri"/>
                <w:color w:val="000000"/>
              </w:rPr>
              <w:t>120.50</w:t>
            </w:r>
          </w:p>
        </w:tc>
        <w:tc>
          <w:tcPr>
            <w:tcW w:w="887" w:type="dxa"/>
            <w:noWrap/>
            <w:vAlign w:val="bottom"/>
            <w:hideMark/>
          </w:tcPr>
          <w:p w14:paraId="737F4A7D" w14:textId="0FB3991C" w:rsidR="00D836F7" w:rsidRPr="00C2005C" w:rsidRDefault="00D836F7" w:rsidP="00D836F7">
            <w:pPr>
              <w:tabs>
                <w:tab w:val="left" w:pos="4845"/>
              </w:tabs>
              <w:rPr>
                <w:rFonts w:ascii="Times New Roman" w:hAnsi="Times New Roman"/>
              </w:rPr>
            </w:pPr>
            <w:r>
              <w:rPr>
                <w:rFonts w:cs="Calibri"/>
                <w:color w:val="000000"/>
              </w:rPr>
              <w:t>82.04</w:t>
            </w:r>
          </w:p>
        </w:tc>
        <w:tc>
          <w:tcPr>
            <w:tcW w:w="887" w:type="dxa"/>
            <w:noWrap/>
            <w:vAlign w:val="bottom"/>
            <w:hideMark/>
          </w:tcPr>
          <w:p w14:paraId="75598868" w14:textId="06A653D1" w:rsidR="00D836F7" w:rsidRPr="00C2005C" w:rsidRDefault="00D836F7" w:rsidP="00D836F7">
            <w:pPr>
              <w:tabs>
                <w:tab w:val="left" w:pos="4845"/>
              </w:tabs>
              <w:rPr>
                <w:rFonts w:ascii="Times New Roman" w:hAnsi="Times New Roman"/>
              </w:rPr>
            </w:pPr>
            <w:r>
              <w:rPr>
                <w:rFonts w:cs="Calibri"/>
                <w:color w:val="000000"/>
              </w:rPr>
              <w:t>179.59</w:t>
            </w:r>
          </w:p>
        </w:tc>
        <w:tc>
          <w:tcPr>
            <w:tcW w:w="836" w:type="dxa"/>
            <w:noWrap/>
            <w:vAlign w:val="bottom"/>
            <w:hideMark/>
          </w:tcPr>
          <w:p w14:paraId="06D2E64F" w14:textId="71325A0E" w:rsidR="00D836F7" w:rsidRPr="00C2005C" w:rsidRDefault="00D836F7" w:rsidP="00D836F7">
            <w:pPr>
              <w:tabs>
                <w:tab w:val="left" w:pos="4845"/>
              </w:tabs>
              <w:rPr>
                <w:rFonts w:ascii="Times New Roman" w:hAnsi="Times New Roman"/>
              </w:rPr>
            </w:pPr>
            <w:r>
              <w:rPr>
                <w:rFonts w:cs="Calibri"/>
                <w:color w:val="000000"/>
              </w:rPr>
              <w:t>117.78</w:t>
            </w:r>
          </w:p>
        </w:tc>
      </w:tr>
    </w:tbl>
    <w:p w14:paraId="4F644F23" w14:textId="77777777" w:rsidR="00D40E64" w:rsidRPr="00587F3F" w:rsidRDefault="00D40E64" w:rsidP="00EE76CC">
      <w:pPr>
        <w:tabs>
          <w:tab w:val="left" w:pos="4845"/>
        </w:tabs>
        <w:jc w:val="left"/>
        <w:rPr>
          <w:rFonts w:ascii="Times New Roman" w:hAnsi="Times New Roman"/>
        </w:rPr>
      </w:pPr>
    </w:p>
    <w:p w14:paraId="5FE90B99" w14:textId="608F6444" w:rsidR="00C2005C" w:rsidRPr="00C2005C" w:rsidRDefault="00C2005C" w:rsidP="00C2005C">
      <w:pPr>
        <w:pStyle w:val="Caption"/>
        <w:keepNext/>
        <w:rPr>
          <w:rFonts w:ascii="Times New Roman" w:hAnsi="Times New Roman"/>
          <w:bCs/>
          <w:i w:val="0"/>
          <w:color w:val="auto"/>
          <w:sz w:val="22"/>
          <w:szCs w:val="22"/>
        </w:rPr>
      </w:pPr>
      <w:bookmarkStart w:id="162" w:name="_Toc43683752"/>
      <w:r w:rsidRPr="00587F3F">
        <w:rPr>
          <w:rFonts w:ascii="Times New Roman" w:hAnsi="Times New Roman"/>
          <w:b/>
          <w:bCs/>
          <w:i w:val="0"/>
          <w:color w:val="auto"/>
          <w:sz w:val="22"/>
          <w:szCs w:val="22"/>
        </w:rPr>
        <w:t xml:space="preserve">Tabel </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TYLEREF 1 \s </w:instrText>
      </w:r>
      <w:r w:rsidRPr="00587F3F">
        <w:rPr>
          <w:rFonts w:ascii="Times New Roman" w:hAnsi="Times New Roman"/>
          <w:b/>
          <w:bCs/>
          <w:i w:val="0"/>
          <w:color w:val="auto"/>
          <w:sz w:val="22"/>
          <w:szCs w:val="22"/>
        </w:rPr>
        <w:fldChar w:fldCharType="separate"/>
      </w:r>
      <w:r w:rsidRPr="00587F3F">
        <w:rPr>
          <w:rFonts w:ascii="Times New Roman" w:hAnsi="Times New Roman"/>
          <w:b/>
          <w:bCs/>
          <w:i w:val="0"/>
          <w:noProof/>
          <w:color w:val="auto"/>
          <w:sz w:val="22"/>
          <w:szCs w:val="22"/>
        </w:rPr>
        <w:t>5</w:t>
      </w:r>
      <w:r w:rsidRPr="00587F3F">
        <w:rPr>
          <w:rFonts w:ascii="Times New Roman" w:hAnsi="Times New Roman"/>
          <w:b/>
          <w:bCs/>
          <w:i w:val="0"/>
          <w:color w:val="auto"/>
          <w:sz w:val="22"/>
          <w:szCs w:val="22"/>
        </w:rPr>
        <w:fldChar w:fldCharType="end"/>
      </w:r>
      <w:r w:rsidRPr="00587F3F">
        <w:rPr>
          <w:rFonts w:ascii="Times New Roman" w:hAnsi="Times New Roman"/>
          <w:b/>
          <w:bCs/>
          <w:i w:val="0"/>
          <w:color w:val="auto"/>
          <w:sz w:val="22"/>
          <w:szCs w:val="22"/>
        </w:rPr>
        <w:t>.</w:t>
      </w:r>
      <w:r w:rsidRPr="00587F3F">
        <w:rPr>
          <w:rFonts w:ascii="Times New Roman" w:hAnsi="Times New Roman"/>
          <w:b/>
          <w:bCs/>
          <w:i w:val="0"/>
          <w:color w:val="auto"/>
          <w:sz w:val="22"/>
          <w:szCs w:val="22"/>
        </w:rPr>
        <w:fldChar w:fldCharType="begin"/>
      </w:r>
      <w:r w:rsidRPr="00587F3F">
        <w:rPr>
          <w:rFonts w:ascii="Times New Roman" w:hAnsi="Times New Roman"/>
          <w:b/>
          <w:bCs/>
          <w:i w:val="0"/>
          <w:color w:val="auto"/>
          <w:sz w:val="22"/>
          <w:szCs w:val="22"/>
        </w:rPr>
        <w:instrText xml:space="preserve"> SEQ Table \* ARABIC \s 1 </w:instrText>
      </w:r>
      <w:r w:rsidRPr="00587F3F">
        <w:rPr>
          <w:rFonts w:ascii="Times New Roman" w:hAnsi="Times New Roman"/>
          <w:b/>
          <w:bCs/>
          <w:i w:val="0"/>
          <w:color w:val="auto"/>
          <w:sz w:val="22"/>
          <w:szCs w:val="22"/>
        </w:rPr>
        <w:fldChar w:fldCharType="separate"/>
      </w:r>
      <w:r w:rsidRPr="00587F3F">
        <w:rPr>
          <w:rFonts w:ascii="Times New Roman" w:hAnsi="Times New Roman"/>
          <w:b/>
          <w:bCs/>
          <w:i w:val="0"/>
          <w:noProof/>
          <w:color w:val="auto"/>
          <w:sz w:val="22"/>
          <w:szCs w:val="22"/>
        </w:rPr>
        <w:t>6</w:t>
      </w:r>
      <w:r w:rsidRPr="00587F3F">
        <w:rPr>
          <w:rFonts w:ascii="Times New Roman" w:hAnsi="Times New Roman"/>
          <w:b/>
          <w:bCs/>
          <w:i w:val="0"/>
          <w:color w:val="auto"/>
          <w:sz w:val="22"/>
          <w:szCs w:val="22"/>
        </w:rPr>
        <w:fldChar w:fldCharType="end"/>
      </w:r>
      <w:r>
        <w:rPr>
          <w:rFonts w:ascii="Times New Roman" w:hAnsi="Times New Roman"/>
          <w:b/>
          <w:bCs/>
          <w:color w:val="auto"/>
          <w:sz w:val="22"/>
          <w:szCs w:val="22"/>
        </w:rPr>
        <w:t xml:space="preserve"> </w:t>
      </w:r>
      <w:r>
        <w:rPr>
          <w:rFonts w:ascii="Times New Roman" w:hAnsi="Times New Roman"/>
          <w:bCs/>
          <w:i w:val="0"/>
          <w:color w:val="auto"/>
          <w:sz w:val="22"/>
          <w:szCs w:val="22"/>
        </w:rPr>
        <w:t xml:space="preserve">Kesalahan estimasi jarak dan koordinat dengan pengambilan data </w:t>
      </w:r>
      <w:r w:rsidR="00280119" w:rsidRPr="00280119">
        <w:rPr>
          <w:rFonts w:ascii="Times New Roman" w:hAnsi="Times New Roman"/>
          <w:bCs/>
          <w:color w:val="auto"/>
          <w:sz w:val="22"/>
          <w:szCs w:val="22"/>
        </w:rPr>
        <w:t>kalman filter</w:t>
      </w:r>
      <w:r>
        <w:rPr>
          <w:rFonts w:ascii="Times New Roman" w:hAnsi="Times New Roman"/>
          <w:bCs/>
          <w:color w:val="auto"/>
          <w:sz w:val="22"/>
          <w:szCs w:val="22"/>
        </w:rPr>
        <w:t xml:space="preserve"> </w:t>
      </w:r>
      <w:r>
        <w:rPr>
          <w:rFonts w:ascii="Times New Roman" w:hAnsi="Times New Roman"/>
          <w:bCs/>
          <w:i w:val="0"/>
          <w:color w:val="auto"/>
          <w:sz w:val="22"/>
          <w:szCs w:val="22"/>
        </w:rPr>
        <w:t xml:space="preserve">dengan sampling </w:t>
      </w:r>
      <w:r w:rsidR="00D836F7">
        <w:rPr>
          <w:rFonts w:ascii="Times New Roman" w:hAnsi="Times New Roman"/>
          <w:bCs/>
          <w:i w:val="0"/>
          <w:color w:val="auto"/>
          <w:sz w:val="22"/>
          <w:szCs w:val="22"/>
        </w:rPr>
        <w:t>10</w:t>
      </w:r>
      <w:r>
        <w:rPr>
          <w:rFonts w:ascii="Times New Roman" w:hAnsi="Times New Roman"/>
          <w:bCs/>
          <w:i w:val="0"/>
          <w:color w:val="auto"/>
          <w:sz w:val="22"/>
          <w:szCs w:val="22"/>
        </w:rPr>
        <w:t xml:space="preserve"> data.</w:t>
      </w:r>
      <w:bookmarkEnd w:id="162"/>
      <w:r>
        <w:rPr>
          <w:rFonts w:ascii="Times New Roman" w:hAnsi="Times New Roman"/>
        </w:rPr>
        <w:tab/>
      </w:r>
    </w:p>
    <w:tbl>
      <w:tblPr>
        <w:tblStyle w:val="TableGrid"/>
        <w:tblW w:w="0" w:type="auto"/>
        <w:tblInd w:w="-5" w:type="dxa"/>
        <w:tblLook w:val="04A0" w:firstRow="1" w:lastRow="0" w:firstColumn="1" w:lastColumn="0" w:noHBand="0" w:noVBand="1"/>
      </w:tblPr>
      <w:tblGrid>
        <w:gridCol w:w="720"/>
        <w:gridCol w:w="833"/>
        <w:gridCol w:w="836"/>
        <w:gridCol w:w="836"/>
        <w:gridCol w:w="887"/>
        <w:gridCol w:w="887"/>
        <w:gridCol w:w="836"/>
      </w:tblGrid>
      <w:tr w:rsidR="00C2005C" w:rsidRPr="00C2005C" w14:paraId="059B28ED" w14:textId="77777777" w:rsidTr="00587F3F">
        <w:trPr>
          <w:trHeight w:val="600"/>
        </w:trPr>
        <w:tc>
          <w:tcPr>
            <w:tcW w:w="720" w:type="dxa"/>
            <w:vAlign w:val="center"/>
            <w:hideMark/>
          </w:tcPr>
          <w:p w14:paraId="0A6ECCDE" w14:textId="77777777" w:rsidR="00C2005C" w:rsidRPr="00C2005C" w:rsidRDefault="00C2005C" w:rsidP="00587F3F">
            <w:pPr>
              <w:tabs>
                <w:tab w:val="left" w:pos="4845"/>
              </w:tabs>
              <w:rPr>
                <w:rFonts w:ascii="Times New Roman" w:hAnsi="Times New Roman"/>
                <w:lang w:val="id-ID"/>
              </w:rPr>
            </w:pPr>
            <w:r w:rsidRPr="00C2005C">
              <w:rPr>
                <w:rFonts w:ascii="Times New Roman" w:hAnsi="Times New Roman"/>
              </w:rPr>
              <w:t>Label</w:t>
            </w:r>
          </w:p>
        </w:tc>
        <w:tc>
          <w:tcPr>
            <w:tcW w:w="833" w:type="dxa"/>
            <w:vAlign w:val="center"/>
            <w:hideMark/>
          </w:tcPr>
          <w:p w14:paraId="57B623C8"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 AP 1</w:t>
            </w:r>
          </w:p>
        </w:tc>
        <w:tc>
          <w:tcPr>
            <w:tcW w:w="836" w:type="dxa"/>
            <w:vAlign w:val="center"/>
            <w:hideMark/>
          </w:tcPr>
          <w:p w14:paraId="0187A646"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 AP 2</w:t>
            </w:r>
          </w:p>
        </w:tc>
        <w:tc>
          <w:tcPr>
            <w:tcW w:w="836" w:type="dxa"/>
            <w:vAlign w:val="center"/>
            <w:hideMark/>
          </w:tcPr>
          <w:p w14:paraId="4C026D26"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 AP 1</w:t>
            </w:r>
          </w:p>
        </w:tc>
        <w:tc>
          <w:tcPr>
            <w:tcW w:w="887" w:type="dxa"/>
            <w:vAlign w:val="center"/>
            <w:hideMark/>
          </w:tcPr>
          <w:p w14:paraId="14221A9C"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 X</w:t>
            </w:r>
          </w:p>
        </w:tc>
        <w:tc>
          <w:tcPr>
            <w:tcW w:w="887" w:type="dxa"/>
            <w:vAlign w:val="center"/>
            <w:hideMark/>
          </w:tcPr>
          <w:p w14:paraId="7B637C67"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 Y</w:t>
            </w:r>
          </w:p>
        </w:tc>
        <w:tc>
          <w:tcPr>
            <w:tcW w:w="836" w:type="dxa"/>
            <w:vAlign w:val="center"/>
            <w:hideMark/>
          </w:tcPr>
          <w:p w14:paraId="32A8824A" w14:textId="77777777" w:rsidR="00C2005C" w:rsidRPr="00C2005C" w:rsidRDefault="00C2005C" w:rsidP="00587F3F">
            <w:pPr>
              <w:tabs>
                <w:tab w:val="left" w:pos="4845"/>
              </w:tabs>
              <w:rPr>
                <w:rFonts w:ascii="Times New Roman" w:hAnsi="Times New Roman"/>
              </w:rPr>
            </w:pPr>
            <w:r w:rsidRPr="00C2005C">
              <w:rPr>
                <w:rFonts w:ascii="Times New Roman" w:hAnsi="Times New Roman"/>
              </w:rPr>
              <w:t>Error</w:t>
            </w:r>
          </w:p>
        </w:tc>
      </w:tr>
      <w:tr w:rsidR="00D836F7" w:rsidRPr="00C2005C" w14:paraId="59482F9F" w14:textId="77777777" w:rsidTr="00587F3F">
        <w:trPr>
          <w:trHeight w:val="300"/>
        </w:trPr>
        <w:tc>
          <w:tcPr>
            <w:tcW w:w="720" w:type="dxa"/>
            <w:noWrap/>
            <w:vAlign w:val="center"/>
            <w:hideMark/>
          </w:tcPr>
          <w:p w14:paraId="2C7DCFFC" w14:textId="77777777" w:rsidR="00D836F7" w:rsidRPr="00C2005C" w:rsidRDefault="00D836F7" w:rsidP="00D836F7">
            <w:pPr>
              <w:tabs>
                <w:tab w:val="left" w:pos="4845"/>
              </w:tabs>
              <w:rPr>
                <w:rFonts w:ascii="Times New Roman" w:hAnsi="Times New Roman"/>
              </w:rPr>
            </w:pPr>
            <w:r w:rsidRPr="00C2005C">
              <w:rPr>
                <w:rFonts w:ascii="Times New Roman" w:hAnsi="Times New Roman"/>
              </w:rPr>
              <w:t>a</w:t>
            </w:r>
          </w:p>
        </w:tc>
        <w:tc>
          <w:tcPr>
            <w:tcW w:w="833" w:type="dxa"/>
            <w:noWrap/>
            <w:vAlign w:val="bottom"/>
          </w:tcPr>
          <w:p w14:paraId="71A0BFC0" w14:textId="74058F29" w:rsidR="00D836F7" w:rsidRPr="00C2005C" w:rsidRDefault="00D836F7" w:rsidP="00D836F7">
            <w:pPr>
              <w:tabs>
                <w:tab w:val="left" w:pos="4845"/>
              </w:tabs>
              <w:rPr>
                <w:rFonts w:ascii="Times New Roman" w:hAnsi="Times New Roman"/>
              </w:rPr>
            </w:pPr>
            <w:r>
              <w:rPr>
                <w:rFonts w:cs="Calibri"/>
                <w:color w:val="000000"/>
              </w:rPr>
              <w:t>57.33</w:t>
            </w:r>
          </w:p>
        </w:tc>
        <w:tc>
          <w:tcPr>
            <w:tcW w:w="836" w:type="dxa"/>
            <w:noWrap/>
            <w:vAlign w:val="bottom"/>
          </w:tcPr>
          <w:p w14:paraId="3EE91459" w14:textId="294B98A3" w:rsidR="00D836F7" w:rsidRPr="00C2005C" w:rsidRDefault="00D836F7" w:rsidP="00D836F7">
            <w:pPr>
              <w:tabs>
                <w:tab w:val="left" w:pos="4845"/>
              </w:tabs>
              <w:rPr>
                <w:rFonts w:ascii="Times New Roman" w:hAnsi="Times New Roman"/>
              </w:rPr>
            </w:pPr>
            <w:r>
              <w:rPr>
                <w:rFonts w:cs="Calibri"/>
                <w:color w:val="000000"/>
              </w:rPr>
              <w:t>14.43</w:t>
            </w:r>
          </w:p>
        </w:tc>
        <w:tc>
          <w:tcPr>
            <w:tcW w:w="836" w:type="dxa"/>
            <w:noWrap/>
            <w:vAlign w:val="bottom"/>
          </w:tcPr>
          <w:p w14:paraId="0EBE6DE1" w14:textId="1ECDE647" w:rsidR="00D836F7" w:rsidRPr="00C2005C" w:rsidRDefault="00D836F7" w:rsidP="00D836F7">
            <w:pPr>
              <w:tabs>
                <w:tab w:val="left" w:pos="4845"/>
              </w:tabs>
              <w:rPr>
                <w:rFonts w:ascii="Times New Roman" w:hAnsi="Times New Roman"/>
              </w:rPr>
            </w:pPr>
            <w:r>
              <w:rPr>
                <w:rFonts w:cs="Calibri"/>
                <w:color w:val="000000"/>
              </w:rPr>
              <w:t>103.00</w:t>
            </w:r>
          </w:p>
        </w:tc>
        <w:tc>
          <w:tcPr>
            <w:tcW w:w="887" w:type="dxa"/>
            <w:noWrap/>
            <w:vAlign w:val="bottom"/>
          </w:tcPr>
          <w:p w14:paraId="3A8A1885" w14:textId="358EBE44" w:rsidR="00D836F7" w:rsidRPr="00C2005C" w:rsidRDefault="00D836F7" w:rsidP="00D836F7">
            <w:pPr>
              <w:tabs>
                <w:tab w:val="left" w:pos="4845"/>
              </w:tabs>
              <w:rPr>
                <w:rFonts w:ascii="Times New Roman" w:hAnsi="Times New Roman"/>
              </w:rPr>
            </w:pPr>
            <w:r>
              <w:rPr>
                <w:rFonts w:cs="Calibri"/>
                <w:color w:val="000000"/>
              </w:rPr>
              <w:t>94.56</w:t>
            </w:r>
          </w:p>
        </w:tc>
        <w:tc>
          <w:tcPr>
            <w:tcW w:w="887" w:type="dxa"/>
            <w:noWrap/>
            <w:vAlign w:val="bottom"/>
          </w:tcPr>
          <w:p w14:paraId="5EDB809A" w14:textId="0DE2A6DB" w:rsidR="00D836F7" w:rsidRPr="00C2005C" w:rsidRDefault="00D836F7" w:rsidP="00D836F7">
            <w:pPr>
              <w:tabs>
                <w:tab w:val="left" w:pos="4845"/>
              </w:tabs>
              <w:rPr>
                <w:rFonts w:ascii="Times New Roman" w:hAnsi="Times New Roman"/>
              </w:rPr>
            </w:pPr>
            <w:r>
              <w:rPr>
                <w:rFonts w:cs="Calibri"/>
                <w:color w:val="000000"/>
              </w:rPr>
              <w:t>71.64</w:t>
            </w:r>
          </w:p>
        </w:tc>
        <w:tc>
          <w:tcPr>
            <w:tcW w:w="836" w:type="dxa"/>
            <w:noWrap/>
            <w:vAlign w:val="bottom"/>
          </w:tcPr>
          <w:p w14:paraId="25E18F6E" w14:textId="50F4BC28" w:rsidR="00D836F7" w:rsidRPr="00C2005C" w:rsidRDefault="00D836F7" w:rsidP="00D836F7">
            <w:pPr>
              <w:tabs>
                <w:tab w:val="left" w:pos="4845"/>
              </w:tabs>
              <w:rPr>
                <w:rFonts w:ascii="Times New Roman" w:hAnsi="Times New Roman"/>
              </w:rPr>
            </w:pPr>
            <w:r>
              <w:rPr>
                <w:rFonts w:cs="Calibri"/>
                <w:color w:val="000000"/>
              </w:rPr>
              <w:t>121.89</w:t>
            </w:r>
          </w:p>
        </w:tc>
      </w:tr>
      <w:tr w:rsidR="00D836F7" w:rsidRPr="00C2005C" w14:paraId="3A44E948" w14:textId="77777777" w:rsidTr="00587F3F">
        <w:trPr>
          <w:trHeight w:val="300"/>
        </w:trPr>
        <w:tc>
          <w:tcPr>
            <w:tcW w:w="720" w:type="dxa"/>
            <w:noWrap/>
            <w:vAlign w:val="center"/>
            <w:hideMark/>
          </w:tcPr>
          <w:p w14:paraId="4157DD99" w14:textId="77777777" w:rsidR="00D836F7" w:rsidRPr="00C2005C" w:rsidRDefault="00D836F7" w:rsidP="00D836F7">
            <w:pPr>
              <w:tabs>
                <w:tab w:val="left" w:pos="4845"/>
              </w:tabs>
              <w:rPr>
                <w:rFonts w:ascii="Times New Roman" w:hAnsi="Times New Roman"/>
              </w:rPr>
            </w:pPr>
            <w:r w:rsidRPr="00C2005C">
              <w:rPr>
                <w:rFonts w:ascii="Times New Roman" w:hAnsi="Times New Roman"/>
              </w:rPr>
              <w:t>b</w:t>
            </w:r>
          </w:p>
        </w:tc>
        <w:tc>
          <w:tcPr>
            <w:tcW w:w="833" w:type="dxa"/>
            <w:noWrap/>
            <w:vAlign w:val="bottom"/>
          </w:tcPr>
          <w:p w14:paraId="62DD1391" w14:textId="42B1A2C2" w:rsidR="00D836F7" w:rsidRPr="00C2005C" w:rsidRDefault="00D836F7" w:rsidP="00D836F7">
            <w:pPr>
              <w:tabs>
                <w:tab w:val="left" w:pos="4845"/>
              </w:tabs>
              <w:rPr>
                <w:rFonts w:ascii="Times New Roman" w:hAnsi="Times New Roman"/>
              </w:rPr>
            </w:pPr>
            <w:r>
              <w:rPr>
                <w:rFonts w:cs="Calibri"/>
                <w:color w:val="000000"/>
              </w:rPr>
              <w:t>39.45</w:t>
            </w:r>
          </w:p>
        </w:tc>
        <w:tc>
          <w:tcPr>
            <w:tcW w:w="836" w:type="dxa"/>
            <w:noWrap/>
            <w:vAlign w:val="bottom"/>
          </w:tcPr>
          <w:p w14:paraId="56448B79" w14:textId="11C44ABB" w:rsidR="00D836F7" w:rsidRPr="00C2005C" w:rsidRDefault="00D836F7" w:rsidP="00D836F7">
            <w:pPr>
              <w:tabs>
                <w:tab w:val="left" w:pos="4845"/>
              </w:tabs>
              <w:rPr>
                <w:rFonts w:ascii="Times New Roman" w:hAnsi="Times New Roman"/>
              </w:rPr>
            </w:pPr>
            <w:r>
              <w:rPr>
                <w:rFonts w:cs="Calibri"/>
                <w:color w:val="000000"/>
              </w:rPr>
              <w:t>77.79</w:t>
            </w:r>
          </w:p>
        </w:tc>
        <w:tc>
          <w:tcPr>
            <w:tcW w:w="836" w:type="dxa"/>
            <w:noWrap/>
            <w:vAlign w:val="bottom"/>
          </w:tcPr>
          <w:p w14:paraId="1EA78D15" w14:textId="19FDE739" w:rsidR="00D836F7" w:rsidRPr="00C2005C" w:rsidRDefault="00D836F7" w:rsidP="00D836F7">
            <w:pPr>
              <w:tabs>
                <w:tab w:val="left" w:pos="4845"/>
              </w:tabs>
              <w:rPr>
                <w:rFonts w:ascii="Times New Roman" w:hAnsi="Times New Roman"/>
              </w:rPr>
            </w:pPr>
            <w:r>
              <w:rPr>
                <w:rFonts w:cs="Calibri"/>
                <w:color w:val="000000"/>
              </w:rPr>
              <w:t>49.76</w:t>
            </w:r>
          </w:p>
        </w:tc>
        <w:tc>
          <w:tcPr>
            <w:tcW w:w="887" w:type="dxa"/>
            <w:noWrap/>
            <w:vAlign w:val="bottom"/>
          </w:tcPr>
          <w:p w14:paraId="1CDC163A" w14:textId="4E2C9E83" w:rsidR="00D836F7" w:rsidRPr="00C2005C" w:rsidRDefault="00D836F7" w:rsidP="00D836F7">
            <w:pPr>
              <w:tabs>
                <w:tab w:val="left" w:pos="4845"/>
              </w:tabs>
              <w:rPr>
                <w:rFonts w:ascii="Times New Roman" w:hAnsi="Times New Roman"/>
              </w:rPr>
            </w:pPr>
            <w:r>
              <w:rPr>
                <w:rFonts w:cs="Calibri"/>
                <w:color w:val="000000"/>
              </w:rPr>
              <w:t>36.08</w:t>
            </w:r>
          </w:p>
        </w:tc>
        <w:tc>
          <w:tcPr>
            <w:tcW w:w="887" w:type="dxa"/>
            <w:noWrap/>
            <w:vAlign w:val="bottom"/>
          </w:tcPr>
          <w:p w14:paraId="424D805E" w14:textId="7D979695" w:rsidR="00D836F7" w:rsidRPr="00C2005C" w:rsidRDefault="00D836F7" w:rsidP="00D836F7">
            <w:pPr>
              <w:tabs>
                <w:tab w:val="left" w:pos="4845"/>
              </w:tabs>
              <w:rPr>
                <w:rFonts w:ascii="Times New Roman" w:hAnsi="Times New Roman"/>
              </w:rPr>
            </w:pPr>
            <w:r>
              <w:rPr>
                <w:rFonts w:cs="Calibri"/>
                <w:color w:val="000000"/>
              </w:rPr>
              <w:t>138.63</w:t>
            </w:r>
          </w:p>
        </w:tc>
        <w:tc>
          <w:tcPr>
            <w:tcW w:w="836" w:type="dxa"/>
            <w:noWrap/>
            <w:vAlign w:val="bottom"/>
          </w:tcPr>
          <w:p w14:paraId="32427310" w14:textId="271B222E" w:rsidR="00D836F7" w:rsidRPr="00C2005C" w:rsidRDefault="00D836F7" w:rsidP="00D836F7">
            <w:pPr>
              <w:tabs>
                <w:tab w:val="left" w:pos="4845"/>
              </w:tabs>
              <w:rPr>
                <w:rFonts w:ascii="Times New Roman" w:hAnsi="Times New Roman"/>
              </w:rPr>
            </w:pPr>
            <w:r>
              <w:rPr>
                <w:rFonts w:cs="Calibri"/>
                <w:color w:val="000000"/>
              </w:rPr>
              <w:t>74.68</w:t>
            </w:r>
          </w:p>
        </w:tc>
      </w:tr>
      <w:tr w:rsidR="00D836F7" w:rsidRPr="00C2005C" w14:paraId="0200B23D" w14:textId="77777777" w:rsidTr="00587F3F">
        <w:trPr>
          <w:trHeight w:val="300"/>
        </w:trPr>
        <w:tc>
          <w:tcPr>
            <w:tcW w:w="720" w:type="dxa"/>
            <w:noWrap/>
            <w:vAlign w:val="center"/>
            <w:hideMark/>
          </w:tcPr>
          <w:p w14:paraId="00B6390A" w14:textId="77777777" w:rsidR="00D836F7" w:rsidRPr="00C2005C" w:rsidRDefault="00D836F7" w:rsidP="00D836F7">
            <w:pPr>
              <w:tabs>
                <w:tab w:val="left" w:pos="4845"/>
              </w:tabs>
              <w:rPr>
                <w:rFonts w:ascii="Times New Roman" w:hAnsi="Times New Roman"/>
              </w:rPr>
            </w:pPr>
            <w:r w:rsidRPr="00C2005C">
              <w:rPr>
                <w:rFonts w:ascii="Times New Roman" w:hAnsi="Times New Roman"/>
              </w:rPr>
              <w:t>c</w:t>
            </w:r>
          </w:p>
        </w:tc>
        <w:tc>
          <w:tcPr>
            <w:tcW w:w="833" w:type="dxa"/>
            <w:noWrap/>
            <w:vAlign w:val="bottom"/>
          </w:tcPr>
          <w:p w14:paraId="69B6EBDA" w14:textId="767CF256" w:rsidR="00D836F7" w:rsidRPr="00C2005C" w:rsidRDefault="00D836F7" w:rsidP="00D836F7">
            <w:pPr>
              <w:tabs>
                <w:tab w:val="left" w:pos="4845"/>
              </w:tabs>
              <w:rPr>
                <w:rFonts w:ascii="Times New Roman" w:hAnsi="Times New Roman"/>
              </w:rPr>
            </w:pPr>
            <w:r>
              <w:rPr>
                <w:rFonts w:cs="Calibri"/>
                <w:color w:val="000000"/>
              </w:rPr>
              <w:t>50.46</w:t>
            </w:r>
          </w:p>
        </w:tc>
        <w:tc>
          <w:tcPr>
            <w:tcW w:w="836" w:type="dxa"/>
            <w:noWrap/>
            <w:vAlign w:val="bottom"/>
          </w:tcPr>
          <w:p w14:paraId="29830561" w14:textId="1E8E5083" w:rsidR="00D836F7" w:rsidRPr="00C2005C" w:rsidRDefault="00D836F7" w:rsidP="00D836F7">
            <w:pPr>
              <w:tabs>
                <w:tab w:val="left" w:pos="4845"/>
              </w:tabs>
              <w:rPr>
                <w:rFonts w:ascii="Times New Roman" w:hAnsi="Times New Roman"/>
              </w:rPr>
            </w:pPr>
            <w:r>
              <w:rPr>
                <w:rFonts w:cs="Calibri"/>
                <w:color w:val="000000"/>
              </w:rPr>
              <w:t>144.41</w:t>
            </w:r>
          </w:p>
        </w:tc>
        <w:tc>
          <w:tcPr>
            <w:tcW w:w="836" w:type="dxa"/>
            <w:noWrap/>
            <w:vAlign w:val="bottom"/>
          </w:tcPr>
          <w:p w14:paraId="227230DC" w14:textId="04D98514" w:rsidR="00D836F7" w:rsidRPr="00C2005C" w:rsidRDefault="00D836F7" w:rsidP="00D836F7">
            <w:pPr>
              <w:tabs>
                <w:tab w:val="left" w:pos="4845"/>
              </w:tabs>
              <w:rPr>
                <w:rFonts w:ascii="Times New Roman" w:hAnsi="Times New Roman"/>
              </w:rPr>
            </w:pPr>
            <w:r>
              <w:rPr>
                <w:rFonts w:cs="Calibri"/>
                <w:color w:val="000000"/>
              </w:rPr>
              <w:t>38.97</w:t>
            </w:r>
          </w:p>
        </w:tc>
        <w:tc>
          <w:tcPr>
            <w:tcW w:w="887" w:type="dxa"/>
            <w:noWrap/>
            <w:vAlign w:val="bottom"/>
          </w:tcPr>
          <w:p w14:paraId="11C91A80" w14:textId="66EFAE6C" w:rsidR="00D836F7" w:rsidRPr="00C2005C" w:rsidRDefault="00D836F7" w:rsidP="00D836F7">
            <w:pPr>
              <w:tabs>
                <w:tab w:val="left" w:pos="4845"/>
              </w:tabs>
              <w:rPr>
                <w:rFonts w:ascii="Times New Roman" w:hAnsi="Times New Roman"/>
              </w:rPr>
            </w:pPr>
            <w:r>
              <w:rPr>
                <w:rFonts w:cs="Calibri"/>
                <w:color w:val="000000"/>
              </w:rPr>
              <w:t>38.93</w:t>
            </w:r>
          </w:p>
        </w:tc>
        <w:tc>
          <w:tcPr>
            <w:tcW w:w="887" w:type="dxa"/>
            <w:noWrap/>
            <w:vAlign w:val="bottom"/>
          </w:tcPr>
          <w:p w14:paraId="6B0A6B47" w14:textId="613D6C86" w:rsidR="00D836F7" w:rsidRPr="00C2005C" w:rsidRDefault="00D836F7" w:rsidP="00D836F7">
            <w:pPr>
              <w:tabs>
                <w:tab w:val="left" w:pos="4845"/>
              </w:tabs>
              <w:rPr>
                <w:rFonts w:ascii="Times New Roman" w:hAnsi="Times New Roman"/>
              </w:rPr>
            </w:pPr>
            <w:r>
              <w:rPr>
                <w:rFonts w:cs="Calibri"/>
                <w:color w:val="000000"/>
              </w:rPr>
              <w:t>317.81</w:t>
            </w:r>
          </w:p>
        </w:tc>
        <w:tc>
          <w:tcPr>
            <w:tcW w:w="836" w:type="dxa"/>
            <w:noWrap/>
            <w:vAlign w:val="bottom"/>
          </w:tcPr>
          <w:p w14:paraId="09C26747" w14:textId="1F1EE4F7" w:rsidR="00D836F7" w:rsidRPr="00C2005C" w:rsidRDefault="00D836F7" w:rsidP="00D836F7">
            <w:pPr>
              <w:tabs>
                <w:tab w:val="left" w:pos="4845"/>
              </w:tabs>
              <w:rPr>
                <w:rFonts w:ascii="Times New Roman" w:hAnsi="Times New Roman"/>
              </w:rPr>
            </w:pPr>
            <w:r>
              <w:rPr>
                <w:rFonts w:cs="Calibri"/>
                <w:color w:val="000000"/>
              </w:rPr>
              <w:t>98.75</w:t>
            </w:r>
          </w:p>
        </w:tc>
      </w:tr>
      <w:tr w:rsidR="00D836F7" w:rsidRPr="00C2005C" w14:paraId="1CACB767" w14:textId="77777777" w:rsidTr="00587F3F">
        <w:trPr>
          <w:trHeight w:val="300"/>
        </w:trPr>
        <w:tc>
          <w:tcPr>
            <w:tcW w:w="720" w:type="dxa"/>
            <w:noWrap/>
            <w:vAlign w:val="center"/>
            <w:hideMark/>
          </w:tcPr>
          <w:p w14:paraId="6FC27E69" w14:textId="77777777" w:rsidR="00D836F7" w:rsidRPr="00C2005C" w:rsidRDefault="00D836F7" w:rsidP="00D836F7">
            <w:pPr>
              <w:tabs>
                <w:tab w:val="left" w:pos="4845"/>
              </w:tabs>
              <w:rPr>
                <w:rFonts w:ascii="Times New Roman" w:hAnsi="Times New Roman"/>
              </w:rPr>
            </w:pPr>
            <w:r w:rsidRPr="00C2005C">
              <w:rPr>
                <w:rFonts w:ascii="Times New Roman" w:hAnsi="Times New Roman"/>
              </w:rPr>
              <w:t>d</w:t>
            </w:r>
          </w:p>
        </w:tc>
        <w:tc>
          <w:tcPr>
            <w:tcW w:w="833" w:type="dxa"/>
            <w:noWrap/>
            <w:vAlign w:val="bottom"/>
          </w:tcPr>
          <w:p w14:paraId="13788174" w14:textId="3986C389" w:rsidR="00D836F7" w:rsidRPr="00C2005C" w:rsidRDefault="00D836F7" w:rsidP="00D836F7">
            <w:pPr>
              <w:tabs>
                <w:tab w:val="left" w:pos="4845"/>
              </w:tabs>
              <w:rPr>
                <w:rFonts w:ascii="Times New Roman" w:hAnsi="Times New Roman"/>
              </w:rPr>
            </w:pPr>
            <w:r>
              <w:rPr>
                <w:rFonts w:cs="Calibri"/>
                <w:color w:val="000000"/>
              </w:rPr>
              <w:t>68.00</w:t>
            </w:r>
          </w:p>
        </w:tc>
        <w:tc>
          <w:tcPr>
            <w:tcW w:w="836" w:type="dxa"/>
            <w:noWrap/>
            <w:vAlign w:val="bottom"/>
          </w:tcPr>
          <w:p w14:paraId="110AFA90" w14:textId="0EFADB29" w:rsidR="00D836F7" w:rsidRPr="00C2005C" w:rsidRDefault="00D836F7" w:rsidP="00D836F7">
            <w:pPr>
              <w:tabs>
                <w:tab w:val="left" w:pos="4845"/>
              </w:tabs>
              <w:rPr>
                <w:rFonts w:ascii="Times New Roman" w:hAnsi="Times New Roman"/>
              </w:rPr>
            </w:pPr>
            <w:r>
              <w:rPr>
                <w:rFonts w:cs="Calibri"/>
                <w:color w:val="000000"/>
              </w:rPr>
              <w:t>60.09</w:t>
            </w:r>
          </w:p>
        </w:tc>
        <w:tc>
          <w:tcPr>
            <w:tcW w:w="836" w:type="dxa"/>
            <w:noWrap/>
            <w:vAlign w:val="bottom"/>
          </w:tcPr>
          <w:p w14:paraId="6D3B1B5C" w14:textId="1863934B" w:rsidR="00D836F7" w:rsidRPr="00C2005C" w:rsidRDefault="00D836F7" w:rsidP="00D836F7">
            <w:pPr>
              <w:tabs>
                <w:tab w:val="left" w:pos="4845"/>
              </w:tabs>
              <w:rPr>
                <w:rFonts w:ascii="Times New Roman" w:hAnsi="Times New Roman"/>
              </w:rPr>
            </w:pPr>
            <w:r>
              <w:rPr>
                <w:rFonts w:cs="Calibri"/>
                <w:color w:val="000000"/>
              </w:rPr>
              <w:t>54.18</w:t>
            </w:r>
          </w:p>
        </w:tc>
        <w:tc>
          <w:tcPr>
            <w:tcW w:w="887" w:type="dxa"/>
            <w:noWrap/>
            <w:vAlign w:val="bottom"/>
          </w:tcPr>
          <w:p w14:paraId="0F958958" w14:textId="5915F006" w:rsidR="00D836F7" w:rsidRPr="00C2005C" w:rsidRDefault="00D836F7" w:rsidP="00D836F7">
            <w:pPr>
              <w:tabs>
                <w:tab w:val="left" w:pos="4845"/>
              </w:tabs>
              <w:rPr>
                <w:rFonts w:ascii="Times New Roman" w:hAnsi="Times New Roman"/>
              </w:rPr>
            </w:pPr>
            <w:r>
              <w:rPr>
                <w:rFonts w:cs="Calibri"/>
                <w:color w:val="000000"/>
              </w:rPr>
              <w:t>63.07</w:t>
            </w:r>
          </w:p>
        </w:tc>
        <w:tc>
          <w:tcPr>
            <w:tcW w:w="887" w:type="dxa"/>
            <w:noWrap/>
            <w:vAlign w:val="bottom"/>
          </w:tcPr>
          <w:p w14:paraId="76C29E40" w14:textId="2D016C7C" w:rsidR="00D836F7" w:rsidRPr="00C2005C" w:rsidRDefault="00D836F7" w:rsidP="00D836F7">
            <w:pPr>
              <w:tabs>
                <w:tab w:val="left" w:pos="4845"/>
              </w:tabs>
              <w:rPr>
                <w:rFonts w:ascii="Times New Roman" w:hAnsi="Times New Roman"/>
              </w:rPr>
            </w:pPr>
            <w:r>
              <w:rPr>
                <w:rFonts w:cs="Calibri"/>
                <w:color w:val="000000"/>
              </w:rPr>
              <w:t>208.35</w:t>
            </w:r>
          </w:p>
        </w:tc>
        <w:tc>
          <w:tcPr>
            <w:tcW w:w="836" w:type="dxa"/>
            <w:noWrap/>
            <w:vAlign w:val="bottom"/>
          </w:tcPr>
          <w:p w14:paraId="233E00AD" w14:textId="11B73277" w:rsidR="00D836F7" w:rsidRPr="00C2005C" w:rsidRDefault="00D836F7" w:rsidP="00D836F7">
            <w:pPr>
              <w:tabs>
                <w:tab w:val="left" w:pos="4845"/>
              </w:tabs>
              <w:rPr>
                <w:rFonts w:ascii="Times New Roman" w:hAnsi="Times New Roman"/>
              </w:rPr>
            </w:pPr>
            <w:r>
              <w:rPr>
                <w:rFonts w:cs="Calibri"/>
                <w:color w:val="000000"/>
              </w:rPr>
              <w:t>81.66</w:t>
            </w:r>
          </w:p>
        </w:tc>
      </w:tr>
      <w:tr w:rsidR="00D836F7" w:rsidRPr="00C2005C" w14:paraId="140DEE24" w14:textId="77777777" w:rsidTr="00587F3F">
        <w:trPr>
          <w:trHeight w:val="300"/>
        </w:trPr>
        <w:tc>
          <w:tcPr>
            <w:tcW w:w="720" w:type="dxa"/>
            <w:noWrap/>
            <w:vAlign w:val="center"/>
            <w:hideMark/>
          </w:tcPr>
          <w:p w14:paraId="2904B9FE" w14:textId="77777777" w:rsidR="00D836F7" w:rsidRPr="00C2005C" w:rsidRDefault="00D836F7" w:rsidP="00D836F7">
            <w:pPr>
              <w:tabs>
                <w:tab w:val="left" w:pos="4845"/>
              </w:tabs>
              <w:rPr>
                <w:rFonts w:ascii="Times New Roman" w:hAnsi="Times New Roman"/>
              </w:rPr>
            </w:pPr>
            <w:r w:rsidRPr="00C2005C">
              <w:rPr>
                <w:rFonts w:ascii="Times New Roman" w:hAnsi="Times New Roman"/>
              </w:rPr>
              <w:t>e</w:t>
            </w:r>
          </w:p>
        </w:tc>
        <w:tc>
          <w:tcPr>
            <w:tcW w:w="833" w:type="dxa"/>
            <w:noWrap/>
            <w:vAlign w:val="bottom"/>
          </w:tcPr>
          <w:p w14:paraId="35601B5E" w14:textId="76B09E95" w:rsidR="00D836F7" w:rsidRPr="00C2005C" w:rsidRDefault="00D836F7" w:rsidP="00D836F7">
            <w:pPr>
              <w:tabs>
                <w:tab w:val="left" w:pos="4845"/>
              </w:tabs>
              <w:rPr>
                <w:rFonts w:ascii="Times New Roman" w:hAnsi="Times New Roman"/>
              </w:rPr>
            </w:pPr>
            <w:r>
              <w:rPr>
                <w:rFonts w:cs="Calibri"/>
                <w:color w:val="000000"/>
              </w:rPr>
              <w:t>125.05</w:t>
            </w:r>
          </w:p>
        </w:tc>
        <w:tc>
          <w:tcPr>
            <w:tcW w:w="836" w:type="dxa"/>
            <w:noWrap/>
            <w:vAlign w:val="bottom"/>
          </w:tcPr>
          <w:p w14:paraId="4306B3AC" w14:textId="2CE9FE5B" w:rsidR="00D836F7" w:rsidRPr="00C2005C" w:rsidRDefault="00D836F7" w:rsidP="00D836F7">
            <w:pPr>
              <w:tabs>
                <w:tab w:val="left" w:pos="4845"/>
              </w:tabs>
              <w:rPr>
                <w:rFonts w:ascii="Times New Roman" w:hAnsi="Times New Roman"/>
              </w:rPr>
            </w:pPr>
            <w:r>
              <w:rPr>
                <w:rFonts w:cs="Calibri"/>
                <w:color w:val="000000"/>
              </w:rPr>
              <w:t>20.32</w:t>
            </w:r>
          </w:p>
        </w:tc>
        <w:tc>
          <w:tcPr>
            <w:tcW w:w="836" w:type="dxa"/>
            <w:noWrap/>
            <w:vAlign w:val="bottom"/>
          </w:tcPr>
          <w:p w14:paraId="7327B51B" w14:textId="63A67A93" w:rsidR="00D836F7" w:rsidRPr="00C2005C" w:rsidRDefault="00D836F7" w:rsidP="00D836F7">
            <w:pPr>
              <w:tabs>
                <w:tab w:val="left" w:pos="4845"/>
              </w:tabs>
              <w:rPr>
                <w:rFonts w:ascii="Times New Roman" w:hAnsi="Times New Roman"/>
              </w:rPr>
            </w:pPr>
            <w:r>
              <w:rPr>
                <w:rFonts w:cs="Calibri"/>
                <w:color w:val="000000"/>
              </w:rPr>
              <w:t>179.36</w:t>
            </w:r>
          </w:p>
        </w:tc>
        <w:tc>
          <w:tcPr>
            <w:tcW w:w="887" w:type="dxa"/>
            <w:noWrap/>
            <w:vAlign w:val="bottom"/>
          </w:tcPr>
          <w:p w14:paraId="555BD507" w14:textId="557BA34F" w:rsidR="00D836F7" w:rsidRPr="00C2005C" w:rsidRDefault="00D836F7" w:rsidP="00D836F7">
            <w:pPr>
              <w:tabs>
                <w:tab w:val="left" w:pos="4845"/>
              </w:tabs>
              <w:rPr>
                <w:rFonts w:ascii="Times New Roman" w:hAnsi="Times New Roman"/>
              </w:rPr>
            </w:pPr>
            <w:r>
              <w:rPr>
                <w:rFonts w:cs="Calibri"/>
                <w:color w:val="000000"/>
              </w:rPr>
              <w:t>26.59</w:t>
            </w:r>
          </w:p>
        </w:tc>
        <w:tc>
          <w:tcPr>
            <w:tcW w:w="887" w:type="dxa"/>
            <w:noWrap/>
            <w:vAlign w:val="bottom"/>
          </w:tcPr>
          <w:p w14:paraId="3F085013" w14:textId="1F306FFB" w:rsidR="00D836F7" w:rsidRPr="00C2005C" w:rsidRDefault="00D836F7" w:rsidP="00D836F7">
            <w:pPr>
              <w:tabs>
                <w:tab w:val="left" w:pos="4845"/>
              </w:tabs>
              <w:rPr>
                <w:rFonts w:ascii="Times New Roman" w:hAnsi="Times New Roman"/>
              </w:rPr>
            </w:pPr>
            <w:r>
              <w:rPr>
                <w:rFonts w:cs="Calibri"/>
                <w:color w:val="000000"/>
              </w:rPr>
              <w:t>134.67</w:t>
            </w:r>
          </w:p>
        </w:tc>
        <w:tc>
          <w:tcPr>
            <w:tcW w:w="836" w:type="dxa"/>
            <w:noWrap/>
            <w:vAlign w:val="bottom"/>
          </w:tcPr>
          <w:p w14:paraId="3CF4BD46" w14:textId="05EB2031" w:rsidR="00D836F7" w:rsidRPr="00C2005C" w:rsidRDefault="00D836F7" w:rsidP="00D836F7">
            <w:pPr>
              <w:tabs>
                <w:tab w:val="left" w:pos="4845"/>
              </w:tabs>
              <w:rPr>
                <w:rFonts w:ascii="Times New Roman" w:hAnsi="Times New Roman"/>
              </w:rPr>
            </w:pPr>
            <w:r>
              <w:rPr>
                <w:rFonts w:cs="Calibri"/>
                <w:color w:val="000000"/>
              </w:rPr>
              <w:t>138.55</w:t>
            </w:r>
          </w:p>
        </w:tc>
      </w:tr>
      <w:tr w:rsidR="00D836F7" w:rsidRPr="00C2005C" w14:paraId="2A6CA582" w14:textId="77777777" w:rsidTr="00587F3F">
        <w:trPr>
          <w:trHeight w:val="300"/>
        </w:trPr>
        <w:tc>
          <w:tcPr>
            <w:tcW w:w="720" w:type="dxa"/>
            <w:noWrap/>
            <w:vAlign w:val="center"/>
            <w:hideMark/>
          </w:tcPr>
          <w:p w14:paraId="75758808" w14:textId="77777777" w:rsidR="00D836F7" w:rsidRPr="00C2005C" w:rsidRDefault="00D836F7" w:rsidP="00D836F7">
            <w:pPr>
              <w:tabs>
                <w:tab w:val="left" w:pos="4845"/>
              </w:tabs>
              <w:rPr>
                <w:rFonts w:ascii="Times New Roman" w:hAnsi="Times New Roman"/>
              </w:rPr>
            </w:pPr>
            <w:r w:rsidRPr="00C2005C">
              <w:rPr>
                <w:rFonts w:ascii="Times New Roman" w:hAnsi="Times New Roman"/>
              </w:rPr>
              <w:t>f</w:t>
            </w:r>
          </w:p>
        </w:tc>
        <w:tc>
          <w:tcPr>
            <w:tcW w:w="833" w:type="dxa"/>
            <w:noWrap/>
            <w:vAlign w:val="bottom"/>
          </w:tcPr>
          <w:p w14:paraId="38F09A83" w14:textId="07A22FF1" w:rsidR="00D836F7" w:rsidRPr="00C2005C" w:rsidRDefault="00D836F7" w:rsidP="00D836F7">
            <w:pPr>
              <w:tabs>
                <w:tab w:val="left" w:pos="4845"/>
              </w:tabs>
              <w:rPr>
                <w:rFonts w:ascii="Times New Roman" w:hAnsi="Times New Roman"/>
              </w:rPr>
            </w:pPr>
            <w:r>
              <w:rPr>
                <w:rFonts w:cs="Calibri"/>
                <w:color w:val="000000"/>
              </w:rPr>
              <w:t>90.65</w:t>
            </w:r>
          </w:p>
        </w:tc>
        <w:tc>
          <w:tcPr>
            <w:tcW w:w="836" w:type="dxa"/>
            <w:noWrap/>
            <w:vAlign w:val="bottom"/>
          </w:tcPr>
          <w:p w14:paraId="016453F5" w14:textId="082A0316" w:rsidR="00D836F7" w:rsidRPr="00C2005C" w:rsidRDefault="00D836F7" w:rsidP="00D836F7">
            <w:pPr>
              <w:tabs>
                <w:tab w:val="left" w:pos="4845"/>
              </w:tabs>
              <w:rPr>
                <w:rFonts w:ascii="Times New Roman" w:hAnsi="Times New Roman"/>
              </w:rPr>
            </w:pPr>
            <w:r>
              <w:rPr>
                <w:rFonts w:cs="Calibri"/>
                <w:color w:val="000000"/>
              </w:rPr>
              <w:t>36.22</w:t>
            </w:r>
          </w:p>
        </w:tc>
        <w:tc>
          <w:tcPr>
            <w:tcW w:w="836" w:type="dxa"/>
            <w:noWrap/>
            <w:vAlign w:val="bottom"/>
          </w:tcPr>
          <w:p w14:paraId="00F5929C" w14:textId="7C68AF54" w:rsidR="00D836F7" w:rsidRPr="00C2005C" w:rsidRDefault="00D836F7" w:rsidP="00D836F7">
            <w:pPr>
              <w:tabs>
                <w:tab w:val="left" w:pos="4845"/>
              </w:tabs>
              <w:rPr>
                <w:rFonts w:ascii="Times New Roman" w:hAnsi="Times New Roman"/>
              </w:rPr>
            </w:pPr>
            <w:r>
              <w:rPr>
                <w:rFonts w:cs="Calibri"/>
                <w:color w:val="000000"/>
              </w:rPr>
              <w:t>105.03</w:t>
            </w:r>
          </w:p>
        </w:tc>
        <w:tc>
          <w:tcPr>
            <w:tcW w:w="887" w:type="dxa"/>
            <w:noWrap/>
            <w:vAlign w:val="bottom"/>
          </w:tcPr>
          <w:p w14:paraId="68060B6A" w14:textId="46E017D1" w:rsidR="00D836F7" w:rsidRPr="00C2005C" w:rsidRDefault="00D836F7" w:rsidP="00D836F7">
            <w:pPr>
              <w:tabs>
                <w:tab w:val="left" w:pos="4845"/>
              </w:tabs>
              <w:rPr>
                <w:rFonts w:ascii="Times New Roman" w:hAnsi="Times New Roman"/>
              </w:rPr>
            </w:pPr>
            <w:r>
              <w:rPr>
                <w:rFonts w:cs="Calibri"/>
                <w:color w:val="000000"/>
              </w:rPr>
              <w:t>77.30</w:t>
            </w:r>
          </w:p>
        </w:tc>
        <w:tc>
          <w:tcPr>
            <w:tcW w:w="887" w:type="dxa"/>
            <w:noWrap/>
            <w:vAlign w:val="bottom"/>
          </w:tcPr>
          <w:p w14:paraId="4AF0D54F" w14:textId="4870BFC8" w:rsidR="00D836F7" w:rsidRPr="00C2005C" w:rsidRDefault="00D836F7" w:rsidP="00D836F7">
            <w:pPr>
              <w:tabs>
                <w:tab w:val="left" w:pos="4845"/>
              </w:tabs>
              <w:rPr>
                <w:rFonts w:ascii="Times New Roman" w:hAnsi="Times New Roman"/>
              </w:rPr>
            </w:pPr>
            <w:r>
              <w:rPr>
                <w:rFonts w:cs="Calibri"/>
                <w:color w:val="000000"/>
              </w:rPr>
              <w:t>110.78</w:t>
            </w:r>
          </w:p>
        </w:tc>
        <w:tc>
          <w:tcPr>
            <w:tcW w:w="836" w:type="dxa"/>
            <w:noWrap/>
            <w:vAlign w:val="bottom"/>
          </w:tcPr>
          <w:p w14:paraId="1434033B" w14:textId="71E4CC02" w:rsidR="00D836F7" w:rsidRPr="00C2005C" w:rsidRDefault="00D836F7" w:rsidP="00D836F7">
            <w:pPr>
              <w:tabs>
                <w:tab w:val="left" w:pos="4845"/>
              </w:tabs>
              <w:rPr>
                <w:rFonts w:ascii="Times New Roman" w:hAnsi="Times New Roman"/>
              </w:rPr>
            </w:pPr>
            <w:r>
              <w:rPr>
                <w:rFonts w:cs="Calibri"/>
                <w:color w:val="000000"/>
              </w:rPr>
              <w:t>138.18</w:t>
            </w:r>
          </w:p>
        </w:tc>
      </w:tr>
      <w:tr w:rsidR="00D836F7" w:rsidRPr="00C2005C" w14:paraId="57654641" w14:textId="77777777" w:rsidTr="00587F3F">
        <w:trPr>
          <w:trHeight w:val="300"/>
        </w:trPr>
        <w:tc>
          <w:tcPr>
            <w:tcW w:w="720" w:type="dxa"/>
            <w:noWrap/>
            <w:vAlign w:val="center"/>
            <w:hideMark/>
          </w:tcPr>
          <w:p w14:paraId="2516331C" w14:textId="77777777" w:rsidR="00D836F7" w:rsidRPr="00C2005C" w:rsidRDefault="00D836F7" w:rsidP="00D836F7">
            <w:pPr>
              <w:tabs>
                <w:tab w:val="left" w:pos="4845"/>
              </w:tabs>
              <w:rPr>
                <w:rFonts w:ascii="Times New Roman" w:hAnsi="Times New Roman"/>
              </w:rPr>
            </w:pPr>
            <w:r w:rsidRPr="00C2005C">
              <w:rPr>
                <w:rFonts w:ascii="Times New Roman" w:hAnsi="Times New Roman"/>
              </w:rPr>
              <w:t>Avg</w:t>
            </w:r>
          </w:p>
        </w:tc>
        <w:tc>
          <w:tcPr>
            <w:tcW w:w="833" w:type="dxa"/>
            <w:noWrap/>
            <w:vAlign w:val="bottom"/>
          </w:tcPr>
          <w:p w14:paraId="5FB38C91" w14:textId="6F62D41C" w:rsidR="00D836F7" w:rsidRPr="00C2005C" w:rsidRDefault="00D836F7" w:rsidP="00D836F7">
            <w:pPr>
              <w:tabs>
                <w:tab w:val="left" w:pos="4845"/>
              </w:tabs>
              <w:rPr>
                <w:rFonts w:ascii="Times New Roman" w:hAnsi="Times New Roman"/>
              </w:rPr>
            </w:pPr>
            <w:r>
              <w:rPr>
                <w:rFonts w:cs="Calibri"/>
                <w:color w:val="000000"/>
              </w:rPr>
              <w:t>71.82</w:t>
            </w:r>
          </w:p>
        </w:tc>
        <w:tc>
          <w:tcPr>
            <w:tcW w:w="836" w:type="dxa"/>
            <w:noWrap/>
            <w:vAlign w:val="bottom"/>
          </w:tcPr>
          <w:p w14:paraId="062476E3" w14:textId="13FCDCF9" w:rsidR="00D836F7" w:rsidRPr="00C2005C" w:rsidRDefault="00D836F7" w:rsidP="00D836F7">
            <w:pPr>
              <w:tabs>
                <w:tab w:val="left" w:pos="4845"/>
              </w:tabs>
              <w:rPr>
                <w:rFonts w:ascii="Times New Roman" w:hAnsi="Times New Roman"/>
              </w:rPr>
            </w:pPr>
            <w:r>
              <w:rPr>
                <w:rFonts w:cs="Calibri"/>
                <w:color w:val="000000"/>
              </w:rPr>
              <w:t>58.88</w:t>
            </w:r>
          </w:p>
        </w:tc>
        <w:tc>
          <w:tcPr>
            <w:tcW w:w="836" w:type="dxa"/>
            <w:noWrap/>
            <w:vAlign w:val="bottom"/>
          </w:tcPr>
          <w:p w14:paraId="3FF19EA2" w14:textId="6B66A524" w:rsidR="00D836F7" w:rsidRPr="00C2005C" w:rsidRDefault="00D836F7" w:rsidP="00D836F7">
            <w:pPr>
              <w:tabs>
                <w:tab w:val="left" w:pos="4845"/>
              </w:tabs>
              <w:rPr>
                <w:rFonts w:ascii="Times New Roman" w:hAnsi="Times New Roman"/>
              </w:rPr>
            </w:pPr>
            <w:r>
              <w:rPr>
                <w:rFonts w:cs="Calibri"/>
                <w:color w:val="000000"/>
              </w:rPr>
              <w:t>88.38</w:t>
            </w:r>
          </w:p>
        </w:tc>
        <w:tc>
          <w:tcPr>
            <w:tcW w:w="887" w:type="dxa"/>
            <w:noWrap/>
            <w:vAlign w:val="bottom"/>
          </w:tcPr>
          <w:p w14:paraId="335F8139" w14:textId="6218BABB" w:rsidR="00D836F7" w:rsidRPr="00C2005C" w:rsidRDefault="00D836F7" w:rsidP="00D836F7">
            <w:pPr>
              <w:tabs>
                <w:tab w:val="left" w:pos="4845"/>
              </w:tabs>
              <w:rPr>
                <w:rFonts w:ascii="Times New Roman" w:hAnsi="Times New Roman"/>
              </w:rPr>
            </w:pPr>
            <w:r>
              <w:rPr>
                <w:rFonts w:cs="Calibri"/>
                <w:color w:val="000000"/>
              </w:rPr>
              <w:t>56.09</w:t>
            </w:r>
          </w:p>
        </w:tc>
        <w:tc>
          <w:tcPr>
            <w:tcW w:w="887" w:type="dxa"/>
            <w:noWrap/>
            <w:vAlign w:val="bottom"/>
          </w:tcPr>
          <w:p w14:paraId="71ED2F69" w14:textId="1B1AF997" w:rsidR="00D836F7" w:rsidRPr="00C2005C" w:rsidRDefault="00D836F7" w:rsidP="00D836F7">
            <w:pPr>
              <w:tabs>
                <w:tab w:val="left" w:pos="4845"/>
              </w:tabs>
              <w:rPr>
                <w:rFonts w:ascii="Times New Roman" w:hAnsi="Times New Roman"/>
              </w:rPr>
            </w:pPr>
            <w:r>
              <w:rPr>
                <w:rFonts w:cs="Calibri"/>
                <w:color w:val="000000"/>
              </w:rPr>
              <w:t>163.65</w:t>
            </w:r>
          </w:p>
        </w:tc>
        <w:tc>
          <w:tcPr>
            <w:tcW w:w="836" w:type="dxa"/>
            <w:noWrap/>
            <w:vAlign w:val="bottom"/>
          </w:tcPr>
          <w:p w14:paraId="3340C8D4" w14:textId="2FFEE151" w:rsidR="00D836F7" w:rsidRPr="00C2005C" w:rsidRDefault="00D836F7" w:rsidP="00D836F7">
            <w:pPr>
              <w:tabs>
                <w:tab w:val="left" w:pos="4845"/>
              </w:tabs>
              <w:rPr>
                <w:rFonts w:ascii="Times New Roman" w:hAnsi="Times New Roman"/>
              </w:rPr>
            </w:pPr>
            <w:r>
              <w:rPr>
                <w:rFonts w:cs="Calibri"/>
                <w:color w:val="000000"/>
              </w:rPr>
              <w:t>108.95</w:t>
            </w:r>
          </w:p>
        </w:tc>
      </w:tr>
    </w:tbl>
    <w:p w14:paraId="7EB63390" w14:textId="6B7D7F96" w:rsidR="00EE76CC" w:rsidRDefault="000B5395" w:rsidP="000B5395">
      <w:pPr>
        <w:jc w:val="left"/>
        <w:rPr>
          <w:rFonts w:ascii="Times New Roman" w:hAnsi="Times New Roman"/>
        </w:rPr>
      </w:pPr>
      <w:r>
        <w:rPr>
          <w:rFonts w:ascii="Times New Roman" w:hAnsi="Times New Roman"/>
        </w:rPr>
        <w:tab/>
      </w:r>
    </w:p>
    <w:p w14:paraId="7850E91F" w14:textId="0A339717" w:rsidR="005C1D30" w:rsidRDefault="000B5395" w:rsidP="00BC5FDF">
      <w:pPr>
        <w:tabs>
          <w:tab w:val="left" w:pos="720"/>
          <w:tab w:val="left" w:pos="1440"/>
          <w:tab w:val="left" w:pos="2160"/>
          <w:tab w:val="left" w:pos="2880"/>
          <w:tab w:val="left" w:pos="3600"/>
          <w:tab w:val="left" w:pos="4125"/>
        </w:tabs>
        <w:jc w:val="both"/>
        <w:rPr>
          <w:rFonts w:ascii="Times New Roman" w:hAnsi="Times New Roman"/>
        </w:rPr>
      </w:pPr>
      <w:r>
        <w:rPr>
          <w:rFonts w:ascii="Times New Roman" w:hAnsi="Times New Roman"/>
        </w:rPr>
        <w:tab/>
        <w:t xml:space="preserve">Dari hasil perhitungan kesalahan </w:t>
      </w:r>
      <w:r w:rsidR="009E49F6">
        <w:rPr>
          <w:rFonts w:ascii="Times New Roman" w:hAnsi="Times New Roman"/>
        </w:rPr>
        <w:t xml:space="preserve">terlihat bahwa </w:t>
      </w:r>
      <w:r w:rsidR="00280119" w:rsidRPr="00280119">
        <w:rPr>
          <w:rFonts w:ascii="Times New Roman" w:hAnsi="Times New Roman"/>
          <w:i/>
        </w:rPr>
        <w:t>kalman filter</w:t>
      </w:r>
      <w:r w:rsidR="009E49F6">
        <w:rPr>
          <w:rFonts w:ascii="Times New Roman" w:hAnsi="Times New Roman"/>
        </w:rPr>
        <w:t xml:space="preserve"> dengan sampling 10 data memiliki kesalahan paling kecil dengan rata</w:t>
      </w:r>
      <w:r w:rsidR="00DF782D">
        <w:rPr>
          <w:rFonts w:ascii="Times New Roman" w:hAnsi="Times New Roman"/>
        </w:rPr>
        <w:t>-</w:t>
      </w:r>
      <w:r w:rsidR="009E49F6">
        <w:rPr>
          <w:rFonts w:ascii="Times New Roman" w:hAnsi="Times New Roman"/>
        </w:rPr>
        <w:t>rata kesalahan 109 cm.</w:t>
      </w:r>
      <w:r w:rsidR="005C1D30">
        <w:rPr>
          <w:rFonts w:ascii="Times New Roman" w:hAnsi="Times New Roman"/>
        </w:rPr>
        <w:t xml:space="preserve"> Dari uji coba yang dilakukan, </w:t>
      </w:r>
      <w:r w:rsidR="005C1D30">
        <w:rPr>
          <w:rFonts w:ascii="Times New Roman" w:hAnsi="Times New Roman"/>
        </w:rPr>
        <w:lastRenderedPageBreak/>
        <w:t xml:space="preserve">dipetakan hasil estimasi posisi </w:t>
      </w:r>
      <w:r w:rsidR="00BC5FDF">
        <w:rPr>
          <w:rFonts w:ascii="Times New Roman" w:hAnsi="Times New Roman"/>
        </w:rPr>
        <w:t>ke denah ruangan dengan  data yang diambil pada suatu titik digambarkan dengan warna yang sama pada titiknya. Contohnya data yang diambil di titik a, digambarkan dengan warna kuning dan data yang diambil pada titik d digambarkan dengan warna hijau.</w:t>
      </w:r>
    </w:p>
    <w:p w14:paraId="523E3E77" w14:textId="58D74DD1" w:rsidR="00F75C72" w:rsidRDefault="00705431" w:rsidP="00694D7A">
      <w:pPr>
        <w:tabs>
          <w:tab w:val="left" w:pos="720"/>
          <w:tab w:val="left" w:pos="1440"/>
          <w:tab w:val="left" w:pos="2160"/>
          <w:tab w:val="left" w:pos="2880"/>
          <w:tab w:val="left" w:pos="3600"/>
          <w:tab w:val="left" w:pos="4125"/>
        </w:tabs>
        <w:rPr>
          <w:rFonts w:ascii="Times New Roman" w:hAnsi="Times New Roman"/>
        </w:rPr>
      </w:pPr>
      <w:r>
        <w:rPr>
          <w:rFonts w:ascii="Times New Roman" w:hAnsi="Times New Roman"/>
        </w:rPr>
        <w:pict w14:anchorId="1137F467">
          <v:shape id="_x0000_i1031" type="#_x0000_t75" style="width:248.25pt;height:165.75pt">
            <v:imagedata r:id="rId55" o:title=" n = 0-room accuracy"/>
          </v:shape>
        </w:pict>
      </w:r>
    </w:p>
    <w:p w14:paraId="3E027102" w14:textId="169BD126" w:rsidR="00EE76CC" w:rsidRPr="009E49F6" w:rsidRDefault="00F75C72" w:rsidP="009E49F6">
      <w:pPr>
        <w:pStyle w:val="Caption"/>
        <w:rPr>
          <w:rFonts w:ascii="Times New Roman" w:hAnsi="Times New Roman"/>
          <w:i w:val="0"/>
          <w:iCs w:val="0"/>
          <w:color w:val="auto"/>
          <w:sz w:val="22"/>
          <w:szCs w:val="22"/>
        </w:rPr>
      </w:pPr>
      <w:r>
        <w:rPr>
          <w:rFonts w:ascii="Times New Roman" w:hAnsi="Times New Roman"/>
        </w:rPr>
        <w:tab/>
      </w:r>
      <w:bookmarkStart w:id="163" w:name="_Toc43770579"/>
      <w:r w:rsidRPr="003B17C0">
        <w:rPr>
          <w:rFonts w:ascii="Times New Roman" w:hAnsi="Times New Roman"/>
          <w:b/>
          <w:bCs/>
          <w:i w:val="0"/>
          <w:iCs w:val="0"/>
          <w:color w:val="auto"/>
          <w:sz w:val="22"/>
          <w:szCs w:val="22"/>
        </w:rPr>
        <w:t xml:space="preserve">Gambar </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TYLEREF 1 \s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Gambar \* ARABIC \s 1 </w:instrText>
      </w:r>
      <w:r w:rsidRPr="003B17C0">
        <w:rPr>
          <w:rFonts w:ascii="Times New Roman" w:hAnsi="Times New Roman"/>
          <w:b/>
          <w:bCs/>
          <w:i w:val="0"/>
          <w:iCs w:val="0"/>
          <w:color w:val="auto"/>
          <w:sz w:val="22"/>
          <w:szCs w:val="22"/>
        </w:rPr>
        <w:fldChar w:fldCharType="separate"/>
      </w:r>
      <w:r>
        <w:rPr>
          <w:rFonts w:ascii="Times New Roman" w:hAnsi="Times New Roman"/>
          <w:b/>
          <w:bCs/>
          <w:i w:val="0"/>
          <w:iCs w:val="0"/>
          <w:noProof/>
          <w:color w:val="auto"/>
          <w:sz w:val="22"/>
          <w:szCs w:val="22"/>
        </w:rPr>
        <w:t>5</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lang w:val="id-ID"/>
        </w:rPr>
        <w:t xml:space="preserve"> </w:t>
      </w:r>
      <w:r w:rsidR="00AD11D8">
        <w:rPr>
          <w:rFonts w:ascii="Times New Roman" w:hAnsi="Times New Roman"/>
          <w:i w:val="0"/>
          <w:iCs w:val="0"/>
          <w:color w:val="auto"/>
          <w:sz w:val="22"/>
          <w:szCs w:val="22"/>
        </w:rPr>
        <w:t xml:space="preserve">Grafik plotting estimasi posisi untuk pengambilan data tanpa </w:t>
      </w:r>
      <w:r w:rsidR="00280119" w:rsidRPr="00280119">
        <w:rPr>
          <w:rFonts w:ascii="Times New Roman" w:hAnsi="Times New Roman"/>
          <w:iCs w:val="0"/>
          <w:color w:val="auto"/>
          <w:sz w:val="22"/>
          <w:szCs w:val="22"/>
        </w:rPr>
        <w:t>kalman filter</w:t>
      </w:r>
      <w:bookmarkEnd w:id="163"/>
    </w:p>
    <w:p w14:paraId="72045C8C" w14:textId="5C9C5931" w:rsidR="00C2005C" w:rsidRDefault="00705431" w:rsidP="00EE76CC">
      <w:pPr>
        <w:rPr>
          <w:rFonts w:ascii="Times New Roman" w:hAnsi="Times New Roman"/>
        </w:rPr>
      </w:pPr>
      <w:r>
        <w:rPr>
          <w:rFonts w:ascii="Times New Roman" w:hAnsi="Times New Roman"/>
        </w:rPr>
        <w:pict w14:anchorId="30AA53E4">
          <v:shape id="_x0000_i1032" type="#_x0000_t75" style="width:249pt;height:165.75pt">
            <v:imagedata r:id="rId56" o:title=" n = 5-room accuracy"/>
          </v:shape>
        </w:pict>
      </w:r>
    </w:p>
    <w:p w14:paraId="6D1CFD39" w14:textId="658D98A3" w:rsidR="00F75C72" w:rsidRPr="000B5395" w:rsidRDefault="00AD11D8" w:rsidP="00EE76CC">
      <w:pPr>
        <w:rPr>
          <w:rFonts w:ascii="Times New Roman" w:hAnsi="Times New Roman"/>
        </w:rPr>
      </w:pPr>
      <w:bookmarkStart w:id="164" w:name="_Toc43770580"/>
      <w:r w:rsidRPr="000B5395">
        <w:rPr>
          <w:rFonts w:ascii="Times New Roman" w:hAnsi="Times New Roman"/>
          <w:b/>
          <w:bCs/>
          <w:iCs/>
        </w:rPr>
        <w:t xml:space="preserve">Gambar </w:t>
      </w:r>
      <w:r w:rsidRPr="000B5395">
        <w:rPr>
          <w:rFonts w:ascii="Times New Roman" w:hAnsi="Times New Roman"/>
          <w:b/>
          <w:bCs/>
          <w:iCs/>
        </w:rPr>
        <w:fldChar w:fldCharType="begin"/>
      </w:r>
      <w:r w:rsidRPr="000B5395">
        <w:rPr>
          <w:rFonts w:ascii="Times New Roman" w:hAnsi="Times New Roman"/>
          <w:b/>
          <w:bCs/>
          <w:iCs/>
        </w:rPr>
        <w:instrText xml:space="preserve"> STYLEREF 1 \s </w:instrText>
      </w:r>
      <w:r w:rsidRPr="000B5395">
        <w:rPr>
          <w:rFonts w:ascii="Times New Roman" w:hAnsi="Times New Roman"/>
          <w:b/>
          <w:bCs/>
          <w:iCs/>
        </w:rPr>
        <w:fldChar w:fldCharType="separate"/>
      </w:r>
      <w:r w:rsidRPr="000B5395">
        <w:rPr>
          <w:rFonts w:ascii="Times New Roman" w:hAnsi="Times New Roman"/>
          <w:b/>
          <w:bCs/>
          <w:iCs/>
          <w:noProof/>
        </w:rPr>
        <w:t>5</w:t>
      </w:r>
      <w:r w:rsidRPr="000B5395">
        <w:rPr>
          <w:rFonts w:ascii="Times New Roman" w:hAnsi="Times New Roman"/>
          <w:b/>
          <w:bCs/>
          <w:iCs/>
        </w:rPr>
        <w:fldChar w:fldCharType="end"/>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sidR="000B5395">
        <w:rPr>
          <w:rFonts w:ascii="Times New Roman" w:hAnsi="Times New Roman"/>
          <w:b/>
          <w:bCs/>
          <w:iCs/>
          <w:noProof/>
        </w:rPr>
        <w:t>6</w:t>
      </w:r>
      <w:r w:rsidRPr="000B5395">
        <w:rPr>
          <w:rFonts w:ascii="Times New Roman" w:hAnsi="Times New Roman"/>
          <w:b/>
          <w:bCs/>
          <w:iCs/>
        </w:rPr>
        <w:fldChar w:fldCharType="end"/>
      </w:r>
      <w:r w:rsidRPr="000B5395">
        <w:rPr>
          <w:rFonts w:ascii="Times New Roman" w:hAnsi="Times New Roman"/>
          <w:iCs/>
          <w:lang w:val="id-ID"/>
        </w:rPr>
        <w:t xml:space="preserve"> </w:t>
      </w:r>
      <w:r w:rsidRPr="000B5395">
        <w:rPr>
          <w:rFonts w:ascii="Times New Roman" w:hAnsi="Times New Roman"/>
          <w:iCs/>
        </w:rPr>
        <w:t xml:space="preserve">Grafik plotting estimasi posisi untuk pengambilan data </w:t>
      </w:r>
      <w:r w:rsidR="000B5395">
        <w:rPr>
          <w:rFonts w:ascii="Times New Roman" w:hAnsi="Times New Roman"/>
          <w:iCs/>
        </w:rPr>
        <w:t xml:space="preserve">dengan </w:t>
      </w:r>
      <w:r w:rsidR="00280119" w:rsidRPr="00280119">
        <w:rPr>
          <w:rFonts w:ascii="Times New Roman" w:hAnsi="Times New Roman"/>
          <w:i/>
          <w:iCs/>
        </w:rPr>
        <w:t>kalman filter</w:t>
      </w:r>
      <w:r w:rsidR="000B5395">
        <w:rPr>
          <w:rFonts w:ascii="Times New Roman" w:hAnsi="Times New Roman"/>
          <w:iCs/>
        </w:rPr>
        <w:t xml:space="preserve"> sampling 5 data</w:t>
      </w:r>
      <w:bookmarkEnd w:id="164"/>
    </w:p>
    <w:p w14:paraId="61E8E271" w14:textId="7D1B84D5" w:rsidR="009E49F6" w:rsidRDefault="00705431" w:rsidP="000B5395">
      <w:pPr>
        <w:rPr>
          <w:rFonts w:ascii="Times New Roman" w:hAnsi="Times New Roman"/>
        </w:rPr>
      </w:pPr>
      <w:r>
        <w:rPr>
          <w:rFonts w:ascii="Times New Roman" w:hAnsi="Times New Roman"/>
        </w:rPr>
        <w:lastRenderedPageBreak/>
        <w:pict w14:anchorId="4A8F71C7">
          <v:shape id="_x0000_i1033" type="#_x0000_t75" style="width:249pt;height:165.75pt">
            <v:imagedata r:id="rId57" o:title=" n = 10-room accuracy"/>
          </v:shape>
        </w:pict>
      </w:r>
    </w:p>
    <w:p w14:paraId="705DBB48" w14:textId="2DB60BB1" w:rsidR="000B5395" w:rsidRDefault="000B5395" w:rsidP="000B5395">
      <w:pPr>
        <w:rPr>
          <w:rFonts w:ascii="Times New Roman" w:hAnsi="Times New Roman"/>
          <w:iCs/>
        </w:rPr>
      </w:pPr>
      <w:bookmarkStart w:id="165" w:name="_Toc43770581"/>
      <w:r w:rsidRPr="000B5395">
        <w:rPr>
          <w:rFonts w:ascii="Times New Roman" w:hAnsi="Times New Roman"/>
          <w:b/>
          <w:bCs/>
          <w:iCs/>
        </w:rPr>
        <w:t xml:space="preserve">Gambar </w:t>
      </w:r>
      <w:r w:rsidRPr="000B5395">
        <w:rPr>
          <w:rFonts w:ascii="Times New Roman" w:hAnsi="Times New Roman"/>
          <w:b/>
          <w:bCs/>
          <w:iCs/>
        </w:rPr>
        <w:fldChar w:fldCharType="begin"/>
      </w:r>
      <w:r w:rsidRPr="000B5395">
        <w:rPr>
          <w:rFonts w:ascii="Times New Roman" w:hAnsi="Times New Roman"/>
          <w:b/>
          <w:bCs/>
          <w:iCs/>
        </w:rPr>
        <w:instrText xml:space="preserve"> STYLEREF 1 \s </w:instrText>
      </w:r>
      <w:r w:rsidRPr="000B5395">
        <w:rPr>
          <w:rFonts w:ascii="Times New Roman" w:hAnsi="Times New Roman"/>
          <w:b/>
          <w:bCs/>
          <w:iCs/>
        </w:rPr>
        <w:fldChar w:fldCharType="separate"/>
      </w:r>
      <w:r w:rsidRPr="000B5395">
        <w:rPr>
          <w:rFonts w:ascii="Times New Roman" w:hAnsi="Times New Roman"/>
          <w:b/>
          <w:bCs/>
          <w:iCs/>
          <w:noProof/>
        </w:rPr>
        <w:t>5</w:t>
      </w:r>
      <w:r w:rsidRPr="000B5395">
        <w:rPr>
          <w:rFonts w:ascii="Times New Roman" w:hAnsi="Times New Roman"/>
          <w:b/>
          <w:bCs/>
          <w:iCs/>
        </w:rPr>
        <w:fldChar w:fldCharType="end"/>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7</w:t>
      </w:r>
      <w:r w:rsidRPr="000B5395">
        <w:rPr>
          <w:rFonts w:ascii="Times New Roman" w:hAnsi="Times New Roman"/>
          <w:b/>
          <w:bCs/>
          <w:iCs/>
        </w:rPr>
        <w:fldChar w:fldCharType="end"/>
      </w:r>
      <w:r w:rsidRPr="000B5395">
        <w:rPr>
          <w:rFonts w:ascii="Times New Roman" w:hAnsi="Times New Roman"/>
          <w:iCs/>
          <w:lang w:val="id-ID"/>
        </w:rPr>
        <w:t xml:space="preserve"> </w:t>
      </w:r>
      <w:r w:rsidRPr="000B5395">
        <w:rPr>
          <w:rFonts w:ascii="Times New Roman" w:hAnsi="Times New Roman"/>
          <w:iCs/>
        </w:rPr>
        <w:t xml:space="preserve">Grafik plotting estimasi posisi untuk pengambilan data </w:t>
      </w:r>
      <w:r>
        <w:rPr>
          <w:rFonts w:ascii="Times New Roman" w:hAnsi="Times New Roman"/>
          <w:iCs/>
        </w:rPr>
        <w:t xml:space="preserve">dengan </w:t>
      </w:r>
      <w:r w:rsidR="00280119" w:rsidRPr="00280119">
        <w:rPr>
          <w:rFonts w:ascii="Times New Roman" w:hAnsi="Times New Roman"/>
          <w:i/>
          <w:iCs/>
        </w:rPr>
        <w:t>kalman filter</w:t>
      </w:r>
      <w:r>
        <w:rPr>
          <w:rFonts w:ascii="Times New Roman" w:hAnsi="Times New Roman"/>
          <w:iCs/>
        </w:rPr>
        <w:t xml:space="preserve"> sampling </w:t>
      </w:r>
      <w:r w:rsidR="009E49F6">
        <w:rPr>
          <w:rFonts w:ascii="Times New Roman" w:hAnsi="Times New Roman"/>
          <w:iCs/>
        </w:rPr>
        <w:t>10</w:t>
      </w:r>
      <w:r>
        <w:rPr>
          <w:rFonts w:ascii="Times New Roman" w:hAnsi="Times New Roman"/>
          <w:iCs/>
        </w:rPr>
        <w:t xml:space="preserve"> data</w:t>
      </w:r>
      <w:bookmarkEnd w:id="165"/>
    </w:p>
    <w:p w14:paraId="476FEA73" w14:textId="77777777" w:rsidR="00BC5FDF" w:rsidRDefault="00BC5FDF" w:rsidP="00BC5FDF">
      <w:pPr>
        <w:jc w:val="both"/>
        <w:rPr>
          <w:rFonts w:ascii="Times New Roman" w:hAnsi="Times New Roman"/>
          <w:iCs/>
        </w:rPr>
      </w:pPr>
    </w:p>
    <w:p w14:paraId="2B8210A6" w14:textId="1A78BB0A" w:rsidR="00BC5FDF" w:rsidRPr="000B5395" w:rsidRDefault="00BC5FDF" w:rsidP="00BC5FDF">
      <w:pPr>
        <w:jc w:val="both"/>
        <w:rPr>
          <w:rFonts w:ascii="Times New Roman" w:hAnsi="Times New Roman"/>
        </w:rPr>
      </w:pPr>
      <w:r>
        <w:rPr>
          <w:rFonts w:ascii="Times New Roman" w:hAnsi="Times New Roman"/>
          <w:iCs/>
        </w:rPr>
        <w:tab/>
        <w:t xml:space="preserve">Pada gambar 5.5 sampai 5.7 terlihat bahwa semakin besar sampel yang digunakan untuk </w:t>
      </w:r>
      <w:r w:rsidR="00280119" w:rsidRPr="00280119">
        <w:rPr>
          <w:rFonts w:ascii="Times New Roman" w:hAnsi="Times New Roman"/>
          <w:i/>
          <w:iCs/>
        </w:rPr>
        <w:t>kalman filter</w:t>
      </w:r>
      <w:r>
        <w:rPr>
          <w:rFonts w:ascii="Times New Roman" w:hAnsi="Times New Roman"/>
          <w:iCs/>
        </w:rPr>
        <w:t xml:space="preserve"> semakin sedikit jarak diantara titik untuk label yang sama. Pada hambar 5.7 terlihat bahwa data posisi dengan warna yang sama cenderung berdekatan satu sama lain dan cenderung berbentuk kotak, yang menandakan kestabilan sinyal. Dilain pihak pada gambar 5.5 titik</w:t>
      </w:r>
      <w:r w:rsidR="00DF782D">
        <w:rPr>
          <w:rFonts w:ascii="Times New Roman" w:hAnsi="Times New Roman"/>
          <w:iCs/>
        </w:rPr>
        <w:t>-</w:t>
      </w:r>
      <w:r>
        <w:rPr>
          <w:rFonts w:ascii="Times New Roman" w:hAnsi="Times New Roman"/>
          <w:iCs/>
        </w:rPr>
        <w:t>titik data tersebar, cenderung membentuk sebuah garis lurus yang diakibatkan karena tidak stabilnya jarak dari salah satu akses poin.</w:t>
      </w:r>
    </w:p>
    <w:p w14:paraId="0C2B56B1" w14:textId="66088831" w:rsidR="00F75C72" w:rsidRPr="00EE76CC" w:rsidRDefault="00F75C72" w:rsidP="00EE76CC">
      <w:pPr>
        <w:rPr>
          <w:rFonts w:ascii="Times New Roman" w:hAnsi="Times New Roman"/>
        </w:rPr>
      </w:pPr>
    </w:p>
    <w:p w14:paraId="572A9A2B" w14:textId="3B05FC71" w:rsidR="00923BA1" w:rsidRPr="00C2005C" w:rsidRDefault="00923BA1" w:rsidP="00923BA1">
      <w:pPr>
        <w:pStyle w:val="Heading2"/>
        <w:jc w:val="left"/>
        <w:rPr>
          <w:b w:val="0"/>
        </w:rPr>
      </w:pPr>
      <w:r w:rsidRPr="003B17C0">
        <w:rPr>
          <w:b w:val="0"/>
          <w:bCs w:val="0"/>
          <w:kern w:val="32"/>
          <w:sz w:val="24"/>
          <w:szCs w:val="32"/>
          <w:lang w:val="id-ID"/>
        </w:rPr>
        <w:tab/>
      </w:r>
      <w:bookmarkStart w:id="166" w:name="_Toc43770770"/>
      <w:r w:rsidRPr="003B17C0">
        <w:t>Evaluasi Umum Skenario Uji Coba</w:t>
      </w:r>
      <w:bookmarkEnd w:id="166"/>
    </w:p>
    <w:p w14:paraId="5D030C0F" w14:textId="2D490B78" w:rsidR="00C7734F" w:rsidRPr="00481293" w:rsidRDefault="00FC074C" w:rsidP="00481293">
      <w:pPr>
        <w:ind w:firstLine="576"/>
        <w:jc w:val="left"/>
        <w:rPr>
          <w:rFonts w:ascii="Times New Roman" w:hAnsi="Times New Roman"/>
        </w:rPr>
      </w:pPr>
      <w:r w:rsidRPr="003B17C0">
        <w:rPr>
          <w:rFonts w:ascii="Times New Roman" w:hAnsi="Times New Roman"/>
        </w:rPr>
        <w:t xml:space="preserve">Berikut adalah evaluasi dari hasil uji coba dari masing skenario. </w:t>
      </w:r>
      <w:r w:rsidR="00462152" w:rsidRPr="003B17C0">
        <w:rPr>
          <w:rFonts w:ascii="Times New Roman" w:hAnsi="Times New Roman"/>
        </w:rPr>
        <w:t xml:space="preserve">Poin yang dievaluasi adalah </w:t>
      </w:r>
      <w:r w:rsidR="000A33E4">
        <w:rPr>
          <w:rFonts w:ascii="Times New Roman" w:hAnsi="Times New Roman"/>
        </w:rPr>
        <w:t xml:space="preserve">performa </w:t>
      </w:r>
      <w:r w:rsidR="00280119" w:rsidRPr="00280119">
        <w:rPr>
          <w:rFonts w:ascii="Times New Roman" w:hAnsi="Times New Roman"/>
          <w:i/>
        </w:rPr>
        <w:t>kalman filter</w:t>
      </w:r>
      <w:r w:rsidR="000A33E4">
        <w:rPr>
          <w:rFonts w:ascii="Times New Roman" w:hAnsi="Times New Roman"/>
        </w:rPr>
        <w:t xml:space="preserve"> pada estimasi jarak</w:t>
      </w:r>
      <w:r w:rsidR="00462152" w:rsidRPr="003B17C0">
        <w:rPr>
          <w:rFonts w:ascii="Times New Roman" w:hAnsi="Times New Roman"/>
        </w:rPr>
        <w:t xml:space="preserve"> </w:t>
      </w:r>
      <w:r w:rsidR="000A33E4">
        <w:rPr>
          <w:rFonts w:ascii="Times New Roman" w:hAnsi="Times New Roman"/>
        </w:rPr>
        <w:t xml:space="preserve">dan estunasu oisusu daru </w:t>
      </w:r>
      <w:r w:rsidR="00462152" w:rsidRPr="003B17C0">
        <w:rPr>
          <w:rFonts w:ascii="Times New Roman" w:hAnsi="Times New Roman"/>
        </w:rPr>
        <w:t>uji coba yang telah dilakukan.</w:t>
      </w:r>
    </w:p>
    <w:p w14:paraId="0EAB1E56" w14:textId="77777777" w:rsidR="00C7734F" w:rsidRPr="003B17C0" w:rsidRDefault="00C7734F" w:rsidP="00FC074C">
      <w:pPr>
        <w:jc w:val="both"/>
        <w:rPr>
          <w:rFonts w:ascii="Times New Roman" w:eastAsia="Times New Roman" w:hAnsi="Times New Roman"/>
          <w:kern w:val="32"/>
        </w:rPr>
      </w:pPr>
    </w:p>
    <w:p w14:paraId="2268502D" w14:textId="3574CDAC" w:rsidR="00FC074C" w:rsidRDefault="00C7734F" w:rsidP="002842FF">
      <w:pPr>
        <w:pStyle w:val="Heading3"/>
        <w:jc w:val="left"/>
        <w:rPr>
          <w:iCs/>
        </w:rPr>
      </w:pPr>
      <w:bookmarkStart w:id="167" w:name="_Toc43770771"/>
      <w:r>
        <w:rPr>
          <w:iCs/>
        </w:rPr>
        <w:t>Estimasi jarak</w:t>
      </w:r>
      <w:bookmarkEnd w:id="167"/>
    </w:p>
    <w:p w14:paraId="55B77839" w14:textId="1C822539" w:rsidR="00C7734F" w:rsidRDefault="00C7734F" w:rsidP="00182BD5">
      <w:pPr>
        <w:ind w:firstLine="720"/>
        <w:jc w:val="both"/>
      </w:pPr>
      <w:r>
        <w:t xml:space="preserve">Dari hasil uji coba 1 didapatkan nilai </w:t>
      </w:r>
      <w:r w:rsidR="00182BD5">
        <w:t xml:space="preserve">akurasi signal propagation model yang cukup bagus dengan kesalahan pengukuran jarak sampai dengan </w:t>
      </w:r>
      <w:r w:rsidR="00182BD5" w:rsidRPr="006F3487">
        <w:t>51.87</w:t>
      </w:r>
      <w:r w:rsidR="00182BD5">
        <w:t xml:space="preserve"> cm. Akurasi ini didapatkan </w:t>
      </w:r>
      <w:r w:rsidR="00182BD5">
        <w:lastRenderedPageBreak/>
        <w:t>dari pengambilan seribu data pada setiap jarak untuk mendapatkan kekuatan sinyal yang pasti pada jarak tersebut.</w:t>
      </w:r>
    </w:p>
    <w:p w14:paraId="3F759281" w14:textId="7EE3ECF4" w:rsidR="00182BD5" w:rsidRDefault="00182BD5" w:rsidP="00182BD5">
      <w:pPr>
        <w:ind w:firstLine="720"/>
        <w:jc w:val="both"/>
      </w:pPr>
      <w:r>
        <w:t xml:space="preserve">Pada hasil uji coba 2 dilakukan pengujian jarak dengan sampel data kecil (1 sampai 10 data) yang dicerminkan di variabel </w:t>
      </w:r>
      <w:r>
        <w:rPr>
          <w:i/>
        </w:rPr>
        <w:t>n</w:t>
      </w:r>
      <w:r>
        <w:t xml:space="preserve"> dari </w:t>
      </w:r>
      <w:r w:rsidR="00280119" w:rsidRPr="00280119">
        <w:rPr>
          <w:i/>
        </w:rPr>
        <w:t>kalman filter</w:t>
      </w:r>
      <w:r>
        <w:t xml:space="preserve">. Untuk </w:t>
      </w:r>
      <w:r>
        <w:rPr>
          <w:i/>
        </w:rPr>
        <w:t>n = 0</w:t>
      </w:r>
      <w:r>
        <w:t xml:space="preserve"> berarti pengambilan data tidak menggunakan </w:t>
      </w:r>
      <w:r w:rsidR="00280119" w:rsidRPr="00280119">
        <w:rPr>
          <w:i/>
        </w:rPr>
        <w:t>kalman filter</w:t>
      </w:r>
      <w:r>
        <w:t xml:space="preserve">, data diambil satu kali. Utuk </w:t>
      </w:r>
      <w:r>
        <w:rPr>
          <w:i/>
        </w:rPr>
        <w:t xml:space="preserve">n = 5 </w:t>
      </w:r>
      <w:r>
        <w:t xml:space="preserve">dan </w:t>
      </w:r>
      <w:r>
        <w:rPr>
          <w:i/>
        </w:rPr>
        <w:t>n = 10</w:t>
      </w:r>
      <w:r>
        <w:t xml:space="preserve"> masing</w:t>
      </w:r>
      <w:r w:rsidR="00DF782D">
        <w:t>-</w:t>
      </w:r>
      <w:r>
        <w:t xml:space="preserve">masing diambil 5 dan 10 sampel data dan difilter dengan </w:t>
      </w:r>
      <w:r w:rsidR="00280119" w:rsidRPr="00280119">
        <w:rPr>
          <w:i/>
        </w:rPr>
        <w:t>kalman filter</w:t>
      </w:r>
      <w:r>
        <w:t xml:space="preserve"> untuk mendapatkan sinyal yang stabil.</w:t>
      </w:r>
    </w:p>
    <w:p w14:paraId="25C79C44" w14:textId="750161FC" w:rsidR="00182BD5" w:rsidRDefault="00182BD5" w:rsidP="00FC074C">
      <w:pPr>
        <w:ind w:firstLine="720"/>
        <w:jc w:val="both"/>
        <w:rPr>
          <w:rFonts w:ascii="Times New Roman" w:hAnsi="Times New Roman"/>
        </w:rPr>
      </w:pPr>
      <w:bookmarkStart w:id="168" w:name="_Hlk13436182"/>
      <w:r>
        <w:rPr>
          <w:rFonts w:ascii="Times New Roman" w:hAnsi="Times New Roman"/>
        </w:rPr>
        <w:t xml:space="preserve">Dari hasil uji coba yang dilakukan, pada tabel 5.3 </w:t>
      </w:r>
      <w:r w:rsidR="00481293">
        <w:rPr>
          <w:rFonts w:ascii="Times New Roman" w:hAnsi="Times New Roman"/>
        </w:rPr>
        <w:t xml:space="preserve">terlihat bahwa semakin besar sampel yang diambil maka semakin berkurang kesalahan estimasi jarak. </w:t>
      </w:r>
    </w:p>
    <w:p w14:paraId="23FECEC9" w14:textId="5E767FE8" w:rsidR="00481293" w:rsidRDefault="00481293" w:rsidP="00481293">
      <w:pPr>
        <w:rPr>
          <w:rFonts w:ascii="Times New Roman" w:hAnsi="Times New Roman"/>
        </w:rPr>
      </w:pPr>
      <w:r>
        <w:rPr>
          <w:noProof/>
          <w:lang w:val="id-ID" w:eastAsia="ja-JP"/>
        </w:rPr>
        <w:drawing>
          <wp:inline distT="0" distB="0" distL="0" distR="0" wp14:anchorId="0315DAD3" wp14:editId="662059BD">
            <wp:extent cx="3708400" cy="24980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08400" cy="2498090"/>
                    </a:xfrm>
                    <a:prstGeom prst="rect">
                      <a:avLst/>
                    </a:prstGeom>
                  </pic:spPr>
                </pic:pic>
              </a:graphicData>
            </a:graphic>
          </wp:inline>
        </w:drawing>
      </w:r>
    </w:p>
    <w:p w14:paraId="7D824559" w14:textId="3DF2B2E5" w:rsidR="00481293" w:rsidRDefault="00481293" w:rsidP="00481293">
      <w:pPr>
        <w:rPr>
          <w:rFonts w:ascii="Times New Roman" w:hAnsi="Times New Roman"/>
          <w:iCs/>
        </w:rPr>
      </w:pPr>
      <w:bookmarkStart w:id="169" w:name="_Toc43770582"/>
      <w:bookmarkEnd w:id="168"/>
      <w:r w:rsidRPr="000B5395">
        <w:rPr>
          <w:rFonts w:ascii="Times New Roman" w:hAnsi="Times New Roman"/>
          <w:b/>
          <w:bCs/>
          <w:iCs/>
        </w:rPr>
        <w:t xml:space="preserve">Gambar </w:t>
      </w:r>
      <w:r w:rsidRPr="000B5395">
        <w:rPr>
          <w:rFonts w:ascii="Times New Roman" w:hAnsi="Times New Roman"/>
          <w:b/>
          <w:bCs/>
          <w:iCs/>
        </w:rPr>
        <w:fldChar w:fldCharType="begin"/>
      </w:r>
      <w:r w:rsidRPr="000B5395">
        <w:rPr>
          <w:rFonts w:ascii="Times New Roman" w:hAnsi="Times New Roman"/>
          <w:b/>
          <w:bCs/>
          <w:iCs/>
        </w:rPr>
        <w:instrText xml:space="preserve"> STYLEREF 1 \s </w:instrText>
      </w:r>
      <w:r w:rsidRPr="000B5395">
        <w:rPr>
          <w:rFonts w:ascii="Times New Roman" w:hAnsi="Times New Roman"/>
          <w:b/>
          <w:bCs/>
          <w:iCs/>
        </w:rPr>
        <w:fldChar w:fldCharType="separate"/>
      </w:r>
      <w:r w:rsidRPr="000B5395">
        <w:rPr>
          <w:rFonts w:ascii="Times New Roman" w:hAnsi="Times New Roman"/>
          <w:b/>
          <w:bCs/>
          <w:iCs/>
          <w:noProof/>
        </w:rPr>
        <w:t>5</w:t>
      </w:r>
      <w:r w:rsidRPr="000B5395">
        <w:rPr>
          <w:rFonts w:ascii="Times New Roman" w:hAnsi="Times New Roman"/>
          <w:b/>
          <w:bCs/>
          <w:iCs/>
        </w:rPr>
        <w:fldChar w:fldCharType="end"/>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8</w:t>
      </w:r>
      <w:r w:rsidRPr="000B5395">
        <w:rPr>
          <w:rFonts w:ascii="Times New Roman" w:hAnsi="Times New Roman"/>
          <w:b/>
          <w:bCs/>
          <w:iCs/>
        </w:rPr>
        <w:fldChar w:fldCharType="end"/>
      </w:r>
      <w:r w:rsidRPr="000B5395">
        <w:rPr>
          <w:rFonts w:ascii="Times New Roman" w:hAnsi="Times New Roman"/>
          <w:iCs/>
          <w:lang w:val="id-ID"/>
        </w:rPr>
        <w:t xml:space="preserve"> </w:t>
      </w:r>
      <w:r>
        <w:rPr>
          <w:rFonts w:ascii="Times New Roman" w:hAnsi="Times New Roman"/>
          <w:iCs/>
        </w:rPr>
        <w:t xml:space="preserve">Grafik akurasi </w:t>
      </w:r>
      <w:r w:rsidR="00280119" w:rsidRPr="00280119">
        <w:rPr>
          <w:rFonts w:ascii="Times New Roman" w:hAnsi="Times New Roman"/>
          <w:i/>
          <w:iCs/>
        </w:rPr>
        <w:t>kalman filter</w:t>
      </w:r>
      <w:r w:rsidR="0053510B">
        <w:rPr>
          <w:rFonts w:ascii="Times New Roman" w:hAnsi="Times New Roman"/>
          <w:iCs/>
        </w:rPr>
        <w:t xml:space="preserve"> dalam penentuan jarak.</w:t>
      </w:r>
      <w:bookmarkEnd w:id="169"/>
    </w:p>
    <w:p w14:paraId="6E3B7341" w14:textId="77777777" w:rsidR="002842FF" w:rsidRPr="00481293" w:rsidRDefault="002842FF" w:rsidP="002842FF">
      <w:pPr>
        <w:rPr>
          <w:rFonts w:ascii="Times New Roman" w:hAnsi="Times New Roman"/>
        </w:rPr>
      </w:pPr>
    </w:p>
    <w:p w14:paraId="20824394" w14:textId="5501DBE2" w:rsidR="00481293" w:rsidRDefault="00481293" w:rsidP="00481293">
      <w:pPr>
        <w:pStyle w:val="Heading3"/>
        <w:jc w:val="left"/>
        <w:rPr>
          <w:iCs/>
        </w:rPr>
      </w:pPr>
      <w:bookmarkStart w:id="170" w:name="_Toc43770772"/>
      <w:r>
        <w:rPr>
          <w:iCs/>
        </w:rPr>
        <w:t>Estimasi posisi</w:t>
      </w:r>
      <w:bookmarkEnd w:id="170"/>
    </w:p>
    <w:p w14:paraId="6F6EAAF0" w14:textId="1BDD9652" w:rsidR="00587F3F" w:rsidRDefault="00587F3F" w:rsidP="00587F3F">
      <w:pPr>
        <w:ind w:firstLine="720"/>
        <w:jc w:val="both"/>
      </w:pPr>
      <w:r>
        <w:t xml:space="preserve">Dari hasil uji coba 3 terlihat bahwa estimasi posisi dengan menggunakan </w:t>
      </w:r>
      <w:r w:rsidR="00280119" w:rsidRPr="00280119">
        <w:rPr>
          <w:i/>
        </w:rPr>
        <w:t>kalman filter</w:t>
      </w:r>
      <w:r>
        <w:t xml:space="preserve"> dengan sampel yang lebih tinggi menghasilkan akurasi yang juga tinggi.</w:t>
      </w:r>
    </w:p>
    <w:p w14:paraId="55E31814" w14:textId="14A15D33" w:rsidR="00587F3F" w:rsidRDefault="00587F3F" w:rsidP="00587F3F">
      <w:pPr>
        <w:ind w:firstLine="720"/>
        <w:jc w:val="both"/>
      </w:pPr>
      <w:r>
        <w:t xml:space="preserve">Akurasi yang tinggi ini datang dari minimnya noise pada RSSI yang menyebabkan akurasi penentuan jarak meningkat dan </w:t>
      </w:r>
      <w:r>
        <w:lastRenderedPageBreak/>
        <w:t>pada akhirnya juga meningkatkan akurasi estimasi posisi dengan trilaterasi.</w:t>
      </w:r>
    </w:p>
    <w:p w14:paraId="3420BBEA" w14:textId="0FA80160" w:rsidR="0053510B" w:rsidRDefault="00587F3F" w:rsidP="009B00C2">
      <w:pPr>
        <w:ind w:firstLine="720"/>
        <w:jc w:val="both"/>
      </w:pPr>
      <w:r>
        <w:t xml:space="preserve">Pada gambar 5.9 terlihat bahwa akurasi estimasi posisi dengan </w:t>
      </w:r>
      <w:r w:rsidR="00280119" w:rsidRPr="00280119">
        <w:rPr>
          <w:i/>
        </w:rPr>
        <w:t>kalman filter</w:t>
      </w:r>
      <w:r>
        <w:t xml:space="preserve"> (garis biru dan hitam) cenderung stabil daripada akurasi tanpa menggunakan </w:t>
      </w:r>
      <w:r w:rsidR="00280119" w:rsidRPr="00280119">
        <w:rPr>
          <w:i/>
        </w:rPr>
        <w:t>kalman filter</w:t>
      </w:r>
      <w:r w:rsidR="009B00C2">
        <w:t xml:space="preserve"> (garis merah). </w:t>
      </w:r>
    </w:p>
    <w:p w14:paraId="3CCA47E0" w14:textId="47CE88B8" w:rsidR="00587F3F" w:rsidRDefault="00587F3F" w:rsidP="00587F3F">
      <w:r>
        <w:rPr>
          <w:noProof/>
          <w:lang w:val="id-ID" w:eastAsia="ja-JP"/>
        </w:rPr>
        <w:drawing>
          <wp:inline distT="0" distB="0" distL="0" distR="0" wp14:anchorId="595FDF06" wp14:editId="618318B0">
            <wp:extent cx="3114675" cy="20816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17971" cy="2083809"/>
                    </a:xfrm>
                    <a:prstGeom prst="rect">
                      <a:avLst/>
                    </a:prstGeom>
                  </pic:spPr>
                </pic:pic>
              </a:graphicData>
            </a:graphic>
          </wp:inline>
        </w:drawing>
      </w:r>
    </w:p>
    <w:p w14:paraId="4CF5DF80" w14:textId="0FEC7E29" w:rsidR="00587F3F" w:rsidRDefault="00587F3F" w:rsidP="00587F3F">
      <w:pPr>
        <w:rPr>
          <w:rFonts w:ascii="Times New Roman" w:hAnsi="Times New Roman"/>
          <w:iCs/>
        </w:rPr>
      </w:pPr>
      <w:bookmarkStart w:id="171" w:name="_Toc43770583"/>
      <w:r w:rsidRPr="000B5395">
        <w:rPr>
          <w:rFonts w:ascii="Times New Roman" w:hAnsi="Times New Roman"/>
          <w:b/>
          <w:bCs/>
          <w:iCs/>
        </w:rPr>
        <w:t xml:space="preserve">Gambar </w:t>
      </w:r>
      <w:r w:rsidRPr="000B5395">
        <w:rPr>
          <w:rFonts w:ascii="Times New Roman" w:hAnsi="Times New Roman"/>
          <w:b/>
          <w:bCs/>
          <w:iCs/>
        </w:rPr>
        <w:fldChar w:fldCharType="begin"/>
      </w:r>
      <w:r w:rsidRPr="000B5395">
        <w:rPr>
          <w:rFonts w:ascii="Times New Roman" w:hAnsi="Times New Roman"/>
          <w:b/>
          <w:bCs/>
          <w:iCs/>
        </w:rPr>
        <w:instrText xml:space="preserve"> STYLEREF 1 \s </w:instrText>
      </w:r>
      <w:r w:rsidRPr="000B5395">
        <w:rPr>
          <w:rFonts w:ascii="Times New Roman" w:hAnsi="Times New Roman"/>
          <w:b/>
          <w:bCs/>
          <w:iCs/>
        </w:rPr>
        <w:fldChar w:fldCharType="separate"/>
      </w:r>
      <w:r w:rsidRPr="000B5395">
        <w:rPr>
          <w:rFonts w:ascii="Times New Roman" w:hAnsi="Times New Roman"/>
          <w:b/>
          <w:bCs/>
          <w:iCs/>
          <w:noProof/>
        </w:rPr>
        <w:t>5</w:t>
      </w:r>
      <w:r w:rsidRPr="000B5395">
        <w:rPr>
          <w:rFonts w:ascii="Times New Roman" w:hAnsi="Times New Roman"/>
          <w:b/>
          <w:bCs/>
          <w:iCs/>
        </w:rPr>
        <w:fldChar w:fldCharType="end"/>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9</w:t>
      </w:r>
      <w:r w:rsidRPr="000B5395">
        <w:rPr>
          <w:rFonts w:ascii="Times New Roman" w:hAnsi="Times New Roman"/>
          <w:b/>
          <w:bCs/>
          <w:iCs/>
        </w:rPr>
        <w:fldChar w:fldCharType="end"/>
      </w:r>
      <w:r w:rsidRPr="000B5395">
        <w:rPr>
          <w:rFonts w:ascii="Times New Roman" w:hAnsi="Times New Roman"/>
          <w:iCs/>
          <w:lang w:val="id-ID"/>
        </w:rPr>
        <w:t xml:space="preserve"> </w:t>
      </w:r>
      <w:r>
        <w:rPr>
          <w:rFonts w:ascii="Times New Roman" w:hAnsi="Times New Roman"/>
          <w:iCs/>
        </w:rPr>
        <w:t>Perbandingan akurasi estimasi posisi.</w:t>
      </w:r>
      <w:bookmarkEnd w:id="171"/>
    </w:p>
    <w:p w14:paraId="761CAB27" w14:textId="77777777" w:rsidR="00587F3F" w:rsidRPr="0053510B" w:rsidRDefault="00587F3F" w:rsidP="00587F3F"/>
    <w:p w14:paraId="0E8176D9" w14:textId="3E87FEE0" w:rsidR="009B00C2" w:rsidRDefault="009B00C2" w:rsidP="009B00C2">
      <w:pPr>
        <w:rPr>
          <w:rFonts w:ascii="Times New Roman" w:hAnsi="Times New Roman"/>
        </w:rPr>
      </w:pPr>
      <w:r>
        <w:rPr>
          <w:rFonts w:ascii="Times New Roman" w:hAnsi="Times New Roman"/>
          <w:noProof/>
          <w:lang w:val="id-ID" w:eastAsia="ja-JP"/>
        </w:rPr>
        <w:drawing>
          <wp:inline distT="0" distB="0" distL="0" distR="0" wp14:anchorId="16CBBFA2" wp14:editId="57930732">
            <wp:extent cx="3131573" cy="2084832"/>
            <wp:effectExtent l="0" t="0" r="0" b="0"/>
            <wp:docPr id="3" name="Picture 3" descr="C:\Users\Project-C\AppData\Local\Microsoft\Windows\INetCache\Content.Word\kesalahan estimasi posisi 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roject-C\AppData\Local\Microsoft\Windows\INetCache\Content.Word\kesalahan estimasi posisi ba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31573" cy="2084832"/>
                    </a:xfrm>
                    <a:prstGeom prst="rect">
                      <a:avLst/>
                    </a:prstGeom>
                    <a:noFill/>
                    <a:ln>
                      <a:noFill/>
                    </a:ln>
                  </pic:spPr>
                </pic:pic>
              </a:graphicData>
            </a:graphic>
          </wp:inline>
        </w:drawing>
      </w:r>
    </w:p>
    <w:p w14:paraId="3642BC36" w14:textId="73F315C8" w:rsidR="009B00C2" w:rsidRDefault="009B00C2" w:rsidP="009B00C2">
      <w:pPr>
        <w:rPr>
          <w:rFonts w:ascii="Times New Roman" w:hAnsi="Times New Roman"/>
          <w:iCs/>
        </w:rPr>
      </w:pPr>
      <w:bookmarkStart w:id="172" w:name="_Toc43770584"/>
      <w:r w:rsidRPr="000B5395">
        <w:rPr>
          <w:rFonts w:ascii="Times New Roman" w:hAnsi="Times New Roman"/>
          <w:b/>
          <w:bCs/>
          <w:iCs/>
        </w:rPr>
        <w:t xml:space="preserve">Gambar </w:t>
      </w:r>
      <w:r w:rsidRPr="000B5395">
        <w:rPr>
          <w:rFonts w:ascii="Times New Roman" w:hAnsi="Times New Roman"/>
          <w:b/>
          <w:bCs/>
          <w:iCs/>
        </w:rPr>
        <w:fldChar w:fldCharType="begin"/>
      </w:r>
      <w:r w:rsidRPr="000B5395">
        <w:rPr>
          <w:rFonts w:ascii="Times New Roman" w:hAnsi="Times New Roman"/>
          <w:b/>
          <w:bCs/>
          <w:iCs/>
        </w:rPr>
        <w:instrText xml:space="preserve"> STYLEREF 1 \s </w:instrText>
      </w:r>
      <w:r w:rsidRPr="000B5395">
        <w:rPr>
          <w:rFonts w:ascii="Times New Roman" w:hAnsi="Times New Roman"/>
          <w:b/>
          <w:bCs/>
          <w:iCs/>
        </w:rPr>
        <w:fldChar w:fldCharType="separate"/>
      </w:r>
      <w:r w:rsidRPr="000B5395">
        <w:rPr>
          <w:rFonts w:ascii="Times New Roman" w:hAnsi="Times New Roman"/>
          <w:b/>
          <w:bCs/>
          <w:iCs/>
          <w:noProof/>
        </w:rPr>
        <w:t>5</w:t>
      </w:r>
      <w:r w:rsidRPr="000B5395">
        <w:rPr>
          <w:rFonts w:ascii="Times New Roman" w:hAnsi="Times New Roman"/>
          <w:b/>
          <w:bCs/>
          <w:iCs/>
        </w:rPr>
        <w:fldChar w:fldCharType="end"/>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10</w:t>
      </w:r>
      <w:r w:rsidRPr="000B5395">
        <w:rPr>
          <w:rFonts w:ascii="Times New Roman" w:hAnsi="Times New Roman"/>
          <w:b/>
          <w:bCs/>
          <w:iCs/>
        </w:rPr>
        <w:fldChar w:fldCharType="end"/>
      </w:r>
      <w:r w:rsidRPr="000B5395">
        <w:rPr>
          <w:rFonts w:ascii="Times New Roman" w:hAnsi="Times New Roman"/>
          <w:iCs/>
          <w:lang w:val="id-ID"/>
        </w:rPr>
        <w:t xml:space="preserve"> </w:t>
      </w:r>
      <w:r>
        <w:rPr>
          <w:rFonts w:ascii="Times New Roman" w:hAnsi="Times New Roman"/>
          <w:iCs/>
        </w:rPr>
        <w:t>Perbandingan akurasi estimasi posisi tiap titik uji.</w:t>
      </w:r>
      <w:bookmarkEnd w:id="172"/>
    </w:p>
    <w:p w14:paraId="21CFA9F9" w14:textId="17B92EBD" w:rsidR="00F70F2E" w:rsidRPr="00587F3F" w:rsidRDefault="00F70F2E" w:rsidP="00587F3F">
      <w:pPr>
        <w:jc w:val="both"/>
        <w:rPr>
          <w:rFonts w:ascii="Times New Roman" w:hAnsi="Times New Roman"/>
        </w:rPr>
      </w:pPr>
      <w:r w:rsidRPr="003B17C0">
        <w:rPr>
          <w:rFonts w:ascii="Times New Roman" w:hAnsi="Times New Roman"/>
          <w:lang w:val="id-ID"/>
        </w:rPr>
        <w:br w:type="page"/>
      </w:r>
    </w:p>
    <w:p w14:paraId="5668CC71" w14:textId="77777777" w:rsidR="00CA2DEB" w:rsidRPr="003B17C0" w:rsidRDefault="00CA2DEB" w:rsidP="00CA2DEB">
      <w:pPr>
        <w:pStyle w:val="Heading1"/>
        <w:numPr>
          <w:ilvl w:val="0"/>
          <w:numId w:val="0"/>
        </w:numPr>
        <w:spacing w:after="240"/>
        <w:jc w:val="both"/>
        <w:rPr>
          <w:lang w:val="id-ID"/>
        </w:rPr>
        <w:sectPr w:rsidR="00CA2DEB" w:rsidRPr="003B17C0" w:rsidSect="00CA2DEB">
          <w:pgSz w:w="8392" w:h="11907"/>
          <w:pgMar w:top="1418" w:right="1134" w:bottom="1418" w:left="1418" w:header="709" w:footer="709" w:gutter="0"/>
          <w:cols w:space="708"/>
          <w:titlePg/>
          <w:docGrid w:linePitch="360"/>
        </w:sectPr>
      </w:pPr>
    </w:p>
    <w:p w14:paraId="69147915" w14:textId="395DDD47" w:rsidR="00EE1AC2" w:rsidRPr="003B17C0" w:rsidRDefault="00EE1AC2" w:rsidP="002C63BA">
      <w:pPr>
        <w:pStyle w:val="Heading1"/>
        <w:spacing w:after="240"/>
        <w:ind w:hanging="709"/>
      </w:pPr>
      <w:bookmarkStart w:id="173" w:name="_Toc43770773"/>
      <w:r w:rsidRPr="003B17C0">
        <w:rPr>
          <w:lang w:val="id-ID"/>
        </w:rPr>
        <w:lastRenderedPageBreak/>
        <w:t>BAB V</w:t>
      </w:r>
      <w:r w:rsidRPr="003B17C0">
        <w:t>I</w:t>
      </w:r>
      <w:r w:rsidRPr="003B17C0">
        <w:rPr>
          <w:lang w:val="id-ID"/>
        </w:rPr>
        <w:br/>
      </w:r>
      <w:r w:rsidRPr="003B17C0">
        <w:t>KESIMPULAN DAN SARAN</w:t>
      </w:r>
      <w:bookmarkEnd w:id="173"/>
    </w:p>
    <w:p w14:paraId="35D16A06" w14:textId="1320A622" w:rsidR="00EE1AC2" w:rsidRPr="003B17C0" w:rsidRDefault="00F66D3E" w:rsidP="00602E08">
      <w:pPr>
        <w:spacing w:after="240"/>
        <w:ind w:firstLine="567"/>
        <w:jc w:val="both"/>
        <w:rPr>
          <w:rFonts w:ascii="Times New Roman" w:hAnsi="Times New Roman"/>
        </w:rPr>
      </w:pPr>
      <w:r w:rsidRPr="003B17C0">
        <w:rPr>
          <w:rFonts w:ascii="Times New Roman" w:hAnsi="Times New Roman"/>
        </w:rPr>
        <w:t>Bab ini membahas mengenai</w:t>
      </w:r>
      <w:r w:rsidR="00F70088" w:rsidRPr="003B17C0">
        <w:rPr>
          <w:rFonts w:ascii="Times New Roman" w:hAnsi="Times New Roman"/>
        </w:rPr>
        <w:t xml:space="preserve"> kesimpulan yang diperoleh dari </w:t>
      </w:r>
      <w:r w:rsidR="00761E58" w:rsidRPr="003B17C0">
        <w:rPr>
          <w:rFonts w:ascii="Times New Roman" w:hAnsi="Times New Roman"/>
        </w:rPr>
        <w:t>tugas akhir</w:t>
      </w:r>
      <w:r w:rsidR="00F70088" w:rsidRPr="003B17C0">
        <w:rPr>
          <w:rFonts w:ascii="Times New Roman" w:hAnsi="Times New Roman"/>
        </w:rPr>
        <w:t xml:space="preserve"> yang telah dikerjakan dan saran </w:t>
      </w:r>
      <w:r w:rsidRPr="003B17C0">
        <w:rPr>
          <w:rFonts w:ascii="Times New Roman" w:hAnsi="Times New Roman"/>
        </w:rPr>
        <w:t>terkait</w:t>
      </w:r>
      <w:r w:rsidR="00F70088" w:rsidRPr="003B17C0">
        <w:rPr>
          <w:rFonts w:ascii="Times New Roman" w:hAnsi="Times New Roman"/>
        </w:rPr>
        <w:t xml:space="preserve"> pengembangan dari </w:t>
      </w:r>
      <w:r w:rsidR="00761E58" w:rsidRPr="003B17C0">
        <w:rPr>
          <w:rFonts w:ascii="Times New Roman" w:hAnsi="Times New Roman"/>
        </w:rPr>
        <w:t>tugas akhir</w:t>
      </w:r>
      <w:r w:rsidR="00F70088" w:rsidRPr="003B17C0">
        <w:rPr>
          <w:rFonts w:ascii="Times New Roman" w:hAnsi="Times New Roman"/>
        </w:rPr>
        <w:t xml:space="preserve"> ini yang dapat dilakukan </w:t>
      </w:r>
      <w:r w:rsidR="00061EC9" w:rsidRPr="003B17C0">
        <w:rPr>
          <w:rFonts w:ascii="Times New Roman" w:hAnsi="Times New Roman"/>
        </w:rPr>
        <w:t>pada</w:t>
      </w:r>
      <w:r w:rsidR="00F70088" w:rsidRPr="003B17C0">
        <w:rPr>
          <w:rFonts w:ascii="Times New Roman" w:hAnsi="Times New Roman"/>
        </w:rPr>
        <w:t xml:space="preserve"> masa yang akan datang</w:t>
      </w:r>
      <w:r w:rsidR="00EE1AC2" w:rsidRPr="003B17C0">
        <w:rPr>
          <w:rFonts w:ascii="Times New Roman" w:hAnsi="Times New Roman"/>
        </w:rPr>
        <w:t>.</w:t>
      </w:r>
    </w:p>
    <w:p w14:paraId="6C124D4C" w14:textId="11112191" w:rsidR="00EE1AC2" w:rsidRPr="003B17C0" w:rsidRDefault="00955EE4" w:rsidP="00DC21AD">
      <w:pPr>
        <w:pStyle w:val="Heading2"/>
        <w:jc w:val="both"/>
      </w:pPr>
      <w:bookmarkStart w:id="174" w:name="_Toc43770774"/>
      <w:r w:rsidRPr="003B17C0">
        <w:t>Kesimpulan</w:t>
      </w:r>
      <w:bookmarkEnd w:id="174"/>
    </w:p>
    <w:p w14:paraId="152C4955" w14:textId="3790A403" w:rsidR="00EE1AC2" w:rsidRPr="003B17C0" w:rsidRDefault="00B3586C" w:rsidP="00602E08">
      <w:pPr>
        <w:ind w:firstLine="567"/>
        <w:jc w:val="both"/>
        <w:rPr>
          <w:rFonts w:ascii="Times New Roman" w:hAnsi="Times New Roman"/>
        </w:rPr>
      </w:pPr>
      <w:r w:rsidRPr="003B17C0">
        <w:rPr>
          <w:rFonts w:ascii="Times New Roman" w:hAnsi="Times New Roman"/>
        </w:rPr>
        <w:t>Kesimpulan yang diperoleh dari hasil uji coba dan evaluasi</w:t>
      </w:r>
      <w:r w:rsidR="00F66D3E" w:rsidRPr="003B17C0">
        <w:rPr>
          <w:rFonts w:ascii="Times New Roman" w:hAnsi="Times New Roman"/>
        </w:rPr>
        <w:t xml:space="preserve"> pada</w:t>
      </w:r>
      <w:r w:rsidRPr="003B17C0">
        <w:rPr>
          <w:rFonts w:ascii="Times New Roman" w:hAnsi="Times New Roman"/>
        </w:rPr>
        <w:t xml:space="preserve"> </w:t>
      </w:r>
      <w:r w:rsidR="00761E58" w:rsidRPr="003B17C0">
        <w:rPr>
          <w:rFonts w:ascii="Times New Roman" w:hAnsi="Times New Roman"/>
        </w:rPr>
        <w:t>tugas akhir</w:t>
      </w:r>
      <w:r w:rsidRPr="003B17C0">
        <w:rPr>
          <w:rFonts w:ascii="Times New Roman" w:hAnsi="Times New Roman"/>
        </w:rPr>
        <w:t xml:space="preserve"> ini adalah sebagai berikut:</w:t>
      </w:r>
    </w:p>
    <w:p w14:paraId="0548F0F9" w14:textId="72A88C97" w:rsidR="00421B2C" w:rsidRPr="003B17C0" w:rsidRDefault="00587F3F" w:rsidP="007F6D00">
      <w:pPr>
        <w:pStyle w:val="ListParagraph"/>
        <w:numPr>
          <w:ilvl w:val="0"/>
          <w:numId w:val="8"/>
        </w:numPr>
        <w:spacing w:after="240"/>
        <w:ind w:left="284" w:hanging="284"/>
        <w:jc w:val="both"/>
        <w:rPr>
          <w:rFonts w:ascii="Times New Roman" w:hAnsi="Times New Roman"/>
        </w:rPr>
      </w:pPr>
      <w:r>
        <w:rPr>
          <w:rFonts w:ascii="Times New Roman" w:hAnsi="Times New Roman"/>
        </w:rPr>
        <w:t>Dari hasil uji coba did</w:t>
      </w:r>
      <w:r w:rsidR="00280119">
        <w:rPr>
          <w:rFonts w:ascii="Times New Roman" w:hAnsi="Times New Roman"/>
        </w:rPr>
        <w:t>a</w:t>
      </w:r>
      <w:r>
        <w:rPr>
          <w:rFonts w:ascii="Times New Roman" w:hAnsi="Times New Roman"/>
        </w:rPr>
        <w:t>patkan bahwa d</w:t>
      </w:r>
      <w:r w:rsidR="00421B2C" w:rsidRPr="003B17C0">
        <w:rPr>
          <w:rFonts w:ascii="Times New Roman" w:hAnsi="Times New Roman"/>
        </w:rPr>
        <w:t xml:space="preserve">engan menggunakan signal propagation model </w:t>
      </w:r>
      <w:r>
        <w:rPr>
          <w:rFonts w:ascii="Times New Roman" w:hAnsi="Times New Roman"/>
        </w:rPr>
        <w:t>yang telah dikalibrasi didapatkan akurasi sampai dengan 1 meter</w:t>
      </w:r>
      <w:r w:rsidR="00421B2C" w:rsidRPr="003B17C0">
        <w:rPr>
          <w:rFonts w:ascii="Times New Roman" w:hAnsi="Times New Roman"/>
        </w:rPr>
        <w:t>.</w:t>
      </w:r>
      <w:r>
        <w:rPr>
          <w:rFonts w:ascii="Times New Roman" w:hAnsi="Times New Roman"/>
        </w:rPr>
        <w:t xml:space="preserve"> </w:t>
      </w:r>
    </w:p>
    <w:p w14:paraId="27BF5C0E" w14:textId="06245400" w:rsidR="00421B2C" w:rsidRPr="003B17C0" w:rsidRDefault="00280119" w:rsidP="007F6D00">
      <w:pPr>
        <w:pStyle w:val="ListParagraph"/>
        <w:numPr>
          <w:ilvl w:val="0"/>
          <w:numId w:val="8"/>
        </w:numPr>
        <w:spacing w:after="240"/>
        <w:ind w:left="284" w:hanging="284"/>
        <w:jc w:val="both"/>
        <w:rPr>
          <w:rFonts w:ascii="Times New Roman" w:hAnsi="Times New Roman"/>
        </w:rPr>
      </w:pPr>
      <w:r>
        <w:rPr>
          <w:rFonts w:ascii="Times New Roman" w:hAnsi="Times New Roman"/>
        </w:rPr>
        <w:t xml:space="preserve">Dengan menggunakan kalman filter terhadap RSSI yang diterima didapatkan nilai RSSI yang lebih stabil. Terbukti pada uji coba 2 dan 3 dimana akurasi data yang diambil dengan </w:t>
      </w:r>
      <w:r w:rsidRPr="00280119">
        <w:rPr>
          <w:rFonts w:ascii="Times New Roman" w:hAnsi="Times New Roman"/>
          <w:i/>
        </w:rPr>
        <w:t>kalman filter</w:t>
      </w:r>
      <w:r>
        <w:rPr>
          <w:rFonts w:ascii="Times New Roman" w:hAnsi="Times New Roman"/>
        </w:rPr>
        <w:t xml:space="preserve"> memiliki rata</w:t>
      </w:r>
      <w:r w:rsidR="00DF782D">
        <w:rPr>
          <w:rFonts w:ascii="Times New Roman" w:hAnsi="Times New Roman"/>
        </w:rPr>
        <w:t>-</w:t>
      </w:r>
      <w:r>
        <w:rPr>
          <w:rFonts w:ascii="Times New Roman" w:hAnsi="Times New Roman"/>
        </w:rPr>
        <w:t xml:space="preserve">rata akurasi yang lebih tinggi dari data yang diambil tanpa </w:t>
      </w:r>
      <w:r w:rsidRPr="00280119">
        <w:rPr>
          <w:rFonts w:ascii="Times New Roman" w:hAnsi="Times New Roman"/>
          <w:i/>
        </w:rPr>
        <w:t>kalman filter</w:t>
      </w:r>
      <w:r>
        <w:rPr>
          <w:rFonts w:ascii="Times New Roman" w:hAnsi="Times New Roman"/>
        </w:rPr>
        <w:t>. Terjadi penurunan est</w:t>
      </w:r>
      <w:r w:rsidR="0065729B">
        <w:rPr>
          <w:rFonts w:ascii="Times New Roman" w:hAnsi="Times New Roman"/>
        </w:rPr>
        <w:t>imasi kesalahan sampai dengan 33</w:t>
      </w:r>
      <w:r>
        <w:rPr>
          <w:rFonts w:ascii="Times New Roman" w:hAnsi="Times New Roman"/>
        </w:rPr>
        <w:t xml:space="preserve"> % dari dari pengambilan data tanpa menggunakan </w:t>
      </w:r>
      <w:r>
        <w:rPr>
          <w:rFonts w:ascii="Times New Roman" w:hAnsi="Times New Roman"/>
          <w:i/>
        </w:rPr>
        <w:t>kalman filter.</w:t>
      </w:r>
    </w:p>
    <w:p w14:paraId="23134078" w14:textId="27CE151C" w:rsidR="00421B2C" w:rsidRDefault="00280119" w:rsidP="007F6D00">
      <w:pPr>
        <w:pStyle w:val="ListParagraph"/>
        <w:numPr>
          <w:ilvl w:val="0"/>
          <w:numId w:val="8"/>
        </w:numPr>
        <w:spacing w:after="240"/>
        <w:ind w:left="284" w:hanging="284"/>
        <w:jc w:val="both"/>
        <w:rPr>
          <w:rFonts w:ascii="Times New Roman" w:hAnsi="Times New Roman"/>
        </w:rPr>
      </w:pPr>
      <w:r>
        <w:rPr>
          <w:rFonts w:ascii="Times New Roman" w:hAnsi="Times New Roman"/>
        </w:rPr>
        <w:t xml:space="preserve">Dengan </w:t>
      </w:r>
      <w:r>
        <w:rPr>
          <w:rFonts w:ascii="Times New Roman" w:hAnsi="Times New Roman"/>
          <w:i/>
        </w:rPr>
        <w:t xml:space="preserve">trilateration </w:t>
      </w:r>
      <w:r>
        <w:rPr>
          <w:rFonts w:ascii="Times New Roman" w:hAnsi="Times New Roman"/>
        </w:rPr>
        <w:t xml:space="preserve">dapat ditentukan posisi perangkat android. Tetapi metode ini tidak toleran terhadap noise yang berupa kesalahan estimasi jarak dari masing masing poin. Metode ini menggunakan 3 jarak dari 3 titik yang diketahui, dalam kata lain dengan metode ini kesalahan penentuan jarak dari satu titik saja dapat mempengaruhi estimasi posisi secara signifikan. Untuk menanggulangi hal ini digunakan </w:t>
      </w:r>
      <w:r>
        <w:rPr>
          <w:rFonts w:ascii="Times New Roman" w:hAnsi="Times New Roman"/>
          <w:i/>
        </w:rPr>
        <w:t xml:space="preserve">kalman filter </w:t>
      </w:r>
      <w:r>
        <w:rPr>
          <w:rFonts w:ascii="Times New Roman" w:hAnsi="Times New Roman"/>
        </w:rPr>
        <w:t>untuk mengurangi noise dalam penerimaan sinyal untuk penentuan jarak.</w:t>
      </w:r>
    </w:p>
    <w:p w14:paraId="5C888C5F" w14:textId="77777777" w:rsidR="00011A76" w:rsidRPr="00011A76" w:rsidRDefault="00011A76" w:rsidP="00011A76">
      <w:pPr>
        <w:spacing w:after="240"/>
        <w:jc w:val="both"/>
        <w:rPr>
          <w:rFonts w:ascii="Times New Roman" w:hAnsi="Times New Roman"/>
        </w:rPr>
      </w:pPr>
    </w:p>
    <w:p w14:paraId="1A9E8191" w14:textId="3757C5F2" w:rsidR="00EC7761" w:rsidRPr="003B17C0" w:rsidRDefault="00955EE4" w:rsidP="00A61EBC">
      <w:pPr>
        <w:pStyle w:val="Heading2"/>
        <w:jc w:val="both"/>
        <w:rPr>
          <w:szCs w:val="22"/>
        </w:rPr>
      </w:pPr>
      <w:bookmarkStart w:id="175" w:name="_Toc43770775"/>
      <w:r w:rsidRPr="003B17C0">
        <w:rPr>
          <w:szCs w:val="22"/>
        </w:rPr>
        <w:lastRenderedPageBreak/>
        <w:t>Saran</w:t>
      </w:r>
      <w:bookmarkEnd w:id="175"/>
    </w:p>
    <w:p w14:paraId="68340627" w14:textId="2B42DB0B" w:rsidR="00EE1AC2" w:rsidRPr="003B17C0" w:rsidRDefault="00EC7761" w:rsidP="00602E08">
      <w:pPr>
        <w:ind w:firstLine="567"/>
        <w:jc w:val="both"/>
        <w:rPr>
          <w:rFonts w:ascii="Times New Roman" w:hAnsi="Times New Roman"/>
        </w:rPr>
      </w:pPr>
      <w:r w:rsidRPr="003B17C0">
        <w:rPr>
          <w:rFonts w:ascii="Times New Roman" w:hAnsi="Times New Roman"/>
        </w:rPr>
        <w:t>Saran yang diberikan dari hasil uji coba dan evaluasi</w:t>
      </w:r>
      <w:r w:rsidR="00F66D3E" w:rsidRPr="003B17C0">
        <w:rPr>
          <w:rFonts w:ascii="Times New Roman" w:hAnsi="Times New Roman"/>
        </w:rPr>
        <w:t xml:space="preserve"> pada</w:t>
      </w:r>
      <w:r w:rsidRPr="003B17C0">
        <w:rPr>
          <w:rFonts w:ascii="Times New Roman" w:hAnsi="Times New Roman"/>
        </w:rPr>
        <w:t xml:space="preserve"> </w:t>
      </w:r>
      <w:r w:rsidR="00761E58" w:rsidRPr="003B17C0">
        <w:rPr>
          <w:rFonts w:ascii="Times New Roman" w:hAnsi="Times New Roman"/>
        </w:rPr>
        <w:t>tugas akhir</w:t>
      </w:r>
      <w:r w:rsidRPr="003B17C0">
        <w:rPr>
          <w:rFonts w:ascii="Times New Roman" w:hAnsi="Times New Roman"/>
        </w:rPr>
        <w:t xml:space="preserve"> ini adalah sebagai berikut:</w:t>
      </w:r>
    </w:p>
    <w:p w14:paraId="6491669E" w14:textId="459D2C65" w:rsidR="001B7DE2" w:rsidRDefault="0065729B">
      <w:pPr>
        <w:pStyle w:val="ListParagraph"/>
        <w:numPr>
          <w:ilvl w:val="0"/>
          <w:numId w:val="9"/>
        </w:numPr>
        <w:ind w:left="284" w:hanging="284"/>
        <w:jc w:val="both"/>
        <w:rPr>
          <w:rFonts w:ascii="Times New Roman" w:hAnsi="Times New Roman"/>
        </w:rPr>
      </w:pPr>
      <w:r>
        <w:rPr>
          <w:rFonts w:ascii="Times New Roman" w:hAnsi="Times New Roman"/>
        </w:rPr>
        <w:t>Menambahkan</w:t>
      </w:r>
      <w:r w:rsidR="00011A76">
        <w:rPr>
          <w:rFonts w:ascii="Times New Roman" w:hAnsi="Times New Roman"/>
        </w:rPr>
        <w:t xml:space="preserve"> peningkatan akurasi pada estimasi posisi dengan mengurangi noise pada estimasi posisi itu sendiri</w:t>
      </w:r>
      <w:r>
        <w:rPr>
          <w:rFonts w:ascii="Times New Roman" w:hAnsi="Times New Roman"/>
        </w:rPr>
        <w:t>, bukan pada fase estimasi jarak</w:t>
      </w:r>
      <w:r w:rsidR="00011A76">
        <w:rPr>
          <w:rFonts w:ascii="Times New Roman" w:hAnsi="Times New Roman"/>
        </w:rPr>
        <w:t>.</w:t>
      </w:r>
    </w:p>
    <w:p w14:paraId="13367682" w14:textId="63F99CBC" w:rsidR="00011A76" w:rsidRPr="003B17C0" w:rsidRDefault="00011A76">
      <w:pPr>
        <w:pStyle w:val="ListParagraph"/>
        <w:numPr>
          <w:ilvl w:val="0"/>
          <w:numId w:val="9"/>
        </w:numPr>
        <w:ind w:left="284" w:hanging="284"/>
        <w:jc w:val="both"/>
        <w:rPr>
          <w:rFonts w:ascii="Times New Roman" w:hAnsi="Times New Roman"/>
        </w:rPr>
      </w:pPr>
      <w:r>
        <w:rPr>
          <w:rFonts w:ascii="Times New Roman" w:hAnsi="Times New Roman"/>
        </w:rPr>
        <w:t>Membuat peta interaktif untuk menunjukkan posisi perangkat android saat ini.</w:t>
      </w:r>
    </w:p>
    <w:p w14:paraId="08C8469B" w14:textId="1B0FCF17" w:rsidR="00A50F29" w:rsidRPr="003B17C0" w:rsidRDefault="00A50F29" w:rsidP="001B7DE2">
      <w:pPr>
        <w:pStyle w:val="ListParagraph"/>
        <w:ind w:left="284"/>
        <w:jc w:val="both"/>
        <w:rPr>
          <w:rFonts w:ascii="Times New Roman" w:hAnsi="Times New Roman"/>
        </w:rPr>
      </w:pPr>
    </w:p>
    <w:p w14:paraId="51A0B8DB" w14:textId="77777777" w:rsidR="00923BA1" w:rsidRPr="003B17C0" w:rsidRDefault="00923BA1" w:rsidP="00CF5A8E">
      <w:pPr>
        <w:rPr>
          <w:rFonts w:ascii="Times New Roman" w:hAnsi="Times New Roman"/>
          <w:b/>
          <w:i/>
        </w:rPr>
      </w:pPr>
    </w:p>
    <w:p w14:paraId="4A798214" w14:textId="4737EAF1" w:rsidR="00DF782D" w:rsidRDefault="00923BA1" w:rsidP="0034112F">
      <w:pPr>
        <w:rPr>
          <w:rFonts w:ascii="Times New Roman" w:hAnsi="Times New Roman"/>
          <w:b/>
          <w:i/>
        </w:rPr>
      </w:pPr>
      <w:r w:rsidRPr="003B17C0">
        <w:rPr>
          <w:rFonts w:ascii="Times New Roman" w:hAnsi="Times New Roman"/>
          <w:b/>
          <w:i/>
        </w:rPr>
        <w:br w:type="page"/>
      </w:r>
    </w:p>
    <w:p w14:paraId="2BEC6994" w14:textId="77777777" w:rsidR="00923BA1" w:rsidRPr="003B17C0" w:rsidRDefault="00923BA1" w:rsidP="00280119">
      <w:pPr>
        <w:jc w:val="both"/>
        <w:rPr>
          <w:rFonts w:ascii="Times New Roman" w:hAnsi="Times New Roman"/>
          <w:b/>
          <w:i/>
        </w:rPr>
      </w:pPr>
    </w:p>
    <w:bookmarkStart w:id="176" w:name="_Toc43770776" w:displacedByCustomXml="next"/>
    <w:sdt>
      <w:sdtPr>
        <w:rPr>
          <w:rFonts w:ascii="Calibri" w:eastAsia="Calibri" w:hAnsi="Calibri"/>
          <w:b w:val="0"/>
          <w:bCs w:val="0"/>
          <w:kern w:val="0"/>
          <w:sz w:val="22"/>
          <w:szCs w:val="22"/>
        </w:rPr>
        <w:id w:val="-1264760782"/>
        <w:docPartObj>
          <w:docPartGallery w:val="Bibliographies"/>
          <w:docPartUnique/>
        </w:docPartObj>
      </w:sdtPr>
      <w:sdtEndPr/>
      <w:sdtContent>
        <w:p w14:paraId="287D06CC" w14:textId="4605D58A" w:rsidR="004A2F81" w:rsidRPr="003B17C0" w:rsidRDefault="004A2F81" w:rsidP="00506998">
          <w:pPr>
            <w:pStyle w:val="Heading1"/>
            <w:numPr>
              <w:ilvl w:val="0"/>
              <w:numId w:val="0"/>
            </w:numPr>
          </w:pPr>
          <w:r w:rsidRPr="003B17C0">
            <w:t>DAFTAR PUSTAKA</w:t>
          </w:r>
          <w:bookmarkEnd w:id="176"/>
        </w:p>
        <w:p w14:paraId="295F0C2F" w14:textId="2FDDCE4F" w:rsidR="00DC21AD" w:rsidRPr="003B17C0" w:rsidRDefault="0068114F" w:rsidP="00CF5A8E">
          <w:pPr>
            <w:jc w:val="both"/>
            <w:rPr>
              <w:rFonts w:ascii="Times New Roman" w:hAnsi="Times New Roman"/>
            </w:rPr>
          </w:pPr>
        </w:p>
      </w:sdtContent>
    </w:sdt>
    <w:bookmarkStart w:id="177" w:name="_Hlk14248473"/>
    <w:p w14:paraId="5658ECD5" w14:textId="0B0615A1" w:rsidR="008B3476" w:rsidRPr="003B17C0" w:rsidRDefault="008B3476" w:rsidP="008B3476">
      <w:pPr>
        <w:widowControl w:val="0"/>
        <w:autoSpaceDE w:val="0"/>
        <w:autoSpaceDN w:val="0"/>
        <w:adjustRightInd w:val="0"/>
        <w:jc w:val="both"/>
        <w:rPr>
          <w:rFonts w:ascii="Times New Roman" w:hAnsi="Times New Roman"/>
          <w:noProof/>
          <w:szCs w:val="24"/>
        </w:rPr>
      </w:pPr>
      <w:r w:rsidRPr="003B17C0">
        <w:rPr>
          <w:rFonts w:ascii="Times New Roman" w:hAnsi="Times New Roman"/>
          <w:b/>
          <w:i/>
        </w:rPr>
        <w:fldChar w:fldCharType="begin" w:fldLock="1"/>
      </w:r>
      <w:r w:rsidRPr="003B17C0">
        <w:rPr>
          <w:rFonts w:ascii="Times New Roman" w:hAnsi="Times New Roman"/>
          <w:b/>
          <w:i/>
        </w:rPr>
        <w:instrText xml:space="preserve">ADDIN Mendeley Bibliography CSL_BIBLIOGRAPHY </w:instrText>
      </w:r>
      <w:r w:rsidRPr="003B17C0">
        <w:rPr>
          <w:rFonts w:ascii="Times New Roman" w:hAnsi="Times New Roman"/>
          <w:b/>
          <w:i/>
        </w:rPr>
        <w:fldChar w:fldCharType="separate"/>
      </w:r>
      <w:r w:rsidRPr="003B17C0">
        <w:rPr>
          <w:rFonts w:ascii="Times New Roman" w:hAnsi="Times New Roman"/>
          <w:noProof/>
          <w:szCs w:val="24"/>
        </w:rPr>
        <w:t>[1]</w:t>
      </w:r>
      <w:r w:rsidRPr="003B17C0">
        <w:rPr>
          <w:rFonts w:ascii="Times New Roman" w:hAnsi="Times New Roman"/>
          <w:noProof/>
          <w:szCs w:val="24"/>
        </w:rPr>
        <w:tab/>
      </w:r>
      <w:r w:rsidR="006F5A8A" w:rsidRPr="003B17C0">
        <w:rPr>
          <w:rFonts w:ascii="Times New Roman" w:hAnsi="Times New Roman"/>
          <w:noProof/>
          <w:szCs w:val="24"/>
        </w:rPr>
        <w:t>V. Ilci, R. M. Alkan, V. E. Gülal, H</w:t>
      </w:r>
      <w:r w:rsidR="005C1DEB" w:rsidRPr="003B17C0">
        <w:rPr>
          <w:rFonts w:ascii="Times New Roman" w:hAnsi="Times New Roman"/>
          <w:noProof/>
          <w:szCs w:val="24"/>
        </w:rPr>
        <w:t xml:space="preserve">. </w:t>
      </w:r>
      <w:r w:rsidR="006F5A8A" w:rsidRPr="003B17C0">
        <w:rPr>
          <w:rFonts w:ascii="Times New Roman" w:hAnsi="Times New Roman"/>
          <w:noProof/>
          <w:szCs w:val="24"/>
        </w:rPr>
        <w:t>Cizmec</w:t>
      </w:r>
      <w:r w:rsidRPr="003B17C0">
        <w:rPr>
          <w:rFonts w:ascii="Times New Roman" w:hAnsi="Times New Roman"/>
          <w:i/>
          <w:iCs/>
          <w:noProof/>
          <w:szCs w:val="24"/>
        </w:rPr>
        <w:t>.</w:t>
      </w:r>
      <w:r w:rsidR="005C1DEB" w:rsidRPr="003B17C0">
        <w:rPr>
          <w:rFonts w:ascii="Times New Roman" w:hAnsi="Times New Roman"/>
          <w:i/>
          <w:iCs/>
          <w:noProof/>
          <w:szCs w:val="24"/>
        </w:rPr>
        <w:t xml:space="preserve"> </w:t>
      </w:r>
      <w:r w:rsidR="005C1DEB" w:rsidRPr="003B17C0">
        <w:rPr>
          <w:rFonts w:ascii="Times New Roman" w:hAnsi="Times New Roman"/>
          <w:iCs/>
          <w:noProof/>
          <w:szCs w:val="24"/>
        </w:rPr>
        <w:t>(</w:t>
      </w:r>
      <w:r w:rsidR="00FF3B6B" w:rsidRPr="003B17C0">
        <w:rPr>
          <w:rFonts w:ascii="Times New Roman" w:hAnsi="Times New Roman"/>
          <w:iCs/>
          <w:noProof/>
          <w:szCs w:val="24"/>
        </w:rPr>
        <w:t>2015</w:t>
      </w:r>
      <w:r w:rsidR="005C1DEB" w:rsidRPr="003B17C0">
        <w:rPr>
          <w:rFonts w:ascii="Times New Roman" w:hAnsi="Times New Roman"/>
          <w:iCs/>
          <w:noProof/>
          <w:szCs w:val="24"/>
        </w:rPr>
        <w:t>)</w:t>
      </w:r>
      <w:r w:rsidRPr="003B17C0">
        <w:rPr>
          <w:rFonts w:ascii="Times New Roman" w:hAnsi="Times New Roman"/>
          <w:noProof/>
          <w:szCs w:val="24"/>
        </w:rPr>
        <w:t>, “</w:t>
      </w:r>
      <w:r w:rsidR="00280119" w:rsidRPr="00280119">
        <w:rPr>
          <w:rFonts w:ascii="Times New Roman" w:hAnsi="Times New Roman"/>
          <w:i/>
          <w:noProof/>
          <w:szCs w:val="24"/>
        </w:rPr>
        <w:t>Trilateration</w:t>
      </w:r>
      <w:r w:rsidR="006F5A8A" w:rsidRPr="003B17C0">
        <w:rPr>
          <w:rFonts w:ascii="Times New Roman" w:hAnsi="Times New Roman"/>
          <w:noProof/>
          <w:szCs w:val="24"/>
        </w:rPr>
        <w:t xml:space="preserve"> Technique for WiFi-Based Indoor Localization</w:t>
      </w:r>
      <w:r w:rsidRPr="003B17C0">
        <w:rPr>
          <w:rFonts w:ascii="Times New Roman" w:hAnsi="Times New Roman"/>
          <w:noProof/>
          <w:szCs w:val="24"/>
        </w:rPr>
        <w:t xml:space="preserve">,” </w:t>
      </w:r>
      <w:r w:rsidR="00FF3B6B" w:rsidRPr="003B17C0">
        <w:rPr>
          <w:rFonts w:ascii="Times New Roman" w:hAnsi="Times New Roman"/>
          <w:iCs/>
          <w:noProof/>
          <w:szCs w:val="24"/>
        </w:rPr>
        <w:t>Paper presented at</w:t>
      </w:r>
      <w:r w:rsidR="00FF3B6B" w:rsidRPr="003B17C0">
        <w:rPr>
          <w:rFonts w:ascii="Times New Roman" w:hAnsi="Times New Roman"/>
          <w:noProof/>
          <w:szCs w:val="24"/>
        </w:rPr>
        <w:t xml:space="preserve"> ICWMC 2015 : The Eleventh International Conference on Wireless and Mobile Communications</w:t>
      </w:r>
      <w:r w:rsidRPr="003B17C0">
        <w:rPr>
          <w:rFonts w:ascii="Times New Roman" w:hAnsi="Times New Roman"/>
          <w:noProof/>
          <w:szCs w:val="24"/>
        </w:rPr>
        <w:t>.</w:t>
      </w:r>
    </w:p>
    <w:p w14:paraId="25761516" w14:textId="5D825A65" w:rsidR="008B3476" w:rsidRPr="003B17C0" w:rsidRDefault="008B3476" w:rsidP="008B3476">
      <w:pPr>
        <w:widowControl w:val="0"/>
        <w:autoSpaceDE w:val="0"/>
        <w:autoSpaceDN w:val="0"/>
        <w:adjustRightInd w:val="0"/>
        <w:jc w:val="both"/>
        <w:rPr>
          <w:rFonts w:ascii="Times New Roman" w:hAnsi="Times New Roman"/>
          <w:noProof/>
          <w:szCs w:val="24"/>
        </w:rPr>
      </w:pPr>
      <w:r w:rsidRPr="003B17C0">
        <w:rPr>
          <w:rFonts w:ascii="Times New Roman" w:hAnsi="Times New Roman"/>
          <w:noProof/>
          <w:szCs w:val="24"/>
        </w:rPr>
        <w:t>[2]</w:t>
      </w:r>
      <w:r w:rsidRPr="003B17C0">
        <w:rPr>
          <w:rFonts w:ascii="Times New Roman" w:hAnsi="Times New Roman"/>
          <w:noProof/>
          <w:szCs w:val="24"/>
        </w:rPr>
        <w:tab/>
      </w:r>
      <w:r w:rsidR="007162B6" w:rsidRPr="003B17C0">
        <w:rPr>
          <w:rFonts w:ascii="Times New Roman" w:hAnsi="Times New Roman"/>
          <w:noProof/>
          <w:szCs w:val="24"/>
        </w:rPr>
        <w:t xml:space="preserve">L. Frederic, C. Philippe, C. Pascal, S. François, B. Oumaya. (2005). </w:t>
      </w:r>
      <w:r w:rsidR="003B5473" w:rsidRPr="003B17C0">
        <w:rPr>
          <w:rFonts w:ascii="Times New Roman" w:hAnsi="Times New Roman"/>
          <w:noProof/>
          <w:szCs w:val="24"/>
        </w:rPr>
        <w:t>"</w:t>
      </w:r>
      <w:r w:rsidR="007162B6" w:rsidRPr="003B17C0">
        <w:rPr>
          <w:rFonts w:ascii="Times New Roman" w:hAnsi="Times New Roman"/>
          <w:noProof/>
          <w:szCs w:val="24"/>
        </w:rPr>
        <w:t>A Friis-based Calibrated Model for WiFi Terminal Positioning</w:t>
      </w:r>
      <w:r w:rsidR="003B5473" w:rsidRPr="003B17C0">
        <w:rPr>
          <w:rFonts w:ascii="Times New Roman" w:hAnsi="Times New Roman"/>
          <w:noProof/>
          <w:szCs w:val="24"/>
        </w:rPr>
        <w:t>"</w:t>
      </w:r>
      <w:r w:rsidR="007162B6" w:rsidRPr="003B17C0">
        <w:rPr>
          <w:rFonts w:ascii="Times New Roman" w:hAnsi="Times New Roman"/>
          <w:noProof/>
          <w:szCs w:val="24"/>
        </w:rPr>
        <w:t>. Proceedings of IEEE Int. Symp. on A World of Wireless, Mobile and Multimedia Networks. 382 - 387. 10.1109/WOWMOM.2005.2.</w:t>
      </w:r>
      <w:r w:rsidR="003B5473" w:rsidRPr="003B17C0">
        <w:rPr>
          <w:rFonts w:ascii="Times New Roman" w:hAnsi="Times New Roman"/>
          <w:noProof/>
          <w:szCs w:val="24"/>
        </w:rPr>
        <w:br/>
      </w:r>
      <w:r w:rsidRPr="003B17C0">
        <w:rPr>
          <w:rFonts w:ascii="Times New Roman" w:hAnsi="Times New Roman"/>
          <w:noProof/>
          <w:szCs w:val="24"/>
        </w:rPr>
        <w:t>[3]</w:t>
      </w:r>
      <w:r w:rsidRPr="003B17C0">
        <w:rPr>
          <w:rFonts w:ascii="Times New Roman" w:hAnsi="Times New Roman"/>
          <w:noProof/>
          <w:szCs w:val="24"/>
        </w:rPr>
        <w:tab/>
      </w:r>
      <w:r w:rsidR="002173F6" w:rsidRPr="003B17C0">
        <w:rPr>
          <w:rFonts w:ascii="Times New Roman" w:hAnsi="Times New Roman"/>
          <w:noProof/>
          <w:szCs w:val="24"/>
        </w:rPr>
        <w:t xml:space="preserve">101computing, “Cell Phone </w:t>
      </w:r>
      <w:r w:rsidR="00280119" w:rsidRPr="00280119">
        <w:rPr>
          <w:rFonts w:ascii="Times New Roman" w:hAnsi="Times New Roman"/>
          <w:i/>
          <w:noProof/>
          <w:szCs w:val="24"/>
        </w:rPr>
        <w:t>Trilateration</w:t>
      </w:r>
      <w:r w:rsidR="002173F6" w:rsidRPr="003B17C0">
        <w:rPr>
          <w:rFonts w:ascii="Times New Roman" w:hAnsi="Times New Roman"/>
          <w:noProof/>
          <w:szCs w:val="24"/>
        </w:rPr>
        <w:t xml:space="preserve"> Algorithm.” [Online]. Available:</w:t>
      </w:r>
      <w:r w:rsidR="002173F6" w:rsidRPr="003B17C0">
        <w:rPr>
          <w:rFonts w:ascii="Times New Roman" w:hAnsi="Times New Roman"/>
        </w:rPr>
        <w:t xml:space="preserve"> </w:t>
      </w:r>
      <w:r w:rsidR="002173F6" w:rsidRPr="003B17C0">
        <w:rPr>
          <w:rFonts w:ascii="Times New Roman" w:hAnsi="Times New Roman"/>
          <w:noProof/>
          <w:szCs w:val="24"/>
        </w:rPr>
        <w:t>https://www.101computing.net/cell-phone-</w:t>
      </w:r>
      <w:r w:rsidR="00280119" w:rsidRPr="00280119">
        <w:rPr>
          <w:rFonts w:ascii="Times New Roman" w:hAnsi="Times New Roman"/>
          <w:i/>
          <w:noProof/>
          <w:szCs w:val="24"/>
        </w:rPr>
        <w:t>trilateration</w:t>
      </w:r>
      <w:r w:rsidR="002173F6" w:rsidRPr="003B17C0">
        <w:rPr>
          <w:rFonts w:ascii="Times New Roman" w:hAnsi="Times New Roman"/>
          <w:noProof/>
          <w:szCs w:val="24"/>
        </w:rPr>
        <w:t>-algorithm/. [Accessed: 30-May-2020</w:t>
      </w:r>
      <w:r w:rsidR="003B5473" w:rsidRPr="003B17C0">
        <w:rPr>
          <w:rFonts w:ascii="Times New Roman" w:hAnsi="Times New Roman"/>
          <w:noProof/>
          <w:szCs w:val="24"/>
        </w:rPr>
        <w:t>].</w:t>
      </w:r>
    </w:p>
    <w:p w14:paraId="6FEAA2C4" w14:textId="7542B0F1" w:rsidR="003B5473" w:rsidRPr="003B17C0" w:rsidRDefault="003B5473" w:rsidP="008B3476">
      <w:pPr>
        <w:widowControl w:val="0"/>
        <w:autoSpaceDE w:val="0"/>
        <w:autoSpaceDN w:val="0"/>
        <w:adjustRightInd w:val="0"/>
        <w:jc w:val="both"/>
        <w:rPr>
          <w:rFonts w:ascii="Times New Roman" w:hAnsi="Times New Roman"/>
          <w:noProof/>
          <w:szCs w:val="24"/>
        </w:rPr>
      </w:pPr>
      <w:r w:rsidRPr="003B17C0">
        <w:rPr>
          <w:rFonts w:ascii="Times New Roman" w:hAnsi="Times New Roman"/>
          <w:noProof/>
          <w:szCs w:val="24"/>
        </w:rPr>
        <w:t>[4]</w:t>
      </w:r>
      <w:r w:rsidRPr="003B17C0">
        <w:rPr>
          <w:rFonts w:ascii="Times New Roman" w:hAnsi="Times New Roman"/>
          <w:noProof/>
          <w:szCs w:val="24"/>
        </w:rPr>
        <w:tab/>
        <w:t xml:space="preserve">Yim, J., Jeong, S., Gwon, K. and Joo, J., 2010. </w:t>
      </w:r>
      <w:r w:rsidR="000337E0" w:rsidRPr="003B17C0">
        <w:rPr>
          <w:rFonts w:ascii="Times New Roman" w:hAnsi="Times New Roman"/>
          <w:noProof/>
          <w:szCs w:val="24"/>
        </w:rPr>
        <w:t>"</w:t>
      </w:r>
      <w:r w:rsidRPr="003B17C0">
        <w:rPr>
          <w:rFonts w:ascii="Times New Roman" w:hAnsi="Times New Roman"/>
          <w:noProof/>
          <w:szCs w:val="24"/>
        </w:rPr>
        <w:t xml:space="preserve">Improvement of </w:t>
      </w:r>
      <w:r w:rsidR="00280119" w:rsidRPr="00280119">
        <w:rPr>
          <w:rFonts w:ascii="Times New Roman" w:hAnsi="Times New Roman"/>
          <w:i/>
          <w:noProof/>
          <w:szCs w:val="24"/>
        </w:rPr>
        <w:t>Kalman filter</w:t>
      </w:r>
      <w:r w:rsidRPr="003B17C0">
        <w:rPr>
          <w:rFonts w:ascii="Times New Roman" w:hAnsi="Times New Roman"/>
          <w:noProof/>
          <w:szCs w:val="24"/>
        </w:rPr>
        <w:t>s for WLAN based indoor tracking</w:t>
      </w:r>
      <w:r w:rsidR="000337E0" w:rsidRPr="003B17C0">
        <w:rPr>
          <w:rFonts w:ascii="Times New Roman" w:hAnsi="Times New Roman"/>
          <w:noProof/>
          <w:szCs w:val="24"/>
        </w:rPr>
        <w:t>"</w:t>
      </w:r>
      <w:r w:rsidRPr="003B17C0">
        <w:rPr>
          <w:rFonts w:ascii="Times New Roman" w:hAnsi="Times New Roman"/>
          <w:noProof/>
          <w:szCs w:val="24"/>
        </w:rPr>
        <w:t xml:space="preserve">. Expert Systems with Applications, 37(1), pp.426-433. </w:t>
      </w:r>
    </w:p>
    <w:p w14:paraId="7844E4A4" w14:textId="1B3DADF3" w:rsidR="0027080C" w:rsidRPr="003B17C0" w:rsidRDefault="0027080C" w:rsidP="008B3476">
      <w:pPr>
        <w:widowControl w:val="0"/>
        <w:autoSpaceDE w:val="0"/>
        <w:autoSpaceDN w:val="0"/>
        <w:adjustRightInd w:val="0"/>
        <w:jc w:val="both"/>
        <w:rPr>
          <w:rFonts w:ascii="Times New Roman" w:hAnsi="Times New Roman"/>
          <w:noProof/>
          <w:lang w:val="pl-PL"/>
        </w:rPr>
      </w:pPr>
      <w:r w:rsidRPr="003B17C0">
        <w:rPr>
          <w:rFonts w:ascii="Times New Roman" w:hAnsi="Times New Roman"/>
          <w:noProof/>
          <w:szCs w:val="24"/>
        </w:rPr>
        <w:t>[5]</w:t>
      </w:r>
      <w:r w:rsidRPr="003B17C0">
        <w:rPr>
          <w:rFonts w:ascii="Times New Roman" w:hAnsi="Times New Roman"/>
          <w:noProof/>
          <w:szCs w:val="24"/>
        </w:rPr>
        <w:tab/>
        <w:t xml:space="preserve">Wikipedia, </w:t>
      </w:r>
      <w:r w:rsidRPr="003B17C0">
        <w:rPr>
          <w:rFonts w:ascii="Times New Roman" w:hAnsi="Times New Roman"/>
          <w:noProof/>
          <w:lang w:val="pl-PL"/>
        </w:rPr>
        <w:t>"Android" [Online]. Available: https://id.wikipedia.org/wiki/Android_(sistem_operasi). [Accessed 2 june 2020].</w:t>
      </w:r>
    </w:p>
    <w:p w14:paraId="1778F4FB" w14:textId="337D6D22" w:rsidR="00D67979" w:rsidRPr="003B17C0" w:rsidRDefault="00D67979" w:rsidP="00D67979">
      <w:pPr>
        <w:widowControl w:val="0"/>
        <w:autoSpaceDE w:val="0"/>
        <w:autoSpaceDN w:val="0"/>
        <w:adjustRightInd w:val="0"/>
        <w:jc w:val="both"/>
        <w:rPr>
          <w:rFonts w:ascii="Times New Roman" w:hAnsi="Times New Roman"/>
          <w:noProof/>
          <w:lang w:val="pl-PL"/>
        </w:rPr>
      </w:pPr>
      <w:r w:rsidRPr="003B17C0">
        <w:rPr>
          <w:rFonts w:ascii="Times New Roman" w:hAnsi="Times New Roman"/>
          <w:noProof/>
          <w:szCs w:val="24"/>
        </w:rPr>
        <w:t>[6]</w:t>
      </w:r>
      <w:r w:rsidRPr="003B17C0">
        <w:rPr>
          <w:rFonts w:ascii="Times New Roman" w:hAnsi="Times New Roman"/>
          <w:noProof/>
          <w:szCs w:val="24"/>
        </w:rPr>
        <w:tab/>
        <w:t xml:space="preserve">Wikipedia, </w:t>
      </w:r>
      <w:r w:rsidRPr="003B17C0">
        <w:rPr>
          <w:rFonts w:ascii="Times New Roman" w:hAnsi="Times New Roman"/>
          <w:noProof/>
          <w:lang w:val="pl-PL"/>
        </w:rPr>
        <w:t>"Java" [Online]. Available: https://id.wikipedia.org/wiki/ Java. [Accessed 2 june 2020].</w:t>
      </w:r>
      <w:r w:rsidRPr="003B17C0">
        <w:rPr>
          <w:rFonts w:ascii="Times New Roman" w:hAnsi="Times New Roman"/>
          <w:noProof/>
          <w:szCs w:val="24"/>
        </w:rPr>
        <w:t xml:space="preserve"> </w:t>
      </w:r>
    </w:p>
    <w:p w14:paraId="7725AE71" w14:textId="0AF0BDEA" w:rsidR="00D67979" w:rsidRPr="003B17C0" w:rsidRDefault="00D67979" w:rsidP="008B3476">
      <w:pPr>
        <w:widowControl w:val="0"/>
        <w:autoSpaceDE w:val="0"/>
        <w:autoSpaceDN w:val="0"/>
        <w:adjustRightInd w:val="0"/>
        <w:jc w:val="both"/>
        <w:rPr>
          <w:rFonts w:ascii="Times New Roman" w:hAnsi="Times New Roman"/>
          <w:noProof/>
          <w:lang w:val="pl-PL"/>
        </w:rPr>
      </w:pPr>
      <w:r w:rsidRPr="003B17C0">
        <w:rPr>
          <w:rFonts w:ascii="Times New Roman" w:hAnsi="Times New Roman"/>
          <w:noProof/>
          <w:szCs w:val="24"/>
        </w:rPr>
        <w:t>[7]</w:t>
      </w:r>
      <w:r w:rsidRPr="003B17C0">
        <w:rPr>
          <w:rFonts w:ascii="Times New Roman" w:hAnsi="Times New Roman"/>
          <w:noProof/>
          <w:szCs w:val="24"/>
        </w:rPr>
        <w:tab/>
        <w:t xml:space="preserve">Wikipedia, </w:t>
      </w:r>
      <w:r w:rsidRPr="003B17C0">
        <w:rPr>
          <w:rFonts w:ascii="Times New Roman" w:hAnsi="Times New Roman"/>
          <w:noProof/>
          <w:lang w:val="pl-PL"/>
        </w:rPr>
        <w:t>"Arduino IDE" [Online]. Available: https://en.wikipedia .org/wiki/Arduino_IDE [Accessed 2 june 2020].</w:t>
      </w:r>
    </w:p>
    <w:p w14:paraId="1972225D" w14:textId="0E56FC83" w:rsidR="00475DF9" w:rsidRPr="003B17C0" w:rsidRDefault="00475DF9" w:rsidP="00475DF9">
      <w:pPr>
        <w:widowControl w:val="0"/>
        <w:autoSpaceDE w:val="0"/>
        <w:autoSpaceDN w:val="0"/>
        <w:adjustRightInd w:val="0"/>
        <w:jc w:val="both"/>
        <w:rPr>
          <w:rFonts w:ascii="Times New Roman" w:hAnsi="Times New Roman"/>
          <w:noProof/>
          <w:lang w:val="pl-PL"/>
        </w:rPr>
      </w:pPr>
      <w:r w:rsidRPr="003B17C0">
        <w:rPr>
          <w:rFonts w:ascii="Times New Roman" w:hAnsi="Times New Roman"/>
          <w:noProof/>
          <w:szCs w:val="24"/>
        </w:rPr>
        <w:t>[8]</w:t>
      </w:r>
      <w:r w:rsidRPr="003B17C0">
        <w:rPr>
          <w:rFonts w:ascii="Times New Roman" w:hAnsi="Times New Roman"/>
          <w:noProof/>
          <w:szCs w:val="24"/>
        </w:rPr>
        <w:tab/>
        <w:t xml:space="preserve">Wikipedia, </w:t>
      </w:r>
      <w:r w:rsidRPr="003B17C0">
        <w:rPr>
          <w:rFonts w:ascii="Times New Roman" w:hAnsi="Times New Roman"/>
          <w:noProof/>
          <w:lang w:val="pl-PL"/>
        </w:rPr>
        <w:t>"Python (bahasa pemrograman)" [Online]. Available: https://id.wikipedia.org/wiki/Python_(bahasa_pemrograman) [Accessed 2 june 2020].</w:t>
      </w:r>
    </w:p>
    <w:p w14:paraId="1B3237F0" w14:textId="560B5F03" w:rsidR="0075310D" w:rsidRPr="003B17C0" w:rsidRDefault="00475DF9" w:rsidP="00475DF9">
      <w:pPr>
        <w:widowControl w:val="0"/>
        <w:autoSpaceDE w:val="0"/>
        <w:autoSpaceDN w:val="0"/>
        <w:adjustRightInd w:val="0"/>
        <w:jc w:val="both"/>
        <w:rPr>
          <w:rFonts w:ascii="Times New Roman" w:hAnsi="Times New Roman"/>
          <w:noProof/>
          <w:lang w:val="pl-PL"/>
        </w:rPr>
      </w:pPr>
      <w:r w:rsidRPr="003B17C0">
        <w:rPr>
          <w:rFonts w:ascii="Times New Roman" w:hAnsi="Times New Roman"/>
          <w:noProof/>
          <w:szCs w:val="24"/>
        </w:rPr>
        <w:t>[9]</w:t>
      </w:r>
      <w:r w:rsidRPr="003B17C0">
        <w:rPr>
          <w:rFonts w:ascii="Times New Roman" w:hAnsi="Times New Roman"/>
          <w:noProof/>
          <w:szCs w:val="24"/>
        </w:rPr>
        <w:tab/>
        <w:t xml:space="preserve">Wikipedia, </w:t>
      </w:r>
      <w:r w:rsidRPr="003B17C0">
        <w:rPr>
          <w:rFonts w:ascii="Times New Roman" w:hAnsi="Times New Roman"/>
          <w:noProof/>
          <w:lang w:val="pl-PL"/>
        </w:rPr>
        <w:t>"Spyder (software) " [Online]. Available: https://en.wikipedia.org/wiki/Spyder_(so</w:t>
      </w:r>
      <w:r w:rsidR="004A403C" w:rsidRPr="003B17C0">
        <w:rPr>
          <w:rFonts w:ascii="Times New Roman" w:hAnsi="Times New Roman"/>
          <w:noProof/>
          <w:lang w:val="pl-PL"/>
        </w:rPr>
        <w:t>ftware) [Accessed 2 june 2020].</w:t>
      </w:r>
    </w:p>
    <w:p w14:paraId="36552733" w14:textId="6E27EE14" w:rsidR="001F21CB" w:rsidRDefault="0075310D" w:rsidP="004A403C">
      <w:pPr>
        <w:widowControl w:val="0"/>
        <w:autoSpaceDE w:val="0"/>
        <w:autoSpaceDN w:val="0"/>
        <w:adjustRightInd w:val="0"/>
        <w:jc w:val="both"/>
        <w:rPr>
          <w:rFonts w:ascii="Times New Roman" w:hAnsi="Times New Roman"/>
          <w:b/>
          <w:i/>
        </w:rPr>
      </w:pPr>
      <w:r w:rsidRPr="003B17C0">
        <w:rPr>
          <w:rFonts w:ascii="Times New Roman" w:hAnsi="Times New Roman"/>
          <w:noProof/>
          <w:szCs w:val="24"/>
        </w:rPr>
        <w:t>[10]</w:t>
      </w:r>
      <w:r w:rsidRPr="003B17C0">
        <w:rPr>
          <w:rFonts w:ascii="Times New Roman" w:hAnsi="Times New Roman"/>
          <w:noProof/>
          <w:szCs w:val="24"/>
        </w:rPr>
        <w:tab/>
      </w:r>
      <w:r w:rsidR="001F21CB" w:rsidRPr="001F21CB">
        <w:rPr>
          <w:rFonts w:ascii="Times New Roman" w:hAnsi="Times New Roman"/>
          <w:noProof/>
          <w:szCs w:val="24"/>
        </w:rPr>
        <w:t xml:space="preserve">W. Bulten, A. C. V. Rossum and W. F. G. Haselager, "Human SLAM, Indoor Localisation of Devices and Users," 2016 </w:t>
      </w:r>
      <w:r w:rsidR="001F21CB" w:rsidRPr="001F21CB">
        <w:rPr>
          <w:rFonts w:ascii="Times New Roman" w:hAnsi="Times New Roman"/>
          <w:noProof/>
          <w:szCs w:val="24"/>
        </w:rPr>
        <w:lastRenderedPageBreak/>
        <w:t>IEEE First International Conference on Internet-of-Things Design and Implementation (IoTDI), Berlin, 2016, pp. 211-222, doi: 10.1109/IoTDI.2015.19.</w:t>
      </w:r>
      <w:r w:rsidRPr="003B17C0">
        <w:rPr>
          <w:rFonts w:ascii="Times New Roman" w:hAnsi="Times New Roman"/>
          <w:noProof/>
          <w:szCs w:val="24"/>
        </w:rPr>
        <w:t xml:space="preserve"> </w:t>
      </w:r>
      <w:r w:rsidR="008B3476" w:rsidRPr="003B17C0">
        <w:rPr>
          <w:rFonts w:ascii="Times New Roman" w:hAnsi="Times New Roman"/>
          <w:b/>
          <w:i/>
        </w:rPr>
        <w:fldChar w:fldCharType="end"/>
      </w:r>
      <w:r w:rsidR="004A403C" w:rsidRPr="003B17C0">
        <w:rPr>
          <w:rFonts w:ascii="Times New Roman" w:hAnsi="Times New Roman"/>
          <w:b/>
          <w:i/>
        </w:rPr>
        <w:t xml:space="preserve"> </w:t>
      </w:r>
    </w:p>
    <w:p w14:paraId="0CE56BA8" w14:textId="77777777" w:rsidR="001F21CB" w:rsidRDefault="001F21CB">
      <w:pPr>
        <w:rPr>
          <w:rFonts w:ascii="Times New Roman" w:hAnsi="Times New Roman"/>
          <w:b/>
          <w:i/>
        </w:rPr>
      </w:pPr>
      <w:r>
        <w:rPr>
          <w:rFonts w:ascii="Times New Roman" w:hAnsi="Times New Roman"/>
          <w:b/>
          <w:i/>
        </w:rPr>
        <w:br w:type="page"/>
      </w:r>
    </w:p>
    <w:bookmarkEnd w:id="177"/>
    <w:p w14:paraId="0B2A77AE" w14:textId="77777777" w:rsidR="0093775C" w:rsidRPr="003B17C0" w:rsidRDefault="0093775C" w:rsidP="00557FE2">
      <w:pPr>
        <w:pStyle w:val="Heading1"/>
        <w:numPr>
          <w:ilvl w:val="0"/>
          <w:numId w:val="0"/>
        </w:numPr>
        <w:spacing w:after="240"/>
        <w:jc w:val="both"/>
        <w:rPr>
          <w:sz w:val="22"/>
          <w:szCs w:val="22"/>
          <w:lang w:val="id-ID"/>
        </w:rPr>
        <w:sectPr w:rsidR="0093775C" w:rsidRPr="003B17C0" w:rsidSect="00CA2DEB">
          <w:pgSz w:w="8392" w:h="11907"/>
          <w:pgMar w:top="1418" w:right="1134" w:bottom="1418" w:left="1418" w:header="709" w:footer="709" w:gutter="0"/>
          <w:cols w:space="708"/>
          <w:titlePg/>
          <w:docGrid w:linePitch="360"/>
        </w:sectPr>
      </w:pPr>
    </w:p>
    <w:p w14:paraId="78F9C170" w14:textId="39C07818" w:rsidR="005B1709" w:rsidRPr="003B17C0" w:rsidRDefault="00813372" w:rsidP="0093775C">
      <w:pPr>
        <w:pStyle w:val="Heading1"/>
        <w:numPr>
          <w:ilvl w:val="0"/>
          <w:numId w:val="0"/>
        </w:numPr>
        <w:spacing w:after="240"/>
        <w:rPr>
          <w:sz w:val="22"/>
          <w:szCs w:val="22"/>
        </w:rPr>
      </w:pPr>
      <w:bookmarkStart w:id="178" w:name="_Toc43770777"/>
      <w:r w:rsidRPr="003B17C0">
        <w:rPr>
          <w:sz w:val="22"/>
          <w:szCs w:val="22"/>
          <w:lang w:val="id-ID"/>
        </w:rPr>
        <w:lastRenderedPageBreak/>
        <w:t>LAMPIRAN</w:t>
      </w:r>
      <w:bookmarkStart w:id="179" w:name="_Toc480473747"/>
      <w:r w:rsidR="009D52E4" w:rsidRPr="003B17C0">
        <w:rPr>
          <w:sz w:val="22"/>
          <w:szCs w:val="22"/>
        </w:rPr>
        <w:t xml:space="preserve"> A</w:t>
      </w:r>
      <w:bookmarkEnd w:id="178"/>
    </w:p>
    <w:p w14:paraId="27CBF26F" w14:textId="5A8891F3" w:rsidR="009D52E4" w:rsidRPr="003B17C0" w:rsidRDefault="009D52E4" w:rsidP="009D52E4">
      <w:pPr>
        <w:rPr>
          <w:rFonts w:ascii="Times New Roman" w:hAnsi="Times New Roman"/>
          <w:b/>
          <w:bCs/>
        </w:rPr>
      </w:pPr>
      <w:r w:rsidRPr="003B17C0">
        <w:rPr>
          <w:rFonts w:ascii="Times New Roman" w:hAnsi="Times New Roman"/>
          <w:b/>
          <w:bCs/>
        </w:rPr>
        <w:t>KODE SUMBER</w:t>
      </w:r>
    </w:p>
    <w:p w14:paraId="79A477BF" w14:textId="77777777" w:rsidR="009D52E4" w:rsidRPr="003B17C0" w:rsidRDefault="009D52E4" w:rsidP="004D1BFE">
      <w:pPr>
        <w:jc w:val="both"/>
        <w:rPr>
          <w:rFonts w:ascii="Times New Roman" w:hAnsi="Times New Roman"/>
          <w:b/>
          <w:bCs/>
        </w:rPr>
      </w:pPr>
    </w:p>
    <w:tbl>
      <w:tblPr>
        <w:tblStyle w:val="TableGrid"/>
        <w:tblW w:w="0" w:type="auto"/>
        <w:tblLook w:val="04A0" w:firstRow="1" w:lastRow="0" w:firstColumn="1" w:lastColumn="0" w:noHBand="0" w:noVBand="1"/>
      </w:tblPr>
      <w:tblGrid>
        <w:gridCol w:w="5830"/>
      </w:tblGrid>
      <w:tr w:rsidR="009D52E4" w:rsidRPr="003B17C0" w14:paraId="1DA02AA6" w14:textId="77777777" w:rsidTr="009D52E4">
        <w:tc>
          <w:tcPr>
            <w:tcW w:w="5830" w:type="dxa"/>
          </w:tcPr>
          <w:p w14:paraId="40E8B37E"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rivate class scanWifi extends AsyncTask&lt;String, Void, String&gt; {</w:t>
            </w:r>
          </w:p>
          <w:p w14:paraId="3A3ABAAC"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 daemon class to get rssi and freq of certain wifi</w:t>
            </w:r>
          </w:p>
          <w:p w14:paraId="7A18206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0AA06ABD"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472B7B40"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Override</w:t>
            </w:r>
          </w:p>
          <w:p w14:paraId="6A240EA1"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rotected String doInBackground(String... params) {</w:t>
            </w:r>
          </w:p>
          <w:p w14:paraId="0452222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runOnUiThread(new Runnable() {</w:t>
            </w:r>
          </w:p>
          <w:p w14:paraId="5DF5596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Override</w:t>
            </w:r>
          </w:p>
          <w:p w14:paraId="2873D4CE"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ublic void run() {</w:t>
            </w:r>
          </w:p>
          <w:p w14:paraId="7EB7BD7F"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9EDA91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rintConsole("started;");</w:t>
            </w:r>
          </w:p>
          <w:p w14:paraId="5D7CF694"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E0C6515"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5C8E9DE2"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664BDD56"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07771E36"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ry{</w:t>
            </w:r>
          </w:p>
          <w:p w14:paraId="7FCEBBA7"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sleeptime =  Integer.parseInt(t_sleeptime.getText().toString()) ;</w:t>
            </w:r>
          </w:p>
          <w:p w14:paraId="3902052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itter = Integer.parseInt(t_itter.getText().toString());</w:t>
            </w:r>
          </w:p>
          <w:p w14:paraId="1D8CA361"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37647D8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catch (Exception E){</w:t>
            </w:r>
          </w:p>
          <w:p w14:paraId="25309436"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3B2B23C"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096C80BE"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22939D71"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for (int x = 0; x&lt;itter; x++){</w:t>
            </w:r>
          </w:p>
          <w:p w14:paraId="140BB62B"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if (stop){</w:t>
            </w:r>
          </w:p>
          <w:p w14:paraId="2058595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break;</w:t>
            </w:r>
          </w:p>
          <w:p w14:paraId="7868A157"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61028A07"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if(!wifiManager.startScan()){</w:t>
            </w:r>
          </w:p>
          <w:p w14:paraId="39761F76"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x-=1;</w:t>
            </w:r>
          </w:p>
          <w:p w14:paraId="03A1C172"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continue;</w:t>
            </w:r>
          </w:p>
          <w:p w14:paraId="6F86E224"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249E73F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DD3B25B"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results = wifiManager.getScanResults();</w:t>
            </w:r>
          </w:p>
          <w:p w14:paraId="6D6E2EE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ArrayList&lt;String&gt; temp = new ArrayList&lt;&gt;();</w:t>
            </w:r>
          </w:p>
          <w:p w14:paraId="370AA98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emp.add(coordinate.getText() +"");</w:t>
            </w:r>
          </w:p>
          <w:p w14:paraId="2F16E794"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for (ScanResult scanResult : results) {</w:t>
            </w:r>
          </w:p>
          <w:p w14:paraId="1CBEE771"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emp.add(scanResult.SSID);</w:t>
            </w:r>
          </w:p>
          <w:p w14:paraId="62C1A940"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lastRenderedPageBreak/>
              <w:t xml:space="preserve">                    temp.add(scanResult.BSSID );</w:t>
            </w:r>
          </w:p>
          <w:p w14:paraId="3A86D5DD"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emp.add(scanResult.level+"");</w:t>
            </w:r>
          </w:p>
          <w:p w14:paraId="61C7626A"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emp.add(scanResult.frequency+"");</w:t>
            </w:r>
          </w:p>
          <w:p w14:paraId="39176243"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51217171"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runOnUiThread(new Runnable() {</w:t>
            </w:r>
          </w:p>
          <w:p w14:paraId="0B09D25F"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Override</w:t>
            </w:r>
          </w:p>
          <w:p w14:paraId="12D84395"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ublic void run() {</w:t>
            </w:r>
          </w:p>
          <w:p w14:paraId="0DA5600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if (verbose.isChecked())</w:t>
            </w:r>
          </w:p>
          <w:p w14:paraId="1C61CF87"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printConsole("scanned data - " + results_all.size());</w:t>
            </w:r>
          </w:p>
          <w:p w14:paraId="6F631F7E"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48BC207B"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7436E453"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78E23597"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92EE25C"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String[] temp2 = new String[temp.size()];</w:t>
            </w:r>
          </w:p>
          <w:p w14:paraId="36AEAAAE"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temp2 = temp.toArray(temp2);</w:t>
            </w:r>
          </w:p>
          <w:p w14:paraId="65D6A515"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results_all.add(temp2);</w:t>
            </w:r>
          </w:p>
          <w:p w14:paraId="76880898"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sleep(sleeptime);</w:t>
            </w:r>
          </w:p>
          <w:p w14:paraId="5BBE939F"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p w14:paraId="393223E3"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3978F3C" w14:textId="77777777" w:rsidR="004D1BFE"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return "";</w:t>
            </w:r>
          </w:p>
          <w:p w14:paraId="443E1B0A" w14:textId="1C453618" w:rsidR="009D52E4" w:rsidRPr="003B17C0" w:rsidRDefault="004D1BFE" w:rsidP="004D1BFE">
            <w:pPr>
              <w:numPr>
                <w:ilvl w:val="0"/>
                <w:numId w:val="33"/>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B17C0">
              <w:rPr>
                <w:rFonts w:ascii="Times New Roman" w:eastAsia="Times New Roman" w:hAnsi="Times New Roman"/>
                <w:color w:val="5C5C5C"/>
                <w:sz w:val="18"/>
                <w:szCs w:val="18"/>
                <w:lang w:val="id-ID" w:eastAsia="id-ID"/>
              </w:rPr>
              <w:t xml:space="preserve">        }</w:t>
            </w:r>
          </w:p>
        </w:tc>
      </w:tr>
    </w:tbl>
    <w:p w14:paraId="0842B904" w14:textId="6A4B310B" w:rsidR="00FF1DB4" w:rsidRPr="003B17C0" w:rsidRDefault="00FF1DB4" w:rsidP="00FF1DB4">
      <w:pPr>
        <w:pStyle w:val="Caption"/>
        <w:rPr>
          <w:rFonts w:ascii="Times New Roman" w:hAnsi="Times New Roman"/>
          <w:iCs w:val="0"/>
          <w:color w:val="auto"/>
          <w:sz w:val="22"/>
          <w:szCs w:val="22"/>
        </w:rPr>
      </w:pPr>
      <w:bookmarkStart w:id="180" w:name="_Toc43683759"/>
      <w:r w:rsidRPr="003B17C0">
        <w:rPr>
          <w:rFonts w:ascii="Times New Roman" w:hAnsi="Times New Roman"/>
          <w:b/>
          <w:bCs/>
          <w:i w:val="0"/>
          <w:iCs w:val="0"/>
          <w:color w:val="auto"/>
          <w:sz w:val="22"/>
          <w:szCs w:val="22"/>
        </w:rPr>
        <w:lastRenderedPageBreak/>
        <w:t xml:space="preserve">Kode Sumber </w:t>
      </w:r>
      <w:r w:rsidR="00491BEC" w:rsidRPr="003B17C0">
        <w:rPr>
          <w:rFonts w:ascii="Times New Roman" w:hAnsi="Times New Roman"/>
          <w:b/>
          <w:bCs/>
          <w:i w:val="0"/>
          <w:iCs w:val="0"/>
          <w:color w:val="auto"/>
          <w:sz w:val="22"/>
          <w:szCs w:val="22"/>
        </w:rPr>
        <w:t>A</w:t>
      </w:r>
      <w:r w:rsidRPr="003B17C0">
        <w:rPr>
          <w:rFonts w:ascii="Times New Roman" w:hAnsi="Times New Roman"/>
          <w:b/>
          <w:bCs/>
          <w:i w:val="0"/>
          <w:iCs w:val="0"/>
          <w:color w:val="auto"/>
          <w:sz w:val="22"/>
          <w:szCs w:val="22"/>
        </w:rPr>
        <w:t>.</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1</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w:t>
      </w:r>
      <w:r w:rsidR="00491BEC" w:rsidRPr="003B17C0">
        <w:rPr>
          <w:rFonts w:ascii="Times New Roman" w:hAnsi="Times New Roman"/>
          <w:iCs w:val="0"/>
          <w:color w:val="auto"/>
          <w:sz w:val="22"/>
          <w:szCs w:val="22"/>
        </w:rPr>
        <w:t>Class</w:t>
      </w:r>
      <w:r w:rsidR="00491BEC" w:rsidRPr="003B17C0">
        <w:rPr>
          <w:rFonts w:ascii="Times New Roman" w:hAnsi="Times New Roman"/>
          <w:i w:val="0"/>
          <w:iCs w:val="0"/>
          <w:color w:val="auto"/>
          <w:sz w:val="22"/>
          <w:szCs w:val="22"/>
        </w:rPr>
        <w:t xml:space="preserve"> untuk mengambil sampel data RSSI (Android)</w:t>
      </w:r>
      <w:bookmarkEnd w:id="180"/>
    </w:p>
    <w:p w14:paraId="2B468A5D" w14:textId="1034A803" w:rsidR="004D1BFE" w:rsidRPr="003B17C0" w:rsidRDefault="004D1BFE" w:rsidP="00506998">
      <w:pPr>
        <w:rPr>
          <w:rFonts w:ascii="Times New Roman" w:hAnsi="Times New Roman"/>
        </w:rPr>
      </w:pPr>
    </w:p>
    <w:tbl>
      <w:tblPr>
        <w:tblStyle w:val="TableGrid"/>
        <w:tblW w:w="0" w:type="auto"/>
        <w:tblLook w:val="04A0" w:firstRow="1" w:lastRow="0" w:firstColumn="1" w:lastColumn="0" w:noHBand="0" w:noVBand="1"/>
      </w:tblPr>
      <w:tblGrid>
        <w:gridCol w:w="5830"/>
      </w:tblGrid>
      <w:tr w:rsidR="00491BEC" w:rsidRPr="003B17C0" w14:paraId="4B2D6F8B" w14:textId="77777777" w:rsidTr="00491BEC">
        <w:tc>
          <w:tcPr>
            <w:tcW w:w="5830" w:type="dxa"/>
          </w:tcPr>
          <w:p w14:paraId="6A7482F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mport math</w:t>
            </w:r>
          </w:p>
          <w:p w14:paraId="12D1FCC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mport csv</w:t>
            </w:r>
          </w:p>
          <w:p w14:paraId="1CDB221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from os.path import join</w:t>
            </w:r>
          </w:p>
          <w:p w14:paraId="1DB8280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mport numpy as np</w:t>
            </w:r>
          </w:p>
          <w:p w14:paraId="3CE51DB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mport pandas as pd</w:t>
            </w:r>
          </w:p>
          <w:p w14:paraId="3CB1C8A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mport matplotlib.pyplot as plt</w:t>
            </w:r>
          </w:p>
          <w:p w14:paraId="0B6B79F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35330DF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loadDataset(name):</w:t>
            </w:r>
          </w:p>
          <w:p w14:paraId="02AC762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ata = []</w:t>
            </w:r>
          </w:p>
          <w:p w14:paraId="2D3DAEC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ith open(name, newline='') as f:</w:t>
            </w:r>
          </w:p>
          <w:p w14:paraId="3267D94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ader = csv.reader(f)</w:t>
            </w:r>
          </w:p>
          <w:p w14:paraId="5506308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ader = list(reader)</w:t>
            </w:r>
          </w:p>
          <w:p w14:paraId="697FD74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ata = reader.copy()</w:t>
            </w:r>
          </w:p>
          <w:p w14:paraId="68726F6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data</w:t>
            </w:r>
          </w:p>
          <w:p w14:paraId="092957A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2147E3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getN(rssi, a,d):</w:t>
            </w:r>
          </w:p>
          <w:p w14:paraId="373A773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 =( -1 * (rssi -a)/ (10 * math.log10(d)))</w:t>
            </w:r>
          </w:p>
          <w:p w14:paraId="58FD640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return   float("{:.4f}".format(n))</w:t>
            </w:r>
          </w:p>
          <w:p w14:paraId="0BF27C7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09CBB1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averageDataset(filename, BSSID):</w:t>
            </w:r>
          </w:p>
          <w:p w14:paraId="47C32CF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load dataset</w:t>
            </w:r>
          </w:p>
          <w:p w14:paraId="25A1BDA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ataset = loadDataset(filename)</w:t>
            </w:r>
          </w:p>
          <w:p w14:paraId="48F57E0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extract rssi</w:t>
            </w:r>
          </w:p>
          <w:p w14:paraId="0CF145B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ssi  = []</w:t>
            </w:r>
          </w:p>
          <w:p w14:paraId="1F0B34A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dataset:</w:t>
            </w:r>
          </w:p>
          <w:p w14:paraId="0BF08C1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 = 0</w:t>
            </w:r>
          </w:p>
          <w:p w14:paraId="263C286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atom in item:</w:t>
            </w:r>
          </w:p>
          <w:p w14:paraId="6CE5BDA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if atom == BSSID:</w:t>
            </w:r>
          </w:p>
          <w:p w14:paraId="44AA3E4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ssi.append(int(item[count+1]))</w:t>
            </w:r>
          </w:p>
          <w:p w14:paraId="522539D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1</w:t>
            </w:r>
          </w:p>
          <w:p w14:paraId="7928981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get average rssi</w:t>
            </w:r>
          </w:p>
          <w:p w14:paraId="2560746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 = sum(rssi) / len (rssi)</w:t>
            </w:r>
          </w:p>
          <w:p w14:paraId="005EE54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average rssi</w:t>
            </w:r>
          </w:p>
          <w:p w14:paraId="538F3F7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avg</w:t>
            </w:r>
          </w:p>
          <w:p w14:paraId="3982B48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654E11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printCSV(filename, mylist):</w:t>
            </w:r>
          </w:p>
          <w:p w14:paraId="614CB3E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ith open(filename, 'w', newline="") as myfile:</w:t>
            </w:r>
          </w:p>
          <w:p w14:paraId="569DAE3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r = csv.writer(myfile)</w:t>
            </w:r>
          </w:p>
          <w:p w14:paraId="7A31F20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mylist:</w:t>
            </w:r>
          </w:p>
          <w:p w14:paraId="6920277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r.writerow(item)</w:t>
            </w:r>
          </w:p>
          <w:p w14:paraId="1197613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77A4CE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29E541C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getDistance(rssi, a, n):</w:t>
            </w:r>
          </w:p>
          <w:p w14:paraId="5B18BBD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pow(10, -1*((rssi-a)/(10*n)))</w:t>
            </w:r>
          </w:p>
          <w:p w14:paraId="5EEA22E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74AF4C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doDist(filename ,a , n, BSSID):</w:t>
            </w:r>
          </w:p>
          <w:p w14:paraId="719D5AD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ata = loadDataset(filename)</w:t>
            </w:r>
          </w:p>
          <w:p w14:paraId="3CB3078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B34B80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extract rssi</w:t>
            </w:r>
          </w:p>
          <w:p w14:paraId="7084092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ssi  = []</w:t>
            </w:r>
          </w:p>
          <w:p w14:paraId="145F201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data:</w:t>
            </w:r>
          </w:p>
          <w:p w14:paraId="205FCC6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 = 0</w:t>
            </w:r>
          </w:p>
          <w:p w14:paraId="163088E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atom in item:</w:t>
            </w:r>
          </w:p>
          <w:p w14:paraId="5F0082F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if atom == BSSID:</w:t>
            </w:r>
          </w:p>
          <w:p w14:paraId="31AE474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ssi.append(int(item[count+1]))</w:t>
            </w:r>
          </w:p>
          <w:p w14:paraId="05F0618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1</w:t>
            </w:r>
          </w:p>
          <w:p w14:paraId="71DB4F5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580874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st = []</w:t>
            </w:r>
          </w:p>
          <w:p w14:paraId="2ED2058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rssi:</w:t>
            </w:r>
          </w:p>
          <w:p w14:paraId="4A2A22D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st.append(getDistance(item,a,n))</w:t>
            </w:r>
          </w:p>
          <w:p w14:paraId="4D87916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return dist</w:t>
            </w:r>
          </w:p>
          <w:p w14:paraId="64E233E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4EEC93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doAcc(dataset, trueDist):</w:t>
            </w:r>
          </w:p>
          <w:p w14:paraId="67AA0CB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cc = []</w:t>
            </w:r>
          </w:p>
          <w:p w14:paraId="01B671C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dataset:</w:t>
            </w:r>
          </w:p>
          <w:p w14:paraId="4F37494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cc.append(abs(item - trueDist))</w:t>
            </w:r>
          </w:p>
          <w:p w14:paraId="1702801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acc</w:t>
            </w:r>
          </w:p>
          <w:p w14:paraId="55F98AD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14F22D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getStatistic(acc):</w:t>
            </w:r>
          </w:p>
          <w:p w14:paraId="33F813F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ctElement = {}</w:t>
            </w:r>
          </w:p>
          <w:p w14:paraId="4F234C6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acc:</w:t>
            </w:r>
          </w:p>
          <w:p w14:paraId="18375C3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if item not in dictElement:</w:t>
            </w:r>
          </w:p>
          <w:p w14:paraId="1EDA994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ctElement[item] = 1</w:t>
            </w:r>
          </w:p>
          <w:p w14:paraId="4337221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else:</w:t>
            </w:r>
          </w:p>
          <w:p w14:paraId="3522C7E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ctElement[item] += 1</w:t>
            </w:r>
          </w:p>
          <w:p w14:paraId="125AFD8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 = sum(acc) / len(acc)</w:t>
            </w:r>
          </w:p>
          <w:p w14:paraId="47BDB28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dictElement, avg</w:t>
            </w:r>
          </w:p>
          <w:p w14:paraId="537700F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76D03B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def getAcc (filename, Tdist, a, n, bssid):</w:t>
            </w:r>
          </w:p>
          <w:p w14:paraId="4C3419E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st = doDist(filename, a, n, bssid)</w:t>
            </w:r>
          </w:p>
          <w:p w14:paraId="05D1D8D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cc = doAcc(dist, Tdist)</w:t>
            </w:r>
          </w:p>
          <w:p w14:paraId="5E7916A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 avg = getStatistic(acc)</w:t>
            </w:r>
          </w:p>
          <w:p w14:paraId="666727B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E6B548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float("{:.4f}".format(avg))</w:t>
            </w:r>
          </w:p>
          <w:p w14:paraId="16975A2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7693A3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2AEC345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if __name__ == "__main__":</w:t>
            </w:r>
          </w:p>
          <w:p w14:paraId="42A0C2F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C63B9D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bssid = ["c0:25:e9:7a:e6:2f", "14:4d:67:98:2b:64", "18:0f:76:91:f2:72"]</w:t>
            </w:r>
          </w:p>
          <w:p w14:paraId="08DD7DF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 = [1,2,3]</w:t>
            </w:r>
          </w:p>
          <w:p w14:paraId="343564A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sid = ["TP-LINK_E630", "TOTOLINK_N210RE", "D-Link_DIR-612"]</w:t>
            </w:r>
          </w:p>
          <w:p w14:paraId="7F6386A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x_ap = [0, 300, 600 ]</w:t>
            </w:r>
          </w:p>
          <w:p w14:paraId="2830A32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y_ap = [0, 400, 0]</w:t>
            </w:r>
          </w:p>
          <w:p w14:paraId="6CF0194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205F01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ame format: datasetxx/apy-z-w.csv</w:t>
            </w:r>
          </w:p>
          <w:p w14:paraId="48D95B2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58BDAF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atasetSerial = ""</w:t>
            </w:r>
          </w:p>
          <w:p w14:paraId="715BF4B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z= [1,2,3,4]</w:t>
            </w:r>
          </w:p>
          <w:p w14:paraId="6FC9140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_train = 1</w:t>
            </w:r>
          </w:p>
          <w:p w14:paraId="10117BA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_test = 2</w:t>
            </w:r>
          </w:p>
          <w:p w14:paraId="09C170F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D1674A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w:t>
            </w:r>
          </w:p>
          <w:p w14:paraId="4186708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D98C66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900874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452A68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Geting A</w:t>
            </w:r>
          </w:p>
          <w:p w14:paraId="61CB6CE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41E787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FFF77A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 = []</w:t>
            </w:r>
          </w:p>
          <w:p w14:paraId="769EB52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 = 0</w:t>
            </w:r>
          </w:p>
          <w:p w14:paraId="4199B2A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range(len(bssid)):</w:t>
            </w:r>
          </w:p>
          <w:p w14:paraId="40677DC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ilename = (join("dataset{}".format(datasetSerial),</w:t>
            </w:r>
          </w:p>
          <w:p w14:paraId="5D50C4E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csv".format(ap[count], 1, w_train)))</w:t>
            </w:r>
          </w:p>
          <w:p w14:paraId="7E9DF58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append(averageDataset(filename, bssid[count]))</w:t>
            </w:r>
          </w:p>
          <w:p w14:paraId="0CE13DA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1</w:t>
            </w:r>
          </w:p>
          <w:p w14:paraId="3807AC4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967F90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4C8687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75C738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Geting n</w:t>
            </w:r>
          </w:p>
          <w:p w14:paraId="10C9A54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2D6E32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st</w:t>
            </w:r>
          </w:p>
          <w:p w14:paraId="28D4E56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   </w:t>
            </w:r>
          </w:p>
          <w:p w14:paraId="0A72380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ADD201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02401B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w:t>
            </w:r>
          </w:p>
          <w:p w14:paraId="3063C07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DDCA65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2 = []</w:t>
            </w:r>
          </w:p>
          <w:p w14:paraId="14E57DF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 = []</w:t>
            </w:r>
          </w:p>
          <w:p w14:paraId="431F49D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 = 0</w:t>
            </w:r>
          </w:p>
          <w:p w14:paraId="225FE13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ountZ = 1</w:t>
            </w:r>
          </w:p>
          <w:p w14:paraId="5350ED3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count in range(len(ap)):</w:t>
            </w:r>
          </w:p>
          <w:p w14:paraId="62A8AA0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_now = []</w:t>
            </w:r>
          </w:p>
          <w:p w14:paraId="7B8F829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countZ in range(1, len(z)):</w:t>
            </w:r>
          </w:p>
          <w:p w14:paraId="4B92CA7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96DA31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ilename = (join("dataset{}".format(datasetSerial),</w:t>
            </w:r>
          </w:p>
          <w:p w14:paraId="5E15EF0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csv".format(ap[count], z[countZ], w_train)))</w:t>
            </w:r>
          </w:p>
          <w:p w14:paraId="0A81068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 = averageDataset(filename, bssid[count])</w:t>
            </w:r>
          </w:p>
          <w:p w14:paraId="12E3B74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2.append(avg)</w:t>
            </w:r>
          </w:p>
          <w:p w14:paraId="44FB7AB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E9F500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_now.append(getN(avg, a[count], z[countZ]))</w:t>
            </w:r>
          </w:p>
          <w:p w14:paraId="40CD704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append(n_now)</w:t>
            </w:r>
          </w:p>
          <w:p w14:paraId="245886D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339D16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C233A7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w:t>
            </w:r>
          </w:p>
          <w:p w14:paraId="3E864C7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130EA7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C9ED02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esting</w:t>
            </w:r>
          </w:p>
          <w:p w14:paraId="43A3957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5A9223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ist</w:t>
            </w:r>
          </w:p>
          <w:p w14:paraId="7493403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   </w:t>
            </w:r>
          </w:p>
          <w:p w14:paraId="501492D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051455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8DE56F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4BB810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1</w:t>
            </w:r>
          </w:p>
          <w:p w14:paraId="3851929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 = []</w:t>
            </w:r>
          </w:p>
          <w:p w14:paraId="2C720C7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avg = []</w:t>
            </w:r>
          </w:p>
          <w:p w14:paraId="2E55080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ap_now in ap: #itterating each ap</w:t>
            </w:r>
          </w:p>
          <w:p w14:paraId="0F20A88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2ED927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now = []</w:t>
            </w:r>
          </w:p>
          <w:p w14:paraId="1F19AAA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now_avg= []</w:t>
            </w:r>
          </w:p>
          <w:p w14:paraId="36B4185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zCount in range (len(z)-1): #each n for current ap</w:t>
            </w:r>
          </w:p>
          <w:p w14:paraId="3616956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_now = n[ap_now-1][zCount]</w:t>
            </w:r>
          </w:p>
          <w:p w14:paraId="1B6D609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 []</w:t>
            </w:r>
          </w:p>
          <w:p w14:paraId="4E1E423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9DFF46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dCount in range(len(z)): #calculating the accuracy of a and n to data in various distance</w:t>
            </w:r>
          </w:p>
          <w:p w14:paraId="1FAFEFE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ilename = (join("dataset{}".format(datasetSerial),</w:t>
            </w:r>
          </w:p>
          <w:p w14:paraId="3B926A4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p{}-{}-{}.csv".format(ap_now, z[dCount], w_test)))</w:t>
            </w:r>
          </w:p>
          <w:p w14:paraId="7B03C99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append(getAcc(filename, z[dCount], a[ap_now-1], n_now, bssid[ap_now-1]))</w:t>
            </w:r>
          </w:p>
          <w:p w14:paraId="5B5A38C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F40A1F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_avg =float("{:.4f}".format(sum(avg)/len(avg)))</w:t>
            </w:r>
          </w:p>
          <w:p w14:paraId="5D92C77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avg.append(avg_avg)</w:t>
            </w:r>
          </w:p>
          <w:p w14:paraId="62FA08C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now_avg.append(avg_avg)</w:t>
            </w:r>
          </w:p>
          <w:p w14:paraId="2D3076A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now.append(avg)</w:t>
            </w:r>
          </w:p>
          <w:p w14:paraId="3744471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append(stat_now)</w:t>
            </w:r>
          </w:p>
          <w:p w14:paraId="5167610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tat_avg.append(stat_now_avg)</w:t>
            </w:r>
          </w:p>
          <w:p w14:paraId="0602C53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35520E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63DD22A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587327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EA8CCB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CC334A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Visualizing</w:t>
            </w:r>
          </w:p>
          <w:p w14:paraId="77C76A7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84B5C5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w:t>
            </w:r>
          </w:p>
          <w:p w14:paraId="3E22A05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lines = ["b-", "y-", "r-", "g-"]</w:t>
            </w:r>
          </w:p>
          <w:p w14:paraId="516F0E6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titles = ["AP1", "AP2", "AP3"]</w:t>
            </w:r>
          </w:p>
          <w:p w14:paraId="2C88D14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xlabel = "Distance"</w:t>
            </w:r>
          </w:p>
          <w:p w14:paraId="17D233D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ylabel = "Loss (m)"</w:t>
            </w:r>
          </w:p>
          <w:p w14:paraId="761A9F48"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itleC = 0</w:t>
            </w:r>
          </w:p>
          <w:p w14:paraId="765D7C7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ap_now in range(len(stat)): #each ap</w:t>
            </w:r>
          </w:p>
          <w:p w14:paraId="7B7E115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lineC = 0</w:t>
            </w:r>
          </w:p>
          <w:p w14:paraId="2E6C248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n_now in range(len(stat[ap_now])): #each n</w:t>
            </w:r>
          </w:p>
          <w:p w14:paraId="05C2148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x = list(range(len(stat[ap_now][n_now])))</w:t>
            </w:r>
          </w:p>
          <w:p w14:paraId="01995AF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plot(x, stat[ap_now][n_now], lines[lineC], label= "n = %.3f" % n[ap_now][n_now])</w:t>
            </w:r>
          </w:p>
          <w:p w14:paraId="7342FE0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legend()</w:t>
            </w:r>
          </w:p>
          <w:p w14:paraId="6C1960D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lineC+=1</w:t>
            </w:r>
          </w:p>
          <w:p w14:paraId="24A5D46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xlabel(xlabel)</w:t>
            </w:r>
          </w:p>
          <w:p w14:paraId="08D15BD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ylabel(ylabel)</w:t>
            </w:r>
          </w:p>
          <w:p w14:paraId="62BD0F5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title(titles[titleC] + " ( A= {} )".format(a[ap_now]))</w:t>
            </w:r>
          </w:p>
          <w:p w14:paraId="0A0233FB"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savefig(join( join( "output", "plot"), titles[titleC] + " - signal propagation"))</w:t>
            </w:r>
          </w:p>
          <w:p w14:paraId="1190E09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lt.show()</w:t>
            </w:r>
          </w:p>
          <w:p w14:paraId="7E0450A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itleC+=1</w:t>
            </w:r>
          </w:p>
          <w:p w14:paraId="0697DE8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B41C20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 = []</w:t>
            </w:r>
          </w:p>
          <w:p w14:paraId="74BD7B9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tem in  range(len(ap)):</w:t>
            </w:r>
          </w:p>
          <w:p w14:paraId="243AD25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atom in range(0,3):    </w:t>
            </w:r>
          </w:p>
          <w:p w14:paraId="7FA3BA3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_n=["AP{}".format(item+1), a[item], (atom+1) *100]</w:t>
            </w:r>
          </w:p>
          <w:p w14:paraId="472B46F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_n.append(avg2[item*3 + atom])</w:t>
            </w:r>
          </w:p>
          <w:p w14:paraId="624F398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_n.append(n[item][atom])</w:t>
            </w:r>
          </w:p>
          <w:p w14:paraId="145F56F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_n.append(sum( stat[item][atom]) / len( stat[item][atom]) * 100)</w:t>
            </w:r>
          </w:p>
          <w:p w14:paraId="2898614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append(df_n)</w:t>
            </w:r>
          </w:p>
          <w:p w14:paraId="78D7C96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957AAD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 = pd.DataFrame(columns = ['Akses Poin', 'A', 'Jarak (cm)', "Rata - rata RSSI",</w:t>
            </w:r>
          </w:p>
          <w:p w14:paraId="0341321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n", 'Rata - rata error'], data = df)</w:t>
            </w:r>
          </w:p>
          <w:p w14:paraId="772BD3E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676E2C0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89CD05C"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2F2008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90B5A91"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Selecting best data</w:t>
            </w:r>
          </w:p>
          <w:p w14:paraId="639E3B8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85D91A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8A908E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bestN = [0 for i in range(len(ap))]</w:t>
            </w:r>
          </w:p>
          <w:p w14:paraId="17C6AAC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ur_ap = 0</w:t>
            </w:r>
          </w:p>
          <w:p w14:paraId="3B937F7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bestLoss = [0 for i in range(len(ap))]</w:t>
            </w:r>
          </w:p>
          <w:p w14:paraId="248E083F"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for each_ap in stat:</w:t>
            </w:r>
          </w:p>
          <w:p w14:paraId="77DF10B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min_loss = np.inf</w:t>
            </w:r>
          </w:p>
          <w:p w14:paraId="4390D5F5"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ur_n = 0</w:t>
            </w:r>
          </w:p>
          <w:p w14:paraId="266CE88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each_n in each_ap:</w:t>
            </w:r>
          </w:p>
          <w:p w14:paraId="3B224D2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if(each_n[-1] &lt; min_loss):</w:t>
            </w:r>
          </w:p>
          <w:p w14:paraId="2DF79D0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bestN[cur_ap] = n[cur_ap][cur_n]</w:t>
            </w:r>
          </w:p>
          <w:p w14:paraId="0F4FDBAE"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min_loss = each_n[-1]</w:t>
            </w:r>
          </w:p>
          <w:p w14:paraId="05AB564A"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bestLoss[cur_ap] = each_n[-1]</w:t>
            </w:r>
          </w:p>
          <w:p w14:paraId="191A1194"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ur_n+=1</w:t>
            </w:r>
          </w:p>
          <w:p w14:paraId="1821133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cur_ap+=1</w:t>
            </w:r>
          </w:p>
          <w:p w14:paraId="47E9E9A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3B5CE5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0B9A03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rinting</w:t>
            </w:r>
          </w:p>
          <w:p w14:paraId="0C4367D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0F2ABF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8BC2A47"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rinted = [["SSID", "BSSID", "A", "n", "x", "y"]]</w:t>
            </w:r>
          </w:p>
          <w:p w14:paraId="75AEAFD2"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99BF6D0"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for i in range(len(ap)):</w:t>
            </w:r>
          </w:p>
          <w:p w14:paraId="7F585636"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rinted.append([ssid[i], bssid[i], a[i], bestN[i], x_ap[i], y_ap[i]])</w:t>
            </w:r>
          </w:p>
          <w:p w14:paraId="7AF04ED9"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00DD723"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rintCSV(join ("output", "constant variables.csv"),printed)</w:t>
            </w:r>
          </w:p>
          <w:p w14:paraId="5E0340BD" w14:textId="77777777" w:rsidR="00247735" w:rsidRPr="00247735"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f.to_csv(join("output", "acc signal propagation.csv"))</w:t>
            </w:r>
          </w:p>
          <w:p w14:paraId="10C589FF" w14:textId="193098DD" w:rsidR="00247735" w:rsidRPr="00361ABA" w:rsidRDefault="00247735" w:rsidP="00C6270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61ABA">
              <w:rPr>
                <w:rFonts w:ascii="Times New Roman" w:eastAsia="Times New Roman" w:hAnsi="Times New Roman"/>
                <w:color w:val="5C5C5C"/>
                <w:sz w:val="18"/>
                <w:szCs w:val="18"/>
                <w:lang w:val="id-ID" w:eastAsia="id-ID"/>
              </w:rPr>
              <w:t xml:space="preserve">      </w:t>
            </w:r>
          </w:p>
          <w:p w14:paraId="660AE62E" w14:textId="054BBAF4" w:rsidR="00491BEC" w:rsidRPr="003B17C0" w:rsidRDefault="00247735" w:rsidP="00247735">
            <w:pPr>
              <w:numPr>
                <w:ilvl w:val="0"/>
                <w:numId w:val="34"/>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r w:rsidR="00491BEC" w:rsidRPr="003B17C0">
              <w:rPr>
                <w:rFonts w:ascii="Times New Roman" w:eastAsia="Times New Roman" w:hAnsi="Times New Roman"/>
                <w:color w:val="5C5C5C"/>
                <w:sz w:val="18"/>
                <w:szCs w:val="18"/>
                <w:lang w:val="id-ID" w:eastAsia="id-ID"/>
              </w:rPr>
              <w:t xml:space="preserve">    </w:t>
            </w:r>
          </w:p>
        </w:tc>
      </w:tr>
    </w:tbl>
    <w:p w14:paraId="0B2174F5" w14:textId="48422A84" w:rsidR="00491BEC" w:rsidRPr="00247735" w:rsidRDefault="00491BEC" w:rsidP="00491BEC">
      <w:pPr>
        <w:pStyle w:val="Caption"/>
        <w:rPr>
          <w:rFonts w:ascii="Times New Roman" w:hAnsi="Times New Roman"/>
          <w:i w:val="0"/>
          <w:iCs w:val="0"/>
          <w:color w:val="auto"/>
          <w:sz w:val="22"/>
          <w:szCs w:val="22"/>
        </w:rPr>
      </w:pPr>
      <w:bookmarkStart w:id="181" w:name="_Toc43683760"/>
      <w:r w:rsidRPr="003B17C0">
        <w:rPr>
          <w:rFonts w:ascii="Times New Roman" w:hAnsi="Times New Roman"/>
          <w:b/>
          <w:bCs/>
          <w:i w:val="0"/>
          <w:iCs w:val="0"/>
          <w:color w:val="auto"/>
          <w:sz w:val="22"/>
          <w:szCs w:val="22"/>
        </w:rPr>
        <w:lastRenderedPageBreak/>
        <w:t>Kode Sumber A.</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2</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Kode sumber untuk menentukan konstan </w:t>
      </w:r>
      <w:r w:rsidRPr="003B17C0">
        <w:rPr>
          <w:rFonts w:ascii="Times New Roman" w:hAnsi="Times New Roman"/>
          <w:iCs w:val="0"/>
          <w:color w:val="auto"/>
          <w:sz w:val="22"/>
          <w:szCs w:val="22"/>
        </w:rPr>
        <w:t>signal propagation model</w:t>
      </w:r>
      <w:r w:rsidR="00247735">
        <w:rPr>
          <w:rFonts w:ascii="Times New Roman" w:hAnsi="Times New Roman"/>
          <w:iCs w:val="0"/>
          <w:color w:val="auto"/>
          <w:sz w:val="22"/>
          <w:szCs w:val="22"/>
        </w:rPr>
        <w:t xml:space="preserve"> </w:t>
      </w:r>
      <w:r w:rsidR="00247735">
        <w:rPr>
          <w:rFonts w:ascii="Times New Roman" w:hAnsi="Times New Roman"/>
          <w:i w:val="0"/>
          <w:iCs w:val="0"/>
          <w:color w:val="auto"/>
          <w:sz w:val="22"/>
          <w:szCs w:val="22"/>
        </w:rPr>
        <w:t>(python)</w:t>
      </w:r>
      <w:bookmarkEnd w:id="181"/>
    </w:p>
    <w:p w14:paraId="575031C9" w14:textId="77777777" w:rsidR="00491BEC" w:rsidRPr="003B17C0" w:rsidRDefault="00491BEC" w:rsidP="00491BEC">
      <w:pPr>
        <w:rPr>
          <w:rFonts w:ascii="Times New Roman" w:hAnsi="Times New Roman"/>
        </w:rPr>
      </w:pPr>
    </w:p>
    <w:tbl>
      <w:tblPr>
        <w:tblStyle w:val="TableGrid"/>
        <w:tblW w:w="0" w:type="auto"/>
        <w:tblLook w:val="04A0" w:firstRow="1" w:lastRow="0" w:firstColumn="1" w:lastColumn="0" w:noHBand="0" w:noVBand="1"/>
      </w:tblPr>
      <w:tblGrid>
        <w:gridCol w:w="5830"/>
      </w:tblGrid>
      <w:tr w:rsidR="00491BEC" w:rsidRPr="003B17C0" w14:paraId="4619129C" w14:textId="77777777" w:rsidTr="00491BEC">
        <w:tc>
          <w:tcPr>
            <w:tcW w:w="5830" w:type="dxa"/>
          </w:tcPr>
          <w:p w14:paraId="25D4B47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package com.example.kalmanfilterforrssi;</w:t>
            </w:r>
          </w:p>
          <w:p w14:paraId="6C1D114C"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322D946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public class KalmanFilter {</w:t>
            </w:r>
          </w:p>
          <w:p w14:paraId="27EB8AD0"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239034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Create 1-dimensional kalman filter</w:t>
            </w:r>
          </w:p>
          <w:p w14:paraId="303FEA6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options.R Process noise</w:t>
            </w:r>
          </w:p>
          <w:p w14:paraId="1F11287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options.Q Measurement noise</w:t>
            </w:r>
          </w:p>
          <w:p w14:paraId="704976E0"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options.A State vector</w:t>
            </w:r>
          </w:p>
          <w:p w14:paraId="4D626AE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options.B Control vector</w:t>
            </w:r>
          </w:p>
          <w:p w14:paraId="53AD1A8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options.C Measurement vector</w:t>
            </w:r>
          </w:p>
          <w:p w14:paraId="32DFA6B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KalmanFilter}</w:t>
            </w:r>
          </w:p>
          <w:p w14:paraId="490C06CF"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6D6E19D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R;</w:t>
            </w:r>
          </w:p>
          <w:p w14:paraId="33E29431"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Q;</w:t>
            </w:r>
          </w:p>
          <w:p w14:paraId="165BE71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double cov;</w:t>
            </w:r>
          </w:p>
          <w:p w14:paraId="5EBDBF56"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x;</w:t>
            </w:r>
          </w:p>
          <w:p w14:paraId="30623FD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count;</w:t>
            </w:r>
          </w:p>
          <w:p w14:paraId="4438607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41D9A001"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KalmanFilter(double R, double  Q) {</w:t>
            </w:r>
          </w:p>
          <w:p w14:paraId="54DC19F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R = R; // noise power desirable</w:t>
            </w:r>
          </w:p>
          <w:p w14:paraId="1ADDA74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Q = Q; // noise power estimated</w:t>
            </w:r>
          </w:p>
          <w:p w14:paraId="4467E4C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count =0;</w:t>
            </w:r>
          </w:p>
          <w:p w14:paraId="60C07BC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cov = -1;</w:t>
            </w:r>
          </w:p>
          <w:p w14:paraId="5359B186"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x = -1; // estimated signal without noise</w:t>
            </w:r>
          </w:p>
          <w:p w14:paraId="32FC43E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2C6208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5D9CD0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F9C63E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Filter a new value</w:t>
            </w:r>
          </w:p>
          <w:p w14:paraId="4DB1A29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z Measurement</w:t>
            </w:r>
          </w:p>
          <w:p w14:paraId="32B800A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u Control</w:t>
            </w:r>
          </w:p>
          <w:p w14:paraId="57FDF98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Number}</w:t>
            </w:r>
          </w:p>
          <w:p w14:paraId="455AC1B4"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5C5F46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double filter(int z ) {</w:t>
            </w:r>
          </w:p>
          <w:p w14:paraId="563ED1D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count+=1;</w:t>
            </w:r>
          </w:p>
          <w:p w14:paraId="4305E41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if (this.x == -1) {</w:t>
            </w:r>
          </w:p>
          <w:p w14:paraId="540B901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x =   z;</w:t>
            </w:r>
          </w:p>
          <w:p w14:paraId="5AA4488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cov =  this.Q ;</w:t>
            </w:r>
          </w:p>
          <w:p w14:paraId="6B7F526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E8876A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else {</w:t>
            </w:r>
          </w:p>
          <w:p w14:paraId="243CEB04"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010C614"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Compute prediction</w:t>
            </w:r>
          </w:p>
          <w:p w14:paraId="2E8BCE00"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predX = this.predict();</w:t>
            </w:r>
          </w:p>
          <w:p w14:paraId="446A9C9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predCov = this.uncertainty();</w:t>
            </w:r>
          </w:p>
          <w:p w14:paraId="4905DE04"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012309C9"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Kalman gain</w:t>
            </w:r>
          </w:p>
          <w:p w14:paraId="383B1EB0"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double K = predCov * (1 / (predCov  + this.Q));</w:t>
            </w:r>
          </w:p>
          <w:p w14:paraId="4F15286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9BB838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Correction</w:t>
            </w:r>
          </w:p>
          <w:p w14:paraId="29B2C8C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x = predX + K * (z - ( predX));</w:t>
            </w:r>
          </w:p>
          <w:p w14:paraId="4ACCA32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cov = predCov - (K *  predCov);</w:t>
            </w:r>
          </w:p>
          <w:p w14:paraId="279BDF7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21D9B3D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37D4715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this.x;</w:t>
            </w:r>
          </w:p>
          <w:p w14:paraId="6C0C8EE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8D27F7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E70F2BC"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E1D15D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redict next value</w:t>
            </w:r>
          </w:p>
          <w:p w14:paraId="4CDB1F7C"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lastRenderedPageBreak/>
              <w:t xml:space="preserve">     * @param  {Number} [u] Control</w:t>
            </w:r>
          </w:p>
          <w:p w14:paraId="0D53BE1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Number}</w:t>
            </w:r>
          </w:p>
          <w:p w14:paraId="60B0AE0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5123B4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double predict() {</w:t>
            </w:r>
          </w:p>
          <w:p w14:paraId="57791E1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this.x ;</w:t>
            </w:r>
          </w:p>
          <w:p w14:paraId="5C83FF3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EE3D1C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4F39A7C"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607A3CB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uncertainty of filter</w:t>
            </w:r>
          </w:p>
          <w:p w14:paraId="4C77549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Number}</w:t>
            </w:r>
          </w:p>
          <w:p w14:paraId="18F56CE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A60261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double uncertainty() {</w:t>
            </w:r>
          </w:p>
          <w:p w14:paraId="75A265C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this.cov + this.R;</w:t>
            </w:r>
          </w:p>
          <w:p w14:paraId="72281F5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084763E4"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35CFCB1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7FAFF49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the last filtered measurement</w:t>
            </w:r>
          </w:p>
          <w:p w14:paraId="1C475BF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return {Number}</w:t>
            </w:r>
          </w:p>
          <w:p w14:paraId="78A0BA9E"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9244B11"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double lastMeasurement() {</w:t>
            </w:r>
          </w:p>
          <w:p w14:paraId="106094D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return this.x;</w:t>
            </w:r>
          </w:p>
          <w:p w14:paraId="643A780F"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321CB8A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2E3E8E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C69EB4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Set measurement noise Q</w:t>
            </w:r>
          </w:p>
          <w:p w14:paraId="167335E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noise</w:t>
            </w:r>
          </w:p>
          <w:p w14:paraId="5CE84446"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5900B58"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void setMeasurementNoise(double noise) {</w:t>
            </w:r>
          </w:p>
          <w:p w14:paraId="1210079D"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Q = noise;</w:t>
            </w:r>
          </w:p>
          <w:p w14:paraId="0C00C0F2"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3F6AC27"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9371C65"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524952CA"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Set the process noise R</w:t>
            </w:r>
          </w:p>
          <w:p w14:paraId="61F9F236"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 @param {Number} noise</w:t>
            </w:r>
          </w:p>
          <w:p w14:paraId="4CCDF1DC"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13C4628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public void setProcessNoise(double noise) {</w:t>
            </w:r>
          </w:p>
          <w:p w14:paraId="7003EA0B"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this.R = noise;</w:t>
            </w:r>
          </w:p>
          <w:p w14:paraId="61369983" w14:textId="77777777" w:rsidR="00247735" w:rsidRPr="00247735"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 xml:space="preserve">    }</w:t>
            </w:r>
          </w:p>
          <w:p w14:paraId="4A44A274" w14:textId="06AC17A0" w:rsidR="00491BEC" w:rsidRPr="003B17C0" w:rsidRDefault="00247735" w:rsidP="00247735">
            <w:pPr>
              <w:numPr>
                <w:ilvl w:val="0"/>
                <w:numId w:val="36"/>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247735">
              <w:rPr>
                <w:rFonts w:ascii="Times New Roman" w:eastAsia="Times New Roman" w:hAnsi="Times New Roman"/>
                <w:color w:val="5C5C5C"/>
                <w:sz w:val="18"/>
                <w:szCs w:val="18"/>
                <w:lang w:val="id-ID" w:eastAsia="id-ID"/>
              </w:rPr>
              <w:t>}</w:t>
            </w:r>
          </w:p>
        </w:tc>
      </w:tr>
    </w:tbl>
    <w:p w14:paraId="2D65E6DE" w14:textId="3FF3E8D8" w:rsidR="00247735" w:rsidRDefault="00491BEC" w:rsidP="009F3AF6">
      <w:pPr>
        <w:pStyle w:val="Caption"/>
        <w:rPr>
          <w:rFonts w:ascii="Times New Roman" w:hAnsi="Times New Roman"/>
          <w:i w:val="0"/>
          <w:iCs w:val="0"/>
          <w:color w:val="auto"/>
          <w:sz w:val="22"/>
          <w:szCs w:val="22"/>
        </w:rPr>
      </w:pPr>
      <w:bookmarkStart w:id="182" w:name="_Toc43683761"/>
      <w:r w:rsidRPr="003B17C0">
        <w:rPr>
          <w:rFonts w:ascii="Times New Roman" w:hAnsi="Times New Roman"/>
          <w:b/>
          <w:bCs/>
          <w:i w:val="0"/>
          <w:iCs w:val="0"/>
          <w:color w:val="auto"/>
          <w:sz w:val="22"/>
          <w:szCs w:val="22"/>
        </w:rPr>
        <w:lastRenderedPageBreak/>
        <w:t>Kode Sumber A.</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3</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Kode sumber </w:t>
      </w:r>
      <w:r w:rsidR="00280119" w:rsidRPr="00280119">
        <w:rPr>
          <w:rFonts w:ascii="Times New Roman" w:hAnsi="Times New Roman"/>
          <w:iCs w:val="0"/>
          <w:color w:val="auto"/>
          <w:sz w:val="22"/>
          <w:szCs w:val="22"/>
        </w:rPr>
        <w:t>kalman filter</w:t>
      </w:r>
      <w:r w:rsidR="00247735">
        <w:rPr>
          <w:rFonts w:ascii="Times New Roman" w:hAnsi="Times New Roman"/>
          <w:iCs w:val="0"/>
          <w:color w:val="auto"/>
          <w:sz w:val="22"/>
          <w:szCs w:val="22"/>
        </w:rPr>
        <w:t xml:space="preserve"> </w:t>
      </w:r>
      <w:r w:rsidR="00247735">
        <w:rPr>
          <w:rFonts w:ascii="Times New Roman" w:hAnsi="Times New Roman"/>
          <w:i w:val="0"/>
          <w:iCs w:val="0"/>
          <w:color w:val="auto"/>
          <w:sz w:val="22"/>
          <w:szCs w:val="22"/>
        </w:rPr>
        <w:t>(android)</w:t>
      </w:r>
      <w:bookmarkEnd w:id="182"/>
    </w:p>
    <w:p w14:paraId="67CA8839" w14:textId="77777777" w:rsidR="0034112F" w:rsidRPr="0034112F" w:rsidRDefault="0034112F" w:rsidP="0034112F"/>
    <w:tbl>
      <w:tblPr>
        <w:tblStyle w:val="TableGrid"/>
        <w:tblW w:w="0" w:type="auto"/>
        <w:tblLook w:val="04A0" w:firstRow="1" w:lastRow="0" w:firstColumn="1" w:lastColumn="0" w:noHBand="0" w:noVBand="1"/>
      </w:tblPr>
      <w:tblGrid>
        <w:gridCol w:w="5830"/>
      </w:tblGrid>
      <w:tr w:rsidR="00491BEC" w:rsidRPr="003B17C0" w14:paraId="4AAEAF3F" w14:textId="77777777" w:rsidTr="00491BEC">
        <w:tc>
          <w:tcPr>
            <w:tcW w:w="5830" w:type="dxa"/>
          </w:tcPr>
          <w:p w14:paraId="1B76410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from os.path import join</w:t>
            </w:r>
          </w:p>
          <w:p w14:paraId="22AA2FC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mport csv</w:t>
            </w:r>
          </w:p>
          <w:p w14:paraId="75F84EB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mport math</w:t>
            </w:r>
          </w:p>
          <w:p w14:paraId="51EFD53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mport pandas as pd</w:t>
            </w:r>
          </w:p>
          <w:p w14:paraId="78D43F3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mport matplotlib.pyplot as plt</w:t>
            </w:r>
          </w:p>
          <w:p w14:paraId="018A8B8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mport numpy as np</w:t>
            </w:r>
          </w:p>
          <w:p w14:paraId="3B16C26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732C005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loadDataset(name):</w:t>
            </w:r>
          </w:p>
          <w:p w14:paraId="7A17087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ata = []</w:t>
            </w:r>
          </w:p>
          <w:p w14:paraId="60AD847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ith open(name, newline='') as f:</w:t>
            </w:r>
          </w:p>
          <w:p w14:paraId="7BBEC59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ader = csv.reader(f)</w:t>
            </w:r>
          </w:p>
          <w:p w14:paraId="60AEB97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ader = list(reader)</w:t>
            </w:r>
          </w:p>
          <w:p w14:paraId="2A0F2B5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ata = reader.copy()</w:t>
            </w:r>
          </w:p>
          <w:p w14:paraId="22FF235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data</w:t>
            </w:r>
          </w:p>
          <w:p w14:paraId="30FAAB6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1B8F35A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0097B2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getStatistic(acc):</w:t>
            </w:r>
          </w:p>
          <w:p w14:paraId="66C6E90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ictElement = {}</w:t>
            </w:r>
          </w:p>
          <w:p w14:paraId="77E590A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acc:</w:t>
            </w:r>
          </w:p>
          <w:p w14:paraId="3CEBF10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if item not in dictElement:</w:t>
            </w:r>
          </w:p>
          <w:p w14:paraId="428950A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ictElement[item] = 1</w:t>
            </w:r>
          </w:p>
          <w:p w14:paraId="28E83E0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lse:</w:t>
            </w:r>
          </w:p>
          <w:p w14:paraId="70A1970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ictElement[item] += 1</w:t>
            </w:r>
          </w:p>
          <w:p w14:paraId="022C79C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dictElement</w:t>
            </w:r>
          </w:p>
          <w:p w14:paraId="7F48C00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24FAB1B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avg(lists):</w:t>
            </w:r>
          </w:p>
          <w:p w14:paraId="4081AC9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sum(lists) / len(lists)</w:t>
            </w:r>
          </w:p>
          <w:p w14:paraId="49C75CF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00468BC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euclidDist(v1, v2):</w:t>
            </w:r>
          </w:p>
          <w:p w14:paraId="2D6E456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ist = 0</w:t>
            </w:r>
          </w:p>
          <w:p w14:paraId="7A68C1D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range(len(v1)):</w:t>
            </w:r>
          </w:p>
          <w:p w14:paraId="1FE1BD1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ist += (v1[item] - v2[item]) **2</w:t>
            </w:r>
          </w:p>
          <w:p w14:paraId="321FB64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math.sqrt(dist)</w:t>
            </w:r>
          </w:p>
          <w:p w14:paraId="059FBD7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C3486F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drawRoomOnly():</w:t>
            </w:r>
          </w:p>
          <w:p w14:paraId="662AEB4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import matplotlib.pyplot as plt</w:t>
            </w:r>
          </w:p>
          <w:p w14:paraId="178FEC9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rawing the room</w:t>
            </w:r>
          </w:p>
          <w:p w14:paraId="077322E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range(len(x)): #drawing the AP</w:t>
            </w:r>
          </w:p>
          <w:p w14:paraId="670E186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catter(x[item], y[item], s = 20, color = "k",)</w:t>
            </w:r>
          </w:p>
          <w:p w14:paraId="22CA511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annotate("AP{}-({},{})".format(item, x[item], y[item]), (x[item] -10, y[item] + 10))</w:t>
            </w:r>
          </w:p>
          <w:p w14:paraId="469622B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08BDCEC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lines = [[[  0,   0], [600,   0]], #room lines</w:t>
            </w:r>
          </w:p>
          <w:p w14:paraId="74B1452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 xml:space="preserve">             [[600,   0], [600, 400]],</w:t>
            </w:r>
          </w:p>
          <w:p w14:paraId="4FB8071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600, 400], [300, 400]],</w:t>
            </w:r>
          </w:p>
          <w:p w14:paraId="61F4261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300, 400], [300, 300]],</w:t>
            </w:r>
          </w:p>
          <w:p w14:paraId="6E651C8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300, 300], [  0, 300]],</w:t>
            </w:r>
          </w:p>
          <w:p w14:paraId="3805979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  0, 300], [  0,   0]],</w:t>
            </w:r>
          </w:p>
          <w:p w14:paraId="4995E05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5CB301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2F00795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trueLoc = [ [100, 100], [300,100],</w:t>
            </w:r>
          </w:p>
          <w:p w14:paraId="403C8F3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500, 100], [500,300],</w:t>
            </w:r>
          </w:p>
          <w:p w14:paraId="6E4E43A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300, 300], [100,300],]</w:t>
            </w:r>
          </w:p>
          <w:p w14:paraId="4B8683B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label_point = ['a', 'b' , 'c', 'd','e', 'f']</w:t>
            </w:r>
          </w:p>
          <w:p w14:paraId="0277A46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2E9C6C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lines: #drawing room lines</w:t>
            </w:r>
          </w:p>
          <w:p w14:paraId="1D7A7F5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plot([item[0][0], item[1][0]], [item[0][1], item[1][1]], color = "k")</w:t>
            </w:r>
          </w:p>
          <w:p w14:paraId="7F749B1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76F148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lor = ["gold", "navy", "slategrey", "springgreen", "orangered", "aqua"] </w:t>
            </w:r>
          </w:p>
          <w:p w14:paraId="3B726D9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range(len(trueLoc)):#Drawing the point</w:t>
            </w:r>
          </w:p>
          <w:p w14:paraId="2FE3BDD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catter(trueLoc[item][0],trueLoc[item][1], color = color[item])</w:t>
            </w:r>
          </w:p>
          <w:p w14:paraId="4EF75FA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annotate("{}-({},{})".format(label_point[item], </w:t>
            </w:r>
          </w:p>
          <w:p w14:paraId="031CCB5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trueLoc[item][0],trueLoc[item][1]), </w:t>
            </w:r>
          </w:p>
          <w:p w14:paraId="02B12A9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trueLoc[item][0] - 50,trueLoc[item][1] + 10))</w:t>
            </w:r>
          </w:p>
          <w:p w14:paraId="61BA900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D33885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drawRoom(scattered, title):</w:t>
            </w:r>
          </w:p>
          <w:p w14:paraId="4D017DB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import matplotlib.pyplot as plt</w:t>
            </w:r>
          </w:p>
          <w:p w14:paraId="4D3FC93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rawRoomOnly()</w:t>
            </w:r>
          </w:p>
          <w:p w14:paraId="23171B9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lor = ["gold", "navy", "slategrey", "springgreen", "orangered", "aqua"] </w:t>
            </w:r>
          </w:p>
          <w:p w14:paraId="488B780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st = scattered</w:t>
            </w:r>
          </w:p>
          <w:p w14:paraId="2988998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est:#Drawing the estimated points</w:t>
            </w:r>
          </w:p>
          <w:p w14:paraId="7875D87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BFDDE3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catter(float(item[1]), float(item[2]), </w:t>
            </w:r>
          </w:p>
          <w:p w14:paraId="3543ACF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lor = color[ord(item[0]) - ord('a')], </w:t>
            </w:r>
          </w:p>
          <w:p w14:paraId="0050562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lpha = "0.2",</w:t>
            </w:r>
          </w:p>
          <w:p w14:paraId="2505F3C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s = 8) </w:t>
            </w:r>
          </w:p>
          <w:p w14:paraId="706507E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title(title)</w:t>
            </w:r>
          </w:p>
          <w:p w14:paraId="6EEE355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xlim([-200, 800])</w:t>
            </w:r>
          </w:p>
          <w:p w14:paraId="43820D0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ylim([-200, 600])</w:t>
            </w:r>
          </w:p>
          <w:p w14:paraId="6F3A69B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avefig(join(join("output", "plot"), title + "-room accuracy"))</w:t>
            </w:r>
          </w:p>
          <w:p w14:paraId="2EF720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how()</w:t>
            </w:r>
          </w:p>
          <w:p w14:paraId="59B4E14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0B32571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2543534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def trilateration(r,x,y):</w:t>
            </w:r>
          </w:p>
          <w:p w14:paraId="22DEFA2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1 = x[0]</w:t>
            </w:r>
          </w:p>
          <w:p w14:paraId="5F2E78F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2 = x[1]</w:t>
            </w:r>
          </w:p>
          <w:p w14:paraId="14E35F5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3 = x[2]</w:t>
            </w:r>
          </w:p>
          <w:p w14:paraId="71CC7A1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1 = r[0]</w:t>
            </w:r>
          </w:p>
          <w:p w14:paraId="4C75CCF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2 = r[1]</w:t>
            </w:r>
          </w:p>
          <w:p w14:paraId="5E458B3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3 = r[2]</w:t>
            </w:r>
          </w:p>
          <w:p w14:paraId="2CFB2C4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y1 = y[0]</w:t>
            </w:r>
          </w:p>
          <w:p w14:paraId="3ADF65F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y2 = y[1]</w:t>
            </w:r>
          </w:p>
          <w:p w14:paraId="275735A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y3 = y[1]</w:t>
            </w:r>
          </w:p>
          <w:p w14:paraId="57B1423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 = 2*x2 - 2*x1;</w:t>
            </w:r>
          </w:p>
          <w:p w14:paraId="46464B4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B = 2*y2 - 2*y1;</w:t>
            </w:r>
          </w:p>
          <w:p w14:paraId="11C333C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 = r1*r1 - r2*r2 - x1*x1 + x2*x2 - y1*y1 + y2*y2;</w:t>
            </w:r>
          </w:p>
          <w:p w14:paraId="08A5D6E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 = 2*x3 - 2*x2;</w:t>
            </w:r>
          </w:p>
          <w:p w14:paraId="5D31F03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 = 2*y3 - 2*y2;</w:t>
            </w:r>
          </w:p>
          <w:p w14:paraId="5FD99D2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 = r2*r2 - r3*r3 - x2*x2 + x3*x3 - y2*y2 + y3*y3;</w:t>
            </w:r>
          </w:p>
          <w:p w14:paraId="3A6F21A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 = (C*E - F*B) / (E*A - B*D);</w:t>
            </w:r>
          </w:p>
          <w:p w14:paraId="546B1C3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y = (C*D - A*F) / (B*D - A*E);</w:t>
            </w:r>
          </w:p>
          <w:p w14:paraId="2C2689A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x,y</w:t>
            </w:r>
          </w:p>
          <w:p w14:paraId="5D7BA86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6BF958D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def getDistance(rssi, a, n):</w:t>
            </w:r>
          </w:p>
          <w:p w14:paraId="57D29BA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turn pow(10, -1*((rssi-a)/(10*n)))</w:t>
            </w:r>
          </w:p>
          <w:p w14:paraId="45AB3F0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p>
          <w:p w14:paraId="559E8B3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if __name__ == "__main__":</w:t>
            </w:r>
          </w:p>
          <w:p w14:paraId="3E4FD7B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81317F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2F8B371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loading constant variables</w:t>
            </w:r>
          </w:p>
          <w:p w14:paraId="0ACC8D4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4557BB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E77226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7B6F688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 = pd.read_csv(join('dataset', 'dataset.csv'))</w:t>
            </w:r>
          </w:p>
          <w:p w14:paraId="7C09520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nstant =loadDataset(join(join(join("..","Getting constant variables"),"output"), "constant variables.csv"))</w:t>
            </w:r>
          </w:p>
          <w:p w14:paraId="0C9D2B9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 = []</w:t>
            </w:r>
          </w:p>
          <w:p w14:paraId="049D1CB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n = []</w:t>
            </w:r>
          </w:p>
          <w:p w14:paraId="1A6447F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 = []</w:t>
            </w:r>
          </w:p>
          <w:p w14:paraId="1428B4C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y = []</w:t>
            </w:r>
          </w:p>
          <w:p w14:paraId="78AB1F8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bssid = []</w:t>
            </w:r>
          </w:p>
          <w:p w14:paraId="57E5B94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constant[1:]:</w:t>
            </w:r>
          </w:p>
          <w:p w14:paraId="230222B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bssid.append(item[1])</w:t>
            </w:r>
          </w:p>
          <w:p w14:paraId="23FB010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append(float(item[2]))</w:t>
            </w:r>
          </w:p>
          <w:p w14:paraId="6F64348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n.append(float(item[3]))</w:t>
            </w:r>
          </w:p>
          <w:p w14:paraId="723EF81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append(float(item[4]))</w:t>
            </w:r>
          </w:p>
          <w:p w14:paraId="74C0E2F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 xml:space="preserve">        y.append(float(item[5]))</w:t>
            </w:r>
          </w:p>
          <w:p w14:paraId="26D0491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F90E11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trueLocX = {'a' : 100,</w:t>
            </w:r>
          </w:p>
          <w:p w14:paraId="1417A16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b' : 300,</w:t>
            </w:r>
          </w:p>
          <w:p w14:paraId="699867F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 : 500,</w:t>
            </w:r>
          </w:p>
          <w:p w14:paraId="16D8CC9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 : 500,</w:t>
            </w:r>
          </w:p>
          <w:p w14:paraId="162C90C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 : 300,</w:t>
            </w:r>
          </w:p>
          <w:p w14:paraId="46B9C07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 : 100}</w:t>
            </w:r>
          </w:p>
          <w:p w14:paraId="5F1936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55AF83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trueLocY = {'a' : 100,</w:t>
            </w:r>
          </w:p>
          <w:p w14:paraId="6DF0D20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b' : 100,</w:t>
            </w:r>
          </w:p>
          <w:p w14:paraId="4AB57EE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 : 100,</w:t>
            </w:r>
          </w:p>
          <w:p w14:paraId="2FD143C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 : 300,</w:t>
            </w:r>
          </w:p>
          <w:p w14:paraId="0A22BC9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 : 300,</w:t>
            </w:r>
          </w:p>
          <w:p w14:paraId="71A960F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 : 300}</w:t>
            </w:r>
          </w:p>
          <w:p w14:paraId="09F8DBF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2B1B411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F9DB9B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70EAACE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alculating accuracy</w:t>
            </w:r>
          </w:p>
          <w:p w14:paraId="75F8B4D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13EBDE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F071A8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 = [[],[],[],[],[],[]]</w:t>
            </w:r>
          </w:p>
          <w:p w14:paraId="0E90C8C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df.values:</w:t>
            </w:r>
          </w:p>
          <w:p w14:paraId="6373C5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0].append(abs(item[5] - euclidDist([trueLocX[item[0]], trueLocY[item[0]]], [x[0],y[0]]) ))</w:t>
            </w:r>
          </w:p>
          <w:p w14:paraId="6B7AE9B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1].append(abs(item[6] - euclidDist([trueLocX[item[0]], trueLocY[item[0]]], [x[1],y[1]]) ))</w:t>
            </w:r>
          </w:p>
          <w:p w14:paraId="65649B9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2].append(abs(item[7] - euclidDist([trueLocX[item[0]], trueLocY[item[0]]], [x[2],y[2]]) ))</w:t>
            </w:r>
          </w:p>
          <w:p w14:paraId="5FB2042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3].append(abs(item[8] - trueLocX[item[0]]))</w:t>
            </w:r>
          </w:p>
          <w:p w14:paraId="4B559E7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4].append(abs(item[9] - trueLocX[item[0]]))</w:t>
            </w:r>
          </w:p>
          <w:p w14:paraId="2EACF65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5].append(euclidDist([item[8], item[9]], [trueLocX[item[0]], trueLocY[item[0]]]))</w:t>
            </w:r>
          </w:p>
          <w:p w14:paraId="3C739A3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9F0CAD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dist 1'] = acc[0]</w:t>
            </w:r>
          </w:p>
          <w:p w14:paraId="65A241D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dist 2'] = acc[1]</w:t>
            </w:r>
          </w:p>
          <w:p w14:paraId="1CC3D31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dist 3'] = acc[2]</w:t>
            </w:r>
          </w:p>
          <w:p w14:paraId="1F86870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06F6F7A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x'] = acc[3]</w:t>
            </w:r>
          </w:p>
          <w:p w14:paraId="4B88836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y'] = acc[4]</w:t>
            </w:r>
          </w:p>
          <w:p w14:paraId="4F262BA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acc coord'] = acc[5]</w:t>
            </w:r>
          </w:p>
          <w:p w14:paraId="0664D38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51478B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 in range(0,11,5):</w:t>
            </w:r>
          </w:p>
          <w:p w14:paraId="5D6758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 xml:space="preserve">        cur = df[df["n"] == i]</w:t>
            </w:r>
          </w:p>
          <w:p w14:paraId="60C947C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est = cur[['label','x', 'y']].values</w:t>
            </w:r>
          </w:p>
          <w:p w14:paraId="24D3F5F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rawRoom(est, " n = {}".format(i ))</w:t>
            </w:r>
          </w:p>
          <w:p w14:paraId="7290AA1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2D9797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f.to_csv(join('output', 'analisis ips.csv'))</w:t>
            </w:r>
          </w:p>
          <w:p w14:paraId="5C1586B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0DD4AE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_point= []</w:t>
            </w:r>
          </w:p>
          <w:p w14:paraId="048F83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range(0,11,5):</w:t>
            </w:r>
          </w:p>
          <w:p w14:paraId="10C2B07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ur = df[df['n'] == item].sort_values(by=['label'])</w:t>
            </w:r>
          </w:p>
          <w:p w14:paraId="17F8B6C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B879E5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 in  ['a', 'b' , 'c', 'd','e', 'f']:</w:t>
            </w:r>
          </w:p>
          <w:p w14:paraId="5CD2717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 = [i, item]</w:t>
            </w:r>
          </w:p>
          <w:p w14:paraId="1057670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ur_label = cur[cur['label'] == i]</w:t>
            </w:r>
          </w:p>
          <w:p w14:paraId="0418430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dist 1']) / len(cur_label['acc dist 1']))</w:t>
            </w:r>
          </w:p>
          <w:p w14:paraId="31CF071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dist 2']) / len(cur_label['acc dist 2']))</w:t>
            </w:r>
          </w:p>
          <w:p w14:paraId="6E5061C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dist 3']) / len(cur_label['acc dist 3']))</w:t>
            </w:r>
          </w:p>
          <w:p w14:paraId="1CC53B9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x']) / len(cur_label['acc x']))</w:t>
            </w:r>
          </w:p>
          <w:p w14:paraId="558BA6D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y']) / len(cur_label['acc y']))</w:t>
            </w:r>
          </w:p>
          <w:p w14:paraId="698D16B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means_n.append(sum(cur_label['acc coord']) / len(cur_label['acc coord']))    </w:t>
            </w:r>
          </w:p>
          <w:p w14:paraId="64AC7D2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_point.append(means_n)</w:t>
            </w:r>
          </w:p>
          <w:p w14:paraId="484A673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96649D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42CE64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_point = pd.DataFrame(columns = ['label', 'n',</w:t>
            </w:r>
          </w:p>
          <w:p w14:paraId="1989F0D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 dist 1' , 'acc dist 2', 'acc dist 3',</w:t>
            </w:r>
          </w:p>
          <w:p w14:paraId="5BE9BF9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 x', 'acc y',</w:t>
            </w:r>
          </w:p>
          <w:p w14:paraId="316839B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 coord'],</w:t>
            </w:r>
          </w:p>
          <w:p w14:paraId="067AA88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data = acc_point)</w:t>
            </w:r>
          </w:p>
          <w:p w14:paraId="2A9FF95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cc_point.to_csv(join('output', 'analisis ips per point.csv'))</w:t>
            </w:r>
          </w:p>
          <w:p w14:paraId="562E591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B1C042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0CD7DBE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501C0C4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5F10C89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Visualizing</w:t>
            </w:r>
          </w:p>
          <w:p w14:paraId="21EBB11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9F61C6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21AC226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3B005A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lor = ["red", "blue", "black"]</w:t>
            </w:r>
          </w:p>
          <w:p w14:paraId="72D6DC9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or item in range(0,11,5):</w:t>
            </w:r>
          </w:p>
          <w:p w14:paraId="37DA95A1"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ur = df[df['n'] == item].sort_values(by=['label'])</w:t>
            </w:r>
          </w:p>
          <w:p w14:paraId="57AB219F"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lastRenderedPageBreak/>
              <w:t xml:space="preserve">        plt.plot(list(range(599)), cur['acc coord'].values[:599], </w:t>
            </w:r>
          </w:p>
          <w:p w14:paraId="5B35AC53"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color = color[int(item/5)], alpha =0.8, label = "n = {}".format(item))</w:t>
            </w:r>
          </w:p>
          <w:p w14:paraId="3520C4A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ylabel("kesalahan estimasi (cm)")</w:t>
            </w:r>
          </w:p>
          <w:p w14:paraId="4524B54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legend()</w:t>
            </w:r>
          </w:p>
          <w:p w14:paraId="2C4B154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577BE5E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title("Kesalahan estimasi posisi")</w:t>
            </w:r>
          </w:p>
          <w:p w14:paraId="4730006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avefig(join(join('output','plot'), 'kesalahan estimasi posisi'))</w:t>
            </w:r>
          </w:p>
          <w:p w14:paraId="178D14D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how()</w:t>
            </w:r>
          </w:p>
          <w:p w14:paraId="1A653B46"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389FA4A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kesalahan per poin</w:t>
            </w:r>
          </w:p>
          <w:p w14:paraId="5F7B70CE"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DA3712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labels = ['a', 'b' , 'c', 'd','e', 'f']    </w:t>
            </w:r>
          </w:p>
          <w:p w14:paraId="223857E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6913359"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x = np.array(list(range(0,11,2)))</w:t>
            </w:r>
          </w:p>
          <w:p w14:paraId="6B6BD5E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idth = 0.5  # the width of the bars</w:t>
            </w:r>
          </w:p>
          <w:p w14:paraId="22F96FA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563C719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ig, ax = plt.subplots()</w:t>
            </w:r>
          </w:p>
          <w:p w14:paraId="67DEA29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cts1 = ax.bar(x  - width , acc_point[acc_point['n'] ==0]['acc coord'], width, label='n = 0', color = "cornflowerblue")</w:t>
            </w:r>
          </w:p>
          <w:p w14:paraId="63107AE8"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cts2 = ax.bar(x , acc_point[acc_point['n'] ==5]['acc coord'], width, label='n = 5', color = "lightskyblue")</w:t>
            </w:r>
          </w:p>
          <w:p w14:paraId="0A480062"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rects3 = ax.bar(x  + width, acc_point[acc_point['n'] ==10]['acc coord'], width, label='n = 10',  color = "paleturquoise")</w:t>
            </w:r>
          </w:p>
          <w:p w14:paraId="07436AE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4067BA7D"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set_ylabel('Error (cm)')</w:t>
            </w:r>
          </w:p>
          <w:p w14:paraId="666A203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set_title('Kesalahan estimasi posisi')</w:t>
            </w:r>
          </w:p>
          <w:p w14:paraId="1062601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set_xlabel('Titik pengambilan data')</w:t>
            </w:r>
          </w:p>
          <w:p w14:paraId="290CBC67"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set_xticks(x)</w:t>
            </w:r>
          </w:p>
          <w:p w14:paraId="68A48CCA"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set_xticklabels(labels)</w:t>
            </w:r>
          </w:p>
          <w:p w14:paraId="0BBA0544"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ax.legend()</w:t>
            </w:r>
          </w:p>
          <w:p w14:paraId="7A68BA0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1EB64EFB"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fig.tight_layout()</w:t>
            </w:r>
          </w:p>
          <w:p w14:paraId="5300A6F5"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avefig(join(join('output','plot'), 'kesalahan estimasi posisi bar'))</w:t>
            </w:r>
          </w:p>
          <w:p w14:paraId="5B11F28C"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plt.show()</w:t>
            </w:r>
          </w:p>
          <w:p w14:paraId="5A92D420" w14:textId="77777777" w:rsidR="0034112F" w:rsidRPr="0034112F"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p>
          <w:p w14:paraId="62575041" w14:textId="4DE0C5B6" w:rsidR="00491BEC" w:rsidRPr="009F3AF6" w:rsidRDefault="0034112F" w:rsidP="0034112F">
            <w:pPr>
              <w:numPr>
                <w:ilvl w:val="0"/>
                <w:numId w:val="35"/>
              </w:numPr>
              <w:pBdr>
                <w:left w:val="single" w:sz="18" w:space="0" w:color="6CE26C"/>
              </w:pBdr>
              <w:shd w:val="clear" w:color="auto" w:fill="FFFFFF"/>
              <w:tabs>
                <w:tab w:val="clear" w:pos="720"/>
              </w:tabs>
              <w:spacing w:beforeAutospacing="1" w:afterAutospacing="1" w:line="210" w:lineRule="atLeast"/>
              <w:ind w:left="337"/>
              <w:jc w:val="left"/>
              <w:rPr>
                <w:rFonts w:ascii="Times New Roman" w:eastAsia="Times New Roman" w:hAnsi="Times New Roman"/>
                <w:color w:val="5C5C5C"/>
                <w:sz w:val="18"/>
                <w:szCs w:val="18"/>
                <w:lang w:val="id-ID" w:eastAsia="id-ID"/>
              </w:rPr>
            </w:pPr>
            <w:r w:rsidRPr="0034112F">
              <w:rPr>
                <w:rFonts w:ascii="Times New Roman" w:eastAsia="Times New Roman" w:hAnsi="Times New Roman"/>
                <w:color w:val="5C5C5C"/>
                <w:sz w:val="18"/>
                <w:szCs w:val="18"/>
                <w:lang w:val="id-ID" w:eastAsia="id-ID"/>
              </w:rPr>
              <w:t xml:space="preserve">            </w:t>
            </w:r>
            <w:r w:rsidR="009F3AF6" w:rsidRPr="009F3AF6">
              <w:rPr>
                <w:rFonts w:ascii="Times New Roman" w:eastAsia="Times New Roman" w:hAnsi="Times New Roman"/>
                <w:color w:val="5C5C5C"/>
                <w:sz w:val="18"/>
                <w:szCs w:val="18"/>
                <w:lang w:val="id-ID" w:eastAsia="id-ID"/>
              </w:rPr>
              <w:t xml:space="preserve">    </w:t>
            </w:r>
          </w:p>
        </w:tc>
      </w:tr>
    </w:tbl>
    <w:p w14:paraId="3AC1C912" w14:textId="5FB79625" w:rsidR="0034112F" w:rsidRPr="0034112F" w:rsidRDefault="00491BEC" w:rsidP="0034112F">
      <w:pPr>
        <w:pStyle w:val="Caption"/>
        <w:rPr>
          <w:rFonts w:ascii="Times New Roman" w:hAnsi="Times New Roman"/>
          <w:i w:val="0"/>
          <w:iCs w:val="0"/>
          <w:color w:val="auto"/>
          <w:sz w:val="22"/>
          <w:szCs w:val="22"/>
        </w:rPr>
      </w:pPr>
      <w:bookmarkStart w:id="183" w:name="_Toc43683762"/>
      <w:r w:rsidRPr="003B17C0">
        <w:rPr>
          <w:rFonts w:ascii="Times New Roman" w:hAnsi="Times New Roman"/>
          <w:b/>
          <w:bCs/>
          <w:i w:val="0"/>
          <w:iCs w:val="0"/>
          <w:color w:val="auto"/>
          <w:sz w:val="22"/>
          <w:szCs w:val="22"/>
        </w:rPr>
        <w:lastRenderedPageBreak/>
        <w:t>Kode Sumber A.</w:t>
      </w:r>
      <w:r w:rsidRPr="003B17C0">
        <w:rPr>
          <w:rFonts w:ascii="Times New Roman" w:hAnsi="Times New Roman"/>
          <w:b/>
          <w:bCs/>
          <w:i w:val="0"/>
          <w:iCs w:val="0"/>
          <w:color w:val="auto"/>
          <w:sz w:val="22"/>
          <w:szCs w:val="22"/>
        </w:rPr>
        <w:fldChar w:fldCharType="begin"/>
      </w:r>
      <w:r w:rsidRPr="003B17C0">
        <w:rPr>
          <w:rFonts w:ascii="Times New Roman" w:hAnsi="Times New Roman"/>
          <w:b/>
          <w:bCs/>
          <w:i w:val="0"/>
          <w:iCs w:val="0"/>
          <w:color w:val="auto"/>
          <w:sz w:val="22"/>
          <w:szCs w:val="22"/>
        </w:rPr>
        <w:instrText xml:space="preserve"> SEQ Kode_Sumber \* ARABIC \s 1 </w:instrText>
      </w:r>
      <w:r w:rsidRPr="003B17C0">
        <w:rPr>
          <w:rFonts w:ascii="Times New Roman" w:hAnsi="Times New Roman"/>
          <w:b/>
          <w:bCs/>
          <w:i w:val="0"/>
          <w:iCs w:val="0"/>
          <w:color w:val="auto"/>
          <w:sz w:val="22"/>
          <w:szCs w:val="22"/>
        </w:rPr>
        <w:fldChar w:fldCharType="separate"/>
      </w:r>
      <w:r w:rsidRPr="003B17C0">
        <w:rPr>
          <w:rFonts w:ascii="Times New Roman" w:hAnsi="Times New Roman"/>
          <w:b/>
          <w:bCs/>
          <w:i w:val="0"/>
          <w:iCs w:val="0"/>
          <w:noProof/>
          <w:color w:val="auto"/>
          <w:sz w:val="22"/>
          <w:szCs w:val="22"/>
        </w:rPr>
        <w:t>3</w:t>
      </w:r>
      <w:r w:rsidRPr="003B17C0">
        <w:rPr>
          <w:rFonts w:ascii="Times New Roman" w:hAnsi="Times New Roman"/>
          <w:b/>
          <w:bCs/>
          <w:i w:val="0"/>
          <w:iCs w:val="0"/>
          <w:color w:val="auto"/>
          <w:sz w:val="22"/>
          <w:szCs w:val="22"/>
        </w:rPr>
        <w:fldChar w:fldCharType="end"/>
      </w:r>
      <w:r w:rsidRPr="003B17C0">
        <w:rPr>
          <w:rFonts w:ascii="Times New Roman" w:hAnsi="Times New Roman"/>
          <w:i w:val="0"/>
          <w:iCs w:val="0"/>
          <w:color w:val="auto"/>
          <w:sz w:val="22"/>
          <w:szCs w:val="22"/>
        </w:rPr>
        <w:t xml:space="preserve"> Kode sumber untuk menentukan akurasi IPS</w:t>
      </w:r>
      <w:bookmarkEnd w:id="183"/>
    </w:p>
    <w:p w14:paraId="26CCB21F" w14:textId="4F873900" w:rsidR="0034112F" w:rsidRDefault="0034112F">
      <w:pPr>
        <w:rPr>
          <w:rFonts w:ascii="Times New Roman" w:hAnsi="Times New Roman"/>
        </w:rPr>
      </w:pPr>
      <w:r>
        <w:rPr>
          <w:rFonts w:ascii="Times New Roman" w:hAnsi="Times New Roman"/>
        </w:rPr>
        <w:br w:type="page"/>
      </w:r>
    </w:p>
    <w:p w14:paraId="11A29C8B" w14:textId="77777777" w:rsidR="00491BEC" w:rsidRPr="003B17C0" w:rsidRDefault="00491BEC">
      <w:pPr>
        <w:rPr>
          <w:rFonts w:ascii="Times New Roman" w:hAnsi="Times New Roman"/>
        </w:rPr>
      </w:pPr>
    </w:p>
    <w:p w14:paraId="5432E925" w14:textId="6CCBE7D7" w:rsidR="009F3AF6" w:rsidRPr="003B17C0" w:rsidRDefault="009F3AF6" w:rsidP="009F3AF6">
      <w:pPr>
        <w:pStyle w:val="Heading1"/>
        <w:numPr>
          <w:ilvl w:val="0"/>
          <w:numId w:val="0"/>
        </w:numPr>
        <w:spacing w:after="240"/>
        <w:rPr>
          <w:sz w:val="22"/>
          <w:szCs w:val="22"/>
        </w:rPr>
      </w:pPr>
      <w:bookmarkStart w:id="184" w:name="_Toc43770778"/>
      <w:bookmarkStart w:id="185" w:name="_Ref501052446"/>
      <w:r w:rsidRPr="003B17C0">
        <w:rPr>
          <w:sz w:val="22"/>
          <w:szCs w:val="22"/>
          <w:lang w:val="id-ID"/>
        </w:rPr>
        <w:t>LAMPIRAN</w:t>
      </w:r>
      <w:r>
        <w:rPr>
          <w:sz w:val="22"/>
          <w:szCs w:val="22"/>
        </w:rPr>
        <w:t xml:space="preserve"> B</w:t>
      </w:r>
      <w:bookmarkEnd w:id="184"/>
    </w:p>
    <w:p w14:paraId="40271B70" w14:textId="7ADBF485" w:rsidR="009F3AF6" w:rsidRDefault="009F3AF6" w:rsidP="009F3AF6">
      <w:pPr>
        <w:rPr>
          <w:rFonts w:ascii="Times New Roman" w:hAnsi="Times New Roman"/>
          <w:b/>
          <w:bCs/>
        </w:rPr>
      </w:pPr>
      <w:r>
        <w:rPr>
          <w:rFonts w:ascii="Times New Roman" w:hAnsi="Times New Roman"/>
          <w:b/>
          <w:bCs/>
        </w:rPr>
        <w:t>DOKUMENTASI IMPLEMENTASI</w:t>
      </w:r>
    </w:p>
    <w:p w14:paraId="658A0483" w14:textId="77777777" w:rsidR="009F3AF6" w:rsidRDefault="009F3AF6" w:rsidP="009F3AF6">
      <w:pPr>
        <w:rPr>
          <w:rFonts w:ascii="Times New Roman" w:hAnsi="Times New Roman"/>
          <w:b/>
          <w:bCs/>
        </w:rPr>
      </w:pPr>
    </w:p>
    <w:p w14:paraId="634097D6" w14:textId="77777777" w:rsidR="009F3AF6" w:rsidRPr="003B17C0" w:rsidRDefault="009F3AF6" w:rsidP="009F3AF6">
      <w:pPr>
        <w:rPr>
          <w:rFonts w:ascii="Times New Roman" w:hAnsi="Times New Roman"/>
          <w:b/>
          <w:bCs/>
        </w:rPr>
      </w:pPr>
    </w:p>
    <w:p w14:paraId="404DB8DE" w14:textId="72803578" w:rsidR="00315F9C" w:rsidRDefault="009F3AF6" w:rsidP="009F3AF6">
      <w:pPr>
        <w:tabs>
          <w:tab w:val="left" w:pos="3405"/>
        </w:tabs>
        <w:rPr>
          <w:rFonts w:ascii="Times New Roman" w:hAnsi="Times New Roman"/>
          <w:b/>
          <w:bCs/>
        </w:rPr>
      </w:pPr>
      <w:r>
        <w:rPr>
          <w:noProof/>
          <w:lang w:val="id-ID" w:eastAsia="ja-JP"/>
        </w:rPr>
        <w:drawing>
          <wp:inline distT="0" distB="0" distL="0" distR="0" wp14:anchorId="42545F22" wp14:editId="191F9140">
            <wp:extent cx="2361489" cy="4200525"/>
            <wp:effectExtent l="0" t="0" r="1270" b="0"/>
            <wp:docPr id="8" name="Picture 8" descr="https://cdn.discordapp.com/attachments/585515724856885257/724335470078853241/Screenshot_2020-06-22-01-4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4" descr="https://cdn.discordapp.com/attachments/585515724856885257/724335470078853241/Screenshot_2020-06-22-01-49-0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64624" cy="4206102"/>
                    </a:xfrm>
                    <a:prstGeom prst="rect">
                      <a:avLst/>
                    </a:prstGeom>
                    <a:noFill/>
                    <a:ln>
                      <a:noFill/>
                    </a:ln>
                  </pic:spPr>
                </pic:pic>
              </a:graphicData>
            </a:graphic>
          </wp:inline>
        </w:drawing>
      </w:r>
    </w:p>
    <w:p w14:paraId="56D4CAA4" w14:textId="3F3BEB75" w:rsidR="009F3AF6" w:rsidRDefault="009F3AF6" w:rsidP="009F3AF6">
      <w:pPr>
        <w:rPr>
          <w:rFonts w:ascii="Times New Roman" w:hAnsi="Times New Roman"/>
          <w:i/>
          <w:iCs/>
        </w:rPr>
      </w:pPr>
      <w:bookmarkStart w:id="186" w:name="_Toc43770585"/>
      <w:r w:rsidRPr="000B5395">
        <w:rPr>
          <w:rFonts w:ascii="Times New Roman" w:hAnsi="Times New Roman"/>
          <w:b/>
          <w:bCs/>
          <w:iCs/>
        </w:rPr>
        <w:t xml:space="preserve">Gambar </w:t>
      </w:r>
      <w:r w:rsidR="00370CA9">
        <w:rPr>
          <w:rFonts w:ascii="Times New Roman" w:hAnsi="Times New Roman"/>
          <w:b/>
          <w:bCs/>
          <w:iCs/>
        </w:rPr>
        <w:t>B</w:t>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1</w:t>
      </w:r>
      <w:r w:rsidRPr="000B5395">
        <w:rPr>
          <w:rFonts w:ascii="Times New Roman" w:hAnsi="Times New Roman"/>
          <w:b/>
          <w:bCs/>
          <w:iCs/>
        </w:rPr>
        <w:fldChar w:fldCharType="end"/>
      </w:r>
      <w:r w:rsidRPr="000B5395">
        <w:rPr>
          <w:rFonts w:ascii="Times New Roman" w:hAnsi="Times New Roman"/>
          <w:iCs/>
          <w:lang w:val="id-ID"/>
        </w:rPr>
        <w:t xml:space="preserve"> </w:t>
      </w:r>
      <w:r>
        <w:rPr>
          <w:rFonts w:ascii="Times New Roman" w:hAnsi="Times New Roman"/>
          <w:iCs/>
        </w:rPr>
        <w:t xml:space="preserve">Aplikasi untuk mengambil sampel data untuk kalibrasi </w:t>
      </w:r>
      <w:r w:rsidRPr="009F3AF6">
        <w:rPr>
          <w:rFonts w:ascii="Times New Roman" w:hAnsi="Times New Roman"/>
          <w:i/>
          <w:iCs/>
        </w:rPr>
        <w:t>signal propagation model</w:t>
      </w:r>
      <w:bookmarkEnd w:id="186"/>
    </w:p>
    <w:p w14:paraId="35739BA8" w14:textId="77777777" w:rsidR="009F3AF6" w:rsidRDefault="009F3AF6" w:rsidP="009F3AF6">
      <w:pPr>
        <w:rPr>
          <w:rFonts w:ascii="Times New Roman" w:hAnsi="Times New Roman"/>
          <w:i/>
          <w:iCs/>
        </w:rPr>
      </w:pPr>
    </w:p>
    <w:p w14:paraId="6E8351CF" w14:textId="19D665A7" w:rsidR="009F3AF6" w:rsidRPr="00451FE5" w:rsidRDefault="009F3AF6" w:rsidP="00451FE5">
      <w:pPr>
        <w:rPr>
          <w:rFonts w:ascii="Times New Roman" w:hAnsi="Times New Roman"/>
          <w:iCs/>
        </w:rPr>
      </w:pPr>
      <w:r>
        <w:rPr>
          <w:noProof/>
          <w:lang w:val="id-ID" w:eastAsia="ja-JP"/>
        </w:rPr>
        <w:lastRenderedPageBreak/>
        <w:drawing>
          <wp:inline distT="0" distB="0" distL="0" distR="0" wp14:anchorId="151A7616" wp14:editId="6BD11F9B">
            <wp:extent cx="2359561" cy="4197096"/>
            <wp:effectExtent l="0" t="0" r="3175" b="0"/>
            <wp:docPr id="9" name="Picture 9" descr="https://cdn.discordapp.com/attachments/585515724856885257/724335469814612068/Screenshot_2020-06-22-01-49-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https://cdn.discordapp.com/attachments/585515724856885257/724335469814612068/Screenshot_2020-06-22-01-49-3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359561" cy="4197096"/>
                    </a:xfrm>
                    <a:prstGeom prst="rect">
                      <a:avLst/>
                    </a:prstGeom>
                    <a:noFill/>
                    <a:ln>
                      <a:noFill/>
                    </a:ln>
                  </pic:spPr>
                </pic:pic>
              </a:graphicData>
            </a:graphic>
          </wp:inline>
        </w:drawing>
      </w:r>
    </w:p>
    <w:p w14:paraId="6AA9E9E1" w14:textId="2C90DD4B" w:rsidR="00C60E39" w:rsidRDefault="009F3AF6" w:rsidP="009F3AF6">
      <w:pPr>
        <w:rPr>
          <w:rFonts w:ascii="Times New Roman" w:hAnsi="Times New Roman"/>
          <w:iCs/>
        </w:rPr>
      </w:pPr>
      <w:r>
        <w:rPr>
          <w:rFonts w:ascii="Times New Roman" w:hAnsi="Times New Roman"/>
          <w:b/>
          <w:bCs/>
        </w:rPr>
        <w:tab/>
      </w:r>
      <w:bookmarkStart w:id="187" w:name="_Toc43770586"/>
      <w:r w:rsidRPr="000B5395">
        <w:rPr>
          <w:rFonts w:ascii="Times New Roman" w:hAnsi="Times New Roman"/>
          <w:b/>
          <w:bCs/>
          <w:iCs/>
        </w:rPr>
        <w:t xml:space="preserve">Gambar </w:t>
      </w:r>
      <w:r w:rsidR="00370CA9">
        <w:rPr>
          <w:rFonts w:ascii="Times New Roman" w:hAnsi="Times New Roman"/>
          <w:b/>
          <w:bCs/>
          <w:iCs/>
        </w:rPr>
        <w:t>B</w:t>
      </w:r>
      <w:r w:rsidRPr="000B5395">
        <w:rPr>
          <w:rFonts w:ascii="Times New Roman" w:hAnsi="Times New Roman"/>
          <w:b/>
          <w:bCs/>
          <w:iCs/>
        </w:rPr>
        <w:t>.</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2</w:t>
      </w:r>
      <w:r w:rsidRPr="000B5395">
        <w:rPr>
          <w:rFonts w:ascii="Times New Roman" w:hAnsi="Times New Roman"/>
          <w:b/>
          <w:bCs/>
          <w:iCs/>
        </w:rPr>
        <w:fldChar w:fldCharType="end"/>
      </w:r>
      <w:r w:rsidRPr="000B5395">
        <w:rPr>
          <w:rFonts w:ascii="Times New Roman" w:hAnsi="Times New Roman"/>
          <w:iCs/>
          <w:lang w:val="id-ID"/>
        </w:rPr>
        <w:t xml:space="preserve"> </w:t>
      </w:r>
      <w:r>
        <w:rPr>
          <w:rFonts w:ascii="Times New Roman" w:hAnsi="Times New Roman"/>
          <w:iCs/>
        </w:rPr>
        <w:t xml:space="preserve">Aplikasi </w:t>
      </w:r>
      <w:r>
        <w:rPr>
          <w:rFonts w:ascii="Times New Roman" w:hAnsi="Times New Roman"/>
          <w:i/>
          <w:iCs/>
        </w:rPr>
        <w:t xml:space="preserve">indoor positioning system </w:t>
      </w:r>
      <w:r>
        <w:rPr>
          <w:rFonts w:ascii="Times New Roman" w:hAnsi="Times New Roman"/>
          <w:iCs/>
        </w:rPr>
        <w:t>dengan kalman filter</w:t>
      </w:r>
      <w:bookmarkEnd w:id="187"/>
    </w:p>
    <w:p w14:paraId="021E3B6D" w14:textId="77777777" w:rsidR="00451FE5" w:rsidRDefault="00451FE5" w:rsidP="009F3AF6">
      <w:pPr>
        <w:rPr>
          <w:rFonts w:ascii="Times New Roman" w:hAnsi="Times New Roman"/>
          <w:iCs/>
        </w:rPr>
      </w:pPr>
    </w:p>
    <w:p w14:paraId="2D749B78" w14:textId="77777777" w:rsidR="00451FE5" w:rsidRDefault="00451FE5" w:rsidP="00451FE5">
      <w:pPr>
        <w:rPr>
          <w:rFonts w:ascii="Times New Roman" w:hAnsi="Times New Roman"/>
          <w:b/>
          <w:bCs/>
        </w:rPr>
      </w:pPr>
      <w:r w:rsidRPr="00451FE5">
        <w:rPr>
          <w:rFonts w:ascii="Times New Roman" w:hAnsi="Times New Roman"/>
          <w:b/>
          <w:bCs/>
          <w:noProof/>
          <w:lang w:val="id-ID" w:eastAsia="ja-JP"/>
        </w:rPr>
        <w:lastRenderedPageBreak/>
        <w:drawing>
          <wp:inline distT="0" distB="0" distL="0" distR="0" wp14:anchorId="048F4987" wp14:editId="5E7FFF5F">
            <wp:extent cx="2243557" cy="2990850"/>
            <wp:effectExtent l="0" t="0" r="4445" b="0"/>
            <wp:docPr id="10" name="Picture 10" descr="C:\Users\Project-C\Downloads\IMG_20200620_185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1" descr="C:\Users\Project-C\Downloads\IMG_20200620_185425.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47599" cy="2996239"/>
                    </a:xfrm>
                    <a:prstGeom prst="rect">
                      <a:avLst/>
                    </a:prstGeom>
                    <a:noFill/>
                    <a:ln>
                      <a:noFill/>
                    </a:ln>
                  </pic:spPr>
                </pic:pic>
              </a:graphicData>
            </a:graphic>
          </wp:inline>
        </w:drawing>
      </w:r>
    </w:p>
    <w:p w14:paraId="72B82157" w14:textId="69E9BE56" w:rsidR="00451FE5" w:rsidRDefault="00451FE5" w:rsidP="00451FE5">
      <w:pPr>
        <w:rPr>
          <w:rFonts w:ascii="Times New Roman" w:hAnsi="Times New Roman"/>
          <w:iCs/>
        </w:rPr>
      </w:pPr>
      <w:bookmarkStart w:id="188" w:name="_Toc43770587"/>
      <w:r w:rsidRPr="000B5395">
        <w:rPr>
          <w:rFonts w:ascii="Times New Roman" w:hAnsi="Times New Roman"/>
          <w:b/>
          <w:bCs/>
          <w:iCs/>
        </w:rPr>
        <w:t xml:space="preserve">Gambar </w:t>
      </w:r>
      <w:r w:rsidR="00370CA9">
        <w:rPr>
          <w:rFonts w:ascii="Times New Roman" w:hAnsi="Times New Roman"/>
          <w:b/>
          <w:bCs/>
          <w:iCs/>
        </w:rPr>
        <w:t>B.</w:t>
      </w:r>
      <w:r w:rsidRPr="000B5395">
        <w:rPr>
          <w:rFonts w:ascii="Times New Roman" w:hAnsi="Times New Roman"/>
          <w:b/>
          <w:bCs/>
          <w:iCs/>
        </w:rPr>
        <w:fldChar w:fldCharType="begin"/>
      </w:r>
      <w:r w:rsidRPr="000B5395">
        <w:rPr>
          <w:rFonts w:ascii="Times New Roman" w:hAnsi="Times New Roman"/>
          <w:b/>
          <w:bCs/>
          <w:iCs/>
        </w:rPr>
        <w:instrText xml:space="preserve"> SEQ Gambar \* ARABIC \s 1 </w:instrText>
      </w:r>
      <w:r w:rsidRPr="000B5395">
        <w:rPr>
          <w:rFonts w:ascii="Times New Roman" w:hAnsi="Times New Roman"/>
          <w:b/>
          <w:bCs/>
          <w:iCs/>
        </w:rPr>
        <w:fldChar w:fldCharType="separate"/>
      </w:r>
      <w:r>
        <w:rPr>
          <w:rFonts w:ascii="Times New Roman" w:hAnsi="Times New Roman"/>
          <w:b/>
          <w:bCs/>
          <w:iCs/>
          <w:noProof/>
        </w:rPr>
        <w:t>3</w:t>
      </w:r>
      <w:r w:rsidRPr="000B5395">
        <w:rPr>
          <w:rFonts w:ascii="Times New Roman" w:hAnsi="Times New Roman"/>
          <w:b/>
          <w:bCs/>
          <w:iCs/>
        </w:rPr>
        <w:fldChar w:fldCharType="end"/>
      </w:r>
      <w:r w:rsidRPr="000B5395">
        <w:rPr>
          <w:rFonts w:ascii="Times New Roman" w:hAnsi="Times New Roman"/>
          <w:iCs/>
          <w:lang w:val="id-ID"/>
        </w:rPr>
        <w:t xml:space="preserve"> </w:t>
      </w:r>
      <w:r w:rsidR="0034112F">
        <w:rPr>
          <w:rFonts w:ascii="Times New Roman" w:hAnsi="Times New Roman"/>
          <w:iCs/>
        </w:rPr>
        <w:t>Ujicoba</w:t>
      </w:r>
      <w:r>
        <w:rPr>
          <w:rFonts w:ascii="Times New Roman" w:hAnsi="Times New Roman"/>
          <w:iCs/>
        </w:rPr>
        <w:t xml:space="preserve"> kalman filter untuk penentuan jarak.</w:t>
      </w:r>
      <w:bookmarkEnd w:id="188"/>
    </w:p>
    <w:p w14:paraId="79E0FE49" w14:textId="6D7D15BF" w:rsidR="001F1A2F" w:rsidRPr="003B17C0" w:rsidRDefault="00451FE5" w:rsidP="00451FE5">
      <w:pPr>
        <w:rPr>
          <w:rFonts w:ascii="Times New Roman" w:hAnsi="Times New Roman"/>
          <w:b/>
          <w:bCs/>
        </w:rPr>
      </w:pPr>
      <w:r>
        <w:rPr>
          <w:rFonts w:ascii="Times New Roman" w:hAnsi="Times New Roman"/>
          <w:b/>
          <w:bCs/>
        </w:rPr>
        <w:tab/>
      </w:r>
    </w:p>
    <w:p w14:paraId="21DA1514" w14:textId="5A95EE03" w:rsidR="00315F9C" w:rsidRPr="003B17C0" w:rsidRDefault="00315F9C" w:rsidP="009D52E4">
      <w:pPr>
        <w:rPr>
          <w:rFonts w:ascii="Times New Roman" w:hAnsi="Times New Roman"/>
        </w:rPr>
      </w:pPr>
    </w:p>
    <w:p w14:paraId="77158364" w14:textId="7A07ED5E" w:rsidR="00315F9C" w:rsidRPr="003B17C0" w:rsidRDefault="00315F9C" w:rsidP="009D52E4">
      <w:pPr>
        <w:rPr>
          <w:rFonts w:ascii="Times New Roman" w:hAnsi="Times New Roman"/>
        </w:rPr>
      </w:pPr>
    </w:p>
    <w:p w14:paraId="1D2A1CEC" w14:textId="2208AEF7" w:rsidR="00315F9C" w:rsidRPr="003B17C0" w:rsidRDefault="009F3AF6" w:rsidP="009F3AF6">
      <w:pPr>
        <w:tabs>
          <w:tab w:val="left" w:pos="3975"/>
        </w:tabs>
        <w:jc w:val="left"/>
        <w:rPr>
          <w:rFonts w:ascii="Times New Roman" w:hAnsi="Times New Roman"/>
        </w:rPr>
      </w:pPr>
      <w:r>
        <w:rPr>
          <w:rFonts w:ascii="Times New Roman" w:hAnsi="Times New Roman"/>
        </w:rPr>
        <w:tab/>
      </w:r>
    </w:p>
    <w:p w14:paraId="7F684B4D" w14:textId="5F1DD05E" w:rsidR="00315F9C" w:rsidRPr="003B17C0" w:rsidRDefault="00315F9C" w:rsidP="009D52E4">
      <w:pPr>
        <w:rPr>
          <w:rFonts w:ascii="Times New Roman" w:hAnsi="Times New Roman"/>
        </w:rPr>
      </w:pPr>
    </w:p>
    <w:p w14:paraId="15CF88AF" w14:textId="77777777" w:rsidR="00315F9C" w:rsidRPr="003B17C0" w:rsidRDefault="00315F9C" w:rsidP="009D52E4">
      <w:pPr>
        <w:rPr>
          <w:rFonts w:ascii="Times New Roman" w:hAnsi="Times New Roman"/>
        </w:rPr>
      </w:pPr>
    </w:p>
    <w:p w14:paraId="5CB5F3C3" w14:textId="4E1F0F13" w:rsidR="00051800" w:rsidRPr="003B17C0" w:rsidRDefault="00051800" w:rsidP="009D52E4">
      <w:pPr>
        <w:rPr>
          <w:rFonts w:ascii="Times New Roman" w:hAnsi="Times New Roman"/>
        </w:rPr>
      </w:pPr>
    </w:p>
    <w:p w14:paraId="25EAE80A" w14:textId="77777777" w:rsidR="00051800" w:rsidRPr="003B17C0" w:rsidRDefault="00051800">
      <w:pPr>
        <w:rPr>
          <w:rFonts w:ascii="Times New Roman" w:hAnsi="Times New Roman"/>
        </w:rPr>
      </w:pPr>
      <w:r w:rsidRPr="003B17C0">
        <w:rPr>
          <w:rFonts w:ascii="Times New Roman" w:hAnsi="Times New Roman"/>
        </w:rPr>
        <w:br w:type="page"/>
      </w:r>
    </w:p>
    <w:p w14:paraId="25739056" w14:textId="79D49B99" w:rsidR="00DA2927" w:rsidRPr="003B17C0" w:rsidRDefault="004B4421" w:rsidP="004B4421">
      <w:pPr>
        <w:rPr>
          <w:rFonts w:ascii="Times New Roman" w:hAnsi="Times New Roman"/>
        </w:rPr>
      </w:pPr>
      <w:r w:rsidRPr="003B17C0">
        <w:rPr>
          <w:rFonts w:ascii="Times New Roman" w:hAnsi="Times New Roman"/>
          <w:b/>
          <w:i/>
        </w:rPr>
        <w:lastRenderedPageBreak/>
        <w:t>(Halaman ini sengaja dikosongkan)</w:t>
      </w:r>
    </w:p>
    <w:p w14:paraId="25FFF7AD" w14:textId="759073E7" w:rsidR="00451FE5" w:rsidRDefault="00451FE5" w:rsidP="009D52E4">
      <w:pPr>
        <w:jc w:val="both"/>
        <w:rPr>
          <w:rFonts w:ascii="Times New Roman" w:hAnsi="Times New Roman"/>
        </w:rPr>
      </w:pPr>
      <w:bookmarkStart w:id="189" w:name="_Toc480473748"/>
      <w:bookmarkEnd w:id="179"/>
      <w:bookmarkEnd w:id="185"/>
    </w:p>
    <w:p w14:paraId="5EB59B7D" w14:textId="77777777" w:rsidR="00451FE5" w:rsidRPr="00451FE5" w:rsidRDefault="00451FE5" w:rsidP="00451FE5">
      <w:pPr>
        <w:rPr>
          <w:rFonts w:ascii="Times New Roman" w:hAnsi="Times New Roman"/>
        </w:rPr>
      </w:pPr>
    </w:p>
    <w:p w14:paraId="3CDB2418" w14:textId="77777777" w:rsidR="00451FE5" w:rsidRPr="00451FE5" w:rsidRDefault="00451FE5" w:rsidP="00451FE5">
      <w:pPr>
        <w:rPr>
          <w:rFonts w:ascii="Times New Roman" w:hAnsi="Times New Roman"/>
        </w:rPr>
      </w:pPr>
    </w:p>
    <w:p w14:paraId="4B079786" w14:textId="77777777" w:rsidR="00451FE5" w:rsidRPr="00451FE5" w:rsidRDefault="00451FE5" w:rsidP="00451FE5">
      <w:pPr>
        <w:rPr>
          <w:rFonts w:ascii="Times New Roman" w:hAnsi="Times New Roman"/>
        </w:rPr>
      </w:pPr>
    </w:p>
    <w:p w14:paraId="04AB12B3" w14:textId="77777777" w:rsidR="00451FE5" w:rsidRPr="00451FE5" w:rsidRDefault="00451FE5" w:rsidP="00451FE5">
      <w:pPr>
        <w:rPr>
          <w:rFonts w:ascii="Times New Roman" w:hAnsi="Times New Roman"/>
        </w:rPr>
      </w:pPr>
    </w:p>
    <w:p w14:paraId="41BB6379" w14:textId="2AAC56F2" w:rsidR="00451FE5" w:rsidRDefault="00451FE5" w:rsidP="00451FE5">
      <w:pPr>
        <w:tabs>
          <w:tab w:val="center" w:pos="2920"/>
        </w:tabs>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14:paraId="3D22DDB4" w14:textId="77777777" w:rsidR="009A21F5" w:rsidRPr="00451FE5" w:rsidRDefault="009A21F5" w:rsidP="00451FE5">
      <w:pPr>
        <w:rPr>
          <w:rFonts w:ascii="Times New Roman" w:hAnsi="Times New Roman"/>
        </w:rPr>
        <w:sectPr w:rsidR="009A21F5" w:rsidRPr="00451FE5" w:rsidSect="0093775C">
          <w:type w:val="oddPage"/>
          <w:pgSz w:w="8392" w:h="11907"/>
          <w:pgMar w:top="1418" w:right="1134" w:bottom="1418" w:left="1418" w:header="709" w:footer="709" w:gutter="0"/>
          <w:cols w:space="708"/>
          <w:titlePg/>
          <w:docGrid w:linePitch="360"/>
        </w:sectPr>
      </w:pPr>
    </w:p>
    <w:p w14:paraId="692577A4" w14:textId="2EBC9243" w:rsidR="008369D5" w:rsidRPr="003B17C0" w:rsidRDefault="00487850" w:rsidP="00506998">
      <w:pPr>
        <w:pStyle w:val="Heading1"/>
        <w:numPr>
          <w:ilvl w:val="0"/>
          <w:numId w:val="0"/>
        </w:numPr>
        <w:spacing w:after="240"/>
        <w:rPr>
          <w:sz w:val="22"/>
          <w:szCs w:val="22"/>
          <w:lang w:val="id-ID"/>
        </w:rPr>
      </w:pPr>
      <w:bookmarkStart w:id="190" w:name="_Toc43770779"/>
      <w:r w:rsidRPr="003B17C0">
        <w:rPr>
          <w:szCs w:val="22"/>
          <w:lang w:val="id-ID"/>
        </w:rPr>
        <w:lastRenderedPageBreak/>
        <w:t>BIODATA PENULIS</w:t>
      </w:r>
      <w:bookmarkEnd w:id="189"/>
      <w:bookmarkEnd w:id="190"/>
    </w:p>
    <w:p w14:paraId="0B112E74" w14:textId="1343F06E" w:rsidR="003B17C0" w:rsidRPr="003B17C0" w:rsidRDefault="00705431" w:rsidP="003B17C0">
      <w:pPr>
        <w:pStyle w:val="Biasa0"/>
        <w:ind w:firstLine="0"/>
      </w:pPr>
      <w:r>
        <w:pict w14:anchorId="3E2D84E2">
          <v:shape id="_x0000_s1035" type="#_x0000_t75" style="position:absolute;left:0;text-align:left;margin-left:4.2pt;margin-top:1.6pt;width:112.4pt;height:150.2pt;z-index:252144640;mso-position-horizontal-relative:text;mso-position-vertical-relative:text;mso-width-relative:page;mso-height-relative:page">
            <v:imagedata r:id="rId64" o:title="DSC_0001 copy"/>
            <w10:wrap type="square"/>
          </v:shape>
        </w:pict>
      </w:r>
      <w:r w:rsidR="00491BEC" w:rsidRPr="003B17C0">
        <w:t xml:space="preserve">Agung Dwi Wicaksono </w:t>
      </w:r>
      <w:r w:rsidR="006B46C7" w:rsidRPr="003B17C0">
        <w:t xml:space="preserve">lahir di </w:t>
      </w:r>
      <w:r w:rsidR="00491BEC" w:rsidRPr="003B17C0">
        <w:t xml:space="preserve">Malang </w:t>
      </w:r>
      <w:r>
        <w:t>p</w:t>
      </w:r>
      <w:r w:rsidR="006B46C7" w:rsidRPr="003B17C0">
        <w:t xml:space="preserve">ada tanggal </w:t>
      </w:r>
      <w:r w:rsidR="00491BEC" w:rsidRPr="003B17C0">
        <w:t xml:space="preserve">8 Desember </w:t>
      </w:r>
      <w:r w:rsidR="006B46C7" w:rsidRPr="003B17C0">
        <w:t xml:space="preserve">1998. Penulis menempuh Pendidikan formal di </w:t>
      </w:r>
      <w:r w:rsidR="00491BEC" w:rsidRPr="003B17C0">
        <w:t>MI Al-Huda</w:t>
      </w:r>
      <w:r w:rsidR="003B17C0" w:rsidRPr="003B17C0">
        <w:t xml:space="preserve"> (2004-2010</w:t>
      </w:r>
      <w:r w:rsidR="006B46C7" w:rsidRPr="003B17C0">
        <w:t xml:space="preserve">), </w:t>
      </w:r>
      <w:r w:rsidR="003B17C0" w:rsidRPr="003B17C0">
        <w:t>SMPN 3 Malang (2010</w:t>
      </w:r>
      <w:r w:rsidR="006B46C7" w:rsidRPr="003B17C0">
        <w:t>-201</w:t>
      </w:r>
      <w:r w:rsidR="003B17C0" w:rsidRPr="003B17C0">
        <w:t>3), SMAN 1 Kota Solok (2013-2016</w:t>
      </w:r>
      <w:r w:rsidR="006B46C7" w:rsidRPr="003B17C0">
        <w:t xml:space="preserve">), </w:t>
      </w:r>
      <w:r w:rsidR="003B17C0" w:rsidRPr="003B17C0">
        <w:t>Sesudah lulus dari SMAN 3 Malang, Penulis melanjutkan program studi sarjana di Departemen Informatika, Fakultas Teknologi Informasi dan Komunikasi, Institut Teknologi Sepuluh Nopember, Surabaya (</w:t>
      </w:r>
      <w:bookmarkStart w:id="191" w:name="_GoBack"/>
      <w:bookmarkEnd w:id="191"/>
      <w:r w:rsidR="003B17C0" w:rsidRPr="003B17C0">
        <w:t>2016-2020).</w:t>
      </w:r>
    </w:p>
    <w:p w14:paraId="31CABFCC" w14:textId="65146C8F" w:rsidR="003B17C0" w:rsidRPr="003B17C0" w:rsidRDefault="003B17C0" w:rsidP="00705431">
      <w:pPr>
        <w:jc w:val="both"/>
        <w:rPr>
          <w:rFonts w:ascii="Times New Roman" w:hAnsi="Times New Roman"/>
        </w:rPr>
      </w:pPr>
      <w:r w:rsidRPr="003B17C0">
        <w:rPr>
          <w:rFonts w:ascii="Times New Roman" w:hAnsi="Times New Roman"/>
        </w:rPr>
        <w:t xml:space="preserve">Selama kuliah di Departemen Informatika ITS, Penulis mengambil bidang minat Komputasi Berbasis Jaringan (KBJ). Penulis pernah menjadi asisten dosen untuk mata kuliah Dasar Pemrograman (2018-2019), Bahasa Pemrograman C# PIKTI (2018-2019), Struktur Data (2019-2020) dan Dasar Pemrograman (2019-2020). Selama menempuh perkuliahan, Penulis juga aktif mengikuti organisasi seperti Schematics (2016-2017). </w:t>
      </w:r>
      <w:r w:rsidR="0034112F">
        <w:rPr>
          <w:rFonts w:ascii="Times New Roman" w:hAnsi="Times New Roman"/>
        </w:rPr>
        <w:t xml:space="preserve">Selama masa kuliah penulis pernah mendapat juara satu pada lomba hackaton BRI YoungHackr 2020. </w:t>
      </w:r>
      <w:r w:rsidRPr="003B17C0">
        <w:rPr>
          <w:rFonts w:ascii="Times New Roman" w:hAnsi="Times New Roman"/>
        </w:rPr>
        <w:t>Penulis dapat dihubungi melalui surel di agung.dwi.temp@gmail.com.</w:t>
      </w:r>
    </w:p>
    <w:p w14:paraId="7C1F5613" w14:textId="396FF6E8" w:rsidR="007E2541" w:rsidRPr="003B17C0" w:rsidRDefault="007E2541" w:rsidP="003B17C0">
      <w:pPr>
        <w:ind w:firstLine="567"/>
        <w:jc w:val="both"/>
        <w:rPr>
          <w:rFonts w:ascii="Times New Roman" w:hAnsi="Times New Roman"/>
        </w:rPr>
      </w:pPr>
    </w:p>
    <w:sectPr w:rsidR="007E2541" w:rsidRPr="003B17C0" w:rsidSect="00642BD8">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09D184" w14:textId="77777777" w:rsidR="0068114F" w:rsidRDefault="0068114F">
      <w:r>
        <w:separator/>
      </w:r>
    </w:p>
  </w:endnote>
  <w:endnote w:type="continuationSeparator" w:id="0">
    <w:p w14:paraId="1C32794C" w14:textId="77777777" w:rsidR="0068114F" w:rsidRDefault="00681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30B14" w14:textId="77777777" w:rsidR="00CF3092" w:rsidRDefault="00CF3092" w:rsidP="00512590">
    <w:pPr>
      <w:pStyle w:val="Footer"/>
      <w:ind w:right="360"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2548C" w14:textId="374139C7" w:rsidR="00CF3092" w:rsidRPr="00186A17" w:rsidRDefault="00CF3092" w:rsidP="00186A17">
    <w:pPr>
      <w:pStyle w:val="Footer"/>
      <w:ind w:right="360"/>
      <w:rPr>
        <w:rFonts w:ascii="Times New Roman" w:hAnsi="Times New Roman"/>
      </w:rPr>
    </w:pPr>
    <w:proofErr w:type="gramStart"/>
    <w:r>
      <w:rPr>
        <w:rFonts w:ascii="Times New Roman" w:hAnsi="Times New Roman"/>
      </w:rPr>
      <w:t>iv</w:t>
    </w:r>
    <w:proofErr w:type="gramEnd"/>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420256665"/>
      <w:docPartObj>
        <w:docPartGallery w:val="Page Numbers (Bottom of Page)"/>
        <w:docPartUnique/>
      </w:docPartObj>
    </w:sdtPr>
    <w:sdtEndPr>
      <w:rPr>
        <w:noProof/>
      </w:rPr>
    </w:sdtEndPr>
    <w:sdtContent>
      <w:p w14:paraId="521CB1D5" w14:textId="29AB054D" w:rsidR="00CF3092" w:rsidRPr="00186A17" w:rsidRDefault="00CF3092"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5229518"/>
      <w:docPartObj>
        <w:docPartGallery w:val="Page Numbers (Bottom of Page)"/>
        <w:docPartUnique/>
      </w:docPartObj>
    </w:sdtPr>
    <w:sdtEndPr>
      <w:rPr>
        <w:rFonts w:ascii="Times New Roman" w:hAnsi="Times New Roman"/>
        <w:noProof/>
      </w:rPr>
    </w:sdtEndPr>
    <w:sdtContent>
      <w:p w14:paraId="7D99BC70" w14:textId="7EB15BCE" w:rsidR="00CF3092" w:rsidRPr="00642BD8" w:rsidRDefault="00CF3092"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705431">
          <w:rPr>
            <w:rFonts w:ascii="Times New Roman" w:hAnsi="Times New Roman"/>
            <w:noProof/>
          </w:rPr>
          <w:t>ii</w:t>
        </w:r>
        <w:r w:rsidRPr="00642BD8">
          <w:rPr>
            <w:rFonts w:ascii="Times New Roman" w:hAnsi="Times New Roman"/>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290469"/>
      <w:docPartObj>
        <w:docPartGallery w:val="Page Numbers (Bottom of Page)"/>
        <w:docPartUnique/>
      </w:docPartObj>
    </w:sdtPr>
    <w:sdtEndPr>
      <w:rPr>
        <w:rFonts w:ascii="Times New Roman" w:hAnsi="Times New Roman"/>
        <w:noProof/>
      </w:rPr>
    </w:sdtEndPr>
    <w:sdtContent>
      <w:p w14:paraId="1FCDC2C4" w14:textId="7EC08F83" w:rsidR="00CF3092" w:rsidRPr="000C1B61" w:rsidRDefault="00CF3092" w:rsidP="00506998">
        <w:pPr>
          <w:pStyle w:val="Footer"/>
          <w:rPr>
            <w:rFonts w:ascii="Times New Roman" w:hAnsi="Times New Roman"/>
          </w:rPr>
        </w:pPr>
        <w:r w:rsidRPr="00506998">
          <w:rPr>
            <w:rFonts w:ascii="Times New Roman" w:hAnsi="Times New Roman"/>
          </w:rPr>
          <w:fldChar w:fldCharType="begin"/>
        </w:r>
        <w:r w:rsidRPr="00506998">
          <w:rPr>
            <w:rFonts w:ascii="Times New Roman" w:hAnsi="Times New Roman"/>
          </w:rPr>
          <w:instrText xml:space="preserve"> PAGE   \* MERGEFORMAT </w:instrText>
        </w:r>
        <w:r w:rsidRPr="00506998">
          <w:rPr>
            <w:rFonts w:ascii="Times New Roman" w:hAnsi="Times New Roman"/>
          </w:rPr>
          <w:fldChar w:fldCharType="separate"/>
        </w:r>
        <w:r w:rsidR="00705431">
          <w:rPr>
            <w:rFonts w:ascii="Times New Roman" w:hAnsi="Times New Roman"/>
            <w:noProof/>
          </w:rPr>
          <w:t>xii</w:t>
        </w:r>
        <w:r w:rsidRPr="00506998">
          <w:rPr>
            <w:rFonts w:ascii="Times New Roman" w:hAnsi="Times New Roman"/>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2085282867"/>
      <w:docPartObj>
        <w:docPartGallery w:val="Page Numbers (Bottom of Page)"/>
        <w:docPartUnique/>
      </w:docPartObj>
    </w:sdtPr>
    <w:sdtEndPr>
      <w:rPr>
        <w:noProof/>
      </w:rPr>
    </w:sdtEndPr>
    <w:sdtContent>
      <w:p w14:paraId="43FBFA64" w14:textId="77777777" w:rsidR="00CF3092" w:rsidRPr="00186A17" w:rsidRDefault="00CF3092"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705431">
          <w:rPr>
            <w:rFonts w:ascii="Times New Roman" w:hAnsi="Times New Roman"/>
            <w:noProof/>
          </w:rPr>
          <w:t>xi</w:t>
        </w:r>
        <w:r w:rsidRPr="00642BD8">
          <w:rPr>
            <w:rFonts w:ascii="Times New Roman" w:hAnsi="Times New Roman"/>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8336724"/>
      <w:docPartObj>
        <w:docPartGallery w:val="Page Numbers (Bottom of Page)"/>
        <w:docPartUnique/>
      </w:docPartObj>
    </w:sdtPr>
    <w:sdtEndPr>
      <w:rPr>
        <w:rFonts w:ascii="Times New Roman" w:hAnsi="Times New Roman"/>
        <w:noProof/>
      </w:rPr>
    </w:sdtEndPr>
    <w:sdtContent>
      <w:p w14:paraId="39418FBA" w14:textId="77777777" w:rsidR="00CF3092" w:rsidRPr="00642BD8" w:rsidRDefault="00CF3092"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705431">
          <w:rPr>
            <w:rFonts w:ascii="Times New Roman" w:hAnsi="Times New Roman"/>
            <w:noProof/>
          </w:rPr>
          <w:t>iii</w:t>
        </w:r>
        <w:r w:rsidRPr="00642BD8">
          <w:rPr>
            <w:rFonts w:ascii="Times New Roman" w:hAnsi="Times New Roman"/>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9292246"/>
      <w:docPartObj>
        <w:docPartGallery w:val="Page Numbers (Bottom of Page)"/>
        <w:docPartUnique/>
      </w:docPartObj>
    </w:sdtPr>
    <w:sdtEndPr>
      <w:rPr>
        <w:rFonts w:ascii="Times New Roman" w:hAnsi="Times New Roman"/>
        <w:noProof/>
      </w:rPr>
    </w:sdtEndPr>
    <w:sdtContent>
      <w:p w14:paraId="4B199C1D" w14:textId="336A9F94" w:rsidR="00CF3092" w:rsidRPr="0023089B" w:rsidRDefault="00CF3092" w:rsidP="0023089B">
        <w:pPr>
          <w:pStyle w:val="Footer"/>
          <w:rPr>
            <w:rFonts w:ascii="Times New Roman" w:hAnsi="Times New Roman"/>
          </w:rPr>
        </w:pPr>
        <w:r w:rsidRPr="0023089B">
          <w:rPr>
            <w:rFonts w:ascii="Times New Roman" w:hAnsi="Times New Roman"/>
          </w:rPr>
          <w:fldChar w:fldCharType="begin"/>
        </w:r>
        <w:r w:rsidRPr="0023089B">
          <w:rPr>
            <w:rFonts w:ascii="Times New Roman" w:hAnsi="Times New Roman"/>
          </w:rPr>
          <w:instrText xml:space="preserve"> PAGE   \* MERGEFORMAT </w:instrText>
        </w:r>
        <w:r w:rsidRPr="0023089B">
          <w:rPr>
            <w:rFonts w:ascii="Times New Roman" w:hAnsi="Times New Roman"/>
          </w:rPr>
          <w:fldChar w:fldCharType="separate"/>
        </w:r>
        <w:r w:rsidR="00705431">
          <w:rPr>
            <w:rFonts w:ascii="Times New Roman" w:hAnsi="Times New Roman"/>
            <w:noProof/>
          </w:rPr>
          <w:t>xx</w:t>
        </w:r>
        <w:r w:rsidRPr="0023089B">
          <w:rPr>
            <w:rFonts w:ascii="Times New Roman" w:hAnsi="Times New Roman"/>
            <w:noProof/>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001855"/>
      <w:docPartObj>
        <w:docPartGallery w:val="Page Numbers (Bottom of Page)"/>
        <w:docPartUnique/>
      </w:docPartObj>
    </w:sdtPr>
    <w:sdtEndPr>
      <w:rPr>
        <w:rFonts w:ascii="Times New Roman" w:hAnsi="Times New Roman"/>
        <w:noProof/>
      </w:rPr>
    </w:sdtEndPr>
    <w:sdtContent>
      <w:p w14:paraId="7A0A2B26" w14:textId="2F07AD83" w:rsidR="00CF3092" w:rsidRPr="00717F98" w:rsidRDefault="00CF3092">
        <w:pPr>
          <w:pStyle w:val="Footer"/>
          <w:rPr>
            <w:rFonts w:ascii="Times New Roman" w:hAnsi="Times New Roman"/>
          </w:rPr>
        </w:pPr>
        <w:r w:rsidRPr="00717F98">
          <w:rPr>
            <w:rFonts w:ascii="Times New Roman" w:hAnsi="Times New Roman"/>
          </w:rPr>
          <w:fldChar w:fldCharType="begin"/>
        </w:r>
        <w:r w:rsidRPr="00717F98">
          <w:rPr>
            <w:rFonts w:ascii="Times New Roman" w:hAnsi="Times New Roman"/>
          </w:rPr>
          <w:instrText xml:space="preserve"> PAGE   \* MERGEFORMAT </w:instrText>
        </w:r>
        <w:r w:rsidRPr="00717F98">
          <w:rPr>
            <w:rFonts w:ascii="Times New Roman" w:hAnsi="Times New Roman"/>
          </w:rPr>
          <w:fldChar w:fldCharType="separate"/>
        </w:r>
        <w:r w:rsidR="00705431">
          <w:rPr>
            <w:rFonts w:ascii="Times New Roman" w:hAnsi="Times New Roman"/>
            <w:noProof/>
          </w:rPr>
          <w:t>xix</w:t>
        </w:r>
        <w:r w:rsidRPr="00717F98">
          <w:rPr>
            <w:rFonts w:ascii="Times New Roman" w:hAnsi="Times New Roman"/>
            <w:noProof/>
          </w:rPr>
          <w:fldChar w:fldCharType="end"/>
        </w:r>
      </w:p>
    </w:sdtContent>
  </w:sdt>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79969" w14:textId="658168E8" w:rsidR="00CF3092" w:rsidRPr="00C42CB5" w:rsidRDefault="00CF3092" w:rsidP="004B1372">
    <w:pPr>
      <w:pStyle w:val="Footer"/>
      <w:rPr>
        <w:rFonts w:ascii="Times New Roman" w:hAnsi="Times New Roman"/>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65765" w14:textId="77777777" w:rsidR="00CF3092" w:rsidRDefault="00CF3092" w:rsidP="00461577">
    <w:pPr>
      <w:pStyle w:val="Footer"/>
      <w:tabs>
        <w:tab w:val="clear" w:pos="4680"/>
      </w:tabs>
      <w:jc w:val="both"/>
    </w:pPr>
  </w:p>
  <w:p w14:paraId="15138E8B" w14:textId="77777777" w:rsidR="00CF3092" w:rsidRPr="00EE0094" w:rsidRDefault="00CF3092" w:rsidP="00E9235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301C77" w14:textId="77777777" w:rsidR="00CF3092" w:rsidRDefault="00CF3092">
    <w:pPr>
      <w:pStyle w:val="Footer"/>
    </w:pPr>
  </w:p>
  <w:p w14:paraId="0FC0D2FB" w14:textId="77777777" w:rsidR="00CF3092" w:rsidRDefault="00CF3092" w:rsidP="00512590">
    <w:pPr>
      <w:pStyle w:val="Footer"/>
      <w:ind w:right="360"/>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BE670" w14:textId="6C30420D" w:rsidR="00CF3092" w:rsidRPr="00CE1DCB" w:rsidRDefault="00CF3092">
    <w:pPr>
      <w:pStyle w:val="Footer"/>
      <w:rPr>
        <w:rFonts w:ascii="Times New Roman" w:hAnsi="Times New Roman"/>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932998"/>
      <w:docPartObj>
        <w:docPartGallery w:val="Page Numbers (Bottom of Page)"/>
        <w:docPartUnique/>
      </w:docPartObj>
    </w:sdtPr>
    <w:sdtEndPr>
      <w:rPr>
        <w:rFonts w:ascii="Times New Roman" w:hAnsi="Times New Roman"/>
      </w:rPr>
    </w:sdtEndPr>
    <w:sdtContent>
      <w:p w14:paraId="58E498C5" w14:textId="77777777" w:rsidR="00CF3092" w:rsidRPr="00C809FE" w:rsidRDefault="00CF3092" w:rsidP="004B1372">
        <w:pPr>
          <w:pStyle w:val="Footer"/>
          <w:rPr>
            <w:rFonts w:ascii="Times New Roman" w:hAnsi="Times New Roman"/>
          </w:rPr>
        </w:pPr>
        <w:r w:rsidRPr="00C809FE">
          <w:rPr>
            <w:rFonts w:ascii="Times New Roman" w:hAnsi="Times New Roman"/>
          </w:rPr>
          <w:fldChar w:fldCharType="begin"/>
        </w:r>
        <w:r w:rsidRPr="00C809FE">
          <w:rPr>
            <w:rFonts w:ascii="Times New Roman" w:hAnsi="Times New Roman"/>
          </w:rPr>
          <w:instrText>PAGE   \* MERGEFORMAT</w:instrText>
        </w:r>
        <w:r w:rsidRPr="00C809FE">
          <w:rPr>
            <w:rFonts w:ascii="Times New Roman" w:hAnsi="Times New Roman"/>
          </w:rPr>
          <w:fldChar w:fldCharType="separate"/>
        </w:r>
        <w:r w:rsidR="00705431" w:rsidRPr="00705431">
          <w:rPr>
            <w:rFonts w:ascii="Times New Roman" w:hAnsi="Times New Roman"/>
            <w:noProof/>
            <w:lang w:val="id-ID"/>
          </w:rPr>
          <w:t>83</w:t>
        </w:r>
        <w:r w:rsidRPr="00C809FE">
          <w:rPr>
            <w:rFonts w:ascii="Times New Roman" w:hAnsi="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62CA9" w14:textId="13D2327C" w:rsidR="00CF3092" w:rsidRDefault="00CF3092">
    <w:pPr>
      <w:pStyle w:val="Footer"/>
    </w:pPr>
    <w:r>
      <w:fldChar w:fldCharType="begin"/>
    </w:r>
    <w:r>
      <w:instrText xml:space="preserve"> PAGE   \* MERGEFORMAT </w:instrText>
    </w:r>
    <w:r>
      <w:fldChar w:fldCharType="separate"/>
    </w:r>
    <w:r w:rsidR="00705431">
      <w:rPr>
        <w:noProof/>
      </w:rPr>
      <w:t>i</w:t>
    </w:r>
    <w:r>
      <w:rPr>
        <w:noProof/>
      </w:rPr>
      <w:fldChar w:fldCharType="end"/>
    </w:r>
  </w:p>
  <w:p w14:paraId="268C4C87" w14:textId="77777777" w:rsidR="00CF3092" w:rsidRDefault="00CF3092" w:rsidP="0051259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4BFCC" w14:textId="77777777" w:rsidR="00CF3092" w:rsidRPr="00186A17" w:rsidRDefault="00CF3092" w:rsidP="00186A17">
    <w:pPr>
      <w:pStyle w:val="Footer"/>
      <w:ind w:right="360"/>
      <w:rPr>
        <w:rFonts w:ascii="Times New Roman" w:hAnsi="Times New Roman"/>
      </w:rPr>
    </w:pPr>
    <w:proofErr w:type="gramStart"/>
    <w:r>
      <w:rPr>
        <w:rFonts w:ascii="Times New Roman" w:hAnsi="Times New Roman"/>
      </w:rPr>
      <w:t>iv</w:t>
    </w:r>
    <w:proofErr w:type="gram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340391623"/>
      <w:docPartObj>
        <w:docPartGallery w:val="Page Numbers (Bottom of Page)"/>
        <w:docPartUnique/>
      </w:docPartObj>
    </w:sdtPr>
    <w:sdtEndPr>
      <w:rPr>
        <w:noProof/>
      </w:rPr>
    </w:sdtEndPr>
    <w:sdtContent>
      <w:p w14:paraId="10C25007" w14:textId="77777777" w:rsidR="00CF3092" w:rsidRPr="00186A17" w:rsidRDefault="00CF3092" w:rsidP="00642BD8">
        <w:pPr>
          <w:pStyle w:val="Footer"/>
          <w:tabs>
            <w:tab w:val="clear" w:pos="4680"/>
          </w:tabs>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Pr="00642BD8">
          <w:rPr>
            <w:rFonts w:ascii="Times New Roman" w:hAnsi="Times New Roman"/>
            <w:noProof/>
          </w:rPr>
          <w:t>2</w:t>
        </w:r>
        <w:r w:rsidRPr="00642BD8">
          <w:rPr>
            <w:rFonts w:ascii="Times New Roman" w:hAnsi="Times New Roman"/>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88CE1" w14:textId="610AB162" w:rsidR="00CF3092" w:rsidRPr="00642BD8" w:rsidRDefault="00CF3092" w:rsidP="00642BD8">
    <w:pPr>
      <w:pStyle w:val="Footer"/>
      <w:rPr>
        <w:rFonts w:ascii="Times New Roman" w:hAnsi="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06B99" w14:textId="463BC246" w:rsidR="00CF3092" w:rsidRPr="00186A17" w:rsidRDefault="00CF3092" w:rsidP="00186A17">
    <w:pPr>
      <w:pStyle w:val="Footer"/>
      <w:ind w:right="360"/>
      <w:rPr>
        <w:rFonts w:ascii="Times New Roman" w:hAnsi="Times New Roman"/>
      </w:rPr>
    </w:pPr>
    <w:proofErr w:type="gramStart"/>
    <w:r>
      <w:rPr>
        <w:rFonts w:ascii="Times New Roman" w:hAnsi="Times New Roman"/>
      </w:rPr>
      <w:t>xxiii</w:t>
    </w:r>
    <w:proofErr w:type="gramEnd"/>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DCB14" w14:textId="2F4F3B39" w:rsidR="00CF3092" w:rsidRPr="00186A17" w:rsidRDefault="00CF3092" w:rsidP="00186A17">
    <w:pPr>
      <w:pStyle w:val="Footer"/>
      <w:tabs>
        <w:tab w:val="clear" w:pos="4680"/>
      </w:tabs>
      <w:rPr>
        <w:rFonts w:ascii="Times New Roman" w:hAnsi="Times New Roman"/>
      </w:rPr>
    </w:pPr>
    <w:proofErr w:type="gramStart"/>
    <w:r>
      <w:rPr>
        <w:rFonts w:ascii="Times New Roman" w:hAnsi="Times New Roman"/>
      </w:rPr>
      <w:t>xxii</w:t>
    </w:r>
    <w:proofErr w:type="gramEnd"/>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797488"/>
      <w:docPartObj>
        <w:docPartGallery w:val="Page Numbers (Bottom of Page)"/>
        <w:docPartUnique/>
      </w:docPartObj>
    </w:sdtPr>
    <w:sdtEndPr>
      <w:rPr>
        <w:rFonts w:ascii="Times New Roman" w:hAnsi="Times New Roman"/>
        <w:noProof/>
      </w:rPr>
    </w:sdtEndPr>
    <w:sdtContent>
      <w:p w14:paraId="43A34A7C" w14:textId="4C26CCAC" w:rsidR="00CF3092" w:rsidRPr="00186A17" w:rsidRDefault="00CF3092" w:rsidP="00642BD8">
        <w:pPr>
          <w:pStyle w:val="Footer"/>
          <w:rPr>
            <w:rFonts w:ascii="Times New Roman" w:hAnsi="Times New Roman"/>
          </w:rPr>
        </w:pPr>
        <w:r w:rsidRPr="00642BD8">
          <w:rPr>
            <w:rFonts w:ascii="Times New Roman" w:hAnsi="Times New Roman"/>
          </w:rPr>
          <w:fldChar w:fldCharType="begin"/>
        </w:r>
        <w:r w:rsidRPr="00642BD8">
          <w:rPr>
            <w:rFonts w:ascii="Times New Roman" w:hAnsi="Times New Roman"/>
          </w:rPr>
          <w:instrText xml:space="preserve"> PAGE   \* MERGEFORMAT </w:instrText>
        </w:r>
        <w:r w:rsidRPr="00642BD8">
          <w:rPr>
            <w:rFonts w:ascii="Times New Roman" w:hAnsi="Times New Roman"/>
          </w:rPr>
          <w:fldChar w:fldCharType="separate"/>
        </w:r>
        <w:r w:rsidR="00705431">
          <w:rPr>
            <w:rFonts w:ascii="Times New Roman" w:hAnsi="Times New Roman"/>
            <w:noProof/>
          </w:rPr>
          <w:t>i</w:t>
        </w:r>
        <w:r w:rsidRPr="00642BD8">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D92CE0" w14:textId="77777777" w:rsidR="0068114F" w:rsidRDefault="0068114F">
      <w:r>
        <w:separator/>
      </w:r>
    </w:p>
  </w:footnote>
  <w:footnote w:type="continuationSeparator" w:id="0">
    <w:p w14:paraId="3BF0E766" w14:textId="77777777" w:rsidR="0068114F" w:rsidRDefault="00681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AC373" w14:textId="3BAC32BF" w:rsidR="00CF3092" w:rsidRDefault="00CF3092" w:rsidP="00512590">
    <w:pPr>
      <w:pStyle w:val="Header"/>
      <w:rPr>
        <w:rFonts w:eastAsia="Times New Roman"/>
        <w:lang w:eastAsia="ja-JP"/>
      </w:rPr>
    </w:pPr>
  </w:p>
  <w:p w14:paraId="5248EAF8" w14:textId="77777777" w:rsidR="00CF3092" w:rsidRDefault="00CF309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AD81A" w14:textId="22FFA78E" w:rsidR="00CF3092" w:rsidRDefault="00CF309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116F9" w14:textId="44CBACA8" w:rsidR="00CF3092" w:rsidRDefault="00CF3092">
    <w:pPr>
      <w:pStyle w:val="Header"/>
      <w:jc w:val="right"/>
    </w:pPr>
  </w:p>
  <w:p w14:paraId="53FB0F32" w14:textId="77777777" w:rsidR="00CF3092" w:rsidRPr="00544334" w:rsidRDefault="00CF3092" w:rsidP="009F5B12">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0C8B5" w14:textId="72077425" w:rsidR="00CF3092" w:rsidRDefault="00CF309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1616116"/>
      <w:docPartObj>
        <w:docPartGallery w:val="Page Numbers (Top of Page)"/>
        <w:docPartUnique/>
      </w:docPartObj>
    </w:sdtPr>
    <w:sdtEndPr>
      <w:rPr>
        <w:noProof/>
        <w:color w:val="FFFFFF" w:themeColor="background1"/>
      </w:rPr>
    </w:sdtEndPr>
    <w:sdtContent>
      <w:p w14:paraId="5555C0EA" w14:textId="33626830" w:rsidR="00CF3092" w:rsidRPr="00252219" w:rsidRDefault="00CF3092" w:rsidP="00506998">
        <w:pPr>
          <w:pStyle w:val="Header"/>
          <w:jc w:val="left"/>
          <w:rPr>
            <w:color w:val="FFFFFF" w:themeColor="background1"/>
          </w:rPr>
        </w:pPr>
        <w:r w:rsidRPr="00252219">
          <w:rPr>
            <w:color w:val="FFFFFF" w:themeColor="background1"/>
          </w:rPr>
          <w:fldChar w:fldCharType="begin"/>
        </w:r>
        <w:r w:rsidRPr="00252219">
          <w:rPr>
            <w:color w:val="FFFFFF" w:themeColor="background1"/>
          </w:rPr>
          <w:instrText xml:space="preserve"> PAGE   \* MERGEFORMAT </w:instrText>
        </w:r>
        <w:r w:rsidRPr="00252219">
          <w:rPr>
            <w:color w:val="FFFFFF" w:themeColor="background1"/>
          </w:rPr>
          <w:fldChar w:fldCharType="separate"/>
        </w:r>
        <w:r w:rsidR="00705431">
          <w:rPr>
            <w:noProof/>
            <w:color w:val="FFFFFF" w:themeColor="background1"/>
          </w:rPr>
          <w:t>xx</w:t>
        </w:r>
        <w:r w:rsidRPr="00252219">
          <w:rPr>
            <w:noProof/>
            <w:color w:val="FFFFFF" w:themeColor="background1"/>
          </w:rPr>
          <w:fldChar w:fldCharType="end"/>
        </w:r>
      </w:p>
    </w:sdtContent>
  </w:sdt>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574B7" w14:textId="4D02E9F1" w:rsidR="00CF3092" w:rsidRPr="00C42CB5" w:rsidRDefault="00CF3092">
    <w:pPr>
      <w:pStyle w:val="Header"/>
      <w:jc w:val="right"/>
      <w:rPr>
        <w:rFonts w:ascii="Times New Roman" w:hAnsi="Times New Roman"/>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B0CFA" w14:textId="54AB7A1A" w:rsidR="00CF3092" w:rsidRDefault="00CF309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25240" w14:textId="77AA2B34" w:rsidR="00CF3092" w:rsidRDefault="0068114F" w:rsidP="00506998">
    <w:pPr>
      <w:pStyle w:val="Header"/>
      <w:jc w:val="left"/>
    </w:pPr>
    <w:sdt>
      <w:sdtPr>
        <w:id w:val="1963608983"/>
        <w:docPartObj>
          <w:docPartGallery w:val="Page Numbers (Top of Page)"/>
          <w:docPartUnique/>
        </w:docPartObj>
      </w:sdtPr>
      <w:sdtEndPr>
        <w:rPr>
          <w:noProof/>
        </w:rPr>
      </w:sdtEndPr>
      <w:sdtContent>
        <w:r w:rsidR="00CF3092" w:rsidRPr="00F90DFE">
          <w:rPr>
            <w:rFonts w:ascii="Times New Roman" w:hAnsi="Times New Roman"/>
          </w:rPr>
          <w:fldChar w:fldCharType="begin"/>
        </w:r>
        <w:r w:rsidR="00CF3092" w:rsidRPr="00F90DFE">
          <w:rPr>
            <w:rFonts w:ascii="Times New Roman" w:hAnsi="Times New Roman"/>
          </w:rPr>
          <w:instrText xml:space="preserve"> PAGE   \* MERGEFORMAT </w:instrText>
        </w:r>
        <w:r w:rsidR="00CF3092" w:rsidRPr="00F90DFE">
          <w:rPr>
            <w:rFonts w:ascii="Times New Roman" w:hAnsi="Times New Roman"/>
          </w:rPr>
          <w:fldChar w:fldCharType="separate"/>
        </w:r>
        <w:r w:rsidR="00705431">
          <w:rPr>
            <w:rFonts w:ascii="Times New Roman" w:hAnsi="Times New Roman"/>
            <w:noProof/>
          </w:rPr>
          <w:t>82</w:t>
        </w:r>
        <w:r w:rsidR="00CF3092" w:rsidRPr="00F90DFE">
          <w:rPr>
            <w:rFonts w:ascii="Times New Roman" w:hAnsi="Times New Roman"/>
            <w:noProof/>
          </w:rPr>
          <w:fldChar w:fldCharType="end"/>
        </w:r>
      </w:sdtContent>
    </w:sdt>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5919118"/>
      <w:docPartObj>
        <w:docPartGallery w:val="Page Numbers (Top of Page)"/>
        <w:docPartUnique/>
      </w:docPartObj>
    </w:sdtPr>
    <w:sdtEndPr>
      <w:rPr>
        <w:rFonts w:ascii="Times New Roman" w:hAnsi="Times New Roman"/>
        <w:noProof/>
      </w:rPr>
    </w:sdtEndPr>
    <w:sdtContent>
      <w:p w14:paraId="1EE9F074" w14:textId="0E2A03A2" w:rsidR="00CF3092" w:rsidRPr="0093775C" w:rsidRDefault="00CF3092">
        <w:pPr>
          <w:pStyle w:val="Header"/>
          <w:jc w:val="right"/>
          <w:rPr>
            <w:rFonts w:ascii="Times New Roman" w:hAnsi="Times New Roman"/>
          </w:rPr>
        </w:pPr>
        <w:r w:rsidRPr="0093775C">
          <w:rPr>
            <w:rFonts w:ascii="Times New Roman" w:hAnsi="Times New Roman"/>
          </w:rPr>
          <w:fldChar w:fldCharType="begin"/>
        </w:r>
        <w:r w:rsidRPr="0093775C">
          <w:rPr>
            <w:rFonts w:ascii="Times New Roman" w:hAnsi="Times New Roman"/>
          </w:rPr>
          <w:instrText xml:space="preserve"> PAGE   \* MERGEFORMAT </w:instrText>
        </w:r>
        <w:r w:rsidRPr="0093775C">
          <w:rPr>
            <w:rFonts w:ascii="Times New Roman" w:hAnsi="Times New Roman"/>
          </w:rPr>
          <w:fldChar w:fldCharType="separate"/>
        </w:r>
        <w:r w:rsidR="00705431">
          <w:rPr>
            <w:rFonts w:ascii="Times New Roman" w:hAnsi="Times New Roman"/>
            <w:noProof/>
          </w:rPr>
          <w:t>81</w:t>
        </w:r>
        <w:r w:rsidRPr="0093775C">
          <w:rPr>
            <w:rFonts w:ascii="Times New Roman" w:hAnsi="Times New Roman"/>
            <w:noProof/>
          </w:rPr>
          <w:fldChar w:fldCharType="end"/>
        </w:r>
      </w:p>
    </w:sdtContent>
  </w:sdt>
  <w:p w14:paraId="47E75733" w14:textId="69385325" w:rsidR="00CF3092" w:rsidRPr="00506998" w:rsidRDefault="00CF3092" w:rsidP="0050699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BE155" w14:textId="58238DB8" w:rsidR="00CF3092" w:rsidRDefault="00CF3092">
    <w:pPr>
      <w:pStyle w:val="Header"/>
      <w:jc w:val="right"/>
    </w:pPr>
  </w:p>
  <w:p w14:paraId="1020663A" w14:textId="77777777" w:rsidR="00CF3092" w:rsidRDefault="00CF309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62BD0" w14:textId="30FED7DE" w:rsidR="00CF3092" w:rsidRDefault="00CF3092" w:rsidP="00512590">
    <w:pPr>
      <w:pStyle w:val="Header"/>
    </w:pPr>
  </w:p>
  <w:p w14:paraId="53BBBD21" w14:textId="77777777" w:rsidR="00CF3092" w:rsidRDefault="00CF309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1CC8" w14:textId="77777777" w:rsidR="00CF3092" w:rsidRDefault="00CF309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EACCC" w14:textId="77777777" w:rsidR="00CF3092" w:rsidRDefault="00CF3092">
    <w:pPr>
      <w:pStyle w:val="Header"/>
      <w:jc w:val="right"/>
    </w:pPr>
  </w:p>
  <w:p w14:paraId="6817EF84" w14:textId="77777777" w:rsidR="00CF3092" w:rsidRPr="00544334" w:rsidRDefault="00CF3092" w:rsidP="009F5B12">
    <w:pPr>
      <w:pStyle w:val="Header"/>
      <w:tabs>
        <w:tab w:val="clear" w:pos="4680"/>
      </w:tabs>
      <w:ind w:firstLine="72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7BD05" w14:textId="77777777" w:rsidR="00CF3092" w:rsidRDefault="00CF309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BF922" w14:textId="77777777" w:rsidR="00CF3092" w:rsidRDefault="00CF3092" w:rsidP="00512590">
    <w:pPr>
      <w:pStyle w:val="Header"/>
      <w:rPr>
        <w:rFonts w:eastAsia="Times New Roman"/>
        <w:lang w:eastAsia="ja-JP"/>
      </w:rPr>
    </w:pPr>
  </w:p>
  <w:p w14:paraId="21115163" w14:textId="77777777" w:rsidR="00CF3092" w:rsidRDefault="00CF309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2612A" w14:textId="77777777" w:rsidR="00CF3092" w:rsidRDefault="00CF3092">
    <w:pPr>
      <w:pStyle w:val="Header"/>
      <w:jc w:val="right"/>
    </w:pPr>
  </w:p>
  <w:p w14:paraId="2DC65C8E" w14:textId="77777777" w:rsidR="00CF3092" w:rsidRDefault="00CF309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73F426" w14:textId="77777777" w:rsidR="00CF3092" w:rsidRDefault="00CF3092" w:rsidP="00512590">
    <w:pPr>
      <w:pStyle w:val="Header"/>
    </w:pPr>
  </w:p>
  <w:p w14:paraId="316A211C" w14:textId="77777777" w:rsidR="00CF3092" w:rsidRDefault="00CF30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B3207"/>
    <w:multiLevelType w:val="hybridMultilevel"/>
    <w:tmpl w:val="E5848E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4B25E2A"/>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11867332"/>
    <w:multiLevelType w:val="hybridMultilevel"/>
    <w:tmpl w:val="05B06F2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1DF3AAB"/>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2B5519A"/>
    <w:multiLevelType w:val="hybridMultilevel"/>
    <w:tmpl w:val="85184B84"/>
    <w:lvl w:ilvl="0" w:tplc="9BE8785A">
      <w:start w:val="1"/>
      <w:numFmt w:val="decimal"/>
      <w:lvlText w:val="%1."/>
      <w:lvlJc w:val="left"/>
      <w:pPr>
        <w:ind w:left="936" w:hanging="360"/>
      </w:pPr>
      <w:rPr>
        <w:rFonts w:hint="default"/>
        <w:i w:val="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6">
    <w:nsid w:val="14B402E0"/>
    <w:multiLevelType w:val="hybridMultilevel"/>
    <w:tmpl w:val="C472BCC8"/>
    <w:lvl w:ilvl="0" w:tplc="1B40E820">
      <w:start w:val="1"/>
      <w:numFmt w:val="decimal"/>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60C52E4"/>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F24412A"/>
    <w:multiLevelType w:val="multilevel"/>
    <w:tmpl w:val="B73C05E6"/>
    <w:lvl w:ilvl="0">
      <w:start w:val="1"/>
      <w:numFmt w:val="decimal"/>
      <w:lvlText w:val="%1."/>
      <w:lvlJc w:val="left"/>
      <w:pPr>
        <w:ind w:left="927" w:hanging="360"/>
      </w:pPr>
      <w:rPr>
        <w:rFonts w:ascii="Times New Roman" w:eastAsia="Calibri"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nsid w:val="2FDC362D"/>
    <w:multiLevelType w:val="hybridMultilevel"/>
    <w:tmpl w:val="09741C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07A7CB6"/>
    <w:multiLevelType w:val="hybridMultilevel"/>
    <w:tmpl w:val="BD0C2B06"/>
    <w:lvl w:ilvl="0" w:tplc="D9D8CEE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33EC3082"/>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467215D"/>
    <w:multiLevelType w:val="multilevel"/>
    <w:tmpl w:val="699A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5EB30F1"/>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E29675B"/>
    <w:multiLevelType w:val="hybridMultilevel"/>
    <w:tmpl w:val="B96CDB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14D67B5"/>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4652025"/>
    <w:multiLevelType w:val="hybridMultilevel"/>
    <w:tmpl w:val="8EDADF98"/>
    <w:lvl w:ilvl="0" w:tplc="81F03CE2">
      <w:start w:val="1"/>
      <w:numFmt w:val="decimal"/>
      <w:lvlText w:val="%1."/>
      <w:lvlJc w:val="left"/>
      <w:pPr>
        <w:ind w:left="1296" w:hanging="360"/>
      </w:pPr>
      <w:rPr>
        <w:rFonts w:ascii="Times New Roman" w:eastAsia="Calibri" w:hAnsi="Times New Roman" w:cs="Times New Roman"/>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18">
    <w:nsid w:val="468F27E2"/>
    <w:multiLevelType w:val="hybridMultilevel"/>
    <w:tmpl w:val="0078761A"/>
    <w:lvl w:ilvl="0" w:tplc="5A6A0DE8">
      <w:start w:val="1"/>
      <w:numFmt w:val="decimal"/>
      <w:lvlText w:val="%1."/>
      <w:lvlJc w:val="left"/>
      <w:pPr>
        <w:ind w:left="1080" w:hanging="360"/>
      </w:pPr>
      <w:rPr>
        <w:rFonts w:hint="default"/>
      </w:rPr>
    </w:lvl>
    <w:lvl w:ilvl="1" w:tplc="9D321218">
      <w:start w:val="1"/>
      <w:numFmt w:val="decimal"/>
      <w:lvlText w:val="%2."/>
      <w:lvlJc w:val="left"/>
      <w:pPr>
        <w:ind w:left="1800" w:hanging="360"/>
      </w:pPr>
      <w:rPr>
        <w:rFonts w:ascii="Times New Roman" w:eastAsia="Times New Roman" w:hAnsi="Times New Roman" w:cs="Times New Roman"/>
      </w:rPr>
    </w:lvl>
    <w:lvl w:ilvl="2" w:tplc="396EB2AE">
      <w:numFmt w:val="bullet"/>
      <w:lvlText w:val="-"/>
      <w:lvlJc w:val="left"/>
      <w:pPr>
        <w:ind w:left="2700" w:hanging="360"/>
      </w:pPr>
      <w:rPr>
        <w:rFonts w:ascii="Times New Roman" w:eastAsia="Calibri" w:hAnsi="Times New Roman"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85D6127"/>
    <w:multiLevelType w:val="hybridMultilevel"/>
    <w:tmpl w:val="690EB1FA"/>
    <w:lvl w:ilvl="0" w:tplc="3656F912">
      <w:start w:val="1"/>
      <w:numFmt w:val="decimal"/>
      <w:lvlText w:val="%1."/>
      <w:lvlJc w:val="left"/>
      <w:pPr>
        <w:ind w:left="720" w:hanging="360"/>
      </w:pPr>
      <w:rPr>
        <w:rFonts w:ascii="Times New Roman" w:hAnsi="Times New Roman" w:cs="Times New Roman" w:hint="default"/>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8E5440A"/>
    <w:multiLevelType w:val="hybridMultilevel"/>
    <w:tmpl w:val="F6C80684"/>
    <w:lvl w:ilvl="0" w:tplc="69D0B3AE">
      <w:start w:val="1"/>
      <w:numFmt w:val="decimal"/>
      <w:lvlText w:val="%1."/>
      <w:lvlJc w:val="left"/>
      <w:pPr>
        <w:ind w:left="644" w:hanging="360"/>
      </w:pPr>
      <w:rPr>
        <w:rFonts w:ascii="Times New Roman" w:eastAsia="Calibr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4C8835C9"/>
    <w:multiLevelType w:val="hybridMultilevel"/>
    <w:tmpl w:val="4564884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22">
    <w:nsid w:val="4FED7EB6"/>
    <w:multiLevelType w:val="hybridMultilevel"/>
    <w:tmpl w:val="A0EE7722"/>
    <w:lvl w:ilvl="0" w:tplc="92E86212">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3">
    <w:nsid w:val="55334182"/>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AB40059"/>
    <w:multiLevelType w:val="hybridMultilevel"/>
    <w:tmpl w:val="6DD4F6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633F0D"/>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7265F08"/>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ED06B28"/>
    <w:multiLevelType w:val="hybridMultilevel"/>
    <w:tmpl w:val="69E60F20"/>
    <w:lvl w:ilvl="0" w:tplc="9F32D8A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F2E78B2"/>
    <w:multiLevelType w:val="hybridMultilevel"/>
    <w:tmpl w:val="B73C05E6"/>
    <w:lvl w:ilvl="0" w:tplc="BA025590">
      <w:start w:val="1"/>
      <w:numFmt w:val="decimal"/>
      <w:lvlText w:val="%1."/>
      <w:lvlJc w:val="left"/>
      <w:pPr>
        <w:ind w:left="927" w:hanging="360"/>
      </w:pPr>
      <w:rPr>
        <w:rFonts w:ascii="Times New Roman" w:eastAsia="Calibr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704F58AF"/>
    <w:multiLevelType w:val="hybridMultilevel"/>
    <w:tmpl w:val="A61AD3E4"/>
    <w:lvl w:ilvl="0" w:tplc="629A0690">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4B2436"/>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3393030"/>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4135843"/>
    <w:multiLevelType w:val="multilevel"/>
    <w:tmpl w:val="C18EE8E4"/>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657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nsid w:val="743B3A73"/>
    <w:multiLevelType w:val="hybridMultilevel"/>
    <w:tmpl w:val="30F8EF7E"/>
    <w:lvl w:ilvl="0" w:tplc="1AF81948">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4">
    <w:nsid w:val="7C756BEB"/>
    <w:multiLevelType w:val="multilevel"/>
    <w:tmpl w:val="68A4BFF8"/>
    <w:lvl w:ilvl="0">
      <w:start w:val="1"/>
      <w:numFmt w:val="decimal"/>
      <w:lvlText w:val="%1."/>
      <w:lvlJc w:val="left"/>
      <w:pPr>
        <w:ind w:left="432" w:hanging="432"/>
      </w:pPr>
      <w:rPr>
        <w:rFonts w:hint="default"/>
        <w:b/>
        <w:bCs w:val="0"/>
        <w:i w:val="0"/>
        <w:iCs w:val="0"/>
        <w:caps w:val="0"/>
        <w:smallCaps w:val="0"/>
        <w:strike w:val="0"/>
        <w:dstrike w:val="0"/>
        <w:noProof w:val="0"/>
        <w:vanish w:val="0"/>
        <w:color w:val="auto"/>
        <w:spacing w:val="0"/>
        <w:kern w:val="0"/>
        <w:position w:val="0"/>
        <w:sz w:val="2"/>
        <w:u w:val="none"/>
        <w:effect w:val="none"/>
        <w:vertAlign w:val="baseline"/>
        <w:em w:val="none"/>
        <w:specVanish w:val="0"/>
      </w:rPr>
    </w:lvl>
    <w:lvl w:ilvl="1">
      <w:start w:val="1"/>
      <w:numFmt w:val="decimal"/>
      <w:lvlText w:val="%1.%2"/>
      <w:lvlJc w:val="left"/>
      <w:pPr>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lang w:val="id-ID"/>
        <w:specVanish w:val="0"/>
      </w:rPr>
    </w:lvl>
    <w:lvl w:ilvl="3">
      <w:start w:val="1"/>
      <w:numFmt w:val="decimal"/>
      <w:lvlText w:val="%1.%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08" w:hanging="1008"/>
      </w:pPr>
      <w:rPr>
        <w:rFonts w:hint="default"/>
        <w:b/>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nsid w:val="7DEB7609"/>
    <w:multiLevelType w:val="multilevel"/>
    <w:tmpl w:val="AE5A2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14"/>
  </w:num>
  <w:num w:numId="3">
    <w:abstractNumId w:val="29"/>
  </w:num>
  <w:num w:numId="4">
    <w:abstractNumId w:val="2"/>
  </w:num>
  <w:num w:numId="5">
    <w:abstractNumId w:val="18"/>
  </w:num>
  <w:num w:numId="6">
    <w:abstractNumId w:val="17"/>
  </w:num>
  <w:num w:numId="7">
    <w:abstractNumId w:val="20"/>
  </w:num>
  <w:num w:numId="8">
    <w:abstractNumId w:val="33"/>
  </w:num>
  <w:num w:numId="9">
    <w:abstractNumId w:val="22"/>
  </w:num>
  <w:num w:numId="10">
    <w:abstractNumId w:val="32"/>
    <w:lvlOverride w:ilvl="0">
      <w:startOverride w:val="3"/>
    </w:lvlOverride>
    <w:lvlOverride w:ilvl="1">
      <w:startOverride w:val="1"/>
    </w:lvlOverride>
  </w:num>
  <w:num w:numId="11">
    <w:abstractNumId w:val="5"/>
  </w:num>
  <w:num w:numId="12">
    <w:abstractNumId w:val="6"/>
  </w:num>
  <w:num w:numId="13">
    <w:abstractNumId w:val="19"/>
  </w:num>
  <w:num w:numId="14">
    <w:abstractNumId w:val="27"/>
  </w:num>
  <w:num w:numId="15">
    <w:abstractNumId w:val="28"/>
  </w:num>
  <w:num w:numId="16">
    <w:abstractNumId w:val="24"/>
  </w:num>
  <w:num w:numId="17">
    <w:abstractNumId w:val="9"/>
  </w:num>
  <w:num w:numId="18">
    <w:abstractNumId w:val="15"/>
  </w:num>
  <w:num w:numId="19">
    <w:abstractNumId w:val="12"/>
  </w:num>
  <w:num w:numId="20">
    <w:abstractNumId w:val="10"/>
  </w:num>
  <w:num w:numId="21">
    <w:abstractNumId w:val="8"/>
  </w:num>
  <w:num w:numId="22">
    <w:abstractNumId w:val="30"/>
  </w:num>
  <w:num w:numId="23">
    <w:abstractNumId w:val="0"/>
  </w:num>
  <w:num w:numId="24">
    <w:abstractNumId w:val="34"/>
  </w:num>
  <w:num w:numId="25">
    <w:abstractNumId w:val="21"/>
  </w:num>
  <w:num w:numId="26">
    <w:abstractNumId w:val="25"/>
  </w:num>
  <w:num w:numId="27">
    <w:abstractNumId w:val="7"/>
  </w:num>
  <w:num w:numId="28">
    <w:abstractNumId w:val="1"/>
  </w:num>
  <w:num w:numId="29">
    <w:abstractNumId w:val="11"/>
  </w:num>
  <w:num w:numId="30">
    <w:abstractNumId w:val="16"/>
  </w:num>
  <w:num w:numId="31">
    <w:abstractNumId w:val="13"/>
  </w:num>
  <w:num w:numId="32">
    <w:abstractNumId w:val="3"/>
  </w:num>
  <w:num w:numId="33">
    <w:abstractNumId w:val="31"/>
  </w:num>
  <w:num w:numId="34">
    <w:abstractNumId w:val="26"/>
  </w:num>
  <w:num w:numId="35">
    <w:abstractNumId w:val="35"/>
  </w:num>
  <w:num w:numId="36">
    <w:abstractNumId w:val="23"/>
  </w:num>
  <w:num w:numId="37">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F60"/>
    <w:rsid w:val="00000290"/>
    <w:rsid w:val="000004F0"/>
    <w:rsid w:val="0000052C"/>
    <w:rsid w:val="00001520"/>
    <w:rsid w:val="000016A8"/>
    <w:rsid w:val="000017F1"/>
    <w:rsid w:val="00001899"/>
    <w:rsid w:val="00001F87"/>
    <w:rsid w:val="000025BF"/>
    <w:rsid w:val="0000349B"/>
    <w:rsid w:val="000039DB"/>
    <w:rsid w:val="00003C38"/>
    <w:rsid w:val="00003E56"/>
    <w:rsid w:val="000049E1"/>
    <w:rsid w:val="00004BF7"/>
    <w:rsid w:val="00004E46"/>
    <w:rsid w:val="00005291"/>
    <w:rsid w:val="0000533C"/>
    <w:rsid w:val="00005BEC"/>
    <w:rsid w:val="00005F5A"/>
    <w:rsid w:val="00007E32"/>
    <w:rsid w:val="00010D3C"/>
    <w:rsid w:val="0001158E"/>
    <w:rsid w:val="00011A20"/>
    <w:rsid w:val="00011A76"/>
    <w:rsid w:val="000121E7"/>
    <w:rsid w:val="0001242C"/>
    <w:rsid w:val="000126C6"/>
    <w:rsid w:val="000129F1"/>
    <w:rsid w:val="00012FFB"/>
    <w:rsid w:val="000137A9"/>
    <w:rsid w:val="00013F3A"/>
    <w:rsid w:val="000147DE"/>
    <w:rsid w:val="00014C4A"/>
    <w:rsid w:val="000155DC"/>
    <w:rsid w:val="0001580F"/>
    <w:rsid w:val="00017967"/>
    <w:rsid w:val="00020F03"/>
    <w:rsid w:val="00022B66"/>
    <w:rsid w:val="0002490B"/>
    <w:rsid w:val="00024BAF"/>
    <w:rsid w:val="000257F7"/>
    <w:rsid w:val="00025822"/>
    <w:rsid w:val="00025FF0"/>
    <w:rsid w:val="000265B0"/>
    <w:rsid w:val="000267D9"/>
    <w:rsid w:val="00026B67"/>
    <w:rsid w:val="00027020"/>
    <w:rsid w:val="0002771D"/>
    <w:rsid w:val="00027ECE"/>
    <w:rsid w:val="000300D9"/>
    <w:rsid w:val="00030103"/>
    <w:rsid w:val="00030741"/>
    <w:rsid w:val="00030AD7"/>
    <w:rsid w:val="00031D35"/>
    <w:rsid w:val="00031D74"/>
    <w:rsid w:val="0003210D"/>
    <w:rsid w:val="000331AF"/>
    <w:rsid w:val="000337E0"/>
    <w:rsid w:val="0003398F"/>
    <w:rsid w:val="0003473F"/>
    <w:rsid w:val="00035274"/>
    <w:rsid w:val="000354A8"/>
    <w:rsid w:val="00035934"/>
    <w:rsid w:val="00036650"/>
    <w:rsid w:val="00036CE0"/>
    <w:rsid w:val="00037107"/>
    <w:rsid w:val="00037C86"/>
    <w:rsid w:val="000403B6"/>
    <w:rsid w:val="00040780"/>
    <w:rsid w:val="00040E30"/>
    <w:rsid w:val="00040EED"/>
    <w:rsid w:val="0004123D"/>
    <w:rsid w:val="00041325"/>
    <w:rsid w:val="00041DC5"/>
    <w:rsid w:val="00042036"/>
    <w:rsid w:val="00042C0F"/>
    <w:rsid w:val="00042EA7"/>
    <w:rsid w:val="0004431F"/>
    <w:rsid w:val="00045081"/>
    <w:rsid w:val="0004538F"/>
    <w:rsid w:val="00045B33"/>
    <w:rsid w:val="00045F0B"/>
    <w:rsid w:val="00045F66"/>
    <w:rsid w:val="000508D2"/>
    <w:rsid w:val="000512A7"/>
    <w:rsid w:val="00051800"/>
    <w:rsid w:val="00051A4E"/>
    <w:rsid w:val="00051CA1"/>
    <w:rsid w:val="00052416"/>
    <w:rsid w:val="000538C7"/>
    <w:rsid w:val="00054422"/>
    <w:rsid w:val="00054AE2"/>
    <w:rsid w:val="00054C2E"/>
    <w:rsid w:val="00055E6B"/>
    <w:rsid w:val="0005664D"/>
    <w:rsid w:val="000566F9"/>
    <w:rsid w:val="00056BD1"/>
    <w:rsid w:val="00057188"/>
    <w:rsid w:val="00057BD1"/>
    <w:rsid w:val="00060C6E"/>
    <w:rsid w:val="00061EC9"/>
    <w:rsid w:val="00061F7F"/>
    <w:rsid w:val="00062286"/>
    <w:rsid w:val="0006295D"/>
    <w:rsid w:val="00063544"/>
    <w:rsid w:val="000656FB"/>
    <w:rsid w:val="0006596E"/>
    <w:rsid w:val="000663E3"/>
    <w:rsid w:val="00066E8F"/>
    <w:rsid w:val="000679B8"/>
    <w:rsid w:val="00067AD5"/>
    <w:rsid w:val="00067E36"/>
    <w:rsid w:val="00070200"/>
    <w:rsid w:val="00070881"/>
    <w:rsid w:val="00070FA1"/>
    <w:rsid w:val="000710FA"/>
    <w:rsid w:val="00071145"/>
    <w:rsid w:val="00072220"/>
    <w:rsid w:val="0007232E"/>
    <w:rsid w:val="00072A97"/>
    <w:rsid w:val="00072DAC"/>
    <w:rsid w:val="0007307E"/>
    <w:rsid w:val="000738E6"/>
    <w:rsid w:val="00074341"/>
    <w:rsid w:val="000743E3"/>
    <w:rsid w:val="000745C0"/>
    <w:rsid w:val="0007492A"/>
    <w:rsid w:val="00074FA4"/>
    <w:rsid w:val="00075FCD"/>
    <w:rsid w:val="00076945"/>
    <w:rsid w:val="00077194"/>
    <w:rsid w:val="00077213"/>
    <w:rsid w:val="000774AA"/>
    <w:rsid w:val="000818DE"/>
    <w:rsid w:val="00081C02"/>
    <w:rsid w:val="00081E55"/>
    <w:rsid w:val="00082A85"/>
    <w:rsid w:val="00082AAE"/>
    <w:rsid w:val="00082C74"/>
    <w:rsid w:val="00083206"/>
    <w:rsid w:val="000833DA"/>
    <w:rsid w:val="00083A25"/>
    <w:rsid w:val="0008496E"/>
    <w:rsid w:val="00084ED6"/>
    <w:rsid w:val="00084FB0"/>
    <w:rsid w:val="00085561"/>
    <w:rsid w:val="00085D20"/>
    <w:rsid w:val="000864CB"/>
    <w:rsid w:val="00086CF1"/>
    <w:rsid w:val="00087BEC"/>
    <w:rsid w:val="00087DA8"/>
    <w:rsid w:val="00090094"/>
    <w:rsid w:val="000900B2"/>
    <w:rsid w:val="0009056D"/>
    <w:rsid w:val="000908DA"/>
    <w:rsid w:val="00090AF5"/>
    <w:rsid w:val="00091F94"/>
    <w:rsid w:val="000933E5"/>
    <w:rsid w:val="00093FE6"/>
    <w:rsid w:val="0009445A"/>
    <w:rsid w:val="00094FE7"/>
    <w:rsid w:val="00095726"/>
    <w:rsid w:val="00097906"/>
    <w:rsid w:val="000979EE"/>
    <w:rsid w:val="00097C37"/>
    <w:rsid w:val="00097F98"/>
    <w:rsid w:val="000A0149"/>
    <w:rsid w:val="000A05DC"/>
    <w:rsid w:val="000A0889"/>
    <w:rsid w:val="000A08CF"/>
    <w:rsid w:val="000A0CB4"/>
    <w:rsid w:val="000A1DDA"/>
    <w:rsid w:val="000A2999"/>
    <w:rsid w:val="000A2A23"/>
    <w:rsid w:val="000A2B8B"/>
    <w:rsid w:val="000A33E4"/>
    <w:rsid w:val="000A3EF8"/>
    <w:rsid w:val="000A3F93"/>
    <w:rsid w:val="000A46E4"/>
    <w:rsid w:val="000A5B5C"/>
    <w:rsid w:val="000A6246"/>
    <w:rsid w:val="000A652A"/>
    <w:rsid w:val="000A6CD5"/>
    <w:rsid w:val="000A71BE"/>
    <w:rsid w:val="000A7A58"/>
    <w:rsid w:val="000A7C57"/>
    <w:rsid w:val="000A7D9F"/>
    <w:rsid w:val="000B0D08"/>
    <w:rsid w:val="000B0FB6"/>
    <w:rsid w:val="000B10C6"/>
    <w:rsid w:val="000B1616"/>
    <w:rsid w:val="000B17B1"/>
    <w:rsid w:val="000B1C79"/>
    <w:rsid w:val="000B2013"/>
    <w:rsid w:val="000B20A7"/>
    <w:rsid w:val="000B2280"/>
    <w:rsid w:val="000B2313"/>
    <w:rsid w:val="000B281E"/>
    <w:rsid w:val="000B29F7"/>
    <w:rsid w:val="000B2A2F"/>
    <w:rsid w:val="000B32D6"/>
    <w:rsid w:val="000B34D1"/>
    <w:rsid w:val="000B3713"/>
    <w:rsid w:val="000B3FDC"/>
    <w:rsid w:val="000B4035"/>
    <w:rsid w:val="000B4419"/>
    <w:rsid w:val="000B46BF"/>
    <w:rsid w:val="000B4A31"/>
    <w:rsid w:val="000B4A43"/>
    <w:rsid w:val="000B4F92"/>
    <w:rsid w:val="000B506F"/>
    <w:rsid w:val="000B5395"/>
    <w:rsid w:val="000B58AB"/>
    <w:rsid w:val="000B5AEA"/>
    <w:rsid w:val="000B6056"/>
    <w:rsid w:val="000B6B7D"/>
    <w:rsid w:val="000B7726"/>
    <w:rsid w:val="000B7E22"/>
    <w:rsid w:val="000C054D"/>
    <w:rsid w:val="000C1B61"/>
    <w:rsid w:val="000C2B51"/>
    <w:rsid w:val="000C367E"/>
    <w:rsid w:val="000C3954"/>
    <w:rsid w:val="000C3C13"/>
    <w:rsid w:val="000C4428"/>
    <w:rsid w:val="000C4748"/>
    <w:rsid w:val="000C4751"/>
    <w:rsid w:val="000C6502"/>
    <w:rsid w:val="000C6C67"/>
    <w:rsid w:val="000C6D7C"/>
    <w:rsid w:val="000C7A9F"/>
    <w:rsid w:val="000D0E97"/>
    <w:rsid w:val="000D2352"/>
    <w:rsid w:val="000D28B5"/>
    <w:rsid w:val="000D2A88"/>
    <w:rsid w:val="000D2B27"/>
    <w:rsid w:val="000D2FAA"/>
    <w:rsid w:val="000D30E8"/>
    <w:rsid w:val="000D327D"/>
    <w:rsid w:val="000D3562"/>
    <w:rsid w:val="000D3A6C"/>
    <w:rsid w:val="000D3D03"/>
    <w:rsid w:val="000D4619"/>
    <w:rsid w:val="000D4D96"/>
    <w:rsid w:val="000D50EB"/>
    <w:rsid w:val="000D5151"/>
    <w:rsid w:val="000D5229"/>
    <w:rsid w:val="000D576F"/>
    <w:rsid w:val="000D5836"/>
    <w:rsid w:val="000D5D4C"/>
    <w:rsid w:val="000D5FCF"/>
    <w:rsid w:val="000D62FD"/>
    <w:rsid w:val="000D67B1"/>
    <w:rsid w:val="000E0D7E"/>
    <w:rsid w:val="000E1057"/>
    <w:rsid w:val="000E1903"/>
    <w:rsid w:val="000E1AA1"/>
    <w:rsid w:val="000E1FAD"/>
    <w:rsid w:val="000E22DD"/>
    <w:rsid w:val="000E2881"/>
    <w:rsid w:val="000E28FD"/>
    <w:rsid w:val="000E2E75"/>
    <w:rsid w:val="000E3D1A"/>
    <w:rsid w:val="000E4548"/>
    <w:rsid w:val="000E4605"/>
    <w:rsid w:val="000E4A55"/>
    <w:rsid w:val="000E53D8"/>
    <w:rsid w:val="000E7225"/>
    <w:rsid w:val="000E7338"/>
    <w:rsid w:val="000E7558"/>
    <w:rsid w:val="000E773C"/>
    <w:rsid w:val="000E78B3"/>
    <w:rsid w:val="000E7D7E"/>
    <w:rsid w:val="000F0DCF"/>
    <w:rsid w:val="000F1005"/>
    <w:rsid w:val="000F1030"/>
    <w:rsid w:val="000F11AB"/>
    <w:rsid w:val="000F138A"/>
    <w:rsid w:val="000F1F65"/>
    <w:rsid w:val="000F2D75"/>
    <w:rsid w:val="000F3389"/>
    <w:rsid w:val="000F3632"/>
    <w:rsid w:val="000F3C47"/>
    <w:rsid w:val="000F46EB"/>
    <w:rsid w:val="000F4F4E"/>
    <w:rsid w:val="000F5128"/>
    <w:rsid w:val="000F5A3A"/>
    <w:rsid w:val="000F63A3"/>
    <w:rsid w:val="000F66AF"/>
    <w:rsid w:val="000F6CE0"/>
    <w:rsid w:val="000F7FA6"/>
    <w:rsid w:val="0010009B"/>
    <w:rsid w:val="00100A48"/>
    <w:rsid w:val="00101011"/>
    <w:rsid w:val="00101AB0"/>
    <w:rsid w:val="00101B5E"/>
    <w:rsid w:val="00102036"/>
    <w:rsid w:val="00104A78"/>
    <w:rsid w:val="001055F6"/>
    <w:rsid w:val="001056FD"/>
    <w:rsid w:val="00105AC8"/>
    <w:rsid w:val="00105D78"/>
    <w:rsid w:val="00105E94"/>
    <w:rsid w:val="00106639"/>
    <w:rsid w:val="00106F2F"/>
    <w:rsid w:val="0010759C"/>
    <w:rsid w:val="00107C7D"/>
    <w:rsid w:val="0011071D"/>
    <w:rsid w:val="00110A4A"/>
    <w:rsid w:val="00110EA5"/>
    <w:rsid w:val="00111372"/>
    <w:rsid w:val="0011141C"/>
    <w:rsid w:val="00111C77"/>
    <w:rsid w:val="00111D4B"/>
    <w:rsid w:val="00113841"/>
    <w:rsid w:val="00114080"/>
    <w:rsid w:val="00114EDE"/>
    <w:rsid w:val="00115032"/>
    <w:rsid w:val="00115732"/>
    <w:rsid w:val="00115C14"/>
    <w:rsid w:val="00115CA0"/>
    <w:rsid w:val="00115CDC"/>
    <w:rsid w:val="00116DFA"/>
    <w:rsid w:val="00116E03"/>
    <w:rsid w:val="00117504"/>
    <w:rsid w:val="00117578"/>
    <w:rsid w:val="0012070D"/>
    <w:rsid w:val="0012083C"/>
    <w:rsid w:val="00120BC7"/>
    <w:rsid w:val="0012155F"/>
    <w:rsid w:val="001218E8"/>
    <w:rsid w:val="00123598"/>
    <w:rsid w:val="0012398F"/>
    <w:rsid w:val="00123CE6"/>
    <w:rsid w:val="00124468"/>
    <w:rsid w:val="0012506D"/>
    <w:rsid w:val="00125B50"/>
    <w:rsid w:val="00127DFC"/>
    <w:rsid w:val="00127EE8"/>
    <w:rsid w:val="00127F9C"/>
    <w:rsid w:val="001306B7"/>
    <w:rsid w:val="00130BE8"/>
    <w:rsid w:val="0013107E"/>
    <w:rsid w:val="001312A9"/>
    <w:rsid w:val="001317EE"/>
    <w:rsid w:val="00131864"/>
    <w:rsid w:val="00131874"/>
    <w:rsid w:val="00131982"/>
    <w:rsid w:val="00131ECB"/>
    <w:rsid w:val="001326CC"/>
    <w:rsid w:val="00132962"/>
    <w:rsid w:val="00133376"/>
    <w:rsid w:val="00133AB7"/>
    <w:rsid w:val="001345AE"/>
    <w:rsid w:val="00134CCC"/>
    <w:rsid w:val="00134F80"/>
    <w:rsid w:val="00135555"/>
    <w:rsid w:val="00136175"/>
    <w:rsid w:val="00136272"/>
    <w:rsid w:val="001376A4"/>
    <w:rsid w:val="00137860"/>
    <w:rsid w:val="001400AA"/>
    <w:rsid w:val="00140416"/>
    <w:rsid w:val="00140673"/>
    <w:rsid w:val="0014096A"/>
    <w:rsid w:val="00141319"/>
    <w:rsid w:val="001413A8"/>
    <w:rsid w:val="00141ED0"/>
    <w:rsid w:val="00141EE2"/>
    <w:rsid w:val="0014205E"/>
    <w:rsid w:val="001423B9"/>
    <w:rsid w:val="0014244B"/>
    <w:rsid w:val="00142B79"/>
    <w:rsid w:val="00143809"/>
    <w:rsid w:val="00143A5E"/>
    <w:rsid w:val="00143D1F"/>
    <w:rsid w:val="00143DA2"/>
    <w:rsid w:val="001441F6"/>
    <w:rsid w:val="00144C04"/>
    <w:rsid w:val="00144E9E"/>
    <w:rsid w:val="001460C8"/>
    <w:rsid w:val="00146272"/>
    <w:rsid w:val="00146639"/>
    <w:rsid w:val="0014728E"/>
    <w:rsid w:val="00147A5B"/>
    <w:rsid w:val="0015000A"/>
    <w:rsid w:val="001505FA"/>
    <w:rsid w:val="00150D1E"/>
    <w:rsid w:val="00151848"/>
    <w:rsid w:val="00152023"/>
    <w:rsid w:val="001522DD"/>
    <w:rsid w:val="001523C1"/>
    <w:rsid w:val="001527F7"/>
    <w:rsid w:val="001528C7"/>
    <w:rsid w:val="00152D86"/>
    <w:rsid w:val="00153381"/>
    <w:rsid w:val="001544F8"/>
    <w:rsid w:val="0015476F"/>
    <w:rsid w:val="00156076"/>
    <w:rsid w:val="001573DA"/>
    <w:rsid w:val="00157486"/>
    <w:rsid w:val="00157554"/>
    <w:rsid w:val="00157DF2"/>
    <w:rsid w:val="001608BA"/>
    <w:rsid w:val="00161148"/>
    <w:rsid w:val="0016145A"/>
    <w:rsid w:val="00161E76"/>
    <w:rsid w:val="00162376"/>
    <w:rsid w:val="001627AD"/>
    <w:rsid w:val="0016410F"/>
    <w:rsid w:val="0016479E"/>
    <w:rsid w:val="0016555C"/>
    <w:rsid w:val="001655C9"/>
    <w:rsid w:val="00165A3C"/>
    <w:rsid w:val="00167281"/>
    <w:rsid w:val="00167628"/>
    <w:rsid w:val="00167934"/>
    <w:rsid w:val="00167ABF"/>
    <w:rsid w:val="00167C30"/>
    <w:rsid w:val="00170538"/>
    <w:rsid w:val="00170689"/>
    <w:rsid w:val="00170C00"/>
    <w:rsid w:val="00171097"/>
    <w:rsid w:val="00171BBF"/>
    <w:rsid w:val="00171C2D"/>
    <w:rsid w:val="001724CA"/>
    <w:rsid w:val="001726FA"/>
    <w:rsid w:val="00173425"/>
    <w:rsid w:val="00173516"/>
    <w:rsid w:val="00173EE7"/>
    <w:rsid w:val="00174436"/>
    <w:rsid w:val="00174443"/>
    <w:rsid w:val="0017468A"/>
    <w:rsid w:val="001752B4"/>
    <w:rsid w:val="00175A81"/>
    <w:rsid w:val="00175B53"/>
    <w:rsid w:val="00175EDB"/>
    <w:rsid w:val="001779AD"/>
    <w:rsid w:val="00180A4E"/>
    <w:rsid w:val="00181557"/>
    <w:rsid w:val="00181B37"/>
    <w:rsid w:val="00182422"/>
    <w:rsid w:val="00182651"/>
    <w:rsid w:val="00182BD5"/>
    <w:rsid w:val="00183326"/>
    <w:rsid w:val="00183465"/>
    <w:rsid w:val="00183A36"/>
    <w:rsid w:val="00184880"/>
    <w:rsid w:val="00185938"/>
    <w:rsid w:val="00185B7D"/>
    <w:rsid w:val="00186345"/>
    <w:rsid w:val="00186742"/>
    <w:rsid w:val="00186A17"/>
    <w:rsid w:val="00186C5F"/>
    <w:rsid w:val="00186F65"/>
    <w:rsid w:val="00187592"/>
    <w:rsid w:val="00190167"/>
    <w:rsid w:val="00191024"/>
    <w:rsid w:val="00192796"/>
    <w:rsid w:val="00192CD4"/>
    <w:rsid w:val="0019307B"/>
    <w:rsid w:val="001936BE"/>
    <w:rsid w:val="001939E1"/>
    <w:rsid w:val="00194291"/>
    <w:rsid w:val="00194CAC"/>
    <w:rsid w:val="0019512D"/>
    <w:rsid w:val="00195DD3"/>
    <w:rsid w:val="00196496"/>
    <w:rsid w:val="00197A72"/>
    <w:rsid w:val="00197CE3"/>
    <w:rsid w:val="001A0F8F"/>
    <w:rsid w:val="001A12B4"/>
    <w:rsid w:val="001A1437"/>
    <w:rsid w:val="001A1787"/>
    <w:rsid w:val="001A2127"/>
    <w:rsid w:val="001A21DD"/>
    <w:rsid w:val="001A2DF1"/>
    <w:rsid w:val="001A3278"/>
    <w:rsid w:val="001A380A"/>
    <w:rsid w:val="001A38A3"/>
    <w:rsid w:val="001A3BCC"/>
    <w:rsid w:val="001A3C9F"/>
    <w:rsid w:val="001A4470"/>
    <w:rsid w:val="001A457C"/>
    <w:rsid w:val="001A4FC0"/>
    <w:rsid w:val="001A7881"/>
    <w:rsid w:val="001B02BB"/>
    <w:rsid w:val="001B081F"/>
    <w:rsid w:val="001B0D92"/>
    <w:rsid w:val="001B13FF"/>
    <w:rsid w:val="001B14B6"/>
    <w:rsid w:val="001B1569"/>
    <w:rsid w:val="001B15F2"/>
    <w:rsid w:val="001B19CC"/>
    <w:rsid w:val="001B21E3"/>
    <w:rsid w:val="001B2CE8"/>
    <w:rsid w:val="001B3542"/>
    <w:rsid w:val="001B419A"/>
    <w:rsid w:val="001B46DC"/>
    <w:rsid w:val="001B4D35"/>
    <w:rsid w:val="001B4F55"/>
    <w:rsid w:val="001B55BC"/>
    <w:rsid w:val="001B58E3"/>
    <w:rsid w:val="001B5C16"/>
    <w:rsid w:val="001B60FF"/>
    <w:rsid w:val="001B7DE2"/>
    <w:rsid w:val="001C0000"/>
    <w:rsid w:val="001C0016"/>
    <w:rsid w:val="001C0608"/>
    <w:rsid w:val="001C1B5C"/>
    <w:rsid w:val="001C1BDC"/>
    <w:rsid w:val="001C2072"/>
    <w:rsid w:val="001C20FC"/>
    <w:rsid w:val="001C290D"/>
    <w:rsid w:val="001C3058"/>
    <w:rsid w:val="001C343B"/>
    <w:rsid w:val="001C38AF"/>
    <w:rsid w:val="001C3D71"/>
    <w:rsid w:val="001C49FD"/>
    <w:rsid w:val="001C4F0C"/>
    <w:rsid w:val="001C5768"/>
    <w:rsid w:val="001C6080"/>
    <w:rsid w:val="001C63DD"/>
    <w:rsid w:val="001D043B"/>
    <w:rsid w:val="001D1558"/>
    <w:rsid w:val="001D1C06"/>
    <w:rsid w:val="001D1FBE"/>
    <w:rsid w:val="001D2356"/>
    <w:rsid w:val="001D23DC"/>
    <w:rsid w:val="001D4A05"/>
    <w:rsid w:val="001D55E0"/>
    <w:rsid w:val="001D5ABF"/>
    <w:rsid w:val="001D5C82"/>
    <w:rsid w:val="001D62E9"/>
    <w:rsid w:val="001D7377"/>
    <w:rsid w:val="001D7474"/>
    <w:rsid w:val="001D7DA2"/>
    <w:rsid w:val="001E0C2B"/>
    <w:rsid w:val="001E0D17"/>
    <w:rsid w:val="001E1CEE"/>
    <w:rsid w:val="001E1E3A"/>
    <w:rsid w:val="001E2561"/>
    <w:rsid w:val="001E32C8"/>
    <w:rsid w:val="001E36A8"/>
    <w:rsid w:val="001E37A5"/>
    <w:rsid w:val="001E37AE"/>
    <w:rsid w:val="001E5060"/>
    <w:rsid w:val="001E5A9E"/>
    <w:rsid w:val="001E605F"/>
    <w:rsid w:val="001E6140"/>
    <w:rsid w:val="001E6815"/>
    <w:rsid w:val="001E6BCC"/>
    <w:rsid w:val="001E7DBA"/>
    <w:rsid w:val="001F1669"/>
    <w:rsid w:val="001F1A2F"/>
    <w:rsid w:val="001F1E6D"/>
    <w:rsid w:val="001F21CB"/>
    <w:rsid w:val="001F2856"/>
    <w:rsid w:val="001F293D"/>
    <w:rsid w:val="001F2FC9"/>
    <w:rsid w:val="001F3CFB"/>
    <w:rsid w:val="001F5374"/>
    <w:rsid w:val="001F5435"/>
    <w:rsid w:val="001F551A"/>
    <w:rsid w:val="001F55D3"/>
    <w:rsid w:val="001F5635"/>
    <w:rsid w:val="001F65E4"/>
    <w:rsid w:val="001F6641"/>
    <w:rsid w:val="001F6C3E"/>
    <w:rsid w:val="001F6F70"/>
    <w:rsid w:val="001F7497"/>
    <w:rsid w:val="001F789D"/>
    <w:rsid w:val="001F7D92"/>
    <w:rsid w:val="002008BC"/>
    <w:rsid w:val="00201380"/>
    <w:rsid w:val="00201749"/>
    <w:rsid w:val="0020285E"/>
    <w:rsid w:val="00202A01"/>
    <w:rsid w:val="00202BCA"/>
    <w:rsid w:val="00202EBD"/>
    <w:rsid w:val="002043F5"/>
    <w:rsid w:val="0020487E"/>
    <w:rsid w:val="00204A7D"/>
    <w:rsid w:val="00204E45"/>
    <w:rsid w:val="002050B4"/>
    <w:rsid w:val="00205229"/>
    <w:rsid w:val="00205A0E"/>
    <w:rsid w:val="00205A9F"/>
    <w:rsid w:val="00205C60"/>
    <w:rsid w:val="00205D81"/>
    <w:rsid w:val="00206B3A"/>
    <w:rsid w:val="00206FE6"/>
    <w:rsid w:val="00207C1B"/>
    <w:rsid w:val="00210152"/>
    <w:rsid w:val="002106CD"/>
    <w:rsid w:val="00210E40"/>
    <w:rsid w:val="00211459"/>
    <w:rsid w:val="00211957"/>
    <w:rsid w:val="00211E40"/>
    <w:rsid w:val="0021251F"/>
    <w:rsid w:val="00212D84"/>
    <w:rsid w:val="00213002"/>
    <w:rsid w:val="0021308F"/>
    <w:rsid w:val="00213239"/>
    <w:rsid w:val="002132CB"/>
    <w:rsid w:val="0021433C"/>
    <w:rsid w:val="002143C9"/>
    <w:rsid w:val="00214737"/>
    <w:rsid w:val="002152AD"/>
    <w:rsid w:val="00216169"/>
    <w:rsid w:val="002173F6"/>
    <w:rsid w:val="00217708"/>
    <w:rsid w:val="00220680"/>
    <w:rsid w:val="00220AC7"/>
    <w:rsid w:val="002210C5"/>
    <w:rsid w:val="0022149F"/>
    <w:rsid w:val="0022187D"/>
    <w:rsid w:val="00222234"/>
    <w:rsid w:val="002223E9"/>
    <w:rsid w:val="002227B4"/>
    <w:rsid w:val="00222F6C"/>
    <w:rsid w:val="00223005"/>
    <w:rsid w:val="0022324D"/>
    <w:rsid w:val="0022374C"/>
    <w:rsid w:val="002238D6"/>
    <w:rsid w:val="00223959"/>
    <w:rsid w:val="00223CC8"/>
    <w:rsid w:val="002245EE"/>
    <w:rsid w:val="00224619"/>
    <w:rsid w:val="00224706"/>
    <w:rsid w:val="00224827"/>
    <w:rsid w:val="00224BC8"/>
    <w:rsid w:val="0022512C"/>
    <w:rsid w:val="00225251"/>
    <w:rsid w:val="0022646D"/>
    <w:rsid w:val="00226797"/>
    <w:rsid w:val="00226AA0"/>
    <w:rsid w:val="00226F7C"/>
    <w:rsid w:val="0022719A"/>
    <w:rsid w:val="00227334"/>
    <w:rsid w:val="002277F6"/>
    <w:rsid w:val="00227981"/>
    <w:rsid w:val="00227E03"/>
    <w:rsid w:val="00230023"/>
    <w:rsid w:val="00230207"/>
    <w:rsid w:val="002304A8"/>
    <w:rsid w:val="00230613"/>
    <w:rsid w:val="0023089B"/>
    <w:rsid w:val="002324D8"/>
    <w:rsid w:val="002326AE"/>
    <w:rsid w:val="00232A2F"/>
    <w:rsid w:val="00232DD7"/>
    <w:rsid w:val="00233161"/>
    <w:rsid w:val="002336A5"/>
    <w:rsid w:val="00233B1F"/>
    <w:rsid w:val="00235754"/>
    <w:rsid w:val="00235E6C"/>
    <w:rsid w:val="00235E90"/>
    <w:rsid w:val="00235EE2"/>
    <w:rsid w:val="002365DB"/>
    <w:rsid w:val="00236C54"/>
    <w:rsid w:val="00236D59"/>
    <w:rsid w:val="002374D9"/>
    <w:rsid w:val="00237AEF"/>
    <w:rsid w:val="00237DB4"/>
    <w:rsid w:val="00237F5D"/>
    <w:rsid w:val="00237FD2"/>
    <w:rsid w:val="00240797"/>
    <w:rsid w:val="00240B7B"/>
    <w:rsid w:val="00242C6B"/>
    <w:rsid w:val="00242D1B"/>
    <w:rsid w:val="00243315"/>
    <w:rsid w:val="00244111"/>
    <w:rsid w:val="00245366"/>
    <w:rsid w:val="00245AA3"/>
    <w:rsid w:val="00245D6B"/>
    <w:rsid w:val="00246226"/>
    <w:rsid w:val="00246719"/>
    <w:rsid w:val="00246B51"/>
    <w:rsid w:val="002472C1"/>
    <w:rsid w:val="00247542"/>
    <w:rsid w:val="00247582"/>
    <w:rsid w:val="0024763C"/>
    <w:rsid w:val="00247735"/>
    <w:rsid w:val="00250016"/>
    <w:rsid w:val="00251C84"/>
    <w:rsid w:val="00252219"/>
    <w:rsid w:val="00252D52"/>
    <w:rsid w:val="002534BE"/>
    <w:rsid w:val="002537CE"/>
    <w:rsid w:val="00253801"/>
    <w:rsid w:val="00253B81"/>
    <w:rsid w:val="00254200"/>
    <w:rsid w:val="002543B4"/>
    <w:rsid w:val="00254D9B"/>
    <w:rsid w:val="002553D5"/>
    <w:rsid w:val="00255DDF"/>
    <w:rsid w:val="00255F2D"/>
    <w:rsid w:val="0025642F"/>
    <w:rsid w:val="002566B3"/>
    <w:rsid w:val="002567EB"/>
    <w:rsid w:val="0025797E"/>
    <w:rsid w:val="00257B45"/>
    <w:rsid w:val="00257C15"/>
    <w:rsid w:val="002601E9"/>
    <w:rsid w:val="002602AC"/>
    <w:rsid w:val="00260983"/>
    <w:rsid w:val="00261319"/>
    <w:rsid w:val="002613A1"/>
    <w:rsid w:val="002616F1"/>
    <w:rsid w:val="002618E9"/>
    <w:rsid w:val="00261ABC"/>
    <w:rsid w:val="00261EDD"/>
    <w:rsid w:val="002657F9"/>
    <w:rsid w:val="0026599E"/>
    <w:rsid w:val="00265A61"/>
    <w:rsid w:val="00265B83"/>
    <w:rsid w:val="00265B84"/>
    <w:rsid w:val="00265E86"/>
    <w:rsid w:val="00266157"/>
    <w:rsid w:val="002663B1"/>
    <w:rsid w:val="002663DF"/>
    <w:rsid w:val="002675FE"/>
    <w:rsid w:val="00267EE6"/>
    <w:rsid w:val="00267F7F"/>
    <w:rsid w:val="002700CC"/>
    <w:rsid w:val="0027080C"/>
    <w:rsid w:val="00270AAF"/>
    <w:rsid w:val="00270BE0"/>
    <w:rsid w:val="00272878"/>
    <w:rsid w:val="002731BD"/>
    <w:rsid w:val="0027337B"/>
    <w:rsid w:val="00273544"/>
    <w:rsid w:val="002743F0"/>
    <w:rsid w:val="00276297"/>
    <w:rsid w:val="002768B1"/>
    <w:rsid w:val="0027705D"/>
    <w:rsid w:val="002770C6"/>
    <w:rsid w:val="002770F4"/>
    <w:rsid w:val="00277A05"/>
    <w:rsid w:val="00280119"/>
    <w:rsid w:val="002809EA"/>
    <w:rsid w:val="00281104"/>
    <w:rsid w:val="00281824"/>
    <w:rsid w:val="0028242F"/>
    <w:rsid w:val="002841C8"/>
    <w:rsid w:val="002842FF"/>
    <w:rsid w:val="002848EC"/>
    <w:rsid w:val="00284961"/>
    <w:rsid w:val="00284DC2"/>
    <w:rsid w:val="00286382"/>
    <w:rsid w:val="0028648B"/>
    <w:rsid w:val="00286BBC"/>
    <w:rsid w:val="00287068"/>
    <w:rsid w:val="00287C39"/>
    <w:rsid w:val="002917D5"/>
    <w:rsid w:val="00291E7B"/>
    <w:rsid w:val="00291EE2"/>
    <w:rsid w:val="00292528"/>
    <w:rsid w:val="00292C40"/>
    <w:rsid w:val="00293421"/>
    <w:rsid w:val="0029437E"/>
    <w:rsid w:val="002944AA"/>
    <w:rsid w:val="00294777"/>
    <w:rsid w:val="00294DC6"/>
    <w:rsid w:val="00294FDE"/>
    <w:rsid w:val="00296022"/>
    <w:rsid w:val="0029666D"/>
    <w:rsid w:val="00296AEE"/>
    <w:rsid w:val="00296D9E"/>
    <w:rsid w:val="00297EBD"/>
    <w:rsid w:val="00297FA3"/>
    <w:rsid w:val="002A0225"/>
    <w:rsid w:val="002A1BB4"/>
    <w:rsid w:val="002A1DC3"/>
    <w:rsid w:val="002A25D0"/>
    <w:rsid w:val="002A3369"/>
    <w:rsid w:val="002A35BD"/>
    <w:rsid w:val="002A3BDE"/>
    <w:rsid w:val="002A3FF8"/>
    <w:rsid w:val="002A4100"/>
    <w:rsid w:val="002A42CD"/>
    <w:rsid w:val="002A5101"/>
    <w:rsid w:val="002A5841"/>
    <w:rsid w:val="002A6302"/>
    <w:rsid w:val="002A71FE"/>
    <w:rsid w:val="002A7D8F"/>
    <w:rsid w:val="002B047D"/>
    <w:rsid w:val="002B0531"/>
    <w:rsid w:val="002B077A"/>
    <w:rsid w:val="002B15DD"/>
    <w:rsid w:val="002B1805"/>
    <w:rsid w:val="002B18EA"/>
    <w:rsid w:val="002B211D"/>
    <w:rsid w:val="002B3F4C"/>
    <w:rsid w:val="002B4914"/>
    <w:rsid w:val="002B4B61"/>
    <w:rsid w:val="002B520C"/>
    <w:rsid w:val="002B57A7"/>
    <w:rsid w:val="002B58A1"/>
    <w:rsid w:val="002B7633"/>
    <w:rsid w:val="002C01C6"/>
    <w:rsid w:val="002C1573"/>
    <w:rsid w:val="002C1C1F"/>
    <w:rsid w:val="002C1FF1"/>
    <w:rsid w:val="002C2C76"/>
    <w:rsid w:val="002C3378"/>
    <w:rsid w:val="002C356B"/>
    <w:rsid w:val="002C3BC3"/>
    <w:rsid w:val="002C4029"/>
    <w:rsid w:val="002C4988"/>
    <w:rsid w:val="002C50F9"/>
    <w:rsid w:val="002C5E75"/>
    <w:rsid w:val="002C63BA"/>
    <w:rsid w:val="002C6D68"/>
    <w:rsid w:val="002C763B"/>
    <w:rsid w:val="002C7DFE"/>
    <w:rsid w:val="002D0E84"/>
    <w:rsid w:val="002D2987"/>
    <w:rsid w:val="002D2AF4"/>
    <w:rsid w:val="002D2C1F"/>
    <w:rsid w:val="002D2C33"/>
    <w:rsid w:val="002D2E96"/>
    <w:rsid w:val="002D3079"/>
    <w:rsid w:val="002D3566"/>
    <w:rsid w:val="002D38AD"/>
    <w:rsid w:val="002D391A"/>
    <w:rsid w:val="002D4147"/>
    <w:rsid w:val="002D45B4"/>
    <w:rsid w:val="002D4806"/>
    <w:rsid w:val="002D4E38"/>
    <w:rsid w:val="002D513C"/>
    <w:rsid w:val="002D57A5"/>
    <w:rsid w:val="002D5835"/>
    <w:rsid w:val="002D597A"/>
    <w:rsid w:val="002D5DAD"/>
    <w:rsid w:val="002D5F0F"/>
    <w:rsid w:val="002D6203"/>
    <w:rsid w:val="002D627B"/>
    <w:rsid w:val="002D77B8"/>
    <w:rsid w:val="002D7F94"/>
    <w:rsid w:val="002E0076"/>
    <w:rsid w:val="002E07AD"/>
    <w:rsid w:val="002E0E4B"/>
    <w:rsid w:val="002E11C9"/>
    <w:rsid w:val="002E202F"/>
    <w:rsid w:val="002E2499"/>
    <w:rsid w:val="002E2723"/>
    <w:rsid w:val="002E27F1"/>
    <w:rsid w:val="002E2945"/>
    <w:rsid w:val="002E38DF"/>
    <w:rsid w:val="002E3BC2"/>
    <w:rsid w:val="002E43AA"/>
    <w:rsid w:val="002E4B7B"/>
    <w:rsid w:val="002E5632"/>
    <w:rsid w:val="002E59F7"/>
    <w:rsid w:val="002E5C75"/>
    <w:rsid w:val="002E63D8"/>
    <w:rsid w:val="002E6815"/>
    <w:rsid w:val="002E77A4"/>
    <w:rsid w:val="002F040C"/>
    <w:rsid w:val="002F059A"/>
    <w:rsid w:val="002F069E"/>
    <w:rsid w:val="002F0741"/>
    <w:rsid w:val="002F078D"/>
    <w:rsid w:val="002F0B18"/>
    <w:rsid w:val="002F0DCE"/>
    <w:rsid w:val="002F16E6"/>
    <w:rsid w:val="002F193F"/>
    <w:rsid w:val="002F34D1"/>
    <w:rsid w:val="002F3579"/>
    <w:rsid w:val="002F43A5"/>
    <w:rsid w:val="002F4DCB"/>
    <w:rsid w:val="002F56DE"/>
    <w:rsid w:val="002F5D1B"/>
    <w:rsid w:val="002F6ECF"/>
    <w:rsid w:val="002F6FEE"/>
    <w:rsid w:val="002F7B02"/>
    <w:rsid w:val="002F7D65"/>
    <w:rsid w:val="002F7F39"/>
    <w:rsid w:val="00300035"/>
    <w:rsid w:val="0030009D"/>
    <w:rsid w:val="003001E3"/>
    <w:rsid w:val="00300919"/>
    <w:rsid w:val="00300FE1"/>
    <w:rsid w:val="00301043"/>
    <w:rsid w:val="003010A0"/>
    <w:rsid w:val="0030114E"/>
    <w:rsid w:val="0030121A"/>
    <w:rsid w:val="0030166E"/>
    <w:rsid w:val="003016F4"/>
    <w:rsid w:val="0030354B"/>
    <w:rsid w:val="00304BA8"/>
    <w:rsid w:val="003052D8"/>
    <w:rsid w:val="00306097"/>
    <w:rsid w:val="00306768"/>
    <w:rsid w:val="00306AE4"/>
    <w:rsid w:val="003071AF"/>
    <w:rsid w:val="00307F0C"/>
    <w:rsid w:val="00310782"/>
    <w:rsid w:val="00310BAB"/>
    <w:rsid w:val="00310C09"/>
    <w:rsid w:val="00311578"/>
    <w:rsid w:val="003118A5"/>
    <w:rsid w:val="00311DE6"/>
    <w:rsid w:val="00311F81"/>
    <w:rsid w:val="00313207"/>
    <w:rsid w:val="00313F5D"/>
    <w:rsid w:val="0031465C"/>
    <w:rsid w:val="00315360"/>
    <w:rsid w:val="003157DE"/>
    <w:rsid w:val="00315A28"/>
    <w:rsid w:val="00315EB6"/>
    <w:rsid w:val="00315F9C"/>
    <w:rsid w:val="00316812"/>
    <w:rsid w:val="00316C53"/>
    <w:rsid w:val="00316C73"/>
    <w:rsid w:val="003174A8"/>
    <w:rsid w:val="00317D15"/>
    <w:rsid w:val="003207C7"/>
    <w:rsid w:val="00320A0B"/>
    <w:rsid w:val="0032111F"/>
    <w:rsid w:val="00321C3E"/>
    <w:rsid w:val="003222A8"/>
    <w:rsid w:val="0032337E"/>
    <w:rsid w:val="00323494"/>
    <w:rsid w:val="00324BC0"/>
    <w:rsid w:val="00325025"/>
    <w:rsid w:val="0032547E"/>
    <w:rsid w:val="0032583E"/>
    <w:rsid w:val="00325EF8"/>
    <w:rsid w:val="00326BFF"/>
    <w:rsid w:val="00326D99"/>
    <w:rsid w:val="00326DCF"/>
    <w:rsid w:val="00330F34"/>
    <w:rsid w:val="00330F5A"/>
    <w:rsid w:val="0033147C"/>
    <w:rsid w:val="0033293C"/>
    <w:rsid w:val="00332BB6"/>
    <w:rsid w:val="0033402F"/>
    <w:rsid w:val="0033422D"/>
    <w:rsid w:val="003350BD"/>
    <w:rsid w:val="003351D3"/>
    <w:rsid w:val="0033556D"/>
    <w:rsid w:val="0033690A"/>
    <w:rsid w:val="00336DEA"/>
    <w:rsid w:val="00336E0A"/>
    <w:rsid w:val="00336FD2"/>
    <w:rsid w:val="00337C7D"/>
    <w:rsid w:val="00337F04"/>
    <w:rsid w:val="00337FE7"/>
    <w:rsid w:val="003410DC"/>
    <w:rsid w:val="0034112F"/>
    <w:rsid w:val="003412D3"/>
    <w:rsid w:val="0034156F"/>
    <w:rsid w:val="003415FA"/>
    <w:rsid w:val="00341A33"/>
    <w:rsid w:val="00342119"/>
    <w:rsid w:val="00342290"/>
    <w:rsid w:val="003425D9"/>
    <w:rsid w:val="0034334F"/>
    <w:rsid w:val="00343F39"/>
    <w:rsid w:val="003444F6"/>
    <w:rsid w:val="00345A5B"/>
    <w:rsid w:val="00346544"/>
    <w:rsid w:val="003467B2"/>
    <w:rsid w:val="00346CCF"/>
    <w:rsid w:val="00346F37"/>
    <w:rsid w:val="003470EA"/>
    <w:rsid w:val="0034738C"/>
    <w:rsid w:val="003479A4"/>
    <w:rsid w:val="00347E90"/>
    <w:rsid w:val="0035002B"/>
    <w:rsid w:val="00350098"/>
    <w:rsid w:val="003504EC"/>
    <w:rsid w:val="00351A4B"/>
    <w:rsid w:val="00351FAD"/>
    <w:rsid w:val="0035218A"/>
    <w:rsid w:val="00353C2E"/>
    <w:rsid w:val="00353D9C"/>
    <w:rsid w:val="00353F93"/>
    <w:rsid w:val="0035441F"/>
    <w:rsid w:val="00354450"/>
    <w:rsid w:val="0035455A"/>
    <w:rsid w:val="00354C0B"/>
    <w:rsid w:val="00354E8F"/>
    <w:rsid w:val="003550B6"/>
    <w:rsid w:val="003556F7"/>
    <w:rsid w:val="00355DAC"/>
    <w:rsid w:val="00356469"/>
    <w:rsid w:val="00356792"/>
    <w:rsid w:val="00356EDB"/>
    <w:rsid w:val="00356F16"/>
    <w:rsid w:val="00357FF7"/>
    <w:rsid w:val="0036010B"/>
    <w:rsid w:val="00360549"/>
    <w:rsid w:val="00360C6D"/>
    <w:rsid w:val="00360DFC"/>
    <w:rsid w:val="00361719"/>
    <w:rsid w:val="00361ABA"/>
    <w:rsid w:val="00362287"/>
    <w:rsid w:val="0036295A"/>
    <w:rsid w:val="00362982"/>
    <w:rsid w:val="00362C08"/>
    <w:rsid w:val="00362C32"/>
    <w:rsid w:val="00362C5F"/>
    <w:rsid w:val="00362C73"/>
    <w:rsid w:val="00363C23"/>
    <w:rsid w:val="0036417D"/>
    <w:rsid w:val="00364316"/>
    <w:rsid w:val="00364867"/>
    <w:rsid w:val="00365121"/>
    <w:rsid w:val="00365753"/>
    <w:rsid w:val="00366653"/>
    <w:rsid w:val="0036666E"/>
    <w:rsid w:val="00366AA8"/>
    <w:rsid w:val="00366E76"/>
    <w:rsid w:val="00367380"/>
    <w:rsid w:val="00370BB4"/>
    <w:rsid w:val="00370CA9"/>
    <w:rsid w:val="00370F54"/>
    <w:rsid w:val="00371649"/>
    <w:rsid w:val="00371681"/>
    <w:rsid w:val="00371D45"/>
    <w:rsid w:val="00371E1A"/>
    <w:rsid w:val="00373187"/>
    <w:rsid w:val="003744C6"/>
    <w:rsid w:val="00374CE7"/>
    <w:rsid w:val="00375B3D"/>
    <w:rsid w:val="00375CE7"/>
    <w:rsid w:val="0037643F"/>
    <w:rsid w:val="00376C38"/>
    <w:rsid w:val="00380040"/>
    <w:rsid w:val="00381020"/>
    <w:rsid w:val="00381D63"/>
    <w:rsid w:val="00382499"/>
    <w:rsid w:val="00382534"/>
    <w:rsid w:val="00382B3C"/>
    <w:rsid w:val="00382C56"/>
    <w:rsid w:val="00382D52"/>
    <w:rsid w:val="003833B9"/>
    <w:rsid w:val="0038368F"/>
    <w:rsid w:val="003837DC"/>
    <w:rsid w:val="00383CE4"/>
    <w:rsid w:val="00383EB6"/>
    <w:rsid w:val="0038454F"/>
    <w:rsid w:val="003848FE"/>
    <w:rsid w:val="00384AF8"/>
    <w:rsid w:val="00385D32"/>
    <w:rsid w:val="003869A1"/>
    <w:rsid w:val="0038788E"/>
    <w:rsid w:val="003901FE"/>
    <w:rsid w:val="003904F0"/>
    <w:rsid w:val="00390871"/>
    <w:rsid w:val="00390B55"/>
    <w:rsid w:val="00391B44"/>
    <w:rsid w:val="00391BAF"/>
    <w:rsid w:val="00391C7F"/>
    <w:rsid w:val="00391DD0"/>
    <w:rsid w:val="0039200A"/>
    <w:rsid w:val="00392240"/>
    <w:rsid w:val="00392760"/>
    <w:rsid w:val="003928E9"/>
    <w:rsid w:val="003936CF"/>
    <w:rsid w:val="00393822"/>
    <w:rsid w:val="003948F9"/>
    <w:rsid w:val="00396445"/>
    <w:rsid w:val="003977E2"/>
    <w:rsid w:val="003A1598"/>
    <w:rsid w:val="003A3190"/>
    <w:rsid w:val="003A34CE"/>
    <w:rsid w:val="003A3672"/>
    <w:rsid w:val="003A4049"/>
    <w:rsid w:val="003A48AD"/>
    <w:rsid w:val="003A4E4D"/>
    <w:rsid w:val="003A562A"/>
    <w:rsid w:val="003A6706"/>
    <w:rsid w:val="003A68C3"/>
    <w:rsid w:val="003A6CAE"/>
    <w:rsid w:val="003A6E88"/>
    <w:rsid w:val="003A7115"/>
    <w:rsid w:val="003A76BB"/>
    <w:rsid w:val="003B054A"/>
    <w:rsid w:val="003B0E83"/>
    <w:rsid w:val="003B0F53"/>
    <w:rsid w:val="003B141F"/>
    <w:rsid w:val="003B17C0"/>
    <w:rsid w:val="003B1A09"/>
    <w:rsid w:val="003B2766"/>
    <w:rsid w:val="003B2789"/>
    <w:rsid w:val="003B27B0"/>
    <w:rsid w:val="003B3496"/>
    <w:rsid w:val="003B3712"/>
    <w:rsid w:val="003B3DB3"/>
    <w:rsid w:val="003B4651"/>
    <w:rsid w:val="003B4AAF"/>
    <w:rsid w:val="003B5473"/>
    <w:rsid w:val="003B58C2"/>
    <w:rsid w:val="003B6053"/>
    <w:rsid w:val="003B6CCC"/>
    <w:rsid w:val="003B7382"/>
    <w:rsid w:val="003B7C15"/>
    <w:rsid w:val="003C076A"/>
    <w:rsid w:val="003C0FC0"/>
    <w:rsid w:val="003C1DD1"/>
    <w:rsid w:val="003C2120"/>
    <w:rsid w:val="003C2CE7"/>
    <w:rsid w:val="003C2CFA"/>
    <w:rsid w:val="003C327F"/>
    <w:rsid w:val="003C33C3"/>
    <w:rsid w:val="003C4082"/>
    <w:rsid w:val="003C41B4"/>
    <w:rsid w:val="003C4283"/>
    <w:rsid w:val="003C4DB9"/>
    <w:rsid w:val="003C5702"/>
    <w:rsid w:val="003C67AA"/>
    <w:rsid w:val="003C7F30"/>
    <w:rsid w:val="003D13DD"/>
    <w:rsid w:val="003D14C4"/>
    <w:rsid w:val="003D169D"/>
    <w:rsid w:val="003D1EE1"/>
    <w:rsid w:val="003D2405"/>
    <w:rsid w:val="003D27BF"/>
    <w:rsid w:val="003D29F7"/>
    <w:rsid w:val="003D2A60"/>
    <w:rsid w:val="003D2CF4"/>
    <w:rsid w:val="003D323A"/>
    <w:rsid w:val="003D33F9"/>
    <w:rsid w:val="003D3E08"/>
    <w:rsid w:val="003D5242"/>
    <w:rsid w:val="003D5354"/>
    <w:rsid w:val="003D57BB"/>
    <w:rsid w:val="003D5953"/>
    <w:rsid w:val="003D6B43"/>
    <w:rsid w:val="003D7170"/>
    <w:rsid w:val="003D739A"/>
    <w:rsid w:val="003D7C35"/>
    <w:rsid w:val="003E0829"/>
    <w:rsid w:val="003E0B1E"/>
    <w:rsid w:val="003E1E6D"/>
    <w:rsid w:val="003E20E2"/>
    <w:rsid w:val="003E2B4E"/>
    <w:rsid w:val="003E3970"/>
    <w:rsid w:val="003E39E9"/>
    <w:rsid w:val="003E4713"/>
    <w:rsid w:val="003E4C71"/>
    <w:rsid w:val="003E4CF7"/>
    <w:rsid w:val="003E54B1"/>
    <w:rsid w:val="003E699F"/>
    <w:rsid w:val="003E6F93"/>
    <w:rsid w:val="003E7D7D"/>
    <w:rsid w:val="003E7EA4"/>
    <w:rsid w:val="003F04C9"/>
    <w:rsid w:val="003F055A"/>
    <w:rsid w:val="003F0795"/>
    <w:rsid w:val="003F1D16"/>
    <w:rsid w:val="003F2F53"/>
    <w:rsid w:val="003F34B6"/>
    <w:rsid w:val="003F44AF"/>
    <w:rsid w:val="003F4CC3"/>
    <w:rsid w:val="003F6950"/>
    <w:rsid w:val="003F7BA6"/>
    <w:rsid w:val="004008B1"/>
    <w:rsid w:val="00400D16"/>
    <w:rsid w:val="00401ADA"/>
    <w:rsid w:val="004037F8"/>
    <w:rsid w:val="00404B11"/>
    <w:rsid w:val="00404FC6"/>
    <w:rsid w:val="0040593B"/>
    <w:rsid w:val="00405BDA"/>
    <w:rsid w:val="00405BE0"/>
    <w:rsid w:val="0040683E"/>
    <w:rsid w:val="00407123"/>
    <w:rsid w:val="004075CF"/>
    <w:rsid w:val="0041042C"/>
    <w:rsid w:val="00411E9A"/>
    <w:rsid w:val="00412132"/>
    <w:rsid w:val="00412C34"/>
    <w:rsid w:val="00413DE2"/>
    <w:rsid w:val="00413F45"/>
    <w:rsid w:val="004143F9"/>
    <w:rsid w:val="004156C7"/>
    <w:rsid w:val="00416192"/>
    <w:rsid w:val="00416769"/>
    <w:rsid w:val="00416E52"/>
    <w:rsid w:val="00417F80"/>
    <w:rsid w:val="00420A1D"/>
    <w:rsid w:val="00420A66"/>
    <w:rsid w:val="004211F0"/>
    <w:rsid w:val="004212CC"/>
    <w:rsid w:val="004213D9"/>
    <w:rsid w:val="004219BA"/>
    <w:rsid w:val="00421B2C"/>
    <w:rsid w:val="00421EC2"/>
    <w:rsid w:val="00421F4C"/>
    <w:rsid w:val="00422B49"/>
    <w:rsid w:val="00423026"/>
    <w:rsid w:val="004236D5"/>
    <w:rsid w:val="00423A62"/>
    <w:rsid w:val="00423C42"/>
    <w:rsid w:val="00423CB2"/>
    <w:rsid w:val="00425C85"/>
    <w:rsid w:val="00425DBD"/>
    <w:rsid w:val="00425FC8"/>
    <w:rsid w:val="00426205"/>
    <w:rsid w:val="00426CB3"/>
    <w:rsid w:val="00431635"/>
    <w:rsid w:val="00431864"/>
    <w:rsid w:val="0043190C"/>
    <w:rsid w:val="00431B4F"/>
    <w:rsid w:val="00433B8B"/>
    <w:rsid w:val="00434CEE"/>
    <w:rsid w:val="00436386"/>
    <w:rsid w:val="00436857"/>
    <w:rsid w:val="00436A24"/>
    <w:rsid w:val="00436B4B"/>
    <w:rsid w:val="00437A76"/>
    <w:rsid w:val="00437BFE"/>
    <w:rsid w:val="00437E01"/>
    <w:rsid w:val="00437E8E"/>
    <w:rsid w:val="00440041"/>
    <w:rsid w:val="00440546"/>
    <w:rsid w:val="00440A54"/>
    <w:rsid w:val="00440AB1"/>
    <w:rsid w:val="00441284"/>
    <w:rsid w:val="00441EBD"/>
    <w:rsid w:val="00442279"/>
    <w:rsid w:val="004423A1"/>
    <w:rsid w:val="004427F9"/>
    <w:rsid w:val="004434AC"/>
    <w:rsid w:val="00443C74"/>
    <w:rsid w:val="00443E77"/>
    <w:rsid w:val="0044442C"/>
    <w:rsid w:val="00444497"/>
    <w:rsid w:val="004449D6"/>
    <w:rsid w:val="00444DF1"/>
    <w:rsid w:val="00444FF9"/>
    <w:rsid w:val="00445494"/>
    <w:rsid w:val="0044588B"/>
    <w:rsid w:val="004458B0"/>
    <w:rsid w:val="004461B3"/>
    <w:rsid w:val="00446357"/>
    <w:rsid w:val="0044691F"/>
    <w:rsid w:val="0044719F"/>
    <w:rsid w:val="00447F58"/>
    <w:rsid w:val="004512B1"/>
    <w:rsid w:val="00451FE5"/>
    <w:rsid w:val="004520F1"/>
    <w:rsid w:val="0045252F"/>
    <w:rsid w:val="00452553"/>
    <w:rsid w:val="004527DB"/>
    <w:rsid w:val="00452915"/>
    <w:rsid w:val="00452B13"/>
    <w:rsid w:val="0045349E"/>
    <w:rsid w:val="00453717"/>
    <w:rsid w:val="00453A9B"/>
    <w:rsid w:val="00453B66"/>
    <w:rsid w:val="00453CCB"/>
    <w:rsid w:val="004549C8"/>
    <w:rsid w:val="00455C9A"/>
    <w:rsid w:val="00456794"/>
    <w:rsid w:val="00457146"/>
    <w:rsid w:val="00457DF5"/>
    <w:rsid w:val="004601F5"/>
    <w:rsid w:val="00460459"/>
    <w:rsid w:val="00460A77"/>
    <w:rsid w:val="00460F26"/>
    <w:rsid w:val="00461577"/>
    <w:rsid w:val="0046174F"/>
    <w:rsid w:val="00461BEF"/>
    <w:rsid w:val="00462152"/>
    <w:rsid w:val="004624AA"/>
    <w:rsid w:val="00462A85"/>
    <w:rsid w:val="00462C11"/>
    <w:rsid w:val="00462DED"/>
    <w:rsid w:val="00464FAE"/>
    <w:rsid w:val="0046548C"/>
    <w:rsid w:val="00465A0C"/>
    <w:rsid w:val="00466427"/>
    <w:rsid w:val="00466604"/>
    <w:rsid w:val="00467537"/>
    <w:rsid w:val="00470E43"/>
    <w:rsid w:val="0047127F"/>
    <w:rsid w:val="00471EF3"/>
    <w:rsid w:val="004720DD"/>
    <w:rsid w:val="004727C5"/>
    <w:rsid w:val="00472B06"/>
    <w:rsid w:val="00472E2E"/>
    <w:rsid w:val="00472EA5"/>
    <w:rsid w:val="00473712"/>
    <w:rsid w:val="004737EE"/>
    <w:rsid w:val="00473D35"/>
    <w:rsid w:val="00473D4C"/>
    <w:rsid w:val="00474575"/>
    <w:rsid w:val="00474CB4"/>
    <w:rsid w:val="00475DF9"/>
    <w:rsid w:val="00475ED2"/>
    <w:rsid w:val="004763FD"/>
    <w:rsid w:val="00477142"/>
    <w:rsid w:val="0047785F"/>
    <w:rsid w:val="00480C5F"/>
    <w:rsid w:val="0048117B"/>
    <w:rsid w:val="00481293"/>
    <w:rsid w:val="0048247E"/>
    <w:rsid w:val="00484364"/>
    <w:rsid w:val="00484BC3"/>
    <w:rsid w:val="00484C03"/>
    <w:rsid w:val="00484E8D"/>
    <w:rsid w:val="00485063"/>
    <w:rsid w:val="0048537D"/>
    <w:rsid w:val="00485B05"/>
    <w:rsid w:val="00485E70"/>
    <w:rsid w:val="00485FDD"/>
    <w:rsid w:val="00486039"/>
    <w:rsid w:val="0048615D"/>
    <w:rsid w:val="00486D6E"/>
    <w:rsid w:val="00487850"/>
    <w:rsid w:val="004902EA"/>
    <w:rsid w:val="004909FE"/>
    <w:rsid w:val="00491067"/>
    <w:rsid w:val="004911C3"/>
    <w:rsid w:val="00491BEC"/>
    <w:rsid w:val="0049212F"/>
    <w:rsid w:val="00492343"/>
    <w:rsid w:val="0049263F"/>
    <w:rsid w:val="00492A24"/>
    <w:rsid w:val="00492C37"/>
    <w:rsid w:val="00493169"/>
    <w:rsid w:val="004936B3"/>
    <w:rsid w:val="00495EBC"/>
    <w:rsid w:val="00496803"/>
    <w:rsid w:val="0049706B"/>
    <w:rsid w:val="0049738E"/>
    <w:rsid w:val="004A0787"/>
    <w:rsid w:val="004A0AE6"/>
    <w:rsid w:val="004A0B8E"/>
    <w:rsid w:val="004A0CF5"/>
    <w:rsid w:val="004A1215"/>
    <w:rsid w:val="004A1B7B"/>
    <w:rsid w:val="004A1F49"/>
    <w:rsid w:val="004A2115"/>
    <w:rsid w:val="004A235E"/>
    <w:rsid w:val="004A2F81"/>
    <w:rsid w:val="004A3612"/>
    <w:rsid w:val="004A3688"/>
    <w:rsid w:val="004A3B61"/>
    <w:rsid w:val="004A3D0A"/>
    <w:rsid w:val="004A3D86"/>
    <w:rsid w:val="004A403C"/>
    <w:rsid w:val="004A4B92"/>
    <w:rsid w:val="004A545C"/>
    <w:rsid w:val="004A5D16"/>
    <w:rsid w:val="004A5DD7"/>
    <w:rsid w:val="004A5E08"/>
    <w:rsid w:val="004A6041"/>
    <w:rsid w:val="004A65C1"/>
    <w:rsid w:val="004A74B3"/>
    <w:rsid w:val="004A7A94"/>
    <w:rsid w:val="004B00C1"/>
    <w:rsid w:val="004B024E"/>
    <w:rsid w:val="004B0671"/>
    <w:rsid w:val="004B07D3"/>
    <w:rsid w:val="004B0CBF"/>
    <w:rsid w:val="004B0D8C"/>
    <w:rsid w:val="004B133C"/>
    <w:rsid w:val="004B1372"/>
    <w:rsid w:val="004B1DBF"/>
    <w:rsid w:val="004B2942"/>
    <w:rsid w:val="004B2AA8"/>
    <w:rsid w:val="004B2D42"/>
    <w:rsid w:val="004B2EA9"/>
    <w:rsid w:val="004B2EE0"/>
    <w:rsid w:val="004B2F95"/>
    <w:rsid w:val="004B3B66"/>
    <w:rsid w:val="004B3B73"/>
    <w:rsid w:val="004B409D"/>
    <w:rsid w:val="004B4421"/>
    <w:rsid w:val="004B51A8"/>
    <w:rsid w:val="004B5255"/>
    <w:rsid w:val="004B635A"/>
    <w:rsid w:val="004B7274"/>
    <w:rsid w:val="004B7569"/>
    <w:rsid w:val="004B7F93"/>
    <w:rsid w:val="004C01B5"/>
    <w:rsid w:val="004C13C8"/>
    <w:rsid w:val="004C240B"/>
    <w:rsid w:val="004C249C"/>
    <w:rsid w:val="004C2C7C"/>
    <w:rsid w:val="004C3B65"/>
    <w:rsid w:val="004C41E9"/>
    <w:rsid w:val="004C5157"/>
    <w:rsid w:val="004C5B6C"/>
    <w:rsid w:val="004C5B99"/>
    <w:rsid w:val="004C76D8"/>
    <w:rsid w:val="004C7741"/>
    <w:rsid w:val="004C7EE0"/>
    <w:rsid w:val="004C7FAC"/>
    <w:rsid w:val="004D06E6"/>
    <w:rsid w:val="004D07AE"/>
    <w:rsid w:val="004D0D76"/>
    <w:rsid w:val="004D0DA1"/>
    <w:rsid w:val="004D1198"/>
    <w:rsid w:val="004D157E"/>
    <w:rsid w:val="004D1BFE"/>
    <w:rsid w:val="004D1DC2"/>
    <w:rsid w:val="004D1FA2"/>
    <w:rsid w:val="004D2136"/>
    <w:rsid w:val="004D2A09"/>
    <w:rsid w:val="004D2F6C"/>
    <w:rsid w:val="004D31EF"/>
    <w:rsid w:val="004D336C"/>
    <w:rsid w:val="004D33F1"/>
    <w:rsid w:val="004D36FD"/>
    <w:rsid w:val="004D3D49"/>
    <w:rsid w:val="004D4B68"/>
    <w:rsid w:val="004D4BA6"/>
    <w:rsid w:val="004D53D1"/>
    <w:rsid w:val="004D55D9"/>
    <w:rsid w:val="004D62AE"/>
    <w:rsid w:val="004D64ED"/>
    <w:rsid w:val="004D6A74"/>
    <w:rsid w:val="004E0047"/>
    <w:rsid w:val="004E0820"/>
    <w:rsid w:val="004E1247"/>
    <w:rsid w:val="004E2393"/>
    <w:rsid w:val="004E2B01"/>
    <w:rsid w:val="004E2C70"/>
    <w:rsid w:val="004E32C6"/>
    <w:rsid w:val="004E36E7"/>
    <w:rsid w:val="004E451C"/>
    <w:rsid w:val="004E4C45"/>
    <w:rsid w:val="004E4F13"/>
    <w:rsid w:val="004E4F5E"/>
    <w:rsid w:val="004E4FA6"/>
    <w:rsid w:val="004E5642"/>
    <w:rsid w:val="004E5C40"/>
    <w:rsid w:val="004E606C"/>
    <w:rsid w:val="004E63B1"/>
    <w:rsid w:val="004E7212"/>
    <w:rsid w:val="004E7950"/>
    <w:rsid w:val="004E7A90"/>
    <w:rsid w:val="004F229B"/>
    <w:rsid w:val="004F2D71"/>
    <w:rsid w:val="004F3781"/>
    <w:rsid w:val="004F3B12"/>
    <w:rsid w:val="004F3CAE"/>
    <w:rsid w:val="004F4834"/>
    <w:rsid w:val="004F4F9F"/>
    <w:rsid w:val="0050007C"/>
    <w:rsid w:val="005002B8"/>
    <w:rsid w:val="005005AA"/>
    <w:rsid w:val="005007CD"/>
    <w:rsid w:val="00500C6E"/>
    <w:rsid w:val="00500E5B"/>
    <w:rsid w:val="0050141C"/>
    <w:rsid w:val="00501D55"/>
    <w:rsid w:val="005023A7"/>
    <w:rsid w:val="00502A53"/>
    <w:rsid w:val="00502C2E"/>
    <w:rsid w:val="005035FA"/>
    <w:rsid w:val="005038FB"/>
    <w:rsid w:val="00503DDD"/>
    <w:rsid w:val="00503E9F"/>
    <w:rsid w:val="00504504"/>
    <w:rsid w:val="00505704"/>
    <w:rsid w:val="005063C7"/>
    <w:rsid w:val="00506788"/>
    <w:rsid w:val="00506998"/>
    <w:rsid w:val="00506B0A"/>
    <w:rsid w:val="00507907"/>
    <w:rsid w:val="00507C74"/>
    <w:rsid w:val="00507F0D"/>
    <w:rsid w:val="00510765"/>
    <w:rsid w:val="00510951"/>
    <w:rsid w:val="00510978"/>
    <w:rsid w:val="00512590"/>
    <w:rsid w:val="00512629"/>
    <w:rsid w:val="00513D57"/>
    <w:rsid w:val="00514113"/>
    <w:rsid w:val="0051418E"/>
    <w:rsid w:val="005146D4"/>
    <w:rsid w:val="005149B9"/>
    <w:rsid w:val="00514DF6"/>
    <w:rsid w:val="00515CF6"/>
    <w:rsid w:val="00516384"/>
    <w:rsid w:val="0051675A"/>
    <w:rsid w:val="005167E9"/>
    <w:rsid w:val="00516FBE"/>
    <w:rsid w:val="005172DB"/>
    <w:rsid w:val="00517378"/>
    <w:rsid w:val="00517F6C"/>
    <w:rsid w:val="00520D1E"/>
    <w:rsid w:val="00520F89"/>
    <w:rsid w:val="005227D0"/>
    <w:rsid w:val="00523583"/>
    <w:rsid w:val="0052383A"/>
    <w:rsid w:val="00523FC8"/>
    <w:rsid w:val="00524092"/>
    <w:rsid w:val="005247A5"/>
    <w:rsid w:val="005247F1"/>
    <w:rsid w:val="00524E68"/>
    <w:rsid w:val="00525781"/>
    <w:rsid w:val="005257DA"/>
    <w:rsid w:val="00526CDD"/>
    <w:rsid w:val="00526CE2"/>
    <w:rsid w:val="0053076D"/>
    <w:rsid w:val="005312F6"/>
    <w:rsid w:val="00532645"/>
    <w:rsid w:val="005326A6"/>
    <w:rsid w:val="005334B6"/>
    <w:rsid w:val="005335B0"/>
    <w:rsid w:val="00533DEB"/>
    <w:rsid w:val="005344CC"/>
    <w:rsid w:val="00534E4B"/>
    <w:rsid w:val="00534E50"/>
    <w:rsid w:val="0053510B"/>
    <w:rsid w:val="005357B8"/>
    <w:rsid w:val="00536F9B"/>
    <w:rsid w:val="00537810"/>
    <w:rsid w:val="0054030B"/>
    <w:rsid w:val="00540934"/>
    <w:rsid w:val="00541E2B"/>
    <w:rsid w:val="00542492"/>
    <w:rsid w:val="005439DD"/>
    <w:rsid w:val="00544A9A"/>
    <w:rsid w:val="00545E23"/>
    <w:rsid w:val="005478F3"/>
    <w:rsid w:val="00547C42"/>
    <w:rsid w:val="00547F3D"/>
    <w:rsid w:val="00550BD5"/>
    <w:rsid w:val="00550F65"/>
    <w:rsid w:val="00551181"/>
    <w:rsid w:val="005526F8"/>
    <w:rsid w:val="0055271B"/>
    <w:rsid w:val="005528C1"/>
    <w:rsid w:val="00552CEC"/>
    <w:rsid w:val="00553222"/>
    <w:rsid w:val="0055327F"/>
    <w:rsid w:val="005537F8"/>
    <w:rsid w:val="0055462F"/>
    <w:rsid w:val="0055521D"/>
    <w:rsid w:val="00555375"/>
    <w:rsid w:val="00556559"/>
    <w:rsid w:val="00556D41"/>
    <w:rsid w:val="00557931"/>
    <w:rsid w:val="00557EA3"/>
    <w:rsid w:val="00557FE2"/>
    <w:rsid w:val="00561B3C"/>
    <w:rsid w:val="00561BF6"/>
    <w:rsid w:val="00561DA2"/>
    <w:rsid w:val="00563724"/>
    <w:rsid w:val="0056377B"/>
    <w:rsid w:val="00563E17"/>
    <w:rsid w:val="00564442"/>
    <w:rsid w:val="00564496"/>
    <w:rsid w:val="00564985"/>
    <w:rsid w:val="00564C29"/>
    <w:rsid w:val="00565307"/>
    <w:rsid w:val="00565D27"/>
    <w:rsid w:val="00565EE5"/>
    <w:rsid w:val="005672F9"/>
    <w:rsid w:val="005673BD"/>
    <w:rsid w:val="005675A3"/>
    <w:rsid w:val="005700A4"/>
    <w:rsid w:val="005702AC"/>
    <w:rsid w:val="00570863"/>
    <w:rsid w:val="00570CC8"/>
    <w:rsid w:val="00571627"/>
    <w:rsid w:val="00571FA0"/>
    <w:rsid w:val="00572CF3"/>
    <w:rsid w:val="0057332A"/>
    <w:rsid w:val="00573D23"/>
    <w:rsid w:val="0057412F"/>
    <w:rsid w:val="005746ED"/>
    <w:rsid w:val="005746F5"/>
    <w:rsid w:val="00574C97"/>
    <w:rsid w:val="00576391"/>
    <w:rsid w:val="00576782"/>
    <w:rsid w:val="00576D4A"/>
    <w:rsid w:val="005800DB"/>
    <w:rsid w:val="00580600"/>
    <w:rsid w:val="0058079C"/>
    <w:rsid w:val="0058094B"/>
    <w:rsid w:val="005812D8"/>
    <w:rsid w:val="00581F1E"/>
    <w:rsid w:val="00581FD2"/>
    <w:rsid w:val="005821B3"/>
    <w:rsid w:val="00582F92"/>
    <w:rsid w:val="005833F0"/>
    <w:rsid w:val="005836F6"/>
    <w:rsid w:val="00583FAB"/>
    <w:rsid w:val="0058411B"/>
    <w:rsid w:val="0058454F"/>
    <w:rsid w:val="00584DB7"/>
    <w:rsid w:val="00585363"/>
    <w:rsid w:val="005854A9"/>
    <w:rsid w:val="00585AC1"/>
    <w:rsid w:val="00585D63"/>
    <w:rsid w:val="00586298"/>
    <w:rsid w:val="00587C35"/>
    <w:rsid w:val="00587F3F"/>
    <w:rsid w:val="005901E2"/>
    <w:rsid w:val="00590381"/>
    <w:rsid w:val="00590BA5"/>
    <w:rsid w:val="00590D50"/>
    <w:rsid w:val="00591615"/>
    <w:rsid w:val="00592C32"/>
    <w:rsid w:val="005931EC"/>
    <w:rsid w:val="005937B4"/>
    <w:rsid w:val="00593B98"/>
    <w:rsid w:val="00593EF8"/>
    <w:rsid w:val="00594832"/>
    <w:rsid w:val="00594D62"/>
    <w:rsid w:val="00595328"/>
    <w:rsid w:val="005959E3"/>
    <w:rsid w:val="005965C5"/>
    <w:rsid w:val="00596773"/>
    <w:rsid w:val="00597FAA"/>
    <w:rsid w:val="005A00B5"/>
    <w:rsid w:val="005A023C"/>
    <w:rsid w:val="005A0530"/>
    <w:rsid w:val="005A0D39"/>
    <w:rsid w:val="005A1C71"/>
    <w:rsid w:val="005A1DBC"/>
    <w:rsid w:val="005A1E10"/>
    <w:rsid w:val="005A21CD"/>
    <w:rsid w:val="005A369E"/>
    <w:rsid w:val="005A3E1D"/>
    <w:rsid w:val="005A46D5"/>
    <w:rsid w:val="005A61BC"/>
    <w:rsid w:val="005A6319"/>
    <w:rsid w:val="005A6A7D"/>
    <w:rsid w:val="005A701E"/>
    <w:rsid w:val="005B0039"/>
    <w:rsid w:val="005B165B"/>
    <w:rsid w:val="005B1709"/>
    <w:rsid w:val="005B1F61"/>
    <w:rsid w:val="005B2949"/>
    <w:rsid w:val="005B360C"/>
    <w:rsid w:val="005B3ECE"/>
    <w:rsid w:val="005B46C2"/>
    <w:rsid w:val="005B48E4"/>
    <w:rsid w:val="005B6D28"/>
    <w:rsid w:val="005B7BEB"/>
    <w:rsid w:val="005B7C41"/>
    <w:rsid w:val="005B7C78"/>
    <w:rsid w:val="005C027F"/>
    <w:rsid w:val="005C03A1"/>
    <w:rsid w:val="005C12E2"/>
    <w:rsid w:val="005C139E"/>
    <w:rsid w:val="005C1D30"/>
    <w:rsid w:val="005C1DEB"/>
    <w:rsid w:val="005C2A78"/>
    <w:rsid w:val="005C2B62"/>
    <w:rsid w:val="005C2B97"/>
    <w:rsid w:val="005C2FD0"/>
    <w:rsid w:val="005C2FE2"/>
    <w:rsid w:val="005C3603"/>
    <w:rsid w:val="005C421F"/>
    <w:rsid w:val="005C45C5"/>
    <w:rsid w:val="005C4BF8"/>
    <w:rsid w:val="005C5218"/>
    <w:rsid w:val="005C5565"/>
    <w:rsid w:val="005C5AF9"/>
    <w:rsid w:val="005C5CEA"/>
    <w:rsid w:val="005C68A8"/>
    <w:rsid w:val="005C77CC"/>
    <w:rsid w:val="005C7DE2"/>
    <w:rsid w:val="005D0290"/>
    <w:rsid w:val="005D08C4"/>
    <w:rsid w:val="005D09C0"/>
    <w:rsid w:val="005D2017"/>
    <w:rsid w:val="005D2106"/>
    <w:rsid w:val="005D25F0"/>
    <w:rsid w:val="005D3E67"/>
    <w:rsid w:val="005D4B65"/>
    <w:rsid w:val="005D4EAD"/>
    <w:rsid w:val="005D4F06"/>
    <w:rsid w:val="005D56B4"/>
    <w:rsid w:val="005D6DAC"/>
    <w:rsid w:val="005D7919"/>
    <w:rsid w:val="005E00C7"/>
    <w:rsid w:val="005E0A4C"/>
    <w:rsid w:val="005E16E2"/>
    <w:rsid w:val="005E2130"/>
    <w:rsid w:val="005E23E7"/>
    <w:rsid w:val="005E25A2"/>
    <w:rsid w:val="005E2BE0"/>
    <w:rsid w:val="005E2F17"/>
    <w:rsid w:val="005E38D3"/>
    <w:rsid w:val="005E45EC"/>
    <w:rsid w:val="005E4FD7"/>
    <w:rsid w:val="005E56DA"/>
    <w:rsid w:val="005E6210"/>
    <w:rsid w:val="005E6704"/>
    <w:rsid w:val="005E6A9D"/>
    <w:rsid w:val="005E6CD7"/>
    <w:rsid w:val="005E6DDD"/>
    <w:rsid w:val="005E6EBD"/>
    <w:rsid w:val="005E7117"/>
    <w:rsid w:val="005E7385"/>
    <w:rsid w:val="005F035E"/>
    <w:rsid w:val="005F087A"/>
    <w:rsid w:val="005F13F7"/>
    <w:rsid w:val="005F1591"/>
    <w:rsid w:val="005F17E6"/>
    <w:rsid w:val="005F1D0A"/>
    <w:rsid w:val="005F2A7C"/>
    <w:rsid w:val="005F31C2"/>
    <w:rsid w:val="005F32B2"/>
    <w:rsid w:val="005F3533"/>
    <w:rsid w:val="005F353F"/>
    <w:rsid w:val="005F3C2C"/>
    <w:rsid w:val="005F3E04"/>
    <w:rsid w:val="005F46FF"/>
    <w:rsid w:val="005F4C6F"/>
    <w:rsid w:val="005F4EAF"/>
    <w:rsid w:val="005F59F3"/>
    <w:rsid w:val="005F5E7D"/>
    <w:rsid w:val="005F5F10"/>
    <w:rsid w:val="005F6471"/>
    <w:rsid w:val="005F6D2D"/>
    <w:rsid w:val="005F7107"/>
    <w:rsid w:val="005F7451"/>
    <w:rsid w:val="00600030"/>
    <w:rsid w:val="006002F5"/>
    <w:rsid w:val="00600C26"/>
    <w:rsid w:val="00600EF7"/>
    <w:rsid w:val="00600F41"/>
    <w:rsid w:val="00601981"/>
    <w:rsid w:val="00601E70"/>
    <w:rsid w:val="0060209D"/>
    <w:rsid w:val="006023A4"/>
    <w:rsid w:val="00602B4B"/>
    <w:rsid w:val="00602E08"/>
    <w:rsid w:val="00603019"/>
    <w:rsid w:val="00603396"/>
    <w:rsid w:val="00603A8A"/>
    <w:rsid w:val="006053D5"/>
    <w:rsid w:val="006054E7"/>
    <w:rsid w:val="006055B1"/>
    <w:rsid w:val="00605D0F"/>
    <w:rsid w:val="006060A7"/>
    <w:rsid w:val="00607210"/>
    <w:rsid w:val="006072B2"/>
    <w:rsid w:val="00607FCB"/>
    <w:rsid w:val="00610162"/>
    <w:rsid w:val="0061085A"/>
    <w:rsid w:val="00610993"/>
    <w:rsid w:val="00610AAC"/>
    <w:rsid w:val="00610E09"/>
    <w:rsid w:val="006116FB"/>
    <w:rsid w:val="00611BD4"/>
    <w:rsid w:val="006125E8"/>
    <w:rsid w:val="006126FA"/>
    <w:rsid w:val="006135D4"/>
    <w:rsid w:val="00614B33"/>
    <w:rsid w:val="00614ECF"/>
    <w:rsid w:val="00614F43"/>
    <w:rsid w:val="00615D95"/>
    <w:rsid w:val="00616401"/>
    <w:rsid w:val="0061727B"/>
    <w:rsid w:val="006172B2"/>
    <w:rsid w:val="006176D1"/>
    <w:rsid w:val="00617887"/>
    <w:rsid w:val="00617B24"/>
    <w:rsid w:val="00620F22"/>
    <w:rsid w:val="006212F7"/>
    <w:rsid w:val="0062297F"/>
    <w:rsid w:val="00622F81"/>
    <w:rsid w:val="006232A7"/>
    <w:rsid w:val="0062356A"/>
    <w:rsid w:val="00623990"/>
    <w:rsid w:val="006245CE"/>
    <w:rsid w:val="0062593A"/>
    <w:rsid w:val="0062793A"/>
    <w:rsid w:val="00630925"/>
    <w:rsid w:val="00632027"/>
    <w:rsid w:val="00632084"/>
    <w:rsid w:val="00632249"/>
    <w:rsid w:val="00633053"/>
    <w:rsid w:val="0063370D"/>
    <w:rsid w:val="00633995"/>
    <w:rsid w:val="00634398"/>
    <w:rsid w:val="0063675C"/>
    <w:rsid w:val="0063689E"/>
    <w:rsid w:val="00637C31"/>
    <w:rsid w:val="006401B2"/>
    <w:rsid w:val="006402B9"/>
    <w:rsid w:val="00640C08"/>
    <w:rsid w:val="00642B6F"/>
    <w:rsid w:val="00642BD8"/>
    <w:rsid w:val="006433C8"/>
    <w:rsid w:val="006447B2"/>
    <w:rsid w:val="00644A27"/>
    <w:rsid w:val="00644A5E"/>
    <w:rsid w:val="00645278"/>
    <w:rsid w:val="00645A46"/>
    <w:rsid w:val="00645A86"/>
    <w:rsid w:val="006464FF"/>
    <w:rsid w:val="006468C8"/>
    <w:rsid w:val="00647131"/>
    <w:rsid w:val="0064721A"/>
    <w:rsid w:val="006474FE"/>
    <w:rsid w:val="00650131"/>
    <w:rsid w:val="006505BA"/>
    <w:rsid w:val="00651233"/>
    <w:rsid w:val="00651A0B"/>
    <w:rsid w:val="00652BE1"/>
    <w:rsid w:val="00652D7B"/>
    <w:rsid w:val="0065310E"/>
    <w:rsid w:val="006531B1"/>
    <w:rsid w:val="00653764"/>
    <w:rsid w:val="00653EAD"/>
    <w:rsid w:val="00653F0B"/>
    <w:rsid w:val="006545A4"/>
    <w:rsid w:val="006545F5"/>
    <w:rsid w:val="00655AA2"/>
    <w:rsid w:val="006561D0"/>
    <w:rsid w:val="00656635"/>
    <w:rsid w:val="00656FE3"/>
    <w:rsid w:val="0065729B"/>
    <w:rsid w:val="00657496"/>
    <w:rsid w:val="0065753D"/>
    <w:rsid w:val="006575B3"/>
    <w:rsid w:val="0066058B"/>
    <w:rsid w:val="00660892"/>
    <w:rsid w:val="0066161C"/>
    <w:rsid w:val="006616C6"/>
    <w:rsid w:val="00661AB0"/>
    <w:rsid w:val="0066292F"/>
    <w:rsid w:val="0066352F"/>
    <w:rsid w:val="00663D05"/>
    <w:rsid w:val="00664775"/>
    <w:rsid w:val="00664973"/>
    <w:rsid w:val="00664A62"/>
    <w:rsid w:val="00665AF5"/>
    <w:rsid w:val="00665D0C"/>
    <w:rsid w:val="006663C9"/>
    <w:rsid w:val="00666AB1"/>
    <w:rsid w:val="00666C53"/>
    <w:rsid w:val="0066729D"/>
    <w:rsid w:val="006679D5"/>
    <w:rsid w:val="00667EA1"/>
    <w:rsid w:val="0067067A"/>
    <w:rsid w:val="00670B5C"/>
    <w:rsid w:val="00670B60"/>
    <w:rsid w:val="00671052"/>
    <w:rsid w:val="0067155D"/>
    <w:rsid w:val="0067178F"/>
    <w:rsid w:val="006719E0"/>
    <w:rsid w:val="00672596"/>
    <w:rsid w:val="00672DB0"/>
    <w:rsid w:val="00672FCE"/>
    <w:rsid w:val="00673387"/>
    <w:rsid w:val="00674377"/>
    <w:rsid w:val="00674A1A"/>
    <w:rsid w:val="00674B5E"/>
    <w:rsid w:val="00674D2A"/>
    <w:rsid w:val="00674F3B"/>
    <w:rsid w:val="00675387"/>
    <w:rsid w:val="00675516"/>
    <w:rsid w:val="00675551"/>
    <w:rsid w:val="006759DF"/>
    <w:rsid w:val="00675E29"/>
    <w:rsid w:val="00676D03"/>
    <w:rsid w:val="00677663"/>
    <w:rsid w:val="00677802"/>
    <w:rsid w:val="00680276"/>
    <w:rsid w:val="00680593"/>
    <w:rsid w:val="00680879"/>
    <w:rsid w:val="00680F0C"/>
    <w:rsid w:val="0068114F"/>
    <w:rsid w:val="00681161"/>
    <w:rsid w:val="00681594"/>
    <w:rsid w:val="00681F63"/>
    <w:rsid w:val="00682413"/>
    <w:rsid w:val="00682817"/>
    <w:rsid w:val="006828D1"/>
    <w:rsid w:val="00682971"/>
    <w:rsid w:val="006831CA"/>
    <w:rsid w:val="006834A4"/>
    <w:rsid w:val="00683710"/>
    <w:rsid w:val="006848C1"/>
    <w:rsid w:val="00684AD6"/>
    <w:rsid w:val="00684CAA"/>
    <w:rsid w:val="006857BD"/>
    <w:rsid w:val="006857F6"/>
    <w:rsid w:val="0068581C"/>
    <w:rsid w:val="00686134"/>
    <w:rsid w:val="00686763"/>
    <w:rsid w:val="0068690C"/>
    <w:rsid w:val="00686B0F"/>
    <w:rsid w:val="00686E44"/>
    <w:rsid w:val="00690270"/>
    <w:rsid w:val="0069061C"/>
    <w:rsid w:val="00690A05"/>
    <w:rsid w:val="00690C0A"/>
    <w:rsid w:val="00690FF4"/>
    <w:rsid w:val="00691866"/>
    <w:rsid w:val="006922B3"/>
    <w:rsid w:val="006923FC"/>
    <w:rsid w:val="00692849"/>
    <w:rsid w:val="00692B2D"/>
    <w:rsid w:val="00692CA8"/>
    <w:rsid w:val="00692D66"/>
    <w:rsid w:val="00693473"/>
    <w:rsid w:val="006937D6"/>
    <w:rsid w:val="00693E91"/>
    <w:rsid w:val="00694339"/>
    <w:rsid w:val="00694C01"/>
    <w:rsid w:val="00694D7A"/>
    <w:rsid w:val="00695673"/>
    <w:rsid w:val="00695784"/>
    <w:rsid w:val="00695A15"/>
    <w:rsid w:val="00695A69"/>
    <w:rsid w:val="00695D0E"/>
    <w:rsid w:val="0069689E"/>
    <w:rsid w:val="00696ED0"/>
    <w:rsid w:val="006A0D42"/>
    <w:rsid w:val="006A15E9"/>
    <w:rsid w:val="006A2686"/>
    <w:rsid w:val="006A29FD"/>
    <w:rsid w:val="006A2F47"/>
    <w:rsid w:val="006A3027"/>
    <w:rsid w:val="006A3AA2"/>
    <w:rsid w:val="006A432B"/>
    <w:rsid w:val="006A483E"/>
    <w:rsid w:val="006A4B91"/>
    <w:rsid w:val="006A4F01"/>
    <w:rsid w:val="006A4FA0"/>
    <w:rsid w:val="006A4FDF"/>
    <w:rsid w:val="006A6748"/>
    <w:rsid w:val="006A6AF0"/>
    <w:rsid w:val="006A79E5"/>
    <w:rsid w:val="006A7FD0"/>
    <w:rsid w:val="006B01EC"/>
    <w:rsid w:val="006B0262"/>
    <w:rsid w:val="006B1D4A"/>
    <w:rsid w:val="006B1E91"/>
    <w:rsid w:val="006B20F5"/>
    <w:rsid w:val="006B2575"/>
    <w:rsid w:val="006B2A0C"/>
    <w:rsid w:val="006B3FFA"/>
    <w:rsid w:val="006B406E"/>
    <w:rsid w:val="006B434B"/>
    <w:rsid w:val="006B44D5"/>
    <w:rsid w:val="006B4520"/>
    <w:rsid w:val="006B46C7"/>
    <w:rsid w:val="006B48A2"/>
    <w:rsid w:val="006B4AF7"/>
    <w:rsid w:val="006B5110"/>
    <w:rsid w:val="006B539A"/>
    <w:rsid w:val="006B5865"/>
    <w:rsid w:val="006B6618"/>
    <w:rsid w:val="006B6A17"/>
    <w:rsid w:val="006B6FBF"/>
    <w:rsid w:val="006B704A"/>
    <w:rsid w:val="006B7424"/>
    <w:rsid w:val="006B77CA"/>
    <w:rsid w:val="006B7A93"/>
    <w:rsid w:val="006B7CF6"/>
    <w:rsid w:val="006C05F3"/>
    <w:rsid w:val="006C08DD"/>
    <w:rsid w:val="006C0F09"/>
    <w:rsid w:val="006C0F8C"/>
    <w:rsid w:val="006C27F9"/>
    <w:rsid w:val="006C37AC"/>
    <w:rsid w:val="006C3896"/>
    <w:rsid w:val="006C3FD7"/>
    <w:rsid w:val="006C461F"/>
    <w:rsid w:val="006C4D67"/>
    <w:rsid w:val="006C4F51"/>
    <w:rsid w:val="006C5DC5"/>
    <w:rsid w:val="006C5E86"/>
    <w:rsid w:val="006C6588"/>
    <w:rsid w:val="006C684C"/>
    <w:rsid w:val="006C6B16"/>
    <w:rsid w:val="006C76AC"/>
    <w:rsid w:val="006C76DC"/>
    <w:rsid w:val="006C7709"/>
    <w:rsid w:val="006D01DF"/>
    <w:rsid w:val="006D06C8"/>
    <w:rsid w:val="006D06C9"/>
    <w:rsid w:val="006D0819"/>
    <w:rsid w:val="006D1108"/>
    <w:rsid w:val="006D14E9"/>
    <w:rsid w:val="006D163D"/>
    <w:rsid w:val="006D18E3"/>
    <w:rsid w:val="006D22C3"/>
    <w:rsid w:val="006D2EAB"/>
    <w:rsid w:val="006D2FDE"/>
    <w:rsid w:val="006D2FF5"/>
    <w:rsid w:val="006D3603"/>
    <w:rsid w:val="006D361E"/>
    <w:rsid w:val="006D3AD4"/>
    <w:rsid w:val="006D3B08"/>
    <w:rsid w:val="006D3CF1"/>
    <w:rsid w:val="006D40B6"/>
    <w:rsid w:val="006D4155"/>
    <w:rsid w:val="006D4C37"/>
    <w:rsid w:val="006D4E00"/>
    <w:rsid w:val="006D4E1F"/>
    <w:rsid w:val="006D5A1F"/>
    <w:rsid w:val="006D5A38"/>
    <w:rsid w:val="006D6573"/>
    <w:rsid w:val="006D6846"/>
    <w:rsid w:val="006E1238"/>
    <w:rsid w:val="006E1641"/>
    <w:rsid w:val="006E19FF"/>
    <w:rsid w:val="006E1B14"/>
    <w:rsid w:val="006E20EA"/>
    <w:rsid w:val="006E27A2"/>
    <w:rsid w:val="006E2F1C"/>
    <w:rsid w:val="006E38AD"/>
    <w:rsid w:val="006E407B"/>
    <w:rsid w:val="006E4A67"/>
    <w:rsid w:val="006E4C17"/>
    <w:rsid w:val="006E58B6"/>
    <w:rsid w:val="006E5E79"/>
    <w:rsid w:val="006E689F"/>
    <w:rsid w:val="006E75C7"/>
    <w:rsid w:val="006E7E5B"/>
    <w:rsid w:val="006F0034"/>
    <w:rsid w:val="006F04EF"/>
    <w:rsid w:val="006F07CE"/>
    <w:rsid w:val="006F08F8"/>
    <w:rsid w:val="006F0EA6"/>
    <w:rsid w:val="006F13CC"/>
    <w:rsid w:val="006F1501"/>
    <w:rsid w:val="006F2738"/>
    <w:rsid w:val="006F33BA"/>
    <w:rsid w:val="006F39D3"/>
    <w:rsid w:val="006F3A9A"/>
    <w:rsid w:val="006F43BD"/>
    <w:rsid w:val="006F4464"/>
    <w:rsid w:val="006F4C10"/>
    <w:rsid w:val="006F5763"/>
    <w:rsid w:val="006F5A8A"/>
    <w:rsid w:val="006F5D4C"/>
    <w:rsid w:val="006F65AB"/>
    <w:rsid w:val="006F6915"/>
    <w:rsid w:val="006F703D"/>
    <w:rsid w:val="006F7597"/>
    <w:rsid w:val="00700241"/>
    <w:rsid w:val="00701D06"/>
    <w:rsid w:val="007026D8"/>
    <w:rsid w:val="007034CE"/>
    <w:rsid w:val="00703E90"/>
    <w:rsid w:val="00703EE1"/>
    <w:rsid w:val="007040CC"/>
    <w:rsid w:val="00705431"/>
    <w:rsid w:val="0070597D"/>
    <w:rsid w:val="007064B0"/>
    <w:rsid w:val="00706B48"/>
    <w:rsid w:val="00706D10"/>
    <w:rsid w:val="007073C9"/>
    <w:rsid w:val="00707656"/>
    <w:rsid w:val="00707B9A"/>
    <w:rsid w:val="00707D78"/>
    <w:rsid w:val="00707F4A"/>
    <w:rsid w:val="00710BA6"/>
    <w:rsid w:val="007112F7"/>
    <w:rsid w:val="007116AA"/>
    <w:rsid w:val="00713E54"/>
    <w:rsid w:val="007143D0"/>
    <w:rsid w:val="007147F2"/>
    <w:rsid w:val="00714955"/>
    <w:rsid w:val="00714B9B"/>
    <w:rsid w:val="00714C2D"/>
    <w:rsid w:val="00715767"/>
    <w:rsid w:val="007162B6"/>
    <w:rsid w:val="007164AB"/>
    <w:rsid w:val="00717070"/>
    <w:rsid w:val="0071763E"/>
    <w:rsid w:val="00717F98"/>
    <w:rsid w:val="00720709"/>
    <w:rsid w:val="00721250"/>
    <w:rsid w:val="00721EC3"/>
    <w:rsid w:val="007225F8"/>
    <w:rsid w:val="00724273"/>
    <w:rsid w:val="0072454C"/>
    <w:rsid w:val="00724F2D"/>
    <w:rsid w:val="00725BE9"/>
    <w:rsid w:val="00725D75"/>
    <w:rsid w:val="007261D4"/>
    <w:rsid w:val="00726CCD"/>
    <w:rsid w:val="00727060"/>
    <w:rsid w:val="007274EA"/>
    <w:rsid w:val="00727EFB"/>
    <w:rsid w:val="00730197"/>
    <w:rsid w:val="00730246"/>
    <w:rsid w:val="007306B1"/>
    <w:rsid w:val="00730879"/>
    <w:rsid w:val="00730E37"/>
    <w:rsid w:val="00731699"/>
    <w:rsid w:val="00731DAB"/>
    <w:rsid w:val="007320C2"/>
    <w:rsid w:val="007322D5"/>
    <w:rsid w:val="0073254E"/>
    <w:rsid w:val="0073303E"/>
    <w:rsid w:val="007331D0"/>
    <w:rsid w:val="00734A7E"/>
    <w:rsid w:val="007359CE"/>
    <w:rsid w:val="00735D35"/>
    <w:rsid w:val="00735DD3"/>
    <w:rsid w:val="0073667C"/>
    <w:rsid w:val="0073699C"/>
    <w:rsid w:val="007369EA"/>
    <w:rsid w:val="00740546"/>
    <w:rsid w:val="007405EF"/>
    <w:rsid w:val="00741B84"/>
    <w:rsid w:val="00741E8A"/>
    <w:rsid w:val="00742116"/>
    <w:rsid w:val="00742B70"/>
    <w:rsid w:val="00743297"/>
    <w:rsid w:val="007432D9"/>
    <w:rsid w:val="00743693"/>
    <w:rsid w:val="00743C0C"/>
    <w:rsid w:val="00744D79"/>
    <w:rsid w:val="007450B1"/>
    <w:rsid w:val="00745620"/>
    <w:rsid w:val="007460F2"/>
    <w:rsid w:val="007464EC"/>
    <w:rsid w:val="007465BD"/>
    <w:rsid w:val="00746F63"/>
    <w:rsid w:val="0074743D"/>
    <w:rsid w:val="00747BCC"/>
    <w:rsid w:val="00747D44"/>
    <w:rsid w:val="0075065F"/>
    <w:rsid w:val="00751F6D"/>
    <w:rsid w:val="00751F74"/>
    <w:rsid w:val="0075202D"/>
    <w:rsid w:val="007523F5"/>
    <w:rsid w:val="00752499"/>
    <w:rsid w:val="00752C57"/>
    <w:rsid w:val="00752FE8"/>
    <w:rsid w:val="0075310D"/>
    <w:rsid w:val="0075380C"/>
    <w:rsid w:val="007542A0"/>
    <w:rsid w:val="007548A2"/>
    <w:rsid w:val="007557B4"/>
    <w:rsid w:val="00756511"/>
    <w:rsid w:val="007569A9"/>
    <w:rsid w:val="00756D64"/>
    <w:rsid w:val="007577A3"/>
    <w:rsid w:val="00757BF2"/>
    <w:rsid w:val="00757D25"/>
    <w:rsid w:val="00760746"/>
    <w:rsid w:val="00761203"/>
    <w:rsid w:val="00761599"/>
    <w:rsid w:val="00761E58"/>
    <w:rsid w:val="007621AA"/>
    <w:rsid w:val="007623FE"/>
    <w:rsid w:val="00762494"/>
    <w:rsid w:val="00762549"/>
    <w:rsid w:val="0076358C"/>
    <w:rsid w:val="00763A2B"/>
    <w:rsid w:val="00763F81"/>
    <w:rsid w:val="00764151"/>
    <w:rsid w:val="00764343"/>
    <w:rsid w:val="007644AB"/>
    <w:rsid w:val="00764989"/>
    <w:rsid w:val="00764AE3"/>
    <w:rsid w:val="00765422"/>
    <w:rsid w:val="007657BD"/>
    <w:rsid w:val="00765EAD"/>
    <w:rsid w:val="00766932"/>
    <w:rsid w:val="00766965"/>
    <w:rsid w:val="00766A92"/>
    <w:rsid w:val="0076789C"/>
    <w:rsid w:val="0077056D"/>
    <w:rsid w:val="007705B3"/>
    <w:rsid w:val="007716D1"/>
    <w:rsid w:val="0077194B"/>
    <w:rsid w:val="00771B03"/>
    <w:rsid w:val="00772CF2"/>
    <w:rsid w:val="00772D30"/>
    <w:rsid w:val="0077322D"/>
    <w:rsid w:val="007734CC"/>
    <w:rsid w:val="00773CB1"/>
    <w:rsid w:val="00773F38"/>
    <w:rsid w:val="007746A9"/>
    <w:rsid w:val="007756F4"/>
    <w:rsid w:val="00775AB3"/>
    <w:rsid w:val="00775BF6"/>
    <w:rsid w:val="00775CC5"/>
    <w:rsid w:val="007761EB"/>
    <w:rsid w:val="00776249"/>
    <w:rsid w:val="0077762B"/>
    <w:rsid w:val="007776F5"/>
    <w:rsid w:val="007806F0"/>
    <w:rsid w:val="00781740"/>
    <w:rsid w:val="00781A47"/>
    <w:rsid w:val="00781FE2"/>
    <w:rsid w:val="00782CE3"/>
    <w:rsid w:val="00783046"/>
    <w:rsid w:val="0078334E"/>
    <w:rsid w:val="00783DF9"/>
    <w:rsid w:val="00783F63"/>
    <w:rsid w:val="00785C8E"/>
    <w:rsid w:val="00785F0F"/>
    <w:rsid w:val="00786674"/>
    <w:rsid w:val="00786859"/>
    <w:rsid w:val="00786FDC"/>
    <w:rsid w:val="007870EE"/>
    <w:rsid w:val="00787AFD"/>
    <w:rsid w:val="00787BA0"/>
    <w:rsid w:val="007903AE"/>
    <w:rsid w:val="007903C3"/>
    <w:rsid w:val="007906F0"/>
    <w:rsid w:val="00790F7B"/>
    <w:rsid w:val="0079114A"/>
    <w:rsid w:val="0079195A"/>
    <w:rsid w:val="007919AE"/>
    <w:rsid w:val="00791B7B"/>
    <w:rsid w:val="00792067"/>
    <w:rsid w:val="00793054"/>
    <w:rsid w:val="00793978"/>
    <w:rsid w:val="00793B33"/>
    <w:rsid w:val="00793D51"/>
    <w:rsid w:val="0079468B"/>
    <w:rsid w:val="00795BDE"/>
    <w:rsid w:val="00795FF2"/>
    <w:rsid w:val="007979AE"/>
    <w:rsid w:val="00797AE4"/>
    <w:rsid w:val="00797FF3"/>
    <w:rsid w:val="007A13E3"/>
    <w:rsid w:val="007A1671"/>
    <w:rsid w:val="007A189A"/>
    <w:rsid w:val="007A1911"/>
    <w:rsid w:val="007A1A32"/>
    <w:rsid w:val="007A31DC"/>
    <w:rsid w:val="007A42CF"/>
    <w:rsid w:val="007A4C54"/>
    <w:rsid w:val="007A4CCD"/>
    <w:rsid w:val="007A5172"/>
    <w:rsid w:val="007A5477"/>
    <w:rsid w:val="007A56B7"/>
    <w:rsid w:val="007A6725"/>
    <w:rsid w:val="007A6AD6"/>
    <w:rsid w:val="007A6E62"/>
    <w:rsid w:val="007B0072"/>
    <w:rsid w:val="007B065A"/>
    <w:rsid w:val="007B0910"/>
    <w:rsid w:val="007B1302"/>
    <w:rsid w:val="007B13E6"/>
    <w:rsid w:val="007B1CE8"/>
    <w:rsid w:val="007B1D1B"/>
    <w:rsid w:val="007B2B93"/>
    <w:rsid w:val="007B3B22"/>
    <w:rsid w:val="007B4707"/>
    <w:rsid w:val="007B4C4B"/>
    <w:rsid w:val="007B5BEE"/>
    <w:rsid w:val="007B5F70"/>
    <w:rsid w:val="007B609A"/>
    <w:rsid w:val="007B655B"/>
    <w:rsid w:val="007B6B21"/>
    <w:rsid w:val="007B7029"/>
    <w:rsid w:val="007B7121"/>
    <w:rsid w:val="007B7148"/>
    <w:rsid w:val="007B7258"/>
    <w:rsid w:val="007B75D2"/>
    <w:rsid w:val="007B7D26"/>
    <w:rsid w:val="007C031B"/>
    <w:rsid w:val="007C040D"/>
    <w:rsid w:val="007C091A"/>
    <w:rsid w:val="007C1116"/>
    <w:rsid w:val="007C16C4"/>
    <w:rsid w:val="007C1AB6"/>
    <w:rsid w:val="007C258A"/>
    <w:rsid w:val="007C4592"/>
    <w:rsid w:val="007C4846"/>
    <w:rsid w:val="007C4A8B"/>
    <w:rsid w:val="007C505E"/>
    <w:rsid w:val="007C558D"/>
    <w:rsid w:val="007C59F3"/>
    <w:rsid w:val="007C5C9C"/>
    <w:rsid w:val="007C5F01"/>
    <w:rsid w:val="007C5F4B"/>
    <w:rsid w:val="007C64E8"/>
    <w:rsid w:val="007C67B0"/>
    <w:rsid w:val="007C6D00"/>
    <w:rsid w:val="007C712C"/>
    <w:rsid w:val="007C7EE8"/>
    <w:rsid w:val="007D02BB"/>
    <w:rsid w:val="007D031C"/>
    <w:rsid w:val="007D034C"/>
    <w:rsid w:val="007D065D"/>
    <w:rsid w:val="007D0AAF"/>
    <w:rsid w:val="007D0E6F"/>
    <w:rsid w:val="007D1BD9"/>
    <w:rsid w:val="007D3D95"/>
    <w:rsid w:val="007D492E"/>
    <w:rsid w:val="007D4AAE"/>
    <w:rsid w:val="007D4B8E"/>
    <w:rsid w:val="007D4F37"/>
    <w:rsid w:val="007D51BF"/>
    <w:rsid w:val="007D5227"/>
    <w:rsid w:val="007D59F9"/>
    <w:rsid w:val="007D6072"/>
    <w:rsid w:val="007D617F"/>
    <w:rsid w:val="007D7115"/>
    <w:rsid w:val="007D7B7B"/>
    <w:rsid w:val="007E01AF"/>
    <w:rsid w:val="007E06B1"/>
    <w:rsid w:val="007E1936"/>
    <w:rsid w:val="007E1B06"/>
    <w:rsid w:val="007E2449"/>
    <w:rsid w:val="007E2541"/>
    <w:rsid w:val="007E2ED2"/>
    <w:rsid w:val="007E2F4E"/>
    <w:rsid w:val="007E3CEB"/>
    <w:rsid w:val="007E4602"/>
    <w:rsid w:val="007E4DFE"/>
    <w:rsid w:val="007E5A0F"/>
    <w:rsid w:val="007E673A"/>
    <w:rsid w:val="007E747C"/>
    <w:rsid w:val="007E78C3"/>
    <w:rsid w:val="007F0839"/>
    <w:rsid w:val="007F0AED"/>
    <w:rsid w:val="007F0B9E"/>
    <w:rsid w:val="007F12E3"/>
    <w:rsid w:val="007F18EA"/>
    <w:rsid w:val="007F1FD4"/>
    <w:rsid w:val="007F22C0"/>
    <w:rsid w:val="007F37DE"/>
    <w:rsid w:val="007F3917"/>
    <w:rsid w:val="007F3BF6"/>
    <w:rsid w:val="007F41CB"/>
    <w:rsid w:val="007F420F"/>
    <w:rsid w:val="007F516A"/>
    <w:rsid w:val="007F561F"/>
    <w:rsid w:val="007F6BA8"/>
    <w:rsid w:val="007F6D00"/>
    <w:rsid w:val="007F7E17"/>
    <w:rsid w:val="007F7F7C"/>
    <w:rsid w:val="008009FC"/>
    <w:rsid w:val="00800FF4"/>
    <w:rsid w:val="00801F5F"/>
    <w:rsid w:val="008022DE"/>
    <w:rsid w:val="00802773"/>
    <w:rsid w:val="00802D57"/>
    <w:rsid w:val="008038B5"/>
    <w:rsid w:val="00803EC8"/>
    <w:rsid w:val="0080499A"/>
    <w:rsid w:val="0080531D"/>
    <w:rsid w:val="008056E9"/>
    <w:rsid w:val="00805899"/>
    <w:rsid w:val="00805A20"/>
    <w:rsid w:val="008064EB"/>
    <w:rsid w:val="00806591"/>
    <w:rsid w:val="00806B66"/>
    <w:rsid w:val="008070F3"/>
    <w:rsid w:val="008074D3"/>
    <w:rsid w:val="008077D0"/>
    <w:rsid w:val="008103B1"/>
    <w:rsid w:val="00810EBB"/>
    <w:rsid w:val="00810EBE"/>
    <w:rsid w:val="00810F5E"/>
    <w:rsid w:val="00811BE5"/>
    <w:rsid w:val="008120BE"/>
    <w:rsid w:val="00812BE9"/>
    <w:rsid w:val="00813372"/>
    <w:rsid w:val="00813626"/>
    <w:rsid w:val="00813A25"/>
    <w:rsid w:val="008145AB"/>
    <w:rsid w:val="008146F1"/>
    <w:rsid w:val="00815127"/>
    <w:rsid w:val="00815242"/>
    <w:rsid w:val="00816154"/>
    <w:rsid w:val="00816362"/>
    <w:rsid w:val="00816B33"/>
    <w:rsid w:val="00816E1D"/>
    <w:rsid w:val="0081763D"/>
    <w:rsid w:val="0081793F"/>
    <w:rsid w:val="00817AC9"/>
    <w:rsid w:val="00817CDB"/>
    <w:rsid w:val="008201DE"/>
    <w:rsid w:val="00820A23"/>
    <w:rsid w:val="00821020"/>
    <w:rsid w:val="0082155D"/>
    <w:rsid w:val="00821F8B"/>
    <w:rsid w:val="00822A40"/>
    <w:rsid w:val="00822DAC"/>
    <w:rsid w:val="00822FE6"/>
    <w:rsid w:val="00823658"/>
    <w:rsid w:val="008259BD"/>
    <w:rsid w:val="00826337"/>
    <w:rsid w:val="00826434"/>
    <w:rsid w:val="00826906"/>
    <w:rsid w:val="00826AD2"/>
    <w:rsid w:val="00826E05"/>
    <w:rsid w:val="00826E42"/>
    <w:rsid w:val="0082772C"/>
    <w:rsid w:val="00827C6D"/>
    <w:rsid w:val="00830130"/>
    <w:rsid w:val="0083027E"/>
    <w:rsid w:val="00830BC7"/>
    <w:rsid w:val="00831BA1"/>
    <w:rsid w:val="00832CF2"/>
    <w:rsid w:val="00832D76"/>
    <w:rsid w:val="008335CC"/>
    <w:rsid w:val="0083468B"/>
    <w:rsid w:val="00834AC9"/>
    <w:rsid w:val="00834C99"/>
    <w:rsid w:val="00834E18"/>
    <w:rsid w:val="00835100"/>
    <w:rsid w:val="0083541A"/>
    <w:rsid w:val="008363BC"/>
    <w:rsid w:val="008369D5"/>
    <w:rsid w:val="00836BD9"/>
    <w:rsid w:val="00837697"/>
    <w:rsid w:val="0083779C"/>
    <w:rsid w:val="00837BF5"/>
    <w:rsid w:val="00837D77"/>
    <w:rsid w:val="008400FC"/>
    <w:rsid w:val="008407FF"/>
    <w:rsid w:val="008415E7"/>
    <w:rsid w:val="008417F5"/>
    <w:rsid w:val="00841F59"/>
    <w:rsid w:val="00842561"/>
    <w:rsid w:val="00842C3C"/>
    <w:rsid w:val="00842F26"/>
    <w:rsid w:val="0084344D"/>
    <w:rsid w:val="008436E9"/>
    <w:rsid w:val="00843F8A"/>
    <w:rsid w:val="008440CF"/>
    <w:rsid w:val="00844699"/>
    <w:rsid w:val="00844905"/>
    <w:rsid w:val="00845DF9"/>
    <w:rsid w:val="00847720"/>
    <w:rsid w:val="00847FE1"/>
    <w:rsid w:val="00850146"/>
    <w:rsid w:val="00850744"/>
    <w:rsid w:val="00850804"/>
    <w:rsid w:val="00850A8C"/>
    <w:rsid w:val="00850B6D"/>
    <w:rsid w:val="00850E93"/>
    <w:rsid w:val="008519AC"/>
    <w:rsid w:val="008519B5"/>
    <w:rsid w:val="00851E60"/>
    <w:rsid w:val="00851F0F"/>
    <w:rsid w:val="0085248D"/>
    <w:rsid w:val="00852E16"/>
    <w:rsid w:val="00853CA5"/>
    <w:rsid w:val="008552A0"/>
    <w:rsid w:val="00855962"/>
    <w:rsid w:val="00856359"/>
    <w:rsid w:val="0085660F"/>
    <w:rsid w:val="00856EE2"/>
    <w:rsid w:val="0085709F"/>
    <w:rsid w:val="008573FA"/>
    <w:rsid w:val="008574C7"/>
    <w:rsid w:val="008574DE"/>
    <w:rsid w:val="00857CF6"/>
    <w:rsid w:val="00860166"/>
    <w:rsid w:val="008605C3"/>
    <w:rsid w:val="00860CAE"/>
    <w:rsid w:val="00860CC6"/>
    <w:rsid w:val="008616D2"/>
    <w:rsid w:val="008618DB"/>
    <w:rsid w:val="008618F6"/>
    <w:rsid w:val="008620BD"/>
    <w:rsid w:val="00862216"/>
    <w:rsid w:val="00863276"/>
    <w:rsid w:val="00863369"/>
    <w:rsid w:val="00863E14"/>
    <w:rsid w:val="0086454D"/>
    <w:rsid w:val="00864E59"/>
    <w:rsid w:val="0086535B"/>
    <w:rsid w:val="008656BC"/>
    <w:rsid w:val="00865A2B"/>
    <w:rsid w:val="0086604F"/>
    <w:rsid w:val="008669CE"/>
    <w:rsid w:val="00866C60"/>
    <w:rsid w:val="00867383"/>
    <w:rsid w:val="008679DF"/>
    <w:rsid w:val="00870C35"/>
    <w:rsid w:val="00870D5D"/>
    <w:rsid w:val="008715D5"/>
    <w:rsid w:val="0087214D"/>
    <w:rsid w:val="008727FF"/>
    <w:rsid w:val="00873EBC"/>
    <w:rsid w:val="008741E3"/>
    <w:rsid w:val="008757D6"/>
    <w:rsid w:val="008774E7"/>
    <w:rsid w:val="00877522"/>
    <w:rsid w:val="00877918"/>
    <w:rsid w:val="00881281"/>
    <w:rsid w:val="0088135C"/>
    <w:rsid w:val="0088259E"/>
    <w:rsid w:val="0088291B"/>
    <w:rsid w:val="00882AA7"/>
    <w:rsid w:val="00882EDB"/>
    <w:rsid w:val="00884A63"/>
    <w:rsid w:val="00884AEB"/>
    <w:rsid w:val="008852C4"/>
    <w:rsid w:val="008858B3"/>
    <w:rsid w:val="00885A4B"/>
    <w:rsid w:val="00885D57"/>
    <w:rsid w:val="0088688D"/>
    <w:rsid w:val="00887E55"/>
    <w:rsid w:val="0089026A"/>
    <w:rsid w:val="008909A5"/>
    <w:rsid w:val="0089112E"/>
    <w:rsid w:val="00891AA6"/>
    <w:rsid w:val="00891BA0"/>
    <w:rsid w:val="00892AB6"/>
    <w:rsid w:val="0089301D"/>
    <w:rsid w:val="008934A3"/>
    <w:rsid w:val="00893A37"/>
    <w:rsid w:val="00894C3A"/>
    <w:rsid w:val="0089575C"/>
    <w:rsid w:val="00895B44"/>
    <w:rsid w:val="00896A61"/>
    <w:rsid w:val="008971ED"/>
    <w:rsid w:val="008973EE"/>
    <w:rsid w:val="00897997"/>
    <w:rsid w:val="00897CB8"/>
    <w:rsid w:val="00897EFE"/>
    <w:rsid w:val="008A053F"/>
    <w:rsid w:val="008A0D8A"/>
    <w:rsid w:val="008A0E15"/>
    <w:rsid w:val="008A11B2"/>
    <w:rsid w:val="008A16E5"/>
    <w:rsid w:val="008A24DA"/>
    <w:rsid w:val="008A2D0B"/>
    <w:rsid w:val="008A2F37"/>
    <w:rsid w:val="008A3B09"/>
    <w:rsid w:val="008A49B7"/>
    <w:rsid w:val="008A56E9"/>
    <w:rsid w:val="008A58A6"/>
    <w:rsid w:val="008A59F4"/>
    <w:rsid w:val="008A5F4A"/>
    <w:rsid w:val="008A7CD7"/>
    <w:rsid w:val="008A7CD8"/>
    <w:rsid w:val="008B0513"/>
    <w:rsid w:val="008B076F"/>
    <w:rsid w:val="008B0A3F"/>
    <w:rsid w:val="008B0DE3"/>
    <w:rsid w:val="008B2145"/>
    <w:rsid w:val="008B27D9"/>
    <w:rsid w:val="008B3476"/>
    <w:rsid w:val="008B36C7"/>
    <w:rsid w:val="008B39FE"/>
    <w:rsid w:val="008B3B9B"/>
    <w:rsid w:val="008B3D4B"/>
    <w:rsid w:val="008B4443"/>
    <w:rsid w:val="008B4CF8"/>
    <w:rsid w:val="008B4F87"/>
    <w:rsid w:val="008B536B"/>
    <w:rsid w:val="008B5E7D"/>
    <w:rsid w:val="008B5FBF"/>
    <w:rsid w:val="008B6855"/>
    <w:rsid w:val="008B73D6"/>
    <w:rsid w:val="008B74E2"/>
    <w:rsid w:val="008B7DE6"/>
    <w:rsid w:val="008B7F74"/>
    <w:rsid w:val="008C0D4E"/>
    <w:rsid w:val="008C12DC"/>
    <w:rsid w:val="008C1B95"/>
    <w:rsid w:val="008C1FD9"/>
    <w:rsid w:val="008C2A46"/>
    <w:rsid w:val="008C32C6"/>
    <w:rsid w:val="008C38D2"/>
    <w:rsid w:val="008C3947"/>
    <w:rsid w:val="008C3C0B"/>
    <w:rsid w:val="008C4256"/>
    <w:rsid w:val="008C47A2"/>
    <w:rsid w:val="008C49ED"/>
    <w:rsid w:val="008C4B28"/>
    <w:rsid w:val="008C50F6"/>
    <w:rsid w:val="008C56AD"/>
    <w:rsid w:val="008C5FC2"/>
    <w:rsid w:val="008C6533"/>
    <w:rsid w:val="008C6858"/>
    <w:rsid w:val="008C75E6"/>
    <w:rsid w:val="008D00FD"/>
    <w:rsid w:val="008D1E0D"/>
    <w:rsid w:val="008D202E"/>
    <w:rsid w:val="008D2456"/>
    <w:rsid w:val="008D3389"/>
    <w:rsid w:val="008D3C24"/>
    <w:rsid w:val="008D541E"/>
    <w:rsid w:val="008D5A4D"/>
    <w:rsid w:val="008D6140"/>
    <w:rsid w:val="008D7F99"/>
    <w:rsid w:val="008E0D5D"/>
    <w:rsid w:val="008E1519"/>
    <w:rsid w:val="008E17EE"/>
    <w:rsid w:val="008E19E4"/>
    <w:rsid w:val="008E1DC9"/>
    <w:rsid w:val="008E20BC"/>
    <w:rsid w:val="008E3001"/>
    <w:rsid w:val="008E300F"/>
    <w:rsid w:val="008E4092"/>
    <w:rsid w:val="008E4C77"/>
    <w:rsid w:val="008E6434"/>
    <w:rsid w:val="008E6AE3"/>
    <w:rsid w:val="008E6D75"/>
    <w:rsid w:val="008E70B1"/>
    <w:rsid w:val="008E70C8"/>
    <w:rsid w:val="008E7593"/>
    <w:rsid w:val="008E7B33"/>
    <w:rsid w:val="008F036F"/>
    <w:rsid w:val="008F1CF3"/>
    <w:rsid w:val="008F23FE"/>
    <w:rsid w:val="008F25E2"/>
    <w:rsid w:val="008F2812"/>
    <w:rsid w:val="008F2C49"/>
    <w:rsid w:val="008F2DC6"/>
    <w:rsid w:val="008F3D81"/>
    <w:rsid w:val="008F4A73"/>
    <w:rsid w:val="008F4B4E"/>
    <w:rsid w:val="008F4FA4"/>
    <w:rsid w:val="008F4FFC"/>
    <w:rsid w:val="008F6AD8"/>
    <w:rsid w:val="008F7229"/>
    <w:rsid w:val="008F7362"/>
    <w:rsid w:val="008F77F0"/>
    <w:rsid w:val="008F7CEB"/>
    <w:rsid w:val="00900258"/>
    <w:rsid w:val="009003CD"/>
    <w:rsid w:val="00900BDA"/>
    <w:rsid w:val="00900C22"/>
    <w:rsid w:val="00900C92"/>
    <w:rsid w:val="00901596"/>
    <w:rsid w:val="009019B3"/>
    <w:rsid w:val="00902353"/>
    <w:rsid w:val="00903B37"/>
    <w:rsid w:val="0090495A"/>
    <w:rsid w:val="00904972"/>
    <w:rsid w:val="00904C2B"/>
    <w:rsid w:val="00904F8C"/>
    <w:rsid w:val="00906A33"/>
    <w:rsid w:val="00906C12"/>
    <w:rsid w:val="00906EC3"/>
    <w:rsid w:val="009105B0"/>
    <w:rsid w:val="009109D1"/>
    <w:rsid w:val="009117E9"/>
    <w:rsid w:val="00911E01"/>
    <w:rsid w:val="009135C2"/>
    <w:rsid w:val="00913E89"/>
    <w:rsid w:val="00914DB5"/>
    <w:rsid w:val="0091511D"/>
    <w:rsid w:val="009154DD"/>
    <w:rsid w:val="009159EE"/>
    <w:rsid w:val="00916BB6"/>
    <w:rsid w:val="00920271"/>
    <w:rsid w:val="009202B6"/>
    <w:rsid w:val="00920A4D"/>
    <w:rsid w:val="00920BBE"/>
    <w:rsid w:val="00921626"/>
    <w:rsid w:val="00921751"/>
    <w:rsid w:val="009217A1"/>
    <w:rsid w:val="009224C3"/>
    <w:rsid w:val="00922B33"/>
    <w:rsid w:val="00922FEB"/>
    <w:rsid w:val="00923195"/>
    <w:rsid w:val="00923BA1"/>
    <w:rsid w:val="00923F36"/>
    <w:rsid w:val="00924CEB"/>
    <w:rsid w:val="00926142"/>
    <w:rsid w:val="009269D0"/>
    <w:rsid w:val="00927AE8"/>
    <w:rsid w:val="0093016F"/>
    <w:rsid w:val="009306FE"/>
    <w:rsid w:val="00930B27"/>
    <w:rsid w:val="00931387"/>
    <w:rsid w:val="00931A0A"/>
    <w:rsid w:val="00931BC7"/>
    <w:rsid w:val="00931CED"/>
    <w:rsid w:val="00931E01"/>
    <w:rsid w:val="009323FA"/>
    <w:rsid w:val="009343C8"/>
    <w:rsid w:val="00934FC0"/>
    <w:rsid w:val="0093580C"/>
    <w:rsid w:val="00935A97"/>
    <w:rsid w:val="009367C2"/>
    <w:rsid w:val="00936B25"/>
    <w:rsid w:val="00936BE4"/>
    <w:rsid w:val="00936E1C"/>
    <w:rsid w:val="00936EAF"/>
    <w:rsid w:val="0093775C"/>
    <w:rsid w:val="00937FFA"/>
    <w:rsid w:val="00940072"/>
    <w:rsid w:val="009410C8"/>
    <w:rsid w:val="00941AD1"/>
    <w:rsid w:val="00941C56"/>
    <w:rsid w:val="009425BC"/>
    <w:rsid w:val="00942663"/>
    <w:rsid w:val="00944515"/>
    <w:rsid w:val="0094493D"/>
    <w:rsid w:val="00944EC9"/>
    <w:rsid w:val="00944FFE"/>
    <w:rsid w:val="009458BD"/>
    <w:rsid w:val="00946C24"/>
    <w:rsid w:val="00947744"/>
    <w:rsid w:val="00947B02"/>
    <w:rsid w:val="00947F32"/>
    <w:rsid w:val="009501F6"/>
    <w:rsid w:val="00950527"/>
    <w:rsid w:val="00951E26"/>
    <w:rsid w:val="00952378"/>
    <w:rsid w:val="0095273F"/>
    <w:rsid w:val="00953B74"/>
    <w:rsid w:val="009544C7"/>
    <w:rsid w:val="00954515"/>
    <w:rsid w:val="00954AF7"/>
    <w:rsid w:val="00955055"/>
    <w:rsid w:val="00955739"/>
    <w:rsid w:val="00955EE4"/>
    <w:rsid w:val="0095674D"/>
    <w:rsid w:val="00956FEE"/>
    <w:rsid w:val="00957610"/>
    <w:rsid w:val="00957B57"/>
    <w:rsid w:val="0096024C"/>
    <w:rsid w:val="0096031A"/>
    <w:rsid w:val="00962415"/>
    <w:rsid w:val="0096262E"/>
    <w:rsid w:val="00962CAD"/>
    <w:rsid w:val="009641D4"/>
    <w:rsid w:val="00964299"/>
    <w:rsid w:val="0096485B"/>
    <w:rsid w:val="00964B0C"/>
    <w:rsid w:val="009651C4"/>
    <w:rsid w:val="00965285"/>
    <w:rsid w:val="00965369"/>
    <w:rsid w:val="00965603"/>
    <w:rsid w:val="009671EC"/>
    <w:rsid w:val="00967C2A"/>
    <w:rsid w:val="0097042A"/>
    <w:rsid w:val="009705C8"/>
    <w:rsid w:val="009710E6"/>
    <w:rsid w:val="009710FF"/>
    <w:rsid w:val="00971AFA"/>
    <w:rsid w:val="00971D13"/>
    <w:rsid w:val="009720B6"/>
    <w:rsid w:val="00972BB5"/>
    <w:rsid w:val="00972EC1"/>
    <w:rsid w:val="00973B73"/>
    <w:rsid w:val="00973F82"/>
    <w:rsid w:val="0097400D"/>
    <w:rsid w:val="009743DE"/>
    <w:rsid w:val="00974DF6"/>
    <w:rsid w:val="00975E6D"/>
    <w:rsid w:val="00976334"/>
    <w:rsid w:val="00976536"/>
    <w:rsid w:val="00976A85"/>
    <w:rsid w:val="00977312"/>
    <w:rsid w:val="00977D86"/>
    <w:rsid w:val="00977FA9"/>
    <w:rsid w:val="00980883"/>
    <w:rsid w:val="009811BA"/>
    <w:rsid w:val="009814FE"/>
    <w:rsid w:val="009816CC"/>
    <w:rsid w:val="00981D88"/>
    <w:rsid w:val="00982C4D"/>
    <w:rsid w:val="00982F05"/>
    <w:rsid w:val="00983026"/>
    <w:rsid w:val="009836C6"/>
    <w:rsid w:val="00983BC6"/>
    <w:rsid w:val="009853B1"/>
    <w:rsid w:val="009855A6"/>
    <w:rsid w:val="0098587D"/>
    <w:rsid w:val="009869A5"/>
    <w:rsid w:val="00986EA2"/>
    <w:rsid w:val="00986F56"/>
    <w:rsid w:val="009879A2"/>
    <w:rsid w:val="00987F75"/>
    <w:rsid w:val="009905BE"/>
    <w:rsid w:val="00990BDD"/>
    <w:rsid w:val="009910A2"/>
    <w:rsid w:val="0099153D"/>
    <w:rsid w:val="009918BA"/>
    <w:rsid w:val="00992DF9"/>
    <w:rsid w:val="0099351C"/>
    <w:rsid w:val="00993841"/>
    <w:rsid w:val="00994458"/>
    <w:rsid w:val="0099447B"/>
    <w:rsid w:val="00994B21"/>
    <w:rsid w:val="00994E27"/>
    <w:rsid w:val="00994F62"/>
    <w:rsid w:val="0099634A"/>
    <w:rsid w:val="00996436"/>
    <w:rsid w:val="00996454"/>
    <w:rsid w:val="00996902"/>
    <w:rsid w:val="00996B96"/>
    <w:rsid w:val="00996F83"/>
    <w:rsid w:val="009979FE"/>
    <w:rsid w:val="009A08D9"/>
    <w:rsid w:val="009A0B27"/>
    <w:rsid w:val="009A0EBD"/>
    <w:rsid w:val="009A21F5"/>
    <w:rsid w:val="009A2518"/>
    <w:rsid w:val="009A4372"/>
    <w:rsid w:val="009A4D4A"/>
    <w:rsid w:val="009A5912"/>
    <w:rsid w:val="009A66F5"/>
    <w:rsid w:val="009A747F"/>
    <w:rsid w:val="009A7C05"/>
    <w:rsid w:val="009A7D40"/>
    <w:rsid w:val="009A7F89"/>
    <w:rsid w:val="009B00C2"/>
    <w:rsid w:val="009B019F"/>
    <w:rsid w:val="009B0308"/>
    <w:rsid w:val="009B1251"/>
    <w:rsid w:val="009B17E5"/>
    <w:rsid w:val="009B2C26"/>
    <w:rsid w:val="009B33F2"/>
    <w:rsid w:val="009B356A"/>
    <w:rsid w:val="009B39CB"/>
    <w:rsid w:val="009B4D38"/>
    <w:rsid w:val="009B571B"/>
    <w:rsid w:val="009B62D1"/>
    <w:rsid w:val="009B6323"/>
    <w:rsid w:val="009B6624"/>
    <w:rsid w:val="009B6ACF"/>
    <w:rsid w:val="009B6CB0"/>
    <w:rsid w:val="009B6E75"/>
    <w:rsid w:val="009B73C0"/>
    <w:rsid w:val="009B78AD"/>
    <w:rsid w:val="009B7CE4"/>
    <w:rsid w:val="009C09CF"/>
    <w:rsid w:val="009C1370"/>
    <w:rsid w:val="009C1903"/>
    <w:rsid w:val="009C191A"/>
    <w:rsid w:val="009C1DF8"/>
    <w:rsid w:val="009C260D"/>
    <w:rsid w:val="009C262C"/>
    <w:rsid w:val="009C263A"/>
    <w:rsid w:val="009C2E0D"/>
    <w:rsid w:val="009C312D"/>
    <w:rsid w:val="009C33C6"/>
    <w:rsid w:val="009C3C31"/>
    <w:rsid w:val="009C3CDF"/>
    <w:rsid w:val="009C4096"/>
    <w:rsid w:val="009C5E0D"/>
    <w:rsid w:val="009C6722"/>
    <w:rsid w:val="009C6E02"/>
    <w:rsid w:val="009C7D88"/>
    <w:rsid w:val="009D0AC3"/>
    <w:rsid w:val="009D0D02"/>
    <w:rsid w:val="009D2508"/>
    <w:rsid w:val="009D2EE1"/>
    <w:rsid w:val="009D460F"/>
    <w:rsid w:val="009D4C94"/>
    <w:rsid w:val="009D4CA8"/>
    <w:rsid w:val="009D52E4"/>
    <w:rsid w:val="009D62F6"/>
    <w:rsid w:val="009D63FC"/>
    <w:rsid w:val="009D68FA"/>
    <w:rsid w:val="009D6C36"/>
    <w:rsid w:val="009D6FD3"/>
    <w:rsid w:val="009D7300"/>
    <w:rsid w:val="009D7CC8"/>
    <w:rsid w:val="009E0A44"/>
    <w:rsid w:val="009E1623"/>
    <w:rsid w:val="009E171E"/>
    <w:rsid w:val="009E1B5C"/>
    <w:rsid w:val="009E1EB7"/>
    <w:rsid w:val="009E2292"/>
    <w:rsid w:val="009E2AE5"/>
    <w:rsid w:val="009E2EAD"/>
    <w:rsid w:val="009E3522"/>
    <w:rsid w:val="009E3AD7"/>
    <w:rsid w:val="009E3B89"/>
    <w:rsid w:val="009E3DD8"/>
    <w:rsid w:val="009E49F6"/>
    <w:rsid w:val="009E4DC3"/>
    <w:rsid w:val="009E4ED6"/>
    <w:rsid w:val="009E5565"/>
    <w:rsid w:val="009E5DF9"/>
    <w:rsid w:val="009E5FCF"/>
    <w:rsid w:val="009E6471"/>
    <w:rsid w:val="009E6FC1"/>
    <w:rsid w:val="009E774E"/>
    <w:rsid w:val="009E7A40"/>
    <w:rsid w:val="009E7F49"/>
    <w:rsid w:val="009F0D29"/>
    <w:rsid w:val="009F1386"/>
    <w:rsid w:val="009F1925"/>
    <w:rsid w:val="009F2CA9"/>
    <w:rsid w:val="009F306E"/>
    <w:rsid w:val="009F3513"/>
    <w:rsid w:val="009F3AF6"/>
    <w:rsid w:val="009F405F"/>
    <w:rsid w:val="009F45F1"/>
    <w:rsid w:val="009F4834"/>
    <w:rsid w:val="009F55CB"/>
    <w:rsid w:val="009F5B12"/>
    <w:rsid w:val="009F6205"/>
    <w:rsid w:val="009F6BF2"/>
    <w:rsid w:val="009F76D3"/>
    <w:rsid w:val="009F7994"/>
    <w:rsid w:val="009F7D3F"/>
    <w:rsid w:val="00A00450"/>
    <w:rsid w:val="00A0085B"/>
    <w:rsid w:val="00A010D1"/>
    <w:rsid w:val="00A01586"/>
    <w:rsid w:val="00A01B6D"/>
    <w:rsid w:val="00A02258"/>
    <w:rsid w:val="00A022CA"/>
    <w:rsid w:val="00A028AD"/>
    <w:rsid w:val="00A03126"/>
    <w:rsid w:val="00A03146"/>
    <w:rsid w:val="00A034B3"/>
    <w:rsid w:val="00A03ABC"/>
    <w:rsid w:val="00A03B12"/>
    <w:rsid w:val="00A047C5"/>
    <w:rsid w:val="00A052C1"/>
    <w:rsid w:val="00A053BB"/>
    <w:rsid w:val="00A05512"/>
    <w:rsid w:val="00A05864"/>
    <w:rsid w:val="00A06153"/>
    <w:rsid w:val="00A06404"/>
    <w:rsid w:val="00A06616"/>
    <w:rsid w:val="00A0723A"/>
    <w:rsid w:val="00A07BE9"/>
    <w:rsid w:val="00A07F7D"/>
    <w:rsid w:val="00A10224"/>
    <w:rsid w:val="00A1024F"/>
    <w:rsid w:val="00A1026B"/>
    <w:rsid w:val="00A115CA"/>
    <w:rsid w:val="00A11A67"/>
    <w:rsid w:val="00A122A4"/>
    <w:rsid w:val="00A127AD"/>
    <w:rsid w:val="00A12DC3"/>
    <w:rsid w:val="00A130F0"/>
    <w:rsid w:val="00A132B1"/>
    <w:rsid w:val="00A133B0"/>
    <w:rsid w:val="00A1350B"/>
    <w:rsid w:val="00A14DE2"/>
    <w:rsid w:val="00A15363"/>
    <w:rsid w:val="00A15576"/>
    <w:rsid w:val="00A156E8"/>
    <w:rsid w:val="00A165AD"/>
    <w:rsid w:val="00A20004"/>
    <w:rsid w:val="00A201F1"/>
    <w:rsid w:val="00A21E3A"/>
    <w:rsid w:val="00A225F0"/>
    <w:rsid w:val="00A22620"/>
    <w:rsid w:val="00A22624"/>
    <w:rsid w:val="00A22AAE"/>
    <w:rsid w:val="00A240FD"/>
    <w:rsid w:val="00A24B4B"/>
    <w:rsid w:val="00A24FBF"/>
    <w:rsid w:val="00A25DE8"/>
    <w:rsid w:val="00A27048"/>
    <w:rsid w:val="00A273BE"/>
    <w:rsid w:val="00A273EC"/>
    <w:rsid w:val="00A30402"/>
    <w:rsid w:val="00A30477"/>
    <w:rsid w:val="00A315BF"/>
    <w:rsid w:val="00A31CFD"/>
    <w:rsid w:val="00A31FC0"/>
    <w:rsid w:val="00A32CE1"/>
    <w:rsid w:val="00A3320F"/>
    <w:rsid w:val="00A3321D"/>
    <w:rsid w:val="00A33B27"/>
    <w:rsid w:val="00A34BEC"/>
    <w:rsid w:val="00A34E17"/>
    <w:rsid w:val="00A350CC"/>
    <w:rsid w:val="00A35C5C"/>
    <w:rsid w:val="00A37589"/>
    <w:rsid w:val="00A37787"/>
    <w:rsid w:val="00A37C4F"/>
    <w:rsid w:val="00A4011A"/>
    <w:rsid w:val="00A4105D"/>
    <w:rsid w:val="00A418D6"/>
    <w:rsid w:val="00A41B41"/>
    <w:rsid w:val="00A42236"/>
    <w:rsid w:val="00A42517"/>
    <w:rsid w:val="00A42956"/>
    <w:rsid w:val="00A42F48"/>
    <w:rsid w:val="00A43239"/>
    <w:rsid w:val="00A43D72"/>
    <w:rsid w:val="00A44181"/>
    <w:rsid w:val="00A44336"/>
    <w:rsid w:val="00A447ED"/>
    <w:rsid w:val="00A45348"/>
    <w:rsid w:val="00A454C6"/>
    <w:rsid w:val="00A45753"/>
    <w:rsid w:val="00A4578A"/>
    <w:rsid w:val="00A45AD4"/>
    <w:rsid w:val="00A45F14"/>
    <w:rsid w:val="00A46647"/>
    <w:rsid w:val="00A4692B"/>
    <w:rsid w:val="00A46EAE"/>
    <w:rsid w:val="00A47F74"/>
    <w:rsid w:val="00A503FA"/>
    <w:rsid w:val="00A50470"/>
    <w:rsid w:val="00A505A7"/>
    <w:rsid w:val="00A505B9"/>
    <w:rsid w:val="00A507BB"/>
    <w:rsid w:val="00A50F29"/>
    <w:rsid w:val="00A51569"/>
    <w:rsid w:val="00A53726"/>
    <w:rsid w:val="00A53C2A"/>
    <w:rsid w:val="00A54603"/>
    <w:rsid w:val="00A549E0"/>
    <w:rsid w:val="00A54DAA"/>
    <w:rsid w:val="00A54F87"/>
    <w:rsid w:val="00A54FC7"/>
    <w:rsid w:val="00A5561A"/>
    <w:rsid w:val="00A55D1E"/>
    <w:rsid w:val="00A56331"/>
    <w:rsid w:val="00A56C1D"/>
    <w:rsid w:val="00A56E62"/>
    <w:rsid w:val="00A57029"/>
    <w:rsid w:val="00A5702A"/>
    <w:rsid w:val="00A570C8"/>
    <w:rsid w:val="00A5774A"/>
    <w:rsid w:val="00A57848"/>
    <w:rsid w:val="00A5789D"/>
    <w:rsid w:val="00A57DBD"/>
    <w:rsid w:val="00A61279"/>
    <w:rsid w:val="00A61EBC"/>
    <w:rsid w:val="00A62924"/>
    <w:rsid w:val="00A6344C"/>
    <w:rsid w:val="00A63A37"/>
    <w:rsid w:val="00A64165"/>
    <w:rsid w:val="00A64B80"/>
    <w:rsid w:val="00A65634"/>
    <w:rsid w:val="00A6572C"/>
    <w:rsid w:val="00A65D23"/>
    <w:rsid w:val="00A65D72"/>
    <w:rsid w:val="00A66194"/>
    <w:rsid w:val="00A66682"/>
    <w:rsid w:val="00A66A3A"/>
    <w:rsid w:val="00A67610"/>
    <w:rsid w:val="00A677C5"/>
    <w:rsid w:val="00A67B91"/>
    <w:rsid w:val="00A70251"/>
    <w:rsid w:val="00A7076F"/>
    <w:rsid w:val="00A715B0"/>
    <w:rsid w:val="00A71C3E"/>
    <w:rsid w:val="00A725C4"/>
    <w:rsid w:val="00A72E77"/>
    <w:rsid w:val="00A73A94"/>
    <w:rsid w:val="00A74AE6"/>
    <w:rsid w:val="00A74D49"/>
    <w:rsid w:val="00A75DA1"/>
    <w:rsid w:val="00A762D8"/>
    <w:rsid w:val="00A76608"/>
    <w:rsid w:val="00A7720C"/>
    <w:rsid w:val="00A77637"/>
    <w:rsid w:val="00A77D6B"/>
    <w:rsid w:val="00A801AB"/>
    <w:rsid w:val="00A8082F"/>
    <w:rsid w:val="00A80DF7"/>
    <w:rsid w:val="00A81426"/>
    <w:rsid w:val="00A816DA"/>
    <w:rsid w:val="00A8176B"/>
    <w:rsid w:val="00A81919"/>
    <w:rsid w:val="00A81934"/>
    <w:rsid w:val="00A82465"/>
    <w:rsid w:val="00A82489"/>
    <w:rsid w:val="00A82CB1"/>
    <w:rsid w:val="00A8310F"/>
    <w:rsid w:val="00A84223"/>
    <w:rsid w:val="00A8439E"/>
    <w:rsid w:val="00A845B5"/>
    <w:rsid w:val="00A84AEC"/>
    <w:rsid w:val="00A8642B"/>
    <w:rsid w:val="00A87892"/>
    <w:rsid w:val="00A87A21"/>
    <w:rsid w:val="00A87C4D"/>
    <w:rsid w:val="00A904B4"/>
    <w:rsid w:val="00A91BF9"/>
    <w:rsid w:val="00A91F5C"/>
    <w:rsid w:val="00A9380D"/>
    <w:rsid w:val="00A93816"/>
    <w:rsid w:val="00A93D13"/>
    <w:rsid w:val="00A942B7"/>
    <w:rsid w:val="00A94732"/>
    <w:rsid w:val="00A94B76"/>
    <w:rsid w:val="00A94DC7"/>
    <w:rsid w:val="00A95182"/>
    <w:rsid w:val="00A9595E"/>
    <w:rsid w:val="00A95DB1"/>
    <w:rsid w:val="00A966BB"/>
    <w:rsid w:val="00A966C0"/>
    <w:rsid w:val="00A9720B"/>
    <w:rsid w:val="00A97C00"/>
    <w:rsid w:val="00A97E8B"/>
    <w:rsid w:val="00AA0B08"/>
    <w:rsid w:val="00AA0BD3"/>
    <w:rsid w:val="00AA0E19"/>
    <w:rsid w:val="00AA0E2F"/>
    <w:rsid w:val="00AA1539"/>
    <w:rsid w:val="00AA2AC1"/>
    <w:rsid w:val="00AA3921"/>
    <w:rsid w:val="00AA54A1"/>
    <w:rsid w:val="00AA5841"/>
    <w:rsid w:val="00AA5F70"/>
    <w:rsid w:val="00AA61FC"/>
    <w:rsid w:val="00AA6375"/>
    <w:rsid w:val="00AA6E67"/>
    <w:rsid w:val="00AA7207"/>
    <w:rsid w:val="00AB00BF"/>
    <w:rsid w:val="00AB02C1"/>
    <w:rsid w:val="00AB0323"/>
    <w:rsid w:val="00AB0B6D"/>
    <w:rsid w:val="00AB1401"/>
    <w:rsid w:val="00AB15DB"/>
    <w:rsid w:val="00AB1A84"/>
    <w:rsid w:val="00AB245B"/>
    <w:rsid w:val="00AB258F"/>
    <w:rsid w:val="00AB27D0"/>
    <w:rsid w:val="00AB3088"/>
    <w:rsid w:val="00AB3E98"/>
    <w:rsid w:val="00AB3FF9"/>
    <w:rsid w:val="00AB4930"/>
    <w:rsid w:val="00AB63AE"/>
    <w:rsid w:val="00AB71A0"/>
    <w:rsid w:val="00AB71CF"/>
    <w:rsid w:val="00AB74FD"/>
    <w:rsid w:val="00AB7F83"/>
    <w:rsid w:val="00AC0237"/>
    <w:rsid w:val="00AC04CD"/>
    <w:rsid w:val="00AC0650"/>
    <w:rsid w:val="00AC0D0A"/>
    <w:rsid w:val="00AC157E"/>
    <w:rsid w:val="00AC2833"/>
    <w:rsid w:val="00AC334B"/>
    <w:rsid w:val="00AC3A02"/>
    <w:rsid w:val="00AC3BBC"/>
    <w:rsid w:val="00AC43AE"/>
    <w:rsid w:val="00AC4839"/>
    <w:rsid w:val="00AC4A69"/>
    <w:rsid w:val="00AC4C7C"/>
    <w:rsid w:val="00AC511B"/>
    <w:rsid w:val="00AC66C7"/>
    <w:rsid w:val="00AC6A35"/>
    <w:rsid w:val="00AC6CD9"/>
    <w:rsid w:val="00AC6E12"/>
    <w:rsid w:val="00AC746F"/>
    <w:rsid w:val="00AC74E5"/>
    <w:rsid w:val="00AC7747"/>
    <w:rsid w:val="00AD016B"/>
    <w:rsid w:val="00AD0636"/>
    <w:rsid w:val="00AD11D8"/>
    <w:rsid w:val="00AD2335"/>
    <w:rsid w:val="00AD246E"/>
    <w:rsid w:val="00AD2AFE"/>
    <w:rsid w:val="00AD360F"/>
    <w:rsid w:val="00AD3F69"/>
    <w:rsid w:val="00AD441C"/>
    <w:rsid w:val="00AD48D3"/>
    <w:rsid w:val="00AD5B5F"/>
    <w:rsid w:val="00AD608C"/>
    <w:rsid w:val="00AD62C5"/>
    <w:rsid w:val="00AD6385"/>
    <w:rsid w:val="00AD6745"/>
    <w:rsid w:val="00AD67B3"/>
    <w:rsid w:val="00AD76E3"/>
    <w:rsid w:val="00AD7E0E"/>
    <w:rsid w:val="00AE018C"/>
    <w:rsid w:val="00AE0BEE"/>
    <w:rsid w:val="00AE0ED3"/>
    <w:rsid w:val="00AE1481"/>
    <w:rsid w:val="00AE19CB"/>
    <w:rsid w:val="00AE1F29"/>
    <w:rsid w:val="00AE2024"/>
    <w:rsid w:val="00AE21B1"/>
    <w:rsid w:val="00AE22D0"/>
    <w:rsid w:val="00AE2ABD"/>
    <w:rsid w:val="00AE2AF8"/>
    <w:rsid w:val="00AE300B"/>
    <w:rsid w:val="00AE301B"/>
    <w:rsid w:val="00AE33DE"/>
    <w:rsid w:val="00AE350C"/>
    <w:rsid w:val="00AE3885"/>
    <w:rsid w:val="00AE4124"/>
    <w:rsid w:val="00AE42CD"/>
    <w:rsid w:val="00AE54D1"/>
    <w:rsid w:val="00AE5756"/>
    <w:rsid w:val="00AE59EF"/>
    <w:rsid w:val="00AE5BAA"/>
    <w:rsid w:val="00AE6D1B"/>
    <w:rsid w:val="00AE6E4C"/>
    <w:rsid w:val="00AE7A52"/>
    <w:rsid w:val="00AE7BD7"/>
    <w:rsid w:val="00AF0343"/>
    <w:rsid w:val="00AF0685"/>
    <w:rsid w:val="00AF0BE6"/>
    <w:rsid w:val="00AF0F82"/>
    <w:rsid w:val="00AF16B9"/>
    <w:rsid w:val="00AF2196"/>
    <w:rsid w:val="00AF27BB"/>
    <w:rsid w:val="00AF3620"/>
    <w:rsid w:val="00AF3B52"/>
    <w:rsid w:val="00AF4AD7"/>
    <w:rsid w:val="00AF5328"/>
    <w:rsid w:val="00AF64B6"/>
    <w:rsid w:val="00AF6986"/>
    <w:rsid w:val="00AF6B89"/>
    <w:rsid w:val="00AF7784"/>
    <w:rsid w:val="00AF7785"/>
    <w:rsid w:val="00AF79EC"/>
    <w:rsid w:val="00AF7B1A"/>
    <w:rsid w:val="00B004FE"/>
    <w:rsid w:val="00B0075D"/>
    <w:rsid w:val="00B0115B"/>
    <w:rsid w:val="00B0161C"/>
    <w:rsid w:val="00B0178A"/>
    <w:rsid w:val="00B02F62"/>
    <w:rsid w:val="00B03D06"/>
    <w:rsid w:val="00B0543E"/>
    <w:rsid w:val="00B054D3"/>
    <w:rsid w:val="00B05923"/>
    <w:rsid w:val="00B0594C"/>
    <w:rsid w:val="00B064EB"/>
    <w:rsid w:val="00B06C72"/>
    <w:rsid w:val="00B06D5B"/>
    <w:rsid w:val="00B070A3"/>
    <w:rsid w:val="00B07A2D"/>
    <w:rsid w:val="00B07A3E"/>
    <w:rsid w:val="00B07DB9"/>
    <w:rsid w:val="00B10049"/>
    <w:rsid w:val="00B106F2"/>
    <w:rsid w:val="00B10DB6"/>
    <w:rsid w:val="00B11010"/>
    <w:rsid w:val="00B1187C"/>
    <w:rsid w:val="00B1223E"/>
    <w:rsid w:val="00B12E43"/>
    <w:rsid w:val="00B14395"/>
    <w:rsid w:val="00B1501E"/>
    <w:rsid w:val="00B15278"/>
    <w:rsid w:val="00B16145"/>
    <w:rsid w:val="00B16D62"/>
    <w:rsid w:val="00B1701F"/>
    <w:rsid w:val="00B177B9"/>
    <w:rsid w:val="00B1791C"/>
    <w:rsid w:val="00B17C0E"/>
    <w:rsid w:val="00B17C77"/>
    <w:rsid w:val="00B2066F"/>
    <w:rsid w:val="00B2103A"/>
    <w:rsid w:val="00B21246"/>
    <w:rsid w:val="00B212C5"/>
    <w:rsid w:val="00B21376"/>
    <w:rsid w:val="00B214F9"/>
    <w:rsid w:val="00B2171E"/>
    <w:rsid w:val="00B218D0"/>
    <w:rsid w:val="00B21F86"/>
    <w:rsid w:val="00B220D3"/>
    <w:rsid w:val="00B22BD2"/>
    <w:rsid w:val="00B23F6A"/>
    <w:rsid w:val="00B24568"/>
    <w:rsid w:val="00B24A26"/>
    <w:rsid w:val="00B25834"/>
    <w:rsid w:val="00B25A05"/>
    <w:rsid w:val="00B26687"/>
    <w:rsid w:val="00B26696"/>
    <w:rsid w:val="00B26708"/>
    <w:rsid w:val="00B2695D"/>
    <w:rsid w:val="00B26B4C"/>
    <w:rsid w:val="00B26B8E"/>
    <w:rsid w:val="00B26B8F"/>
    <w:rsid w:val="00B26D7B"/>
    <w:rsid w:val="00B27D50"/>
    <w:rsid w:val="00B303ED"/>
    <w:rsid w:val="00B3096B"/>
    <w:rsid w:val="00B30BE2"/>
    <w:rsid w:val="00B30D2D"/>
    <w:rsid w:val="00B31E89"/>
    <w:rsid w:val="00B32C32"/>
    <w:rsid w:val="00B330F2"/>
    <w:rsid w:val="00B33263"/>
    <w:rsid w:val="00B33A54"/>
    <w:rsid w:val="00B33E5C"/>
    <w:rsid w:val="00B33FF9"/>
    <w:rsid w:val="00B34160"/>
    <w:rsid w:val="00B34B91"/>
    <w:rsid w:val="00B34CA8"/>
    <w:rsid w:val="00B34EC4"/>
    <w:rsid w:val="00B3586C"/>
    <w:rsid w:val="00B36DA9"/>
    <w:rsid w:val="00B37416"/>
    <w:rsid w:val="00B378F6"/>
    <w:rsid w:val="00B37916"/>
    <w:rsid w:val="00B40A05"/>
    <w:rsid w:val="00B40B1C"/>
    <w:rsid w:val="00B40E3B"/>
    <w:rsid w:val="00B41E1F"/>
    <w:rsid w:val="00B42868"/>
    <w:rsid w:val="00B43F79"/>
    <w:rsid w:val="00B44C9C"/>
    <w:rsid w:val="00B44D80"/>
    <w:rsid w:val="00B44DB2"/>
    <w:rsid w:val="00B454EF"/>
    <w:rsid w:val="00B45973"/>
    <w:rsid w:val="00B45CE8"/>
    <w:rsid w:val="00B45D7F"/>
    <w:rsid w:val="00B45D81"/>
    <w:rsid w:val="00B465B2"/>
    <w:rsid w:val="00B46907"/>
    <w:rsid w:val="00B47DA8"/>
    <w:rsid w:val="00B50129"/>
    <w:rsid w:val="00B514F1"/>
    <w:rsid w:val="00B521FD"/>
    <w:rsid w:val="00B52BB0"/>
    <w:rsid w:val="00B52C40"/>
    <w:rsid w:val="00B53190"/>
    <w:rsid w:val="00B53316"/>
    <w:rsid w:val="00B5493B"/>
    <w:rsid w:val="00B554EE"/>
    <w:rsid w:val="00B56B3B"/>
    <w:rsid w:val="00B56C57"/>
    <w:rsid w:val="00B56DD9"/>
    <w:rsid w:val="00B578CA"/>
    <w:rsid w:val="00B578F7"/>
    <w:rsid w:val="00B6018E"/>
    <w:rsid w:val="00B602EF"/>
    <w:rsid w:val="00B60A58"/>
    <w:rsid w:val="00B6218C"/>
    <w:rsid w:val="00B62B4A"/>
    <w:rsid w:val="00B63F35"/>
    <w:rsid w:val="00B6415C"/>
    <w:rsid w:val="00B649B9"/>
    <w:rsid w:val="00B64F6D"/>
    <w:rsid w:val="00B64FDF"/>
    <w:rsid w:val="00B65934"/>
    <w:rsid w:val="00B65C67"/>
    <w:rsid w:val="00B65E3C"/>
    <w:rsid w:val="00B66396"/>
    <w:rsid w:val="00B663BC"/>
    <w:rsid w:val="00B665BB"/>
    <w:rsid w:val="00B6668E"/>
    <w:rsid w:val="00B6739B"/>
    <w:rsid w:val="00B67D71"/>
    <w:rsid w:val="00B70938"/>
    <w:rsid w:val="00B70941"/>
    <w:rsid w:val="00B70BB9"/>
    <w:rsid w:val="00B72725"/>
    <w:rsid w:val="00B727EC"/>
    <w:rsid w:val="00B73273"/>
    <w:rsid w:val="00B732CF"/>
    <w:rsid w:val="00B73E5F"/>
    <w:rsid w:val="00B74BE0"/>
    <w:rsid w:val="00B750AD"/>
    <w:rsid w:val="00B756A1"/>
    <w:rsid w:val="00B75D43"/>
    <w:rsid w:val="00B766EE"/>
    <w:rsid w:val="00B76BF9"/>
    <w:rsid w:val="00B76D85"/>
    <w:rsid w:val="00B7720E"/>
    <w:rsid w:val="00B774C7"/>
    <w:rsid w:val="00B77788"/>
    <w:rsid w:val="00B77E9F"/>
    <w:rsid w:val="00B77F1A"/>
    <w:rsid w:val="00B802A2"/>
    <w:rsid w:val="00B80F71"/>
    <w:rsid w:val="00B81A29"/>
    <w:rsid w:val="00B81F1E"/>
    <w:rsid w:val="00B826F0"/>
    <w:rsid w:val="00B82FB1"/>
    <w:rsid w:val="00B832E4"/>
    <w:rsid w:val="00B8454F"/>
    <w:rsid w:val="00B848FE"/>
    <w:rsid w:val="00B8543C"/>
    <w:rsid w:val="00B854DD"/>
    <w:rsid w:val="00B85ADB"/>
    <w:rsid w:val="00B86919"/>
    <w:rsid w:val="00B86F77"/>
    <w:rsid w:val="00B870C0"/>
    <w:rsid w:val="00B870F1"/>
    <w:rsid w:val="00B87237"/>
    <w:rsid w:val="00B872B7"/>
    <w:rsid w:val="00B87631"/>
    <w:rsid w:val="00B87C89"/>
    <w:rsid w:val="00B87D83"/>
    <w:rsid w:val="00B9037F"/>
    <w:rsid w:val="00B907C9"/>
    <w:rsid w:val="00B90A15"/>
    <w:rsid w:val="00B90C96"/>
    <w:rsid w:val="00B9109C"/>
    <w:rsid w:val="00B9117F"/>
    <w:rsid w:val="00B92BA9"/>
    <w:rsid w:val="00B92FF1"/>
    <w:rsid w:val="00B93835"/>
    <w:rsid w:val="00B93B44"/>
    <w:rsid w:val="00B93E15"/>
    <w:rsid w:val="00B94392"/>
    <w:rsid w:val="00B9451F"/>
    <w:rsid w:val="00B9490F"/>
    <w:rsid w:val="00B94ECA"/>
    <w:rsid w:val="00B95BE4"/>
    <w:rsid w:val="00B961F7"/>
    <w:rsid w:val="00B963A9"/>
    <w:rsid w:val="00B9662A"/>
    <w:rsid w:val="00B96A00"/>
    <w:rsid w:val="00B96E3C"/>
    <w:rsid w:val="00B96F7F"/>
    <w:rsid w:val="00B97170"/>
    <w:rsid w:val="00B971B0"/>
    <w:rsid w:val="00B974C9"/>
    <w:rsid w:val="00BA096E"/>
    <w:rsid w:val="00BA0A80"/>
    <w:rsid w:val="00BA1A5E"/>
    <w:rsid w:val="00BA2393"/>
    <w:rsid w:val="00BA299F"/>
    <w:rsid w:val="00BA2CD0"/>
    <w:rsid w:val="00BA2E89"/>
    <w:rsid w:val="00BA4250"/>
    <w:rsid w:val="00BA453E"/>
    <w:rsid w:val="00BA4BD2"/>
    <w:rsid w:val="00BA4D30"/>
    <w:rsid w:val="00BA56C4"/>
    <w:rsid w:val="00BA59C8"/>
    <w:rsid w:val="00BA64DC"/>
    <w:rsid w:val="00BA6C02"/>
    <w:rsid w:val="00BA6D2C"/>
    <w:rsid w:val="00BA70FB"/>
    <w:rsid w:val="00BA754A"/>
    <w:rsid w:val="00BA7CF6"/>
    <w:rsid w:val="00BA7FE3"/>
    <w:rsid w:val="00BB0AFC"/>
    <w:rsid w:val="00BB1089"/>
    <w:rsid w:val="00BB1400"/>
    <w:rsid w:val="00BB15A9"/>
    <w:rsid w:val="00BB1A12"/>
    <w:rsid w:val="00BB266A"/>
    <w:rsid w:val="00BB2AC3"/>
    <w:rsid w:val="00BB2E9E"/>
    <w:rsid w:val="00BB30E4"/>
    <w:rsid w:val="00BB30F2"/>
    <w:rsid w:val="00BB427B"/>
    <w:rsid w:val="00BB4575"/>
    <w:rsid w:val="00BB4CBA"/>
    <w:rsid w:val="00BB55E0"/>
    <w:rsid w:val="00BB57DD"/>
    <w:rsid w:val="00BB5C09"/>
    <w:rsid w:val="00BB5C20"/>
    <w:rsid w:val="00BB7941"/>
    <w:rsid w:val="00BB7BA2"/>
    <w:rsid w:val="00BC0446"/>
    <w:rsid w:val="00BC126C"/>
    <w:rsid w:val="00BC19FF"/>
    <w:rsid w:val="00BC1BD0"/>
    <w:rsid w:val="00BC1DC6"/>
    <w:rsid w:val="00BC2251"/>
    <w:rsid w:val="00BC2AA2"/>
    <w:rsid w:val="00BC3A9A"/>
    <w:rsid w:val="00BC40B2"/>
    <w:rsid w:val="00BC414A"/>
    <w:rsid w:val="00BC4B21"/>
    <w:rsid w:val="00BC5440"/>
    <w:rsid w:val="00BC548E"/>
    <w:rsid w:val="00BC580C"/>
    <w:rsid w:val="00BC5A9B"/>
    <w:rsid w:val="00BC5BFA"/>
    <w:rsid w:val="00BC5FDF"/>
    <w:rsid w:val="00BC6181"/>
    <w:rsid w:val="00BC63CA"/>
    <w:rsid w:val="00BC6FD5"/>
    <w:rsid w:val="00BC72B9"/>
    <w:rsid w:val="00BC7335"/>
    <w:rsid w:val="00BC7884"/>
    <w:rsid w:val="00BD05A6"/>
    <w:rsid w:val="00BD0877"/>
    <w:rsid w:val="00BD0930"/>
    <w:rsid w:val="00BD137E"/>
    <w:rsid w:val="00BD1795"/>
    <w:rsid w:val="00BD268C"/>
    <w:rsid w:val="00BD2AB7"/>
    <w:rsid w:val="00BD2D2A"/>
    <w:rsid w:val="00BD33C8"/>
    <w:rsid w:val="00BD34F2"/>
    <w:rsid w:val="00BD354D"/>
    <w:rsid w:val="00BD3749"/>
    <w:rsid w:val="00BD37D1"/>
    <w:rsid w:val="00BD3D03"/>
    <w:rsid w:val="00BD4650"/>
    <w:rsid w:val="00BD4851"/>
    <w:rsid w:val="00BD4AFF"/>
    <w:rsid w:val="00BD5255"/>
    <w:rsid w:val="00BD59BD"/>
    <w:rsid w:val="00BD5AE8"/>
    <w:rsid w:val="00BD76EF"/>
    <w:rsid w:val="00BD777F"/>
    <w:rsid w:val="00BE0004"/>
    <w:rsid w:val="00BE03A2"/>
    <w:rsid w:val="00BE04AF"/>
    <w:rsid w:val="00BE0C39"/>
    <w:rsid w:val="00BE11BE"/>
    <w:rsid w:val="00BE120A"/>
    <w:rsid w:val="00BE14C6"/>
    <w:rsid w:val="00BE1BDD"/>
    <w:rsid w:val="00BE2136"/>
    <w:rsid w:val="00BE22F2"/>
    <w:rsid w:val="00BE2746"/>
    <w:rsid w:val="00BE2A80"/>
    <w:rsid w:val="00BE36AF"/>
    <w:rsid w:val="00BE3C7E"/>
    <w:rsid w:val="00BE3E55"/>
    <w:rsid w:val="00BE471D"/>
    <w:rsid w:val="00BE4755"/>
    <w:rsid w:val="00BE4BB7"/>
    <w:rsid w:val="00BE50C6"/>
    <w:rsid w:val="00BE5A4C"/>
    <w:rsid w:val="00BE5BBF"/>
    <w:rsid w:val="00BE5F7A"/>
    <w:rsid w:val="00BE6309"/>
    <w:rsid w:val="00BE654C"/>
    <w:rsid w:val="00BE663D"/>
    <w:rsid w:val="00BE68BD"/>
    <w:rsid w:val="00BE6DA8"/>
    <w:rsid w:val="00BE74ED"/>
    <w:rsid w:val="00BE760A"/>
    <w:rsid w:val="00BE7986"/>
    <w:rsid w:val="00BE7C11"/>
    <w:rsid w:val="00BF05F2"/>
    <w:rsid w:val="00BF06DC"/>
    <w:rsid w:val="00BF0B2F"/>
    <w:rsid w:val="00BF1A7D"/>
    <w:rsid w:val="00BF3458"/>
    <w:rsid w:val="00BF3FF3"/>
    <w:rsid w:val="00BF40C3"/>
    <w:rsid w:val="00BF4250"/>
    <w:rsid w:val="00BF4391"/>
    <w:rsid w:val="00BF511A"/>
    <w:rsid w:val="00BF51A3"/>
    <w:rsid w:val="00BF55D6"/>
    <w:rsid w:val="00BF5B3C"/>
    <w:rsid w:val="00BF5F18"/>
    <w:rsid w:val="00BF6226"/>
    <w:rsid w:val="00BF6AB1"/>
    <w:rsid w:val="00BF7068"/>
    <w:rsid w:val="00BF734A"/>
    <w:rsid w:val="00C0056B"/>
    <w:rsid w:val="00C01DB5"/>
    <w:rsid w:val="00C01F59"/>
    <w:rsid w:val="00C021D7"/>
    <w:rsid w:val="00C02247"/>
    <w:rsid w:val="00C02EF9"/>
    <w:rsid w:val="00C02F10"/>
    <w:rsid w:val="00C03572"/>
    <w:rsid w:val="00C03E2C"/>
    <w:rsid w:val="00C0407E"/>
    <w:rsid w:val="00C0503B"/>
    <w:rsid w:val="00C05C3A"/>
    <w:rsid w:val="00C06158"/>
    <w:rsid w:val="00C066B2"/>
    <w:rsid w:val="00C06E2A"/>
    <w:rsid w:val="00C07F98"/>
    <w:rsid w:val="00C07FC2"/>
    <w:rsid w:val="00C11423"/>
    <w:rsid w:val="00C114EA"/>
    <w:rsid w:val="00C115D6"/>
    <w:rsid w:val="00C11AC9"/>
    <w:rsid w:val="00C121FA"/>
    <w:rsid w:val="00C12553"/>
    <w:rsid w:val="00C12F55"/>
    <w:rsid w:val="00C13632"/>
    <w:rsid w:val="00C13834"/>
    <w:rsid w:val="00C13A5E"/>
    <w:rsid w:val="00C13BF1"/>
    <w:rsid w:val="00C14909"/>
    <w:rsid w:val="00C150D2"/>
    <w:rsid w:val="00C15EA4"/>
    <w:rsid w:val="00C16061"/>
    <w:rsid w:val="00C16C61"/>
    <w:rsid w:val="00C16FD0"/>
    <w:rsid w:val="00C17180"/>
    <w:rsid w:val="00C17BD6"/>
    <w:rsid w:val="00C17E46"/>
    <w:rsid w:val="00C2005C"/>
    <w:rsid w:val="00C20250"/>
    <w:rsid w:val="00C208FF"/>
    <w:rsid w:val="00C209AC"/>
    <w:rsid w:val="00C20FC3"/>
    <w:rsid w:val="00C21AE0"/>
    <w:rsid w:val="00C21F16"/>
    <w:rsid w:val="00C22E7C"/>
    <w:rsid w:val="00C22F90"/>
    <w:rsid w:val="00C23001"/>
    <w:rsid w:val="00C23319"/>
    <w:rsid w:val="00C239B1"/>
    <w:rsid w:val="00C23B16"/>
    <w:rsid w:val="00C24262"/>
    <w:rsid w:val="00C24C9A"/>
    <w:rsid w:val="00C25AF4"/>
    <w:rsid w:val="00C26358"/>
    <w:rsid w:val="00C26557"/>
    <w:rsid w:val="00C26667"/>
    <w:rsid w:val="00C270E6"/>
    <w:rsid w:val="00C27C05"/>
    <w:rsid w:val="00C30B6F"/>
    <w:rsid w:val="00C30E8A"/>
    <w:rsid w:val="00C30F2E"/>
    <w:rsid w:val="00C31939"/>
    <w:rsid w:val="00C31BD1"/>
    <w:rsid w:val="00C32C7B"/>
    <w:rsid w:val="00C32CE3"/>
    <w:rsid w:val="00C3319C"/>
    <w:rsid w:val="00C3363E"/>
    <w:rsid w:val="00C33701"/>
    <w:rsid w:val="00C33DB7"/>
    <w:rsid w:val="00C3412C"/>
    <w:rsid w:val="00C349D4"/>
    <w:rsid w:val="00C3532D"/>
    <w:rsid w:val="00C358EB"/>
    <w:rsid w:val="00C35E3D"/>
    <w:rsid w:val="00C35F08"/>
    <w:rsid w:val="00C362D5"/>
    <w:rsid w:val="00C3701D"/>
    <w:rsid w:val="00C377C9"/>
    <w:rsid w:val="00C37ABE"/>
    <w:rsid w:val="00C37BB9"/>
    <w:rsid w:val="00C37BCF"/>
    <w:rsid w:val="00C37D70"/>
    <w:rsid w:val="00C400EA"/>
    <w:rsid w:val="00C40387"/>
    <w:rsid w:val="00C40ACC"/>
    <w:rsid w:val="00C41200"/>
    <w:rsid w:val="00C4132F"/>
    <w:rsid w:val="00C41472"/>
    <w:rsid w:val="00C42344"/>
    <w:rsid w:val="00C4247C"/>
    <w:rsid w:val="00C42610"/>
    <w:rsid w:val="00C42AE5"/>
    <w:rsid w:val="00C42CB5"/>
    <w:rsid w:val="00C4353A"/>
    <w:rsid w:val="00C438CC"/>
    <w:rsid w:val="00C43BFE"/>
    <w:rsid w:val="00C44243"/>
    <w:rsid w:val="00C44693"/>
    <w:rsid w:val="00C44F03"/>
    <w:rsid w:val="00C45490"/>
    <w:rsid w:val="00C45B60"/>
    <w:rsid w:val="00C45CC1"/>
    <w:rsid w:val="00C45D90"/>
    <w:rsid w:val="00C46226"/>
    <w:rsid w:val="00C465C8"/>
    <w:rsid w:val="00C4664D"/>
    <w:rsid w:val="00C47D6C"/>
    <w:rsid w:val="00C5025C"/>
    <w:rsid w:val="00C514AE"/>
    <w:rsid w:val="00C516EE"/>
    <w:rsid w:val="00C51FDC"/>
    <w:rsid w:val="00C53193"/>
    <w:rsid w:val="00C53BD9"/>
    <w:rsid w:val="00C53C9C"/>
    <w:rsid w:val="00C5463F"/>
    <w:rsid w:val="00C546EB"/>
    <w:rsid w:val="00C54B4B"/>
    <w:rsid w:val="00C55315"/>
    <w:rsid w:val="00C55861"/>
    <w:rsid w:val="00C55D75"/>
    <w:rsid w:val="00C563E4"/>
    <w:rsid w:val="00C573F0"/>
    <w:rsid w:val="00C575AF"/>
    <w:rsid w:val="00C579A0"/>
    <w:rsid w:val="00C60E39"/>
    <w:rsid w:val="00C61389"/>
    <w:rsid w:val="00C61754"/>
    <w:rsid w:val="00C6231C"/>
    <w:rsid w:val="00C62705"/>
    <w:rsid w:val="00C63CE3"/>
    <w:rsid w:val="00C642BC"/>
    <w:rsid w:val="00C647B6"/>
    <w:rsid w:val="00C658E9"/>
    <w:rsid w:val="00C65B47"/>
    <w:rsid w:val="00C65B4F"/>
    <w:rsid w:val="00C665B6"/>
    <w:rsid w:val="00C6709C"/>
    <w:rsid w:val="00C67138"/>
    <w:rsid w:val="00C67938"/>
    <w:rsid w:val="00C67D22"/>
    <w:rsid w:val="00C70318"/>
    <w:rsid w:val="00C70711"/>
    <w:rsid w:val="00C70964"/>
    <w:rsid w:val="00C71184"/>
    <w:rsid w:val="00C723AC"/>
    <w:rsid w:val="00C72793"/>
    <w:rsid w:val="00C7339E"/>
    <w:rsid w:val="00C73A17"/>
    <w:rsid w:val="00C75640"/>
    <w:rsid w:val="00C76649"/>
    <w:rsid w:val="00C76909"/>
    <w:rsid w:val="00C7734F"/>
    <w:rsid w:val="00C77467"/>
    <w:rsid w:val="00C80423"/>
    <w:rsid w:val="00C809FE"/>
    <w:rsid w:val="00C82070"/>
    <w:rsid w:val="00C82538"/>
    <w:rsid w:val="00C82A05"/>
    <w:rsid w:val="00C82C29"/>
    <w:rsid w:val="00C834DC"/>
    <w:rsid w:val="00C83BAF"/>
    <w:rsid w:val="00C856C9"/>
    <w:rsid w:val="00C85780"/>
    <w:rsid w:val="00C85A2D"/>
    <w:rsid w:val="00C85E3D"/>
    <w:rsid w:val="00C86134"/>
    <w:rsid w:val="00C86A95"/>
    <w:rsid w:val="00C87576"/>
    <w:rsid w:val="00C8774A"/>
    <w:rsid w:val="00C87978"/>
    <w:rsid w:val="00C9059B"/>
    <w:rsid w:val="00C909D1"/>
    <w:rsid w:val="00C90CF0"/>
    <w:rsid w:val="00C923BC"/>
    <w:rsid w:val="00C92DE8"/>
    <w:rsid w:val="00C92DEC"/>
    <w:rsid w:val="00C9344B"/>
    <w:rsid w:val="00C94D30"/>
    <w:rsid w:val="00C97467"/>
    <w:rsid w:val="00C974EA"/>
    <w:rsid w:val="00CA0C7E"/>
    <w:rsid w:val="00CA0CF7"/>
    <w:rsid w:val="00CA0D59"/>
    <w:rsid w:val="00CA117D"/>
    <w:rsid w:val="00CA16E1"/>
    <w:rsid w:val="00CA1DA0"/>
    <w:rsid w:val="00CA1F03"/>
    <w:rsid w:val="00CA1FEE"/>
    <w:rsid w:val="00CA22A4"/>
    <w:rsid w:val="00CA232F"/>
    <w:rsid w:val="00CA2DEB"/>
    <w:rsid w:val="00CA3200"/>
    <w:rsid w:val="00CA330B"/>
    <w:rsid w:val="00CA3333"/>
    <w:rsid w:val="00CA336D"/>
    <w:rsid w:val="00CA344D"/>
    <w:rsid w:val="00CA4AD8"/>
    <w:rsid w:val="00CA52D5"/>
    <w:rsid w:val="00CA5479"/>
    <w:rsid w:val="00CA5CDE"/>
    <w:rsid w:val="00CA60CB"/>
    <w:rsid w:val="00CA620B"/>
    <w:rsid w:val="00CA65E7"/>
    <w:rsid w:val="00CA6921"/>
    <w:rsid w:val="00CA756A"/>
    <w:rsid w:val="00CB06E7"/>
    <w:rsid w:val="00CB087E"/>
    <w:rsid w:val="00CB0EB9"/>
    <w:rsid w:val="00CB12FF"/>
    <w:rsid w:val="00CB17DD"/>
    <w:rsid w:val="00CB1834"/>
    <w:rsid w:val="00CB2486"/>
    <w:rsid w:val="00CB261F"/>
    <w:rsid w:val="00CB2825"/>
    <w:rsid w:val="00CB28B4"/>
    <w:rsid w:val="00CB32A3"/>
    <w:rsid w:val="00CB32FE"/>
    <w:rsid w:val="00CB39E2"/>
    <w:rsid w:val="00CB3C1A"/>
    <w:rsid w:val="00CB4036"/>
    <w:rsid w:val="00CB45A0"/>
    <w:rsid w:val="00CB5253"/>
    <w:rsid w:val="00CB52F5"/>
    <w:rsid w:val="00CB6B0C"/>
    <w:rsid w:val="00CB7E35"/>
    <w:rsid w:val="00CB7E5B"/>
    <w:rsid w:val="00CC0683"/>
    <w:rsid w:val="00CC094F"/>
    <w:rsid w:val="00CC31F4"/>
    <w:rsid w:val="00CC32FF"/>
    <w:rsid w:val="00CC3A46"/>
    <w:rsid w:val="00CC3BA1"/>
    <w:rsid w:val="00CC4B93"/>
    <w:rsid w:val="00CC5B67"/>
    <w:rsid w:val="00CC5B90"/>
    <w:rsid w:val="00CC5BE1"/>
    <w:rsid w:val="00CC6208"/>
    <w:rsid w:val="00CC6D3E"/>
    <w:rsid w:val="00CC6E0A"/>
    <w:rsid w:val="00CC70D1"/>
    <w:rsid w:val="00CC7299"/>
    <w:rsid w:val="00CC7F49"/>
    <w:rsid w:val="00CD12FA"/>
    <w:rsid w:val="00CD1CC0"/>
    <w:rsid w:val="00CD20FF"/>
    <w:rsid w:val="00CD3144"/>
    <w:rsid w:val="00CD332A"/>
    <w:rsid w:val="00CD3340"/>
    <w:rsid w:val="00CD3652"/>
    <w:rsid w:val="00CD4394"/>
    <w:rsid w:val="00CD459F"/>
    <w:rsid w:val="00CD527E"/>
    <w:rsid w:val="00CD533B"/>
    <w:rsid w:val="00CD595D"/>
    <w:rsid w:val="00CD5A0A"/>
    <w:rsid w:val="00CD5CA8"/>
    <w:rsid w:val="00CD645C"/>
    <w:rsid w:val="00CD6DE6"/>
    <w:rsid w:val="00CD73CB"/>
    <w:rsid w:val="00CE0825"/>
    <w:rsid w:val="00CE08F6"/>
    <w:rsid w:val="00CE0B2B"/>
    <w:rsid w:val="00CE0D46"/>
    <w:rsid w:val="00CE11D7"/>
    <w:rsid w:val="00CE183C"/>
    <w:rsid w:val="00CE1DCB"/>
    <w:rsid w:val="00CE1E57"/>
    <w:rsid w:val="00CE2597"/>
    <w:rsid w:val="00CE2670"/>
    <w:rsid w:val="00CE27DD"/>
    <w:rsid w:val="00CE3319"/>
    <w:rsid w:val="00CE3794"/>
    <w:rsid w:val="00CE3E22"/>
    <w:rsid w:val="00CE4156"/>
    <w:rsid w:val="00CE58CD"/>
    <w:rsid w:val="00CE599D"/>
    <w:rsid w:val="00CE64BF"/>
    <w:rsid w:val="00CE6744"/>
    <w:rsid w:val="00CE6E1F"/>
    <w:rsid w:val="00CE6F29"/>
    <w:rsid w:val="00CE73FF"/>
    <w:rsid w:val="00CE789F"/>
    <w:rsid w:val="00CE792C"/>
    <w:rsid w:val="00CE7FC6"/>
    <w:rsid w:val="00CF2CB5"/>
    <w:rsid w:val="00CF3092"/>
    <w:rsid w:val="00CF310B"/>
    <w:rsid w:val="00CF3369"/>
    <w:rsid w:val="00CF3ACE"/>
    <w:rsid w:val="00CF3B48"/>
    <w:rsid w:val="00CF4690"/>
    <w:rsid w:val="00CF4859"/>
    <w:rsid w:val="00CF4EEA"/>
    <w:rsid w:val="00CF5329"/>
    <w:rsid w:val="00CF5A8E"/>
    <w:rsid w:val="00CF688F"/>
    <w:rsid w:val="00CF691C"/>
    <w:rsid w:val="00CF6AC0"/>
    <w:rsid w:val="00CF7D17"/>
    <w:rsid w:val="00D00375"/>
    <w:rsid w:val="00D0103F"/>
    <w:rsid w:val="00D01697"/>
    <w:rsid w:val="00D0187C"/>
    <w:rsid w:val="00D019F6"/>
    <w:rsid w:val="00D01EBA"/>
    <w:rsid w:val="00D04D56"/>
    <w:rsid w:val="00D05010"/>
    <w:rsid w:val="00D0563B"/>
    <w:rsid w:val="00D05C1B"/>
    <w:rsid w:val="00D062FD"/>
    <w:rsid w:val="00D108A6"/>
    <w:rsid w:val="00D11054"/>
    <w:rsid w:val="00D113BB"/>
    <w:rsid w:val="00D1155A"/>
    <w:rsid w:val="00D116E0"/>
    <w:rsid w:val="00D118B6"/>
    <w:rsid w:val="00D12F79"/>
    <w:rsid w:val="00D1315C"/>
    <w:rsid w:val="00D131BA"/>
    <w:rsid w:val="00D13DBB"/>
    <w:rsid w:val="00D1400B"/>
    <w:rsid w:val="00D149A3"/>
    <w:rsid w:val="00D1633A"/>
    <w:rsid w:val="00D1637C"/>
    <w:rsid w:val="00D1643D"/>
    <w:rsid w:val="00D1646A"/>
    <w:rsid w:val="00D1653D"/>
    <w:rsid w:val="00D165CC"/>
    <w:rsid w:val="00D16B1B"/>
    <w:rsid w:val="00D20549"/>
    <w:rsid w:val="00D213B4"/>
    <w:rsid w:val="00D216BB"/>
    <w:rsid w:val="00D22881"/>
    <w:rsid w:val="00D24418"/>
    <w:rsid w:val="00D257F1"/>
    <w:rsid w:val="00D25E21"/>
    <w:rsid w:val="00D26A82"/>
    <w:rsid w:val="00D272C8"/>
    <w:rsid w:val="00D30AF9"/>
    <w:rsid w:val="00D30E51"/>
    <w:rsid w:val="00D314E9"/>
    <w:rsid w:val="00D32D86"/>
    <w:rsid w:val="00D3328F"/>
    <w:rsid w:val="00D3360D"/>
    <w:rsid w:val="00D33A2E"/>
    <w:rsid w:val="00D33FC4"/>
    <w:rsid w:val="00D3464F"/>
    <w:rsid w:val="00D34D72"/>
    <w:rsid w:val="00D34FE2"/>
    <w:rsid w:val="00D35151"/>
    <w:rsid w:val="00D35993"/>
    <w:rsid w:val="00D35B98"/>
    <w:rsid w:val="00D35D71"/>
    <w:rsid w:val="00D35E2A"/>
    <w:rsid w:val="00D36503"/>
    <w:rsid w:val="00D37E36"/>
    <w:rsid w:val="00D37FA8"/>
    <w:rsid w:val="00D402AD"/>
    <w:rsid w:val="00D405E2"/>
    <w:rsid w:val="00D40780"/>
    <w:rsid w:val="00D40E64"/>
    <w:rsid w:val="00D40F7E"/>
    <w:rsid w:val="00D415C4"/>
    <w:rsid w:val="00D42131"/>
    <w:rsid w:val="00D42332"/>
    <w:rsid w:val="00D426A9"/>
    <w:rsid w:val="00D42F60"/>
    <w:rsid w:val="00D43A42"/>
    <w:rsid w:val="00D43BED"/>
    <w:rsid w:val="00D43C77"/>
    <w:rsid w:val="00D43CAD"/>
    <w:rsid w:val="00D44D37"/>
    <w:rsid w:val="00D44DAE"/>
    <w:rsid w:val="00D44F6C"/>
    <w:rsid w:val="00D45160"/>
    <w:rsid w:val="00D45B3F"/>
    <w:rsid w:val="00D45D05"/>
    <w:rsid w:val="00D46574"/>
    <w:rsid w:val="00D468DA"/>
    <w:rsid w:val="00D46AB7"/>
    <w:rsid w:val="00D47273"/>
    <w:rsid w:val="00D47338"/>
    <w:rsid w:val="00D4747E"/>
    <w:rsid w:val="00D475E5"/>
    <w:rsid w:val="00D476CF"/>
    <w:rsid w:val="00D50A55"/>
    <w:rsid w:val="00D513B1"/>
    <w:rsid w:val="00D51B43"/>
    <w:rsid w:val="00D51DB3"/>
    <w:rsid w:val="00D51EC8"/>
    <w:rsid w:val="00D52010"/>
    <w:rsid w:val="00D5239E"/>
    <w:rsid w:val="00D5326F"/>
    <w:rsid w:val="00D539BF"/>
    <w:rsid w:val="00D53BD7"/>
    <w:rsid w:val="00D53C22"/>
    <w:rsid w:val="00D53CCE"/>
    <w:rsid w:val="00D542F7"/>
    <w:rsid w:val="00D54BA8"/>
    <w:rsid w:val="00D55066"/>
    <w:rsid w:val="00D55275"/>
    <w:rsid w:val="00D55C6C"/>
    <w:rsid w:val="00D571ED"/>
    <w:rsid w:val="00D57482"/>
    <w:rsid w:val="00D57A16"/>
    <w:rsid w:val="00D57E76"/>
    <w:rsid w:val="00D605FF"/>
    <w:rsid w:val="00D608E8"/>
    <w:rsid w:val="00D61892"/>
    <w:rsid w:val="00D62094"/>
    <w:rsid w:val="00D62139"/>
    <w:rsid w:val="00D623FA"/>
    <w:rsid w:val="00D628CB"/>
    <w:rsid w:val="00D65A12"/>
    <w:rsid w:val="00D6619F"/>
    <w:rsid w:val="00D66543"/>
    <w:rsid w:val="00D66731"/>
    <w:rsid w:val="00D6703B"/>
    <w:rsid w:val="00D67263"/>
    <w:rsid w:val="00D67591"/>
    <w:rsid w:val="00D67684"/>
    <w:rsid w:val="00D67712"/>
    <w:rsid w:val="00D67979"/>
    <w:rsid w:val="00D70043"/>
    <w:rsid w:val="00D702B7"/>
    <w:rsid w:val="00D70536"/>
    <w:rsid w:val="00D70549"/>
    <w:rsid w:val="00D70687"/>
    <w:rsid w:val="00D70C36"/>
    <w:rsid w:val="00D7126E"/>
    <w:rsid w:val="00D71544"/>
    <w:rsid w:val="00D71666"/>
    <w:rsid w:val="00D7172A"/>
    <w:rsid w:val="00D71DFA"/>
    <w:rsid w:val="00D72190"/>
    <w:rsid w:val="00D72790"/>
    <w:rsid w:val="00D72CAF"/>
    <w:rsid w:val="00D72CC4"/>
    <w:rsid w:val="00D73095"/>
    <w:rsid w:val="00D731B6"/>
    <w:rsid w:val="00D73430"/>
    <w:rsid w:val="00D73AE5"/>
    <w:rsid w:val="00D745D0"/>
    <w:rsid w:val="00D74643"/>
    <w:rsid w:val="00D7556A"/>
    <w:rsid w:val="00D75E93"/>
    <w:rsid w:val="00D767FC"/>
    <w:rsid w:val="00D76B9C"/>
    <w:rsid w:val="00D7706A"/>
    <w:rsid w:val="00D7738A"/>
    <w:rsid w:val="00D77A5A"/>
    <w:rsid w:val="00D80476"/>
    <w:rsid w:val="00D80CDD"/>
    <w:rsid w:val="00D81757"/>
    <w:rsid w:val="00D81F00"/>
    <w:rsid w:val="00D82341"/>
    <w:rsid w:val="00D824BA"/>
    <w:rsid w:val="00D824CA"/>
    <w:rsid w:val="00D836F7"/>
    <w:rsid w:val="00D83741"/>
    <w:rsid w:val="00D8375D"/>
    <w:rsid w:val="00D83914"/>
    <w:rsid w:val="00D83937"/>
    <w:rsid w:val="00D83BF9"/>
    <w:rsid w:val="00D84916"/>
    <w:rsid w:val="00D84B33"/>
    <w:rsid w:val="00D84BE5"/>
    <w:rsid w:val="00D854E6"/>
    <w:rsid w:val="00D85CAB"/>
    <w:rsid w:val="00D86A31"/>
    <w:rsid w:val="00D86CBF"/>
    <w:rsid w:val="00D876C1"/>
    <w:rsid w:val="00D879F6"/>
    <w:rsid w:val="00D9095F"/>
    <w:rsid w:val="00D912ED"/>
    <w:rsid w:val="00D913E6"/>
    <w:rsid w:val="00D914DD"/>
    <w:rsid w:val="00D9155C"/>
    <w:rsid w:val="00D91A20"/>
    <w:rsid w:val="00D91C9D"/>
    <w:rsid w:val="00D92013"/>
    <w:rsid w:val="00D92196"/>
    <w:rsid w:val="00D922E8"/>
    <w:rsid w:val="00D92D28"/>
    <w:rsid w:val="00D942D9"/>
    <w:rsid w:val="00D945FF"/>
    <w:rsid w:val="00D94BF6"/>
    <w:rsid w:val="00D94E63"/>
    <w:rsid w:val="00D95D66"/>
    <w:rsid w:val="00D9672F"/>
    <w:rsid w:val="00D97BCF"/>
    <w:rsid w:val="00DA0369"/>
    <w:rsid w:val="00DA179C"/>
    <w:rsid w:val="00DA1F62"/>
    <w:rsid w:val="00DA2927"/>
    <w:rsid w:val="00DA38B8"/>
    <w:rsid w:val="00DA3F3D"/>
    <w:rsid w:val="00DA47A5"/>
    <w:rsid w:val="00DA490B"/>
    <w:rsid w:val="00DA611E"/>
    <w:rsid w:val="00DA6ECD"/>
    <w:rsid w:val="00DA7291"/>
    <w:rsid w:val="00DB0085"/>
    <w:rsid w:val="00DB05AE"/>
    <w:rsid w:val="00DB0E50"/>
    <w:rsid w:val="00DB1203"/>
    <w:rsid w:val="00DB1D86"/>
    <w:rsid w:val="00DB1EB6"/>
    <w:rsid w:val="00DB2051"/>
    <w:rsid w:val="00DB2C1A"/>
    <w:rsid w:val="00DB33F2"/>
    <w:rsid w:val="00DB3809"/>
    <w:rsid w:val="00DB3E72"/>
    <w:rsid w:val="00DB42EA"/>
    <w:rsid w:val="00DB4495"/>
    <w:rsid w:val="00DB49A3"/>
    <w:rsid w:val="00DB4C83"/>
    <w:rsid w:val="00DB555B"/>
    <w:rsid w:val="00DB5661"/>
    <w:rsid w:val="00DB5A40"/>
    <w:rsid w:val="00DB5CC7"/>
    <w:rsid w:val="00DB6954"/>
    <w:rsid w:val="00DB6C70"/>
    <w:rsid w:val="00DB6F40"/>
    <w:rsid w:val="00DB7D61"/>
    <w:rsid w:val="00DC0DAF"/>
    <w:rsid w:val="00DC13EC"/>
    <w:rsid w:val="00DC21AD"/>
    <w:rsid w:val="00DC2479"/>
    <w:rsid w:val="00DC248B"/>
    <w:rsid w:val="00DC2514"/>
    <w:rsid w:val="00DC2F05"/>
    <w:rsid w:val="00DC3461"/>
    <w:rsid w:val="00DC36EC"/>
    <w:rsid w:val="00DC41C3"/>
    <w:rsid w:val="00DC508E"/>
    <w:rsid w:val="00DC5B55"/>
    <w:rsid w:val="00DC692D"/>
    <w:rsid w:val="00DC6C9A"/>
    <w:rsid w:val="00DC71A2"/>
    <w:rsid w:val="00DC7800"/>
    <w:rsid w:val="00DD009F"/>
    <w:rsid w:val="00DD08BB"/>
    <w:rsid w:val="00DD1DFD"/>
    <w:rsid w:val="00DD2308"/>
    <w:rsid w:val="00DD3551"/>
    <w:rsid w:val="00DD3992"/>
    <w:rsid w:val="00DD4D4D"/>
    <w:rsid w:val="00DD5706"/>
    <w:rsid w:val="00DD65DD"/>
    <w:rsid w:val="00DD6CE0"/>
    <w:rsid w:val="00DD6ECB"/>
    <w:rsid w:val="00DD7260"/>
    <w:rsid w:val="00DD74A8"/>
    <w:rsid w:val="00DD7B6F"/>
    <w:rsid w:val="00DE0768"/>
    <w:rsid w:val="00DE0986"/>
    <w:rsid w:val="00DE0E75"/>
    <w:rsid w:val="00DE176D"/>
    <w:rsid w:val="00DE17E7"/>
    <w:rsid w:val="00DE1CA6"/>
    <w:rsid w:val="00DE222F"/>
    <w:rsid w:val="00DE2AA8"/>
    <w:rsid w:val="00DE3280"/>
    <w:rsid w:val="00DE3C60"/>
    <w:rsid w:val="00DE414F"/>
    <w:rsid w:val="00DE4B58"/>
    <w:rsid w:val="00DE4D77"/>
    <w:rsid w:val="00DE52D7"/>
    <w:rsid w:val="00DE5A39"/>
    <w:rsid w:val="00DE64DF"/>
    <w:rsid w:val="00DE657B"/>
    <w:rsid w:val="00DE66F8"/>
    <w:rsid w:val="00DE73A3"/>
    <w:rsid w:val="00DE74C0"/>
    <w:rsid w:val="00DE7A33"/>
    <w:rsid w:val="00DF017E"/>
    <w:rsid w:val="00DF0315"/>
    <w:rsid w:val="00DF08D5"/>
    <w:rsid w:val="00DF1313"/>
    <w:rsid w:val="00DF1A6B"/>
    <w:rsid w:val="00DF1C32"/>
    <w:rsid w:val="00DF2CE5"/>
    <w:rsid w:val="00DF352B"/>
    <w:rsid w:val="00DF3739"/>
    <w:rsid w:val="00DF3B01"/>
    <w:rsid w:val="00DF3D65"/>
    <w:rsid w:val="00DF3FD9"/>
    <w:rsid w:val="00DF58F3"/>
    <w:rsid w:val="00DF782D"/>
    <w:rsid w:val="00DF7980"/>
    <w:rsid w:val="00DF7AB2"/>
    <w:rsid w:val="00DF7F0D"/>
    <w:rsid w:val="00E004D9"/>
    <w:rsid w:val="00E0098F"/>
    <w:rsid w:val="00E00D63"/>
    <w:rsid w:val="00E02763"/>
    <w:rsid w:val="00E027B8"/>
    <w:rsid w:val="00E03233"/>
    <w:rsid w:val="00E03A20"/>
    <w:rsid w:val="00E04DC4"/>
    <w:rsid w:val="00E04F96"/>
    <w:rsid w:val="00E05E7E"/>
    <w:rsid w:val="00E06371"/>
    <w:rsid w:val="00E06592"/>
    <w:rsid w:val="00E07164"/>
    <w:rsid w:val="00E07CC9"/>
    <w:rsid w:val="00E107DE"/>
    <w:rsid w:val="00E115B3"/>
    <w:rsid w:val="00E11F1A"/>
    <w:rsid w:val="00E137E5"/>
    <w:rsid w:val="00E13C95"/>
    <w:rsid w:val="00E13F8E"/>
    <w:rsid w:val="00E147D4"/>
    <w:rsid w:val="00E15A00"/>
    <w:rsid w:val="00E16007"/>
    <w:rsid w:val="00E1618B"/>
    <w:rsid w:val="00E1671A"/>
    <w:rsid w:val="00E16E2C"/>
    <w:rsid w:val="00E174D9"/>
    <w:rsid w:val="00E176D5"/>
    <w:rsid w:val="00E200DC"/>
    <w:rsid w:val="00E20415"/>
    <w:rsid w:val="00E20B24"/>
    <w:rsid w:val="00E2133D"/>
    <w:rsid w:val="00E215DF"/>
    <w:rsid w:val="00E2205F"/>
    <w:rsid w:val="00E22091"/>
    <w:rsid w:val="00E229A5"/>
    <w:rsid w:val="00E24311"/>
    <w:rsid w:val="00E24641"/>
    <w:rsid w:val="00E24EA0"/>
    <w:rsid w:val="00E257BE"/>
    <w:rsid w:val="00E25B51"/>
    <w:rsid w:val="00E26454"/>
    <w:rsid w:val="00E26645"/>
    <w:rsid w:val="00E27195"/>
    <w:rsid w:val="00E27630"/>
    <w:rsid w:val="00E27AB0"/>
    <w:rsid w:val="00E27C9D"/>
    <w:rsid w:val="00E306B0"/>
    <w:rsid w:val="00E30926"/>
    <w:rsid w:val="00E30A0C"/>
    <w:rsid w:val="00E313AF"/>
    <w:rsid w:val="00E31DEC"/>
    <w:rsid w:val="00E326CE"/>
    <w:rsid w:val="00E32D14"/>
    <w:rsid w:val="00E34B55"/>
    <w:rsid w:val="00E34E88"/>
    <w:rsid w:val="00E3673B"/>
    <w:rsid w:val="00E36C37"/>
    <w:rsid w:val="00E37551"/>
    <w:rsid w:val="00E375A6"/>
    <w:rsid w:val="00E377F8"/>
    <w:rsid w:val="00E37A00"/>
    <w:rsid w:val="00E40750"/>
    <w:rsid w:val="00E4095C"/>
    <w:rsid w:val="00E40F49"/>
    <w:rsid w:val="00E4166A"/>
    <w:rsid w:val="00E4192C"/>
    <w:rsid w:val="00E41D08"/>
    <w:rsid w:val="00E42132"/>
    <w:rsid w:val="00E421CD"/>
    <w:rsid w:val="00E432EA"/>
    <w:rsid w:val="00E44913"/>
    <w:rsid w:val="00E4547B"/>
    <w:rsid w:val="00E45719"/>
    <w:rsid w:val="00E45E2A"/>
    <w:rsid w:val="00E46C3C"/>
    <w:rsid w:val="00E470E6"/>
    <w:rsid w:val="00E475AC"/>
    <w:rsid w:val="00E479ED"/>
    <w:rsid w:val="00E47AA0"/>
    <w:rsid w:val="00E47DB7"/>
    <w:rsid w:val="00E47FBC"/>
    <w:rsid w:val="00E506F6"/>
    <w:rsid w:val="00E50BE7"/>
    <w:rsid w:val="00E50CB3"/>
    <w:rsid w:val="00E5180C"/>
    <w:rsid w:val="00E51EDC"/>
    <w:rsid w:val="00E52AB6"/>
    <w:rsid w:val="00E539A8"/>
    <w:rsid w:val="00E55456"/>
    <w:rsid w:val="00E55908"/>
    <w:rsid w:val="00E55A3A"/>
    <w:rsid w:val="00E5628A"/>
    <w:rsid w:val="00E56E2F"/>
    <w:rsid w:val="00E570E6"/>
    <w:rsid w:val="00E575B7"/>
    <w:rsid w:val="00E57B04"/>
    <w:rsid w:val="00E57B52"/>
    <w:rsid w:val="00E57DCF"/>
    <w:rsid w:val="00E60B8C"/>
    <w:rsid w:val="00E60FAB"/>
    <w:rsid w:val="00E61679"/>
    <w:rsid w:val="00E62744"/>
    <w:rsid w:val="00E63EB8"/>
    <w:rsid w:val="00E63FD9"/>
    <w:rsid w:val="00E64619"/>
    <w:rsid w:val="00E64E6D"/>
    <w:rsid w:val="00E64ED7"/>
    <w:rsid w:val="00E663C3"/>
    <w:rsid w:val="00E668A0"/>
    <w:rsid w:val="00E668D0"/>
    <w:rsid w:val="00E668E1"/>
    <w:rsid w:val="00E67B9B"/>
    <w:rsid w:val="00E67E11"/>
    <w:rsid w:val="00E70225"/>
    <w:rsid w:val="00E705EA"/>
    <w:rsid w:val="00E705F7"/>
    <w:rsid w:val="00E7064D"/>
    <w:rsid w:val="00E706C2"/>
    <w:rsid w:val="00E706C4"/>
    <w:rsid w:val="00E713D4"/>
    <w:rsid w:val="00E71B01"/>
    <w:rsid w:val="00E71CC7"/>
    <w:rsid w:val="00E71D8A"/>
    <w:rsid w:val="00E71EE1"/>
    <w:rsid w:val="00E71F23"/>
    <w:rsid w:val="00E72D0D"/>
    <w:rsid w:val="00E7340F"/>
    <w:rsid w:val="00E73D17"/>
    <w:rsid w:val="00E74B94"/>
    <w:rsid w:val="00E75062"/>
    <w:rsid w:val="00E75538"/>
    <w:rsid w:val="00E75C5E"/>
    <w:rsid w:val="00E76138"/>
    <w:rsid w:val="00E765A2"/>
    <w:rsid w:val="00E76E62"/>
    <w:rsid w:val="00E77769"/>
    <w:rsid w:val="00E77FA2"/>
    <w:rsid w:val="00E80103"/>
    <w:rsid w:val="00E81C4C"/>
    <w:rsid w:val="00E8267A"/>
    <w:rsid w:val="00E827EC"/>
    <w:rsid w:val="00E82B94"/>
    <w:rsid w:val="00E83013"/>
    <w:rsid w:val="00E83AF2"/>
    <w:rsid w:val="00E83D11"/>
    <w:rsid w:val="00E84F35"/>
    <w:rsid w:val="00E850E6"/>
    <w:rsid w:val="00E85245"/>
    <w:rsid w:val="00E85365"/>
    <w:rsid w:val="00E853AC"/>
    <w:rsid w:val="00E853CD"/>
    <w:rsid w:val="00E855D2"/>
    <w:rsid w:val="00E86787"/>
    <w:rsid w:val="00E874E9"/>
    <w:rsid w:val="00E87860"/>
    <w:rsid w:val="00E87D89"/>
    <w:rsid w:val="00E903A6"/>
    <w:rsid w:val="00E90B7F"/>
    <w:rsid w:val="00E9168F"/>
    <w:rsid w:val="00E916D3"/>
    <w:rsid w:val="00E91A16"/>
    <w:rsid w:val="00E92351"/>
    <w:rsid w:val="00E924FD"/>
    <w:rsid w:val="00E92AA1"/>
    <w:rsid w:val="00E9394C"/>
    <w:rsid w:val="00E9401F"/>
    <w:rsid w:val="00E94290"/>
    <w:rsid w:val="00E947A3"/>
    <w:rsid w:val="00E94FDF"/>
    <w:rsid w:val="00E95260"/>
    <w:rsid w:val="00E95865"/>
    <w:rsid w:val="00E9604F"/>
    <w:rsid w:val="00E97644"/>
    <w:rsid w:val="00E97BF2"/>
    <w:rsid w:val="00EA0584"/>
    <w:rsid w:val="00EA05DA"/>
    <w:rsid w:val="00EA0CB7"/>
    <w:rsid w:val="00EA234F"/>
    <w:rsid w:val="00EA24C7"/>
    <w:rsid w:val="00EA2C93"/>
    <w:rsid w:val="00EA3911"/>
    <w:rsid w:val="00EA3FA5"/>
    <w:rsid w:val="00EA4CD4"/>
    <w:rsid w:val="00EA4CF9"/>
    <w:rsid w:val="00EA57E9"/>
    <w:rsid w:val="00EA5CB2"/>
    <w:rsid w:val="00EA71AA"/>
    <w:rsid w:val="00EA767B"/>
    <w:rsid w:val="00EA7F88"/>
    <w:rsid w:val="00EB0EFB"/>
    <w:rsid w:val="00EB0F9D"/>
    <w:rsid w:val="00EB10BE"/>
    <w:rsid w:val="00EB1A3E"/>
    <w:rsid w:val="00EB1BEB"/>
    <w:rsid w:val="00EB1CEB"/>
    <w:rsid w:val="00EB1FEA"/>
    <w:rsid w:val="00EB2B64"/>
    <w:rsid w:val="00EB3492"/>
    <w:rsid w:val="00EB4008"/>
    <w:rsid w:val="00EB4675"/>
    <w:rsid w:val="00EB4802"/>
    <w:rsid w:val="00EB4A76"/>
    <w:rsid w:val="00EB543C"/>
    <w:rsid w:val="00EB56B4"/>
    <w:rsid w:val="00EB5794"/>
    <w:rsid w:val="00EB596B"/>
    <w:rsid w:val="00EB5A86"/>
    <w:rsid w:val="00EB6013"/>
    <w:rsid w:val="00EB612A"/>
    <w:rsid w:val="00EB6C2E"/>
    <w:rsid w:val="00EB713E"/>
    <w:rsid w:val="00EB7181"/>
    <w:rsid w:val="00EB7506"/>
    <w:rsid w:val="00EB7939"/>
    <w:rsid w:val="00EC0BE5"/>
    <w:rsid w:val="00EC0C79"/>
    <w:rsid w:val="00EC0E43"/>
    <w:rsid w:val="00EC135F"/>
    <w:rsid w:val="00EC21E4"/>
    <w:rsid w:val="00EC28A1"/>
    <w:rsid w:val="00EC2A19"/>
    <w:rsid w:val="00EC3A1F"/>
    <w:rsid w:val="00EC3EFF"/>
    <w:rsid w:val="00EC4A63"/>
    <w:rsid w:val="00EC5097"/>
    <w:rsid w:val="00EC52F9"/>
    <w:rsid w:val="00EC5A96"/>
    <w:rsid w:val="00EC5AAA"/>
    <w:rsid w:val="00EC5AC0"/>
    <w:rsid w:val="00EC6481"/>
    <w:rsid w:val="00EC7708"/>
    <w:rsid w:val="00EC7761"/>
    <w:rsid w:val="00EC7C7E"/>
    <w:rsid w:val="00ED0C00"/>
    <w:rsid w:val="00ED0EA9"/>
    <w:rsid w:val="00ED0FE9"/>
    <w:rsid w:val="00ED1288"/>
    <w:rsid w:val="00ED178C"/>
    <w:rsid w:val="00ED1C76"/>
    <w:rsid w:val="00ED27A6"/>
    <w:rsid w:val="00ED343B"/>
    <w:rsid w:val="00ED4030"/>
    <w:rsid w:val="00ED4F50"/>
    <w:rsid w:val="00ED528C"/>
    <w:rsid w:val="00ED53CF"/>
    <w:rsid w:val="00ED5561"/>
    <w:rsid w:val="00ED5856"/>
    <w:rsid w:val="00ED6962"/>
    <w:rsid w:val="00ED6BAD"/>
    <w:rsid w:val="00ED6BF2"/>
    <w:rsid w:val="00ED6E7D"/>
    <w:rsid w:val="00ED6F82"/>
    <w:rsid w:val="00ED75CD"/>
    <w:rsid w:val="00EE0417"/>
    <w:rsid w:val="00EE1AC2"/>
    <w:rsid w:val="00EE2CDB"/>
    <w:rsid w:val="00EE3735"/>
    <w:rsid w:val="00EE384D"/>
    <w:rsid w:val="00EE3EF6"/>
    <w:rsid w:val="00EE447D"/>
    <w:rsid w:val="00EE4592"/>
    <w:rsid w:val="00EE4996"/>
    <w:rsid w:val="00EE51CC"/>
    <w:rsid w:val="00EE51E7"/>
    <w:rsid w:val="00EE6CDE"/>
    <w:rsid w:val="00EE6E94"/>
    <w:rsid w:val="00EE703D"/>
    <w:rsid w:val="00EE7041"/>
    <w:rsid w:val="00EE7642"/>
    <w:rsid w:val="00EE76CC"/>
    <w:rsid w:val="00EE781A"/>
    <w:rsid w:val="00EE7F1C"/>
    <w:rsid w:val="00EE7F40"/>
    <w:rsid w:val="00EF08C4"/>
    <w:rsid w:val="00EF0E9A"/>
    <w:rsid w:val="00EF0FA1"/>
    <w:rsid w:val="00EF1627"/>
    <w:rsid w:val="00EF1969"/>
    <w:rsid w:val="00EF19F3"/>
    <w:rsid w:val="00EF2396"/>
    <w:rsid w:val="00EF25E6"/>
    <w:rsid w:val="00EF2A17"/>
    <w:rsid w:val="00EF3156"/>
    <w:rsid w:val="00EF3D9D"/>
    <w:rsid w:val="00EF3E2A"/>
    <w:rsid w:val="00EF42AD"/>
    <w:rsid w:val="00EF49C7"/>
    <w:rsid w:val="00EF5129"/>
    <w:rsid w:val="00EF53F0"/>
    <w:rsid w:val="00EF58C3"/>
    <w:rsid w:val="00EF59B4"/>
    <w:rsid w:val="00EF6F82"/>
    <w:rsid w:val="00EF7487"/>
    <w:rsid w:val="00EF7BBE"/>
    <w:rsid w:val="00F00747"/>
    <w:rsid w:val="00F009AF"/>
    <w:rsid w:val="00F01CA5"/>
    <w:rsid w:val="00F029BC"/>
    <w:rsid w:val="00F02F8C"/>
    <w:rsid w:val="00F0460F"/>
    <w:rsid w:val="00F05048"/>
    <w:rsid w:val="00F053CC"/>
    <w:rsid w:val="00F05644"/>
    <w:rsid w:val="00F06320"/>
    <w:rsid w:val="00F06491"/>
    <w:rsid w:val="00F06528"/>
    <w:rsid w:val="00F07092"/>
    <w:rsid w:val="00F0716C"/>
    <w:rsid w:val="00F0796F"/>
    <w:rsid w:val="00F07F3C"/>
    <w:rsid w:val="00F10F87"/>
    <w:rsid w:val="00F10FAF"/>
    <w:rsid w:val="00F110D6"/>
    <w:rsid w:val="00F11643"/>
    <w:rsid w:val="00F12FAB"/>
    <w:rsid w:val="00F13284"/>
    <w:rsid w:val="00F13754"/>
    <w:rsid w:val="00F13B99"/>
    <w:rsid w:val="00F14AAB"/>
    <w:rsid w:val="00F14B0F"/>
    <w:rsid w:val="00F151DD"/>
    <w:rsid w:val="00F1566D"/>
    <w:rsid w:val="00F15847"/>
    <w:rsid w:val="00F159FD"/>
    <w:rsid w:val="00F160A4"/>
    <w:rsid w:val="00F1628C"/>
    <w:rsid w:val="00F165E4"/>
    <w:rsid w:val="00F16BAA"/>
    <w:rsid w:val="00F16F0B"/>
    <w:rsid w:val="00F1709D"/>
    <w:rsid w:val="00F1731D"/>
    <w:rsid w:val="00F17A9F"/>
    <w:rsid w:val="00F17E80"/>
    <w:rsid w:val="00F203FA"/>
    <w:rsid w:val="00F20B7D"/>
    <w:rsid w:val="00F21093"/>
    <w:rsid w:val="00F211FF"/>
    <w:rsid w:val="00F213C3"/>
    <w:rsid w:val="00F21969"/>
    <w:rsid w:val="00F21CB3"/>
    <w:rsid w:val="00F2254F"/>
    <w:rsid w:val="00F22BE7"/>
    <w:rsid w:val="00F22CB2"/>
    <w:rsid w:val="00F22FC7"/>
    <w:rsid w:val="00F23652"/>
    <w:rsid w:val="00F24335"/>
    <w:rsid w:val="00F24E59"/>
    <w:rsid w:val="00F25242"/>
    <w:rsid w:val="00F266B5"/>
    <w:rsid w:val="00F27377"/>
    <w:rsid w:val="00F27C5D"/>
    <w:rsid w:val="00F30F6E"/>
    <w:rsid w:val="00F31498"/>
    <w:rsid w:val="00F32396"/>
    <w:rsid w:val="00F326B4"/>
    <w:rsid w:val="00F32746"/>
    <w:rsid w:val="00F32EC2"/>
    <w:rsid w:val="00F33FCC"/>
    <w:rsid w:val="00F34101"/>
    <w:rsid w:val="00F34351"/>
    <w:rsid w:val="00F34921"/>
    <w:rsid w:val="00F34ABF"/>
    <w:rsid w:val="00F3512B"/>
    <w:rsid w:val="00F35405"/>
    <w:rsid w:val="00F35C74"/>
    <w:rsid w:val="00F35CBB"/>
    <w:rsid w:val="00F36ADE"/>
    <w:rsid w:val="00F374AC"/>
    <w:rsid w:val="00F37BF5"/>
    <w:rsid w:val="00F37F88"/>
    <w:rsid w:val="00F400C4"/>
    <w:rsid w:val="00F40A8A"/>
    <w:rsid w:val="00F4114B"/>
    <w:rsid w:val="00F411B5"/>
    <w:rsid w:val="00F4149F"/>
    <w:rsid w:val="00F41B68"/>
    <w:rsid w:val="00F423CB"/>
    <w:rsid w:val="00F4381D"/>
    <w:rsid w:val="00F44A0F"/>
    <w:rsid w:val="00F45098"/>
    <w:rsid w:val="00F45687"/>
    <w:rsid w:val="00F45D93"/>
    <w:rsid w:val="00F46345"/>
    <w:rsid w:val="00F46A3B"/>
    <w:rsid w:val="00F46AB5"/>
    <w:rsid w:val="00F46D70"/>
    <w:rsid w:val="00F47F8F"/>
    <w:rsid w:val="00F50001"/>
    <w:rsid w:val="00F50E8F"/>
    <w:rsid w:val="00F510C4"/>
    <w:rsid w:val="00F51663"/>
    <w:rsid w:val="00F51A21"/>
    <w:rsid w:val="00F5243D"/>
    <w:rsid w:val="00F53169"/>
    <w:rsid w:val="00F53907"/>
    <w:rsid w:val="00F53C56"/>
    <w:rsid w:val="00F53D2D"/>
    <w:rsid w:val="00F5432D"/>
    <w:rsid w:val="00F5485C"/>
    <w:rsid w:val="00F555CF"/>
    <w:rsid w:val="00F557A1"/>
    <w:rsid w:val="00F55ABA"/>
    <w:rsid w:val="00F566B1"/>
    <w:rsid w:val="00F5698F"/>
    <w:rsid w:val="00F56CDA"/>
    <w:rsid w:val="00F57075"/>
    <w:rsid w:val="00F57725"/>
    <w:rsid w:val="00F57F7D"/>
    <w:rsid w:val="00F605BD"/>
    <w:rsid w:val="00F61753"/>
    <w:rsid w:val="00F61800"/>
    <w:rsid w:val="00F619E4"/>
    <w:rsid w:val="00F61AA6"/>
    <w:rsid w:val="00F61C28"/>
    <w:rsid w:val="00F629D3"/>
    <w:rsid w:val="00F62D2D"/>
    <w:rsid w:val="00F636DF"/>
    <w:rsid w:val="00F63B48"/>
    <w:rsid w:val="00F63FC6"/>
    <w:rsid w:val="00F64CD3"/>
    <w:rsid w:val="00F6571F"/>
    <w:rsid w:val="00F657B6"/>
    <w:rsid w:val="00F658BE"/>
    <w:rsid w:val="00F66426"/>
    <w:rsid w:val="00F66709"/>
    <w:rsid w:val="00F668D6"/>
    <w:rsid w:val="00F66CAC"/>
    <w:rsid w:val="00F66D3E"/>
    <w:rsid w:val="00F67562"/>
    <w:rsid w:val="00F67989"/>
    <w:rsid w:val="00F67B8D"/>
    <w:rsid w:val="00F70088"/>
    <w:rsid w:val="00F705CA"/>
    <w:rsid w:val="00F70658"/>
    <w:rsid w:val="00F70A9D"/>
    <w:rsid w:val="00F70B92"/>
    <w:rsid w:val="00F70D2B"/>
    <w:rsid w:val="00F70F2E"/>
    <w:rsid w:val="00F710E4"/>
    <w:rsid w:val="00F71B9E"/>
    <w:rsid w:val="00F72468"/>
    <w:rsid w:val="00F7250B"/>
    <w:rsid w:val="00F731E2"/>
    <w:rsid w:val="00F74276"/>
    <w:rsid w:val="00F742D1"/>
    <w:rsid w:val="00F74432"/>
    <w:rsid w:val="00F7480D"/>
    <w:rsid w:val="00F751C8"/>
    <w:rsid w:val="00F75B55"/>
    <w:rsid w:val="00F75B76"/>
    <w:rsid w:val="00F75C72"/>
    <w:rsid w:val="00F75EF1"/>
    <w:rsid w:val="00F770C3"/>
    <w:rsid w:val="00F7739C"/>
    <w:rsid w:val="00F776A8"/>
    <w:rsid w:val="00F804E1"/>
    <w:rsid w:val="00F808F3"/>
    <w:rsid w:val="00F80B7F"/>
    <w:rsid w:val="00F80F78"/>
    <w:rsid w:val="00F81C68"/>
    <w:rsid w:val="00F82659"/>
    <w:rsid w:val="00F8302D"/>
    <w:rsid w:val="00F8361D"/>
    <w:rsid w:val="00F83776"/>
    <w:rsid w:val="00F83E83"/>
    <w:rsid w:val="00F845ED"/>
    <w:rsid w:val="00F85037"/>
    <w:rsid w:val="00F855ED"/>
    <w:rsid w:val="00F86002"/>
    <w:rsid w:val="00F860D6"/>
    <w:rsid w:val="00F8676A"/>
    <w:rsid w:val="00F867D9"/>
    <w:rsid w:val="00F86CB1"/>
    <w:rsid w:val="00F873EF"/>
    <w:rsid w:val="00F87CEE"/>
    <w:rsid w:val="00F90DFE"/>
    <w:rsid w:val="00F911E7"/>
    <w:rsid w:val="00F91DB8"/>
    <w:rsid w:val="00F92344"/>
    <w:rsid w:val="00F9244E"/>
    <w:rsid w:val="00F92607"/>
    <w:rsid w:val="00F93047"/>
    <w:rsid w:val="00F94E82"/>
    <w:rsid w:val="00F9697C"/>
    <w:rsid w:val="00F97A84"/>
    <w:rsid w:val="00F97AE4"/>
    <w:rsid w:val="00F97F3E"/>
    <w:rsid w:val="00FA0B6B"/>
    <w:rsid w:val="00FA0D1E"/>
    <w:rsid w:val="00FA16B1"/>
    <w:rsid w:val="00FA1ADC"/>
    <w:rsid w:val="00FA1E00"/>
    <w:rsid w:val="00FA3799"/>
    <w:rsid w:val="00FA3BA6"/>
    <w:rsid w:val="00FA4395"/>
    <w:rsid w:val="00FA5091"/>
    <w:rsid w:val="00FA50E0"/>
    <w:rsid w:val="00FA64D8"/>
    <w:rsid w:val="00FA686B"/>
    <w:rsid w:val="00FA6A3A"/>
    <w:rsid w:val="00FA6EF7"/>
    <w:rsid w:val="00FA7972"/>
    <w:rsid w:val="00FB0059"/>
    <w:rsid w:val="00FB0D16"/>
    <w:rsid w:val="00FB10AE"/>
    <w:rsid w:val="00FB190C"/>
    <w:rsid w:val="00FB2286"/>
    <w:rsid w:val="00FB3694"/>
    <w:rsid w:val="00FB37F8"/>
    <w:rsid w:val="00FB4BEF"/>
    <w:rsid w:val="00FB52D9"/>
    <w:rsid w:val="00FB62F8"/>
    <w:rsid w:val="00FB7223"/>
    <w:rsid w:val="00FB760F"/>
    <w:rsid w:val="00FB78D4"/>
    <w:rsid w:val="00FC019B"/>
    <w:rsid w:val="00FC074C"/>
    <w:rsid w:val="00FC0F08"/>
    <w:rsid w:val="00FC10DB"/>
    <w:rsid w:val="00FC138A"/>
    <w:rsid w:val="00FC1A86"/>
    <w:rsid w:val="00FC253A"/>
    <w:rsid w:val="00FC3C0A"/>
    <w:rsid w:val="00FC3CCF"/>
    <w:rsid w:val="00FC3E49"/>
    <w:rsid w:val="00FC40FF"/>
    <w:rsid w:val="00FC5FA8"/>
    <w:rsid w:val="00FC64CA"/>
    <w:rsid w:val="00FC7289"/>
    <w:rsid w:val="00FC72CC"/>
    <w:rsid w:val="00FD04E2"/>
    <w:rsid w:val="00FD053D"/>
    <w:rsid w:val="00FD092E"/>
    <w:rsid w:val="00FD1316"/>
    <w:rsid w:val="00FD1812"/>
    <w:rsid w:val="00FD1ACA"/>
    <w:rsid w:val="00FD3E9A"/>
    <w:rsid w:val="00FD486D"/>
    <w:rsid w:val="00FD4967"/>
    <w:rsid w:val="00FD5335"/>
    <w:rsid w:val="00FD5725"/>
    <w:rsid w:val="00FD5A32"/>
    <w:rsid w:val="00FD5B14"/>
    <w:rsid w:val="00FD5F78"/>
    <w:rsid w:val="00FD62B1"/>
    <w:rsid w:val="00FD79D6"/>
    <w:rsid w:val="00FE097A"/>
    <w:rsid w:val="00FE09CF"/>
    <w:rsid w:val="00FE0C34"/>
    <w:rsid w:val="00FE18CE"/>
    <w:rsid w:val="00FE194A"/>
    <w:rsid w:val="00FE2918"/>
    <w:rsid w:val="00FE3211"/>
    <w:rsid w:val="00FE32B5"/>
    <w:rsid w:val="00FE3405"/>
    <w:rsid w:val="00FE3520"/>
    <w:rsid w:val="00FE3658"/>
    <w:rsid w:val="00FE36B1"/>
    <w:rsid w:val="00FE4615"/>
    <w:rsid w:val="00FE524F"/>
    <w:rsid w:val="00FE58E1"/>
    <w:rsid w:val="00FE5AA8"/>
    <w:rsid w:val="00FE5DC7"/>
    <w:rsid w:val="00FE6020"/>
    <w:rsid w:val="00FE7571"/>
    <w:rsid w:val="00FE763F"/>
    <w:rsid w:val="00FE7B6D"/>
    <w:rsid w:val="00FE7C37"/>
    <w:rsid w:val="00FF0186"/>
    <w:rsid w:val="00FF038D"/>
    <w:rsid w:val="00FF0909"/>
    <w:rsid w:val="00FF1DB4"/>
    <w:rsid w:val="00FF1E69"/>
    <w:rsid w:val="00FF28D3"/>
    <w:rsid w:val="00FF3438"/>
    <w:rsid w:val="00FF35E1"/>
    <w:rsid w:val="00FF3B6B"/>
    <w:rsid w:val="00FF46E6"/>
    <w:rsid w:val="00FF4F20"/>
    <w:rsid w:val="00FF5111"/>
    <w:rsid w:val="00FF5228"/>
    <w:rsid w:val="00FF5665"/>
    <w:rsid w:val="00FF6476"/>
    <w:rsid w:val="00FF6773"/>
    <w:rsid w:val="00FF7064"/>
    <w:rsid w:val="00FF73E6"/>
    <w:rsid w:val="00FF7510"/>
    <w:rsid w:val="00FF7700"/>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D5DF2403-410F-431D-A2A3-8DB77041C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DF9"/>
    <w:rPr>
      <w:rFonts w:ascii="Calibri" w:eastAsia="Calibri" w:hAnsi="Calibri" w:cs="Times New Roman"/>
      <w:lang w:val="en-US"/>
    </w:rPr>
  </w:style>
  <w:style w:type="paragraph" w:styleId="Heading1">
    <w:name w:val="heading 1"/>
    <w:basedOn w:val="Normal"/>
    <w:next w:val="Normal"/>
    <w:link w:val="Heading1Char"/>
    <w:uiPriority w:val="9"/>
    <w:qFormat/>
    <w:rsid w:val="00D42F60"/>
    <w:pPr>
      <w:keepNext/>
      <w:numPr>
        <w:numId w:val="1"/>
      </w:numP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1"/>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4D1BFE"/>
    <w:pPr>
      <w:keepNext/>
      <w:numPr>
        <w:ilvl w:val="2"/>
        <w:numId w:val="1"/>
      </w:numPr>
      <w:ind w:left="720"/>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D42F60"/>
    <w:pPr>
      <w:keepNext/>
      <w:numPr>
        <w:ilvl w:val="3"/>
        <w:numId w:val="1"/>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ascii="Times New Roman" w:eastAsia="Times New Roman" w:hAnsi="Times New Roman" w:cs="Times New Roman"/>
      <w:b/>
      <w:bCs/>
      <w:kern w:val="32"/>
      <w:sz w:val="24"/>
      <w:szCs w:val="32"/>
      <w:lang w:val="en-US"/>
    </w:rPr>
  </w:style>
  <w:style w:type="character" w:customStyle="1" w:styleId="Heading2Char">
    <w:name w:val="Heading 2 Char"/>
    <w:basedOn w:val="DefaultParagraphFont"/>
    <w:link w:val="Heading2"/>
    <w:uiPriority w:val="9"/>
    <w:rsid w:val="00D42F60"/>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4D1BFE"/>
    <w:rPr>
      <w:rFonts w:ascii="Times New Roman" w:eastAsia="Times New Roman" w:hAnsi="Times New Roman" w:cs="Times New Roman"/>
      <w:b/>
      <w:bCs/>
      <w:szCs w:val="26"/>
      <w:lang w:val="en-US"/>
    </w:rPr>
  </w:style>
  <w:style w:type="character" w:customStyle="1" w:styleId="Heading4Char">
    <w:name w:val="Heading 4 Char"/>
    <w:basedOn w:val="DefaultParagraphFont"/>
    <w:link w:val="Heading4"/>
    <w:uiPriority w:val="9"/>
    <w:rsid w:val="00D42F60"/>
    <w:rPr>
      <w:rFonts w:ascii="Times New Roman" w:eastAsia="Times New Roman" w:hAnsi="Times New Roman" w:cs="Times New Roman"/>
      <w:b/>
      <w:bCs/>
      <w:szCs w:val="28"/>
      <w:lang w:val="en-US"/>
    </w:rPr>
  </w:style>
  <w:style w:type="character" w:customStyle="1" w:styleId="Heading6Char">
    <w:name w:val="Heading 6 Char"/>
    <w:basedOn w:val="DefaultParagraphFont"/>
    <w:link w:val="Heading6"/>
    <w:uiPriority w:val="9"/>
    <w:rsid w:val="00D42F60"/>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D42F60"/>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rsid w:val="00D42F60"/>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rsid w:val="00D42F60"/>
    <w:rPr>
      <w:rFonts w:ascii="Cambria" w:eastAsia="Times New Roman" w:hAnsi="Cambria" w:cs="Times New Roman"/>
      <w:lang w:val="en-US"/>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pPr>
      <w:jc w:val="both"/>
    </w:pPr>
    <w:rPr>
      <w:rFonts w:ascii="Times New Roman" w:hAnsi="Times New Roman"/>
    </w:rPr>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paragraph" w:customStyle="1" w:styleId="biasa">
    <w:name w:val="biasa"/>
    <w:basedOn w:val="Normal"/>
    <w:link w:val="biasaChar"/>
    <w:rsid w:val="00364867"/>
    <w:pPr>
      <w:jc w:val="both"/>
    </w:pPr>
    <w:rPr>
      <w:rFonts w:ascii="Times New Roman" w:hAnsi="Times New Roman"/>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821020"/>
    <w:pPr>
      <w:tabs>
        <w:tab w:val="right" w:leader="dot" w:pos="5829"/>
      </w:tabs>
      <w:jc w:val="both"/>
    </w:pPr>
    <w:rPr>
      <w:rFonts w:ascii="Times New Roman" w:hAnsi="Times New Roman"/>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0D28B5"/>
    <w:pPr>
      <w:tabs>
        <w:tab w:val="left" w:pos="709"/>
        <w:tab w:val="right" w:leader="dot" w:pos="5829"/>
      </w:tabs>
      <w:ind w:left="709" w:hanging="425"/>
      <w:jc w:val="both"/>
    </w:pPr>
  </w:style>
  <w:style w:type="paragraph" w:styleId="TOC3">
    <w:name w:val="toc 3"/>
    <w:basedOn w:val="Normal"/>
    <w:next w:val="Normal"/>
    <w:autoRedefine/>
    <w:uiPriority w:val="39"/>
    <w:unhideWhenUsed/>
    <w:rsid w:val="00A61279"/>
    <w:pPr>
      <w:tabs>
        <w:tab w:val="left" w:pos="1418"/>
        <w:tab w:val="right" w:leader="dot" w:pos="5829"/>
      </w:tabs>
      <w:ind w:left="1418" w:hanging="709"/>
      <w:jc w:val="both"/>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9F55CB"/>
    <w:pPr>
      <w:jc w:val="both"/>
    </w:pPr>
    <w:rPr>
      <w:rFonts w:ascii="Times New Roman" w:hAnsi="Times New Roman"/>
    </w:rPr>
  </w:style>
  <w:style w:type="paragraph" w:styleId="BalloonText">
    <w:name w:val="Balloon Text"/>
    <w:basedOn w:val="Normal"/>
    <w:link w:val="BalloonTextChar"/>
    <w:uiPriority w:val="99"/>
    <w:semiHidden/>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E16"/>
    <w:rPr>
      <w:rFonts w:ascii="Segoe UI" w:eastAsia="Calibri" w:hAnsi="Segoe UI" w:cs="Segoe UI"/>
      <w:sz w:val="18"/>
      <w:szCs w:val="18"/>
      <w:lang w:val="en-US"/>
    </w:rPr>
  </w:style>
  <w:style w:type="paragraph" w:customStyle="1" w:styleId="gambar">
    <w:name w:val="gambar"/>
    <w:basedOn w:val="Caption"/>
    <w:link w:val="gambarChar"/>
    <w:rsid w:val="00A32CE1"/>
    <w:rPr>
      <w:rFonts w:ascii="Times New Roman" w:hAnsi="Times New Roman"/>
      <w:b/>
      <w:bCs/>
      <w:i w:val="0"/>
      <w:iCs w:val="0"/>
      <w:color w:val="auto"/>
      <w:sz w:val="22"/>
      <w:szCs w:val="22"/>
    </w:rPr>
  </w:style>
  <w:style w:type="character" w:customStyle="1" w:styleId="gambarChar">
    <w:name w:val="gambar Char"/>
    <w:link w:val="gambar"/>
    <w:rsid w:val="00A32CE1"/>
    <w:rPr>
      <w:rFonts w:ascii="Times New Roman" w:eastAsia="Calibri" w:hAnsi="Times New Roman" w:cs="Times New Roman"/>
      <w:b/>
      <w:bCs/>
      <w:lang w:val="en-US"/>
    </w:rPr>
  </w:style>
  <w:style w:type="paragraph" w:styleId="Caption">
    <w:name w:val="caption"/>
    <w:basedOn w:val="Normal"/>
    <w:next w:val="Normal"/>
    <w:link w:val="CaptionChar"/>
    <w:unhideWhenUsed/>
    <w:qFormat/>
    <w:rsid w:val="00A32CE1"/>
    <w:rPr>
      <w:i/>
      <w:iCs/>
      <w:color w:val="44546A" w:themeColor="text2"/>
      <w:sz w:val="18"/>
      <w:szCs w:val="18"/>
    </w:rPr>
  </w:style>
  <w:style w:type="table" w:styleId="TableGrid">
    <w:name w:val="Table Grid"/>
    <w:basedOn w:val="TableNormal"/>
    <w:uiPriority w:val="39"/>
    <w:rsid w:val="004C51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4C515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504"/>
      </w:tabs>
      <w:ind w:left="504" w:hanging="50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cs="Times New Roman"/>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cs="Times New Roman"/>
      <w:lang w:val="en-US"/>
    </w:rPr>
  </w:style>
  <w:style w:type="paragraph" w:styleId="Title">
    <w:name w:val="Title"/>
    <w:basedOn w:val="Normal"/>
    <w:link w:val="TitleChar"/>
    <w:qFormat/>
    <w:rsid w:val="001724CA"/>
    <w:pPr>
      <w:spacing w:line="360" w:lineRule="auto"/>
    </w:pPr>
    <w:rPr>
      <w:rFonts w:ascii="Times New Roman" w:eastAsia="ＭＳ 明朝" w:hAnsi="Times New Roman"/>
      <w:b/>
      <w:sz w:val="24"/>
      <w:szCs w:val="20"/>
    </w:rPr>
  </w:style>
  <w:style w:type="character" w:customStyle="1" w:styleId="TitleChar">
    <w:name w:val="Title Char"/>
    <w:basedOn w:val="DefaultParagraphFont"/>
    <w:link w:val="Title"/>
    <w:rsid w:val="001724CA"/>
    <w:rPr>
      <w:rFonts w:ascii="Times New Roman" w:eastAsia="ＭＳ 明朝" w:hAnsi="Times New Roman" w:cs="Times New Roman"/>
      <w:b/>
      <w:sz w:val="24"/>
      <w:szCs w:val="20"/>
      <w:lang w:val="en-US"/>
    </w:rPr>
  </w:style>
  <w:style w:type="character" w:customStyle="1" w:styleId="ListParagraphChar">
    <w:name w:val="List Paragraph Char"/>
    <w:basedOn w:val="DefaultParagraphFont"/>
    <w:link w:val="ListParagraph"/>
    <w:uiPriority w:val="34"/>
    <w:rsid w:val="001724CA"/>
    <w:rPr>
      <w:rFonts w:ascii="Calibri" w:eastAsia="Calibri" w:hAnsi="Calibri" w:cs="Times New Roman"/>
      <w:lang w:val="en-US"/>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rFonts w:ascii="Times New Roman" w:hAnsi="Times New Roman" w:cs="Times New Roman"/>
      <w:color w:val="000000"/>
      <w:sz w:val="24"/>
      <w:szCs w:val="24"/>
      <w:lang w:val="en-US"/>
    </w:rPr>
  </w:style>
  <w:style w:type="character" w:customStyle="1" w:styleId="Mention1">
    <w:name w:val="Mention1"/>
    <w:basedOn w:val="DefaultParagraphFont"/>
    <w:uiPriority w:val="99"/>
    <w:semiHidden/>
    <w:unhideWhenUsed/>
    <w:rsid w:val="00A03126"/>
    <w:rPr>
      <w:color w:val="2B579A"/>
      <w:shd w:val="clear" w:color="auto" w:fill="E6E6E6"/>
    </w:rPr>
  </w:style>
  <w:style w:type="paragraph" w:styleId="HTMLPreformatted">
    <w:name w:val="HTML Preformatted"/>
    <w:basedOn w:val="Normal"/>
    <w:link w:val="HTMLPreformattedChar"/>
    <w:uiPriority w:val="99"/>
    <w:unhideWhenUsed/>
    <w:rsid w:val="00564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64442"/>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564442"/>
    <w:rPr>
      <w:rFonts w:ascii="Courier New" w:eastAsia="Times New Roman" w:hAnsi="Courier New" w:cs="Courier New"/>
      <w:sz w:val="20"/>
      <w:szCs w:val="20"/>
    </w:rPr>
  </w:style>
  <w:style w:type="table" w:styleId="GridTable4-Accent1">
    <w:name w:val="Grid Table 4 Accent 1"/>
    <w:basedOn w:val="TableNormal"/>
    <w:uiPriority w:val="49"/>
    <w:rsid w:val="00037C86"/>
    <w:pPr>
      <w:jc w:val="both"/>
    </w:pPr>
    <w:rPr>
      <w:rFonts w:ascii="Times New Roman" w:hAnsi="Times New Roman" w:cs="Times New Roma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FollowedHyperlink">
    <w:name w:val="FollowedHyperlink"/>
    <w:basedOn w:val="DefaultParagraphFont"/>
    <w:uiPriority w:val="99"/>
    <w:semiHidden/>
    <w:unhideWhenUsed/>
    <w:rsid w:val="00101B5E"/>
    <w:rPr>
      <w:color w:val="954F72" w:themeColor="followedHyperlink"/>
      <w:u w:val="single"/>
    </w:rPr>
  </w:style>
  <w:style w:type="paragraph" w:styleId="TOCHeading">
    <w:name w:val="TOC Heading"/>
    <w:basedOn w:val="Heading1"/>
    <w:next w:val="Normal"/>
    <w:uiPriority w:val="39"/>
    <w:unhideWhenUsed/>
    <w:qFormat/>
    <w:rsid w:val="009F55CB"/>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id-ID" w:eastAsia="id-ID"/>
    </w:rPr>
  </w:style>
  <w:style w:type="character" w:customStyle="1" w:styleId="UnresolvedMention1">
    <w:name w:val="Unresolved Mention1"/>
    <w:basedOn w:val="DefaultParagraphFont"/>
    <w:uiPriority w:val="99"/>
    <w:semiHidden/>
    <w:unhideWhenUsed/>
    <w:rsid w:val="008715D5"/>
    <w:rPr>
      <w:color w:val="808080"/>
      <w:shd w:val="clear" w:color="auto" w:fill="E6E6E6"/>
    </w:rPr>
  </w:style>
  <w:style w:type="paragraph" w:styleId="BodyText">
    <w:name w:val="Body Text"/>
    <w:basedOn w:val="Normal"/>
    <w:link w:val="BodyTextChar"/>
    <w:uiPriority w:val="1"/>
    <w:unhideWhenUsed/>
    <w:qFormat/>
    <w:rsid w:val="00A9380D"/>
    <w:pPr>
      <w:widowControl w:val="0"/>
      <w:ind w:left="1642" w:hanging="360"/>
    </w:pPr>
    <w:rPr>
      <w:rFonts w:ascii="Times New Roman" w:eastAsia="Times New Roman" w:hAnsi="Times New Roman" w:cstheme="minorBidi"/>
      <w:sz w:val="24"/>
      <w:szCs w:val="24"/>
      <w:lang w:val="id-ID"/>
    </w:rPr>
  </w:style>
  <w:style w:type="character" w:customStyle="1" w:styleId="BodyTextChar">
    <w:name w:val="Body Text Char"/>
    <w:basedOn w:val="DefaultParagraphFont"/>
    <w:link w:val="BodyText"/>
    <w:uiPriority w:val="1"/>
    <w:rsid w:val="00A9380D"/>
    <w:rPr>
      <w:rFonts w:ascii="Times New Roman" w:eastAsia="Times New Roman" w:hAnsi="Times New Roman"/>
      <w:sz w:val="24"/>
      <w:szCs w:val="24"/>
    </w:rPr>
  </w:style>
  <w:style w:type="table" w:styleId="PlainTable1">
    <w:name w:val="Plain Table 1"/>
    <w:basedOn w:val="TableNormal"/>
    <w:uiPriority w:val="99"/>
    <w:rsid w:val="00120BC7"/>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lt">
    <w:name w:val="alt"/>
    <w:basedOn w:val="Normal"/>
    <w:rsid w:val="0044128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keyword">
    <w:name w:val="keyword"/>
    <w:basedOn w:val="DefaultParagraphFont"/>
    <w:rsid w:val="00441284"/>
  </w:style>
  <w:style w:type="character" w:customStyle="1" w:styleId="datatypes">
    <w:name w:val="datatypes"/>
    <w:basedOn w:val="DefaultParagraphFont"/>
    <w:rsid w:val="00441284"/>
  </w:style>
  <w:style w:type="paragraph" w:customStyle="1" w:styleId="msonormal0">
    <w:name w:val="msonormal"/>
    <w:basedOn w:val="Normal"/>
    <w:rsid w:val="009D52E4"/>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preprocessor">
    <w:name w:val="preprocessor"/>
    <w:basedOn w:val="DefaultParagraphFont"/>
    <w:rsid w:val="009D52E4"/>
  </w:style>
  <w:style w:type="character" w:customStyle="1" w:styleId="comment">
    <w:name w:val="comment"/>
    <w:basedOn w:val="DefaultParagraphFont"/>
    <w:rsid w:val="009D52E4"/>
  </w:style>
  <w:style w:type="character" w:customStyle="1" w:styleId="string">
    <w:name w:val="string"/>
    <w:basedOn w:val="DefaultParagraphFont"/>
    <w:rsid w:val="009D52E4"/>
  </w:style>
  <w:style w:type="character" w:customStyle="1" w:styleId="CaptionChar">
    <w:name w:val="Caption Char"/>
    <w:basedOn w:val="DefaultParagraphFont"/>
    <w:link w:val="Caption"/>
    <w:rsid w:val="0027080C"/>
    <w:rPr>
      <w:rFonts w:ascii="Calibri" w:eastAsia="Calibri" w:hAnsi="Calibri" w:cs="Times New Roman"/>
      <w:i/>
      <w:iCs/>
      <w:color w:val="44546A" w:themeColor="text2"/>
      <w:sz w:val="18"/>
      <w:szCs w:val="18"/>
      <w:lang w:val="en-US"/>
    </w:rPr>
  </w:style>
  <w:style w:type="paragraph" w:customStyle="1" w:styleId="Biasa0">
    <w:name w:val="Biasa"/>
    <w:basedOn w:val="NoSpacing"/>
    <w:link w:val="BiasaChar0"/>
    <w:qFormat/>
    <w:rsid w:val="003B17C0"/>
    <w:pPr>
      <w:ind w:firstLine="567"/>
      <w:jc w:val="both"/>
    </w:pPr>
    <w:rPr>
      <w:rFonts w:ascii="Times New Roman" w:eastAsia="Times New Roman" w:hAnsi="Times New Roman"/>
      <w:noProof/>
      <w:szCs w:val="20"/>
      <w:lang w:val="sv-SE"/>
    </w:rPr>
  </w:style>
  <w:style w:type="character" w:customStyle="1" w:styleId="BiasaChar0">
    <w:name w:val="Biasa Char"/>
    <w:link w:val="Biasa0"/>
    <w:rsid w:val="003B17C0"/>
    <w:rPr>
      <w:rFonts w:ascii="Times New Roman" w:eastAsia="Times New Roman" w:hAnsi="Times New Roman" w:cs="Times New Roman"/>
      <w:noProof/>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7101771">
      <w:bodyDiv w:val="1"/>
      <w:marLeft w:val="0"/>
      <w:marRight w:val="0"/>
      <w:marTop w:val="0"/>
      <w:marBottom w:val="0"/>
      <w:divBdr>
        <w:top w:val="none" w:sz="0" w:space="0" w:color="auto"/>
        <w:left w:val="none" w:sz="0" w:space="0" w:color="auto"/>
        <w:bottom w:val="none" w:sz="0" w:space="0" w:color="auto"/>
        <w:right w:val="none" w:sz="0" w:space="0" w:color="auto"/>
      </w:divBdr>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19550270">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602649">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56250014">
      <w:bodyDiv w:val="1"/>
      <w:marLeft w:val="0"/>
      <w:marRight w:val="0"/>
      <w:marTop w:val="0"/>
      <w:marBottom w:val="0"/>
      <w:divBdr>
        <w:top w:val="none" w:sz="0" w:space="0" w:color="auto"/>
        <w:left w:val="none" w:sz="0" w:space="0" w:color="auto"/>
        <w:bottom w:val="none" w:sz="0" w:space="0" w:color="auto"/>
        <w:right w:val="none" w:sz="0" w:space="0" w:color="auto"/>
      </w:divBdr>
    </w:div>
    <w:div w:id="57169732">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3575498">
      <w:bodyDiv w:val="1"/>
      <w:marLeft w:val="0"/>
      <w:marRight w:val="0"/>
      <w:marTop w:val="0"/>
      <w:marBottom w:val="0"/>
      <w:divBdr>
        <w:top w:val="none" w:sz="0" w:space="0" w:color="auto"/>
        <w:left w:val="none" w:sz="0" w:space="0" w:color="auto"/>
        <w:bottom w:val="none" w:sz="0" w:space="0" w:color="auto"/>
        <w:right w:val="none" w:sz="0" w:space="0" w:color="auto"/>
      </w:divBdr>
    </w:div>
    <w:div w:id="66073438">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67775291">
      <w:bodyDiv w:val="1"/>
      <w:marLeft w:val="0"/>
      <w:marRight w:val="0"/>
      <w:marTop w:val="0"/>
      <w:marBottom w:val="0"/>
      <w:divBdr>
        <w:top w:val="none" w:sz="0" w:space="0" w:color="auto"/>
        <w:left w:val="none" w:sz="0" w:space="0" w:color="auto"/>
        <w:bottom w:val="none" w:sz="0" w:space="0" w:color="auto"/>
        <w:right w:val="none" w:sz="0" w:space="0" w:color="auto"/>
      </w:divBdr>
    </w:div>
    <w:div w:id="71396285">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5446008">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97142412">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2964860">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12555922">
      <w:bodyDiv w:val="1"/>
      <w:marLeft w:val="0"/>
      <w:marRight w:val="0"/>
      <w:marTop w:val="0"/>
      <w:marBottom w:val="0"/>
      <w:divBdr>
        <w:top w:val="none" w:sz="0" w:space="0" w:color="auto"/>
        <w:left w:val="none" w:sz="0" w:space="0" w:color="auto"/>
        <w:bottom w:val="none" w:sz="0" w:space="0" w:color="auto"/>
        <w:right w:val="none" w:sz="0" w:space="0" w:color="auto"/>
      </w:divBdr>
    </w:div>
    <w:div w:id="113061812">
      <w:bodyDiv w:val="1"/>
      <w:marLeft w:val="0"/>
      <w:marRight w:val="0"/>
      <w:marTop w:val="0"/>
      <w:marBottom w:val="0"/>
      <w:divBdr>
        <w:top w:val="none" w:sz="0" w:space="0" w:color="auto"/>
        <w:left w:val="none" w:sz="0" w:space="0" w:color="auto"/>
        <w:bottom w:val="none" w:sz="0" w:space="0" w:color="auto"/>
        <w:right w:val="none" w:sz="0" w:space="0" w:color="auto"/>
      </w:divBdr>
    </w:div>
    <w:div w:id="119349780">
      <w:bodyDiv w:val="1"/>
      <w:marLeft w:val="0"/>
      <w:marRight w:val="0"/>
      <w:marTop w:val="0"/>
      <w:marBottom w:val="0"/>
      <w:divBdr>
        <w:top w:val="none" w:sz="0" w:space="0" w:color="auto"/>
        <w:left w:val="none" w:sz="0" w:space="0" w:color="auto"/>
        <w:bottom w:val="none" w:sz="0" w:space="0" w:color="auto"/>
        <w:right w:val="none" w:sz="0" w:space="0" w:color="auto"/>
      </w:divBdr>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27818229">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6344989">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5440362">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655261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48057025">
      <w:bodyDiv w:val="1"/>
      <w:marLeft w:val="0"/>
      <w:marRight w:val="0"/>
      <w:marTop w:val="0"/>
      <w:marBottom w:val="0"/>
      <w:divBdr>
        <w:top w:val="none" w:sz="0" w:space="0" w:color="auto"/>
        <w:left w:val="none" w:sz="0" w:space="0" w:color="auto"/>
        <w:bottom w:val="none" w:sz="0" w:space="0" w:color="auto"/>
        <w:right w:val="none" w:sz="0" w:space="0" w:color="auto"/>
      </w:divBdr>
    </w:div>
    <w:div w:id="151214223">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4685268">
      <w:bodyDiv w:val="1"/>
      <w:marLeft w:val="0"/>
      <w:marRight w:val="0"/>
      <w:marTop w:val="0"/>
      <w:marBottom w:val="0"/>
      <w:divBdr>
        <w:top w:val="none" w:sz="0" w:space="0" w:color="auto"/>
        <w:left w:val="none" w:sz="0" w:space="0" w:color="auto"/>
        <w:bottom w:val="none" w:sz="0" w:space="0" w:color="auto"/>
        <w:right w:val="none" w:sz="0" w:space="0" w:color="auto"/>
      </w:divBdr>
    </w:div>
    <w:div w:id="155850251">
      <w:bodyDiv w:val="1"/>
      <w:marLeft w:val="0"/>
      <w:marRight w:val="0"/>
      <w:marTop w:val="0"/>
      <w:marBottom w:val="0"/>
      <w:divBdr>
        <w:top w:val="none" w:sz="0" w:space="0" w:color="auto"/>
        <w:left w:val="none" w:sz="0" w:space="0" w:color="auto"/>
        <w:bottom w:val="none" w:sz="0" w:space="0" w:color="auto"/>
        <w:right w:val="none" w:sz="0" w:space="0" w:color="auto"/>
      </w:divBdr>
    </w:div>
    <w:div w:id="158233984">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77237181">
      <w:bodyDiv w:val="1"/>
      <w:marLeft w:val="0"/>
      <w:marRight w:val="0"/>
      <w:marTop w:val="0"/>
      <w:marBottom w:val="0"/>
      <w:divBdr>
        <w:top w:val="none" w:sz="0" w:space="0" w:color="auto"/>
        <w:left w:val="none" w:sz="0" w:space="0" w:color="auto"/>
        <w:bottom w:val="none" w:sz="0" w:space="0" w:color="auto"/>
        <w:right w:val="none" w:sz="0" w:space="0" w:color="auto"/>
      </w:divBdr>
    </w:div>
    <w:div w:id="177693137">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2745292">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3834443">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86407211">
      <w:bodyDiv w:val="1"/>
      <w:marLeft w:val="0"/>
      <w:marRight w:val="0"/>
      <w:marTop w:val="0"/>
      <w:marBottom w:val="0"/>
      <w:divBdr>
        <w:top w:val="none" w:sz="0" w:space="0" w:color="auto"/>
        <w:left w:val="none" w:sz="0" w:space="0" w:color="auto"/>
        <w:bottom w:val="none" w:sz="0" w:space="0" w:color="auto"/>
        <w:right w:val="none" w:sz="0" w:space="0" w:color="auto"/>
      </w:divBdr>
    </w:div>
    <w:div w:id="187523654">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201065909">
      <w:bodyDiv w:val="1"/>
      <w:marLeft w:val="0"/>
      <w:marRight w:val="0"/>
      <w:marTop w:val="0"/>
      <w:marBottom w:val="0"/>
      <w:divBdr>
        <w:top w:val="none" w:sz="0" w:space="0" w:color="auto"/>
        <w:left w:val="none" w:sz="0" w:space="0" w:color="auto"/>
        <w:bottom w:val="none" w:sz="0" w:space="0" w:color="auto"/>
        <w:right w:val="none" w:sz="0" w:space="0" w:color="auto"/>
      </w:divBdr>
    </w:div>
    <w:div w:id="202402520">
      <w:bodyDiv w:val="1"/>
      <w:marLeft w:val="0"/>
      <w:marRight w:val="0"/>
      <w:marTop w:val="0"/>
      <w:marBottom w:val="0"/>
      <w:divBdr>
        <w:top w:val="none" w:sz="0" w:space="0" w:color="auto"/>
        <w:left w:val="none" w:sz="0" w:space="0" w:color="auto"/>
        <w:bottom w:val="none" w:sz="0" w:space="0" w:color="auto"/>
        <w:right w:val="none" w:sz="0" w:space="0" w:color="auto"/>
      </w:divBdr>
    </w:div>
    <w:div w:id="204565313">
      <w:bodyDiv w:val="1"/>
      <w:marLeft w:val="0"/>
      <w:marRight w:val="0"/>
      <w:marTop w:val="0"/>
      <w:marBottom w:val="0"/>
      <w:divBdr>
        <w:top w:val="none" w:sz="0" w:space="0" w:color="auto"/>
        <w:left w:val="none" w:sz="0" w:space="0" w:color="auto"/>
        <w:bottom w:val="none" w:sz="0" w:space="0" w:color="auto"/>
        <w:right w:val="none" w:sz="0" w:space="0" w:color="auto"/>
      </w:divBdr>
    </w:div>
    <w:div w:id="206383265">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30582220">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4247922">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3414811">
      <w:bodyDiv w:val="1"/>
      <w:marLeft w:val="0"/>
      <w:marRight w:val="0"/>
      <w:marTop w:val="0"/>
      <w:marBottom w:val="0"/>
      <w:divBdr>
        <w:top w:val="none" w:sz="0" w:space="0" w:color="auto"/>
        <w:left w:val="none" w:sz="0" w:space="0" w:color="auto"/>
        <w:bottom w:val="none" w:sz="0" w:space="0" w:color="auto"/>
        <w:right w:val="none" w:sz="0" w:space="0" w:color="auto"/>
      </w:divBdr>
    </w:div>
    <w:div w:id="243608715">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6304669">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67741586">
      <w:bodyDiv w:val="1"/>
      <w:marLeft w:val="0"/>
      <w:marRight w:val="0"/>
      <w:marTop w:val="0"/>
      <w:marBottom w:val="0"/>
      <w:divBdr>
        <w:top w:val="none" w:sz="0" w:space="0" w:color="auto"/>
        <w:left w:val="none" w:sz="0" w:space="0" w:color="auto"/>
        <w:bottom w:val="none" w:sz="0" w:space="0" w:color="auto"/>
        <w:right w:val="none" w:sz="0" w:space="0" w:color="auto"/>
      </w:divBdr>
    </w:div>
    <w:div w:id="269093903">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6007060">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306321102">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38967700">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1688940">
      <w:bodyDiv w:val="1"/>
      <w:marLeft w:val="0"/>
      <w:marRight w:val="0"/>
      <w:marTop w:val="0"/>
      <w:marBottom w:val="0"/>
      <w:divBdr>
        <w:top w:val="none" w:sz="0" w:space="0" w:color="auto"/>
        <w:left w:val="none" w:sz="0" w:space="0" w:color="auto"/>
        <w:bottom w:val="none" w:sz="0" w:space="0" w:color="auto"/>
        <w:right w:val="none" w:sz="0" w:space="0" w:color="auto"/>
      </w:divBdr>
    </w:div>
    <w:div w:id="354814141">
      <w:bodyDiv w:val="1"/>
      <w:marLeft w:val="0"/>
      <w:marRight w:val="0"/>
      <w:marTop w:val="0"/>
      <w:marBottom w:val="0"/>
      <w:divBdr>
        <w:top w:val="none" w:sz="0" w:space="0" w:color="auto"/>
        <w:left w:val="none" w:sz="0" w:space="0" w:color="auto"/>
        <w:bottom w:val="none" w:sz="0" w:space="0" w:color="auto"/>
        <w:right w:val="none" w:sz="0" w:space="0" w:color="auto"/>
      </w:divBdr>
    </w:div>
    <w:div w:id="355229266">
      <w:bodyDiv w:val="1"/>
      <w:marLeft w:val="0"/>
      <w:marRight w:val="0"/>
      <w:marTop w:val="0"/>
      <w:marBottom w:val="0"/>
      <w:divBdr>
        <w:top w:val="none" w:sz="0" w:space="0" w:color="auto"/>
        <w:left w:val="none" w:sz="0" w:space="0" w:color="auto"/>
        <w:bottom w:val="none" w:sz="0" w:space="0" w:color="auto"/>
        <w:right w:val="none" w:sz="0" w:space="0" w:color="auto"/>
      </w:divBdr>
    </w:div>
    <w:div w:id="358243929">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59354828">
      <w:bodyDiv w:val="1"/>
      <w:marLeft w:val="0"/>
      <w:marRight w:val="0"/>
      <w:marTop w:val="0"/>
      <w:marBottom w:val="0"/>
      <w:divBdr>
        <w:top w:val="none" w:sz="0" w:space="0" w:color="auto"/>
        <w:left w:val="none" w:sz="0" w:space="0" w:color="auto"/>
        <w:bottom w:val="none" w:sz="0" w:space="0" w:color="auto"/>
        <w:right w:val="none" w:sz="0" w:space="0" w:color="auto"/>
      </w:divBdr>
    </w:div>
    <w:div w:id="363678438">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71079930">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74627367">
      <w:bodyDiv w:val="1"/>
      <w:marLeft w:val="0"/>
      <w:marRight w:val="0"/>
      <w:marTop w:val="0"/>
      <w:marBottom w:val="0"/>
      <w:divBdr>
        <w:top w:val="none" w:sz="0" w:space="0" w:color="auto"/>
        <w:left w:val="none" w:sz="0" w:space="0" w:color="auto"/>
        <w:bottom w:val="none" w:sz="0" w:space="0" w:color="auto"/>
        <w:right w:val="none" w:sz="0" w:space="0" w:color="auto"/>
      </w:divBdr>
    </w:div>
    <w:div w:id="377440720">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5221233">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399255925">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11048621">
      <w:bodyDiv w:val="1"/>
      <w:marLeft w:val="0"/>
      <w:marRight w:val="0"/>
      <w:marTop w:val="0"/>
      <w:marBottom w:val="0"/>
      <w:divBdr>
        <w:top w:val="none" w:sz="0" w:space="0" w:color="auto"/>
        <w:left w:val="none" w:sz="0" w:space="0" w:color="auto"/>
        <w:bottom w:val="none" w:sz="0" w:space="0" w:color="auto"/>
        <w:right w:val="none" w:sz="0" w:space="0" w:color="auto"/>
      </w:divBdr>
    </w:div>
    <w:div w:id="414283357">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19522363">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030041">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4887642">
      <w:bodyDiv w:val="1"/>
      <w:marLeft w:val="0"/>
      <w:marRight w:val="0"/>
      <w:marTop w:val="0"/>
      <w:marBottom w:val="0"/>
      <w:divBdr>
        <w:top w:val="none" w:sz="0" w:space="0" w:color="auto"/>
        <w:left w:val="none" w:sz="0" w:space="0" w:color="auto"/>
        <w:bottom w:val="none" w:sz="0" w:space="0" w:color="auto"/>
        <w:right w:val="none" w:sz="0" w:space="0" w:color="auto"/>
      </w:divBdr>
    </w:div>
    <w:div w:id="425537172">
      <w:bodyDiv w:val="1"/>
      <w:marLeft w:val="0"/>
      <w:marRight w:val="0"/>
      <w:marTop w:val="0"/>
      <w:marBottom w:val="0"/>
      <w:divBdr>
        <w:top w:val="none" w:sz="0" w:space="0" w:color="auto"/>
        <w:left w:val="none" w:sz="0" w:space="0" w:color="auto"/>
        <w:bottom w:val="none" w:sz="0" w:space="0" w:color="auto"/>
        <w:right w:val="none" w:sz="0" w:space="0" w:color="auto"/>
      </w:divBdr>
    </w:div>
    <w:div w:id="430012029">
      <w:bodyDiv w:val="1"/>
      <w:marLeft w:val="0"/>
      <w:marRight w:val="0"/>
      <w:marTop w:val="0"/>
      <w:marBottom w:val="0"/>
      <w:divBdr>
        <w:top w:val="none" w:sz="0" w:space="0" w:color="auto"/>
        <w:left w:val="none" w:sz="0" w:space="0" w:color="auto"/>
        <w:bottom w:val="none" w:sz="0" w:space="0" w:color="auto"/>
        <w:right w:val="none" w:sz="0" w:space="0" w:color="auto"/>
      </w:divBdr>
    </w:div>
    <w:div w:id="430902355">
      <w:bodyDiv w:val="1"/>
      <w:marLeft w:val="0"/>
      <w:marRight w:val="0"/>
      <w:marTop w:val="0"/>
      <w:marBottom w:val="0"/>
      <w:divBdr>
        <w:top w:val="none" w:sz="0" w:space="0" w:color="auto"/>
        <w:left w:val="none" w:sz="0" w:space="0" w:color="auto"/>
        <w:bottom w:val="none" w:sz="0" w:space="0" w:color="auto"/>
        <w:right w:val="none" w:sz="0" w:space="0" w:color="auto"/>
      </w:divBdr>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45926004">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2749058">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7648276">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3086624">
      <w:bodyDiv w:val="1"/>
      <w:marLeft w:val="0"/>
      <w:marRight w:val="0"/>
      <w:marTop w:val="0"/>
      <w:marBottom w:val="0"/>
      <w:divBdr>
        <w:top w:val="none" w:sz="0" w:space="0" w:color="auto"/>
        <w:left w:val="none" w:sz="0" w:space="0" w:color="auto"/>
        <w:bottom w:val="none" w:sz="0" w:space="0" w:color="auto"/>
        <w:right w:val="none" w:sz="0" w:space="0" w:color="auto"/>
      </w:divBdr>
    </w:div>
    <w:div w:id="484323363">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87213865">
      <w:bodyDiv w:val="1"/>
      <w:marLeft w:val="0"/>
      <w:marRight w:val="0"/>
      <w:marTop w:val="0"/>
      <w:marBottom w:val="0"/>
      <w:divBdr>
        <w:top w:val="none" w:sz="0" w:space="0" w:color="auto"/>
        <w:left w:val="none" w:sz="0" w:space="0" w:color="auto"/>
        <w:bottom w:val="none" w:sz="0" w:space="0" w:color="auto"/>
        <w:right w:val="none" w:sz="0" w:space="0" w:color="auto"/>
      </w:divBdr>
    </w:div>
    <w:div w:id="488596190">
      <w:bodyDiv w:val="1"/>
      <w:marLeft w:val="0"/>
      <w:marRight w:val="0"/>
      <w:marTop w:val="0"/>
      <w:marBottom w:val="0"/>
      <w:divBdr>
        <w:top w:val="none" w:sz="0" w:space="0" w:color="auto"/>
        <w:left w:val="none" w:sz="0" w:space="0" w:color="auto"/>
        <w:bottom w:val="none" w:sz="0" w:space="0" w:color="auto"/>
        <w:right w:val="none" w:sz="0" w:space="0" w:color="auto"/>
      </w:divBdr>
    </w:div>
    <w:div w:id="489567933">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503786242">
      <w:bodyDiv w:val="1"/>
      <w:marLeft w:val="0"/>
      <w:marRight w:val="0"/>
      <w:marTop w:val="0"/>
      <w:marBottom w:val="0"/>
      <w:divBdr>
        <w:top w:val="none" w:sz="0" w:space="0" w:color="auto"/>
        <w:left w:val="none" w:sz="0" w:space="0" w:color="auto"/>
        <w:bottom w:val="none" w:sz="0" w:space="0" w:color="auto"/>
        <w:right w:val="none" w:sz="0" w:space="0" w:color="auto"/>
      </w:divBdr>
    </w:div>
    <w:div w:id="504054315">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7907963">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09565693">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6717917">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0846397">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49725365">
      <w:bodyDiv w:val="1"/>
      <w:marLeft w:val="0"/>
      <w:marRight w:val="0"/>
      <w:marTop w:val="0"/>
      <w:marBottom w:val="0"/>
      <w:divBdr>
        <w:top w:val="none" w:sz="0" w:space="0" w:color="auto"/>
        <w:left w:val="none" w:sz="0" w:space="0" w:color="auto"/>
        <w:bottom w:val="none" w:sz="0" w:space="0" w:color="auto"/>
        <w:right w:val="none" w:sz="0" w:space="0" w:color="auto"/>
      </w:divBdr>
    </w:div>
    <w:div w:id="551356507">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003878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4050636">
      <w:bodyDiv w:val="1"/>
      <w:marLeft w:val="0"/>
      <w:marRight w:val="0"/>
      <w:marTop w:val="0"/>
      <w:marBottom w:val="0"/>
      <w:divBdr>
        <w:top w:val="none" w:sz="0" w:space="0" w:color="auto"/>
        <w:left w:val="none" w:sz="0" w:space="0" w:color="auto"/>
        <w:bottom w:val="none" w:sz="0" w:space="0" w:color="auto"/>
        <w:right w:val="none" w:sz="0" w:space="0" w:color="auto"/>
      </w:divBdr>
    </w:div>
    <w:div w:id="575895990">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79095886">
      <w:bodyDiv w:val="1"/>
      <w:marLeft w:val="0"/>
      <w:marRight w:val="0"/>
      <w:marTop w:val="0"/>
      <w:marBottom w:val="0"/>
      <w:divBdr>
        <w:top w:val="none" w:sz="0" w:space="0" w:color="auto"/>
        <w:left w:val="none" w:sz="0" w:space="0" w:color="auto"/>
        <w:bottom w:val="none" w:sz="0" w:space="0" w:color="auto"/>
        <w:right w:val="none" w:sz="0" w:space="0" w:color="auto"/>
      </w:divBdr>
    </w:div>
    <w:div w:id="579994802">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4337602">
      <w:bodyDiv w:val="1"/>
      <w:marLeft w:val="0"/>
      <w:marRight w:val="0"/>
      <w:marTop w:val="0"/>
      <w:marBottom w:val="0"/>
      <w:divBdr>
        <w:top w:val="none" w:sz="0" w:space="0" w:color="auto"/>
        <w:left w:val="none" w:sz="0" w:space="0" w:color="auto"/>
        <w:bottom w:val="none" w:sz="0" w:space="0" w:color="auto"/>
        <w:right w:val="none" w:sz="0" w:space="0" w:color="auto"/>
      </w:divBdr>
    </w:div>
    <w:div w:id="584651512">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302338">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599681025">
      <w:bodyDiv w:val="1"/>
      <w:marLeft w:val="0"/>
      <w:marRight w:val="0"/>
      <w:marTop w:val="0"/>
      <w:marBottom w:val="0"/>
      <w:divBdr>
        <w:top w:val="none" w:sz="0" w:space="0" w:color="auto"/>
        <w:left w:val="none" w:sz="0" w:space="0" w:color="auto"/>
        <w:bottom w:val="none" w:sz="0" w:space="0" w:color="auto"/>
        <w:right w:val="none" w:sz="0" w:space="0" w:color="auto"/>
      </w:divBdr>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4581267">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7027832">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8824330">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54601602">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72028235">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7540432">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1276359">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7606734">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90491863">
      <w:bodyDiv w:val="1"/>
      <w:marLeft w:val="0"/>
      <w:marRight w:val="0"/>
      <w:marTop w:val="0"/>
      <w:marBottom w:val="0"/>
      <w:divBdr>
        <w:top w:val="none" w:sz="0" w:space="0" w:color="auto"/>
        <w:left w:val="none" w:sz="0" w:space="0" w:color="auto"/>
        <w:bottom w:val="none" w:sz="0" w:space="0" w:color="auto"/>
        <w:right w:val="none" w:sz="0" w:space="0" w:color="auto"/>
      </w:divBdr>
    </w:div>
    <w:div w:id="690764026">
      <w:bodyDiv w:val="1"/>
      <w:marLeft w:val="0"/>
      <w:marRight w:val="0"/>
      <w:marTop w:val="0"/>
      <w:marBottom w:val="0"/>
      <w:divBdr>
        <w:top w:val="none" w:sz="0" w:space="0" w:color="auto"/>
        <w:left w:val="none" w:sz="0" w:space="0" w:color="auto"/>
        <w:bottom w:val="none" w:sz="0" w:space="0" w:color="auto"/>
        <w:right w:val="none" w:sz="0" w:space="0" w:color="auto"/>
      </w:divBdr>
    </w:div>
    <w:div w:id="691801676">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5739599">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8743666">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22171109">
      <w:bodyDiv w:val="1"/>
      <w:marLeft w:val="0"/>
      <w:marRight w:val="0"/>
      <w:marTop w:val="0"/>
      <w:marBottom w:val="0"/>
      <w:divBdr>
        <w:top w:val="none" w:sz="0" w:space="0" w:color="auto"/>
        <w:left w:val="none" w:sz="0" w:space="0" w:color="auto"/>
        <w:bottom w:val="none" w:sz="0" w:space="0" w:color="auto"/>
        <w:right w:val="none" w:sz="0" w:space="0" w:color="auto"/>
      </w:divBdr>
    </w:div>
    <w:div w:id="723404599">
      <w:bodyDiv w:val="1"/>
      <w:marLeft w:val="0"/>
      <w:marRight w:val="0"/>
      <w:marTop w:val="0"/>
      <w:marBottom w:val="0"/>
      <w:divBdr>
        <w:top w:val="none" w:sz="0" w:space="0" w:color="auto"/>
        <w:left w:val="none" w:sz="0" w:space="0" w:color="auto"/>
        <w:bottom w:val="none" w:sz="0" w:space="0" w:color="auto"/>
        <w:right w:val="none" w:sz="0" w:space="0" w:color="auto"/>
      </w:divBdr>
    </w:div>
    <w:div w:id="731930477">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46919040">
      <w:bodyDiv w:val="1"/>
      <w:marLeft w:val="0"/>
      <w:marRight w:val="0"/>
      <w:marTop w:val="0"/>
      <w:marBottom w:val="0"/>
      <w:divBdr>
        <w:top w:val="none" w:sz="0" w:space="0" w:color="auto"/>
        <w:left w:val="none" w:sz="0" w:space="0" w:color="auto"/>
        <w:bottom w:val="none" w:sz="0" w:space="0" w:color="auto"/>
        <w:right w:val="none" w:sz="0" w:space="0" w:color="auto"/>
      </w:divBdr>
    </w:div>
    <w:div w:id="752630424">
      <w:bodyDiv w:val="1"/>
      <w:marLeft w:val="0"/>
      <w:marRight w:val="0"/>
      <w:marTop w:val="0"/>
      <w:marBottom w:val="0"/>
      <w:divBdr>
        <w:top w:val="none" w:sz="0" w:space="0" w:color="auto"/>
        <w:left w:val="none" w:sz="0" w:space="0" w:color="auto"/>
        <w:bottom w:val="none" w:sz="0" w:space="0" w:color="auto"/>
        <w:right w:val="none" w:sz="0" w:space="0" w:color="auto"/>
      </w:divBdr>
    </w:div>
    <w:div w:id="752774804">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59251677">
      <w:bodyDiv w:val="1"/>
      <w:marLeft w:val="0"/>
      <w:marRight w:val="0"/>
      <w:marTop w:val="0"/>
      <w:marBottom w:val="0"/>
      <w:divBdr>
        <w:top w:val="none" w:sz="0" w:space="0" w:color="auto"/>
        <w:left w:val="none" w:sz="0" w:space="0" w:color="auto"/>
        <w:bottom w:val="none" w:sz="0" w:space="0" w:color="auto"/>
        <w:right w:val="none" w:sz="0" w:space="0" w:color="auto"/>
      </w:divBdr>
    </w:div>
    <w:div w:id="761223942">
      <w:bodyDiv w:val="1"/>
      <w:marLeft w:val="0"/>
      <w:marRight w:val="0"/>
      <w:marTop w:val="0"/>
      <w:marBottom w:val="0"/>
      <w:divBdr>
        <w:top w:val="none" w:sz="0" w:space="0" w:color="auto"/>
        <w:left w:val="none" w:sz="0" w:space="0" w:color="auto"/>
        <w:bottom w:val="none" w:sz="0" w:space="0" w:color="auto"/>
        <w:right w:val="none" w:sz="0" w:space="0" w:color="auto"/>
      </w:divBdr>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509918">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2938646">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76561612">
      <w:bodyDiv w:val="1"/>
      <w:marLeft w:val="0"/>
      <w:marRight w:val="0"/>
      <w:marTop w:val="0"/>
      <w:marBottom w:val="0"/>
      <w:divBdr>
        <w:top w:val="none" w:sz="0" w:space="0" w:color="auto"/>
        <w:left w:val="none" w:sz="0" w:space="0" w:color="auto"/>
        <w:bottom w:val="none" w:sz="0" w:space="0" w:color="auto"/>
        <w:right w:val="none" w:sz="0" w:space="0" w:color="auto"/>
      </w:divBdr>
    </w:div>
    <w:div w:id="787118788">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770074">
      <w:bodyDiv w:val="1"/>
      <w:marLeft w:val="0"/>
      <w:marRight w:val="0"/>
      <w:marTop w:val="0"/>
      <w:marBottom w:val="0"/>
      <w:divBdr>
        <w:top w:val="none" w:sz="0" w:space="0" w:color="auto"/>
        <w:left w:val="none" w:sz="0" w:space="0" w:color="auto"/>
        <w:bottom w:val="none" w:sz="0" w:space="0" w:color="auto"/>
        <w:right w:val="none" w:sz="0" w:space="0" w:color="auto"/>
      </w:divBdr>
    </w:div>
    <w:div w:id="802701312">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12018255">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27675025">
      <w:bodyDiv w:val="1"/>
      <w:marLeft w:val="0"/>
      <w:marRight w:val="0"/>
      <w:marTop w:val="0"/>
      <w:marBottom w:val="0"/>
      <w:divBdr>
        <w:top w:val="none" w:sz="0" w:space="0" w:color="auto"/>
        <w:left w:val="none" w:sz="0" w:space="0" w:color="auto"/>
        <w:bottom w:val="none" w:sz="0" w:space="0" w:color="auto"/>
        <w:right w:val="none" w:sz="0" w:space="0" w:color="auto"/>
      </w:divBdr>
    </w:div>
    <w:div w:id="828594074">
      <w:bodyDiv w:val="1"/>
      <w:marLeft w:val="0"/>
      <w:marRight w:val="0"/>
      <w:marTop w:val="0"/>
      <w:marBottom w:val="0"/>
      <w:divBdr>
        <w:top w:val="none" w:sz="0" w:space="0" w:color="auto"/>
        <w:left w:val="none" w:sz="0" w:space="0" w:color="auto"/>
        <w:bottom w:val="none" w:sz="0" w:space="0" w:color="auto"/>
        <w:right w:val="none" w:sz="0" w:space="0" w:color="auto"/>
      </w:divBdr>
    </w:div>
    <w:div w:id="831524562">
      <w:bodyDiv w:val="1"/>
      <w:marLeft w:val="0"/>
      <w:marRight w:val="0"/>
      <w:marTop w:val="0"/>
      <w:marBottom w:val="0"/>
      <w:divBdr>
        <w:top w:val="none" w:sz="0" w:space="0" w:color="auto"/>
        <w:left w:val="none" w:sz="0" w:space="0" w:color="auto"/>
        <w:bottom w:val="none" w:sz="0" w:space="0" w:color="auto"/>
        <w:right w:val="none" w:sz="0" w:space="0" w:color="auto"/>
      </w:divBdr>
    </w:div>
    <w:div w:id="837498344">
      <w:bodyDiv w:val="1"/>
      <w:marLeft w:val="0"/>
      <w:marRight w:val="0"/>
      <w:marTop w:val="0"/>
      <w:marBottom w:val="0"/>
      <w:divBdr>
        <w:top w:val="none" w:sz="0" w:space="0" w:color="auto"/>
        <w:left w:val="none" w:sz="0" w:space="0" w:color="auto"/>
        <w:bottom w:val="none" w:sz="0" w:space="0" w:color="auto"/>
        <w:right w:val="none" w:sz="0" w:space="0" w:color="auto"/>
      </w:divBdr>
    </w:div>
    <w:div w:id="841899005">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43977097">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4541550">
      <w:bodyDiv w:val="1"/>
      <w:marLeft w:val="0"/>
      <w:marRight w:val="0"/>
      <w:marTop w:val="0"/>
      <w:marBottom w:val="0"/>
      <w:divBdr>
        <w:top w:val="none" w:sz="0" w:space="0" w:color="auto"/>
        <w:left w:val="none" w:sz="0" w:space="0" w:color="auto"/>
        <w:bottom w:val="none" w:sz="0" w:space="0" w:color="auto"/>
        <w:right w:val="none" w:sz="0" w:space="0" w:color="auto"/>
      </w:divBdr>
    </w:div>
    <w:div w:id="856695337">
      <w:bodyDiv w:val="1"/>
      <w:marLeft w:val="0"/>
      <w:marRight w:val="0"/>
      <w:marTop w:val="0"/>
      <w:marBottom w:val="0"/>
      <w:divBdr>
        <w:top w:val="none" w:sz="0" w:space="0" w:color="auto"/>
        <w:left w:val="none" w:sz="0" w:space="0" w:color="auto"/>
        <w:bottom w:val="none" w:sz="0" w:space="0" w:color="auto"/>
        <w:right w:val="none" w:sz="0" w:space="0" w:color="auto"/>
      </w:divBdr>
    </w:div>
    <w:div w:id="857037147">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0581929">
      <w:bodyDiv w:val="1"/>
      <w:marLeft w:val="0"/>
      <w:marRight w:val="0"/>
      <w:marTop w:val="0"/>
      <w:marBottom w:val="0"/>
      <w:divBdr>
        <w:top w:val="none" w:sz="0" w:space="0" w:color="auto"/>
        <w:left w:val="none" w:sz="0" w:space="0" w:color="auto"/>
        <w:bottom w:val="none" w:sz="0" w:space="0" w:color="auto"/>
        <w:right w:val="none" w:sz="0" w:space="0" w:color="auto"/>
      </w:divBdr>
    </w:div>
    <w:div w:id="862061074">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81819033">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3567599">
      <w:bodyDiv w:val="1"/>
      <w:marLeft w:val="0"/>
      <w:marRight w:val="0"/>
      <w:marTop w:val="0"/>
      <w:marBottom w:val="0"/>
      <w:divBdr>
        <w:top w:val="none" w:sz="0" w:space="0" w:color="auto"/>
        <w:left w:val="none" w:sz="0" w:space="0" w:color="auto"/>
        <w:bottom w:val="none" w:sz="0" w:space="0" w:color="auto"/>
        <w:right w:val="none" w:sz="0" w:space="0" w:color="auto"/>
      </w:divBdr>
    </w:div>
    <w:div w:id="885944248">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7668987">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3638506">
      <w:bodyDiv w:val="1"/>
      <w:marLeft w:val="0"/>
      <w:marRight w:val="0"/>
      <w:marTop w:val="0"/>
      <w:marBottom w:val="0"/>
      <w:divBdr>
        <w:top w:val="none" w:sz="0" w:space="0" w:color="auto"/>
        <w:left w:val="none" w:sz="0" w:space="0" w:color="auto"/>
        <w:bottom w:val="none" w:sz="0" w:space="0" w:color="auto"/>
        <w:right w:val="none" w:sz="0" w:space="0" w:color="auto"/>
      </w:divBdr>
    </w:div>
    <w:div w:id="904529672">
      <w:bodyDiv w:val="1"/>
      <w:marLeft w:val="0"/>
      <w:marRight w:val="0"/>
      <w:marTop w:val="0"/>
      <w:marBottom w:val="0"/>
      <w:divBdr>
        <w:top w:val="none" w:sz="0" w:space="0" w:color="auto"/>
        <w:left w:val="none" w:sz="0" w:space="0" w:color="auto"/>
        <w:bottom w:val="none" w:sz="0" w:space="0" w:color="auto"/>
        <w:right w:val="none" w:sz="0" w:space="0" w:color="auto"/>
      </w:divBdr>
    </w:div>
    <w:div w:id="909730422">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259703">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29508321">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40575325">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2420999">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3536586">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88096416">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908815">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995885075">
      <w:bodyDiv w:val="1"/>
      <w:marLeft w:val="0"/>
      <w:marRight w:val="0"/>
      <w:marTop w:val="0"/>
      <w:marBottom w:val="0"/>
      <w:divBdr>
        <w:top w:val="none" w:sz="0" w:space="0" w:color="auto"/>
        <w:left w:val="none" w:sz="0" w:space="0" w:color="auto"/>
        <w:bottom w:val="none" w:sz="0" w:space="0" w:color="auto"/>
        <w:right w:val="none" w:sz="0" w:space="0" w:color="auto"/>
      </w:divBdr>
    </w:div>
    <w:div w:id="1000156622">
      <w:bodyDiv w:val="1"/>
      <w:marLeft w:val="0"/>
      <w:marRight w:val="0"/>
      <w:marTop w:val="0"/>
      <w:marBottom w:val="0"/>
      <w:divBdr>
        <w:top w:val="none" w:sz="0" w:space="0" w:color="auto"/>
        <w:left w:val="none" w:sz="0" w:space="0" w:color="auto"/>
        <w:bottom w:val="none" w:sz="0" w:space="0" w:color="auto"/>
        <w:right w:val="none" w:sz="0" w:space="0" w:color="auto"/>
      </w:divBdr>
    </w:div>
    <w:div w:id="1000888454">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21206162">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31151935">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36812070">
      <w:bodyDiv w:val="1"/>
      <w:marLeft w:val="0"/>
      <w:marRight w:val="0"/>
      <w:marTop w:val="0"/>
      <w:marBottom w:val="0"/>
      <w:divBdr>
        <w:top w:val="none" w:sz="0" w:space="0" w:color="auto"/>
        <w:left w:val="none" w:sz="0" w:space="0" w:color="auto"/>
        <w:bottom w:val="none" w:sz="0" w:space="0" w:color="auto"/>
        <w:right w:val="none" w:sz="0" w:space="0" w:color="auto"/>
      </w:divBdr>
    </w:div>
    <w:div w:id="1041394224">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6776230">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4332340">
      <w:bodyDiv w:val="1"/>
      <w:marLeft w:val="0"/>
      <w:marRight w:val="0"/>
      <w:marTop w:val="0"/>
      <w:marBottom w:val="0"/>
      <w:divBdr>
        <w:top w:val="none" w:sz="0" w:space="0" w:color="auto"/>
        <w:left w:val="none" w:sz="0" w:space="0" w:color="auto"/>
        <w:bottom w:val="none" w:sz="0" w:space="0" w:color="auto"/>
        <w:right w:val="none" w:sz="0" w:space="0" w:color="auto"/>
      </w:divBdr>
    </w:div>
    <w:div w:id="1064914529">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2898360">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5856853">
      <w:bodyDiv w:val="1"/>
      <w:marLeft w:val="0"/>
      <w:marRight w:val="0"/>
      <w:marTop w:val="0"/>
      <w:marBottom w:val="0"/>
      <w:divBdr>
        <w:top w:val="none" w:sz="0" w:space="0" w:color="auto"/>
        <w:left w:val="none" w:sz="0" w:space="0" w:color="auto"/>
        <w:bottom w:val="none" w:sz="0" w:space="0" w:color="auto"/>
        <w:right w:val="none" w:sz="0" w:space="0" w:color="auto"/>
      </w:divBdr>
    </w:div>
    <w:div w:id="1076392760">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84643676">
      <w:bodyDiv w:val="1"/>
      <w:marLeft w:val="0"/>
      <w:marRight w:val="0"/>
      <w:marTop w:val="0"/>
      <w:marBottom w:val="0"/>
      <w:divBdr>
        <w:top w:val="none" w:sz="0" w:space="0" w:color="auto"/>
        <w:left w:val="none" w:sz="0" w:space="0" w:color="auto"/>
        <w:bottom w:val="none" w:sz="0" w:space="0" w:color="auto"/>
        <w:right w:val="none" w:sz="0" w:space="0" w:color="auto"/>
      </w:divBdr>
    </w:div>
    <w:div w:id="1084762364">
      <w:bodyDiv w:val="1"/>
      <w:marLeft w:val="0"/>
      <w:marRight w:val="0"/>
      <w:marTop w:val="0"/>
      <w:marBottom w:val="0"/>
      <w:divBdr>
        <w:top w:val="none" w:sz="0" w:space="0" w:color="auto"/>
        <w:left w:val="none" w:sz="0" w:space="0" w:color="auto"/>
        <w:bottom w:val="none" w:sz="0" w:space="0" w:color="auto"/>
        <w:right w:val="none" w:sz="0" w:space="0" w:color="auto"/>
      </w:divBdr>
    </w:div>
    <w:div w:id="1090352492">
      <w:bodyDiv w:val="1"/>
      <w:marLeft w:val="0"/>
      <w:marRight w:val="0"/>
      <w:marTop w:val="0"/>
      <w:marBottom w:val="0"/>
      <w:divBdr>
        <w:top w:val="none" w:sz="0" w:space="0" w:color="auto"/>
        <w:left w:val="none" w:sz="0" w:space="0" w:color="auto"/>
        <w:bottom w:val="none" w:sz="0" w:space="0" w:color="auto"/>
        <w:right w:val="none" w:sz="0" w:space="0" w:color="auto"/>
      </w:divBdr>
    </w:div>
    <w:div w:id="1099135493">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3498841">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2894026">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23621417">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3885353">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6001522">
      <w:bodyDiv w:val="1"/>
      <w:marLeft w:val="0"/>
      <w:marRight w:val="0"/>
      <w:marTop w:val="0"/>
      <w:marBottom w:val="0"/>
      <w:divBdr>
        <w:top w:val="none" w:sz="0" w:space="0" w:color="auto"/>
        <w:left w:val="none" w:sz="0" w:space="0" w:color="auto"/>
        <w:bottom w:val="none" w:sz="0" w:space="0" w:color="auto"/>
        <w:right w:val="none" w:sz="0" w:space="0" w:color="auto"/>
      </w:divBdr>
    </w:div>
    <w:div w:id="1126386765">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29934326">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34103748">
      <w:bodyDiv w:val="1"/>
      <w:marLeft w:val="0"/>
      <w:marRight w:val="0"/>
      <w:marTop w:val="0"/>
      <w:marBottom w:val="0"/>
      <w:divBdr>
        <w:top w:val="none" w:sz="0" w:space="0" w:color="auto"/>
        <w:left w:val="none" w:sz="0" w:space="0" w:color="auto"/>
        <w:bottom w:val="none" w:sz="0" w:space="0" w:color="auto"/>
        <w:right w:val="none" w:sz="0" w:space="0" w:color="auto"/>
      </w:divBdr>
    </w:div>
    <w:div w:id="1141195369">
      <w:bodyDiv w:val="1"/>
      <w:marLeft w:val="0"/>
      <w:marRight w:val="0"/>
      <w:marTop w:val="0"/>
      <w:marBottom w:val="0"/>
      <w:divBdr>
        <w:top w:val="none" w:sz="0" w:space="0" w:color="auto"/>
        <w:left w:val="none" w:sz="0" w:space="0" w:color="auto"/>
        <w:bottom w:val="none" w:sz="0" w:space="0" w:color="auto"/>
        <w:right w:val="none" w:sz="0" w:space="0" w:color="auto"/>
      </w:divBdr>
    </w:div>
    <w:div w:id="1142698100">
      <w:bodyDiv w:val="1"/>
      <w:marLeft w:val="0"/>
      <w:marRight w:val="0"/>
      <w:marTop w:val="0"/>
      <w:marBottom w:val="0"/>
      <w:divBdr>
        <w:top w:val="none" w:sz="0" w:space="0" w:color="auto"/>
        <w:left w:val="none" w:sz="0" w:space="0" w:color="auto"/>
        <w:bottom w:val="none" w:sz="0" w:space="0" w:color="auto"/>
        <w:right w:val="none" w:sz="0" w:space="0" w:color="auto"/>
      </w:divBdr>
    </w:div>
    <w:div w:id="1145123783">
      <w:bodyDiv w:val="1"/>
      <w:marLeft w:val="0"/>
      <w:marRight w:val="0"/>
      <w:marTop w:val="0"/>
      <w:marBottom w:val="0"/>
      <w:divBdr>
        <w:top w:val="none" w:sz="0" w:space="0" w:color="auto"/>
        <w:left w:val="none" w:sz="0" w:space="0" w:color="auto"/>
        <w:bottom w:val="none" w:sz="0" w:space="0" w:color="auto"/>
        <w:right w:val="none" w:sz="0" w:space="0" w:color="auto"/>
      </w:divBdr>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54181836">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6578613">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6405576">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89180008">
      <w:bodyDiv w:val="1"/>
      <w:marLeft w:val="0"/>
      <w:marRight w:val="0"/>
      <w:marTop w:val="0"/>
      <w:marBottom w:val="0"/>
      <w:divBdr>
        <w:top w:val="none" w:sz="0" w:space="0" w:color="auto"/>
        <w:left w:val="none" w:sz="0" w:space="0" w:color="auto"/>
        <w:bottom w:val="none" w:sz="0" w:space="0" w:color="auto"/>
        <w:right w:val="none" w:sz="0" w:space="0" w:color="auto"/>
      </w:divBdr>
    </w:div>
    <w:div w:id="1189369442">
      <w:bodyDiv w:val="1"/>
      <w:marLeft w:val="0"/>
      <w:marRight w:val="0"/>
      <w:marTop w:val="0"/>
      <w:marBottom w:val="0"/>
      <w:divBdr>
        <w:top w:val="none" w:sz="0" w:space="0" w:color="auto"/>
        <w:left w:val="none" w:sz="0" w:space="0" w:color="auto"/>
        <w:bottom w:val="none" w:sz="0" w:space="0" w:color="auto"/>
        <w:right w:val="none" w:sz="0" w:space="0" w:color="auto"/>
      </w:divBdr>
    </w:div>
    <w:div w:id="1190877730">
      <w:bodyDiv w:val="1"/>
      <w:marLeft w:val="0"/>
      <w:marRight w:val="0"/>
      <w:marTop w:val="0"/>
      <w:marBottom w:val="0"/>
      <w:divBdr>
        <w:top w:val="none" w:sz="0" w:space="0" w:color="auto"/>
        <w:left w:val="none" w:sz="0" w:space="0" w:color="auto"/>
        <w:bottom w:val="none" w:sz="0" w:space="0" w:color="auto"/>
        <w:right w:val="none" w:sz="0" w:space="0" w:color="auto"/>
      </w:divBdr>
    </w:div>
    <w:div w:id="1193417284">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196505425">
      <w:bodyDiv w:val="1"/>
      <w:marLeft w:val="0"/>
      <w:marRight w:val="0"/>
      <w:marTop w:val="0"/>
      <w:marBottom w:val="0"/>
      <w:divBdr>
        <w:top w:val="none" w:sz="0" w:space="0" w:color="auto"/>
        <w:left w:val="none" w:sz="0" w:space="0" w:color="auto"/>
        <w:bottom w:val="none" w:sz="0" w:space="0" w:color="auto"/>
        <w:right w:val="none" w:sz="0" w:space="0" w:color="auto"/>
      </w:divBdr>
    </w:div>
    <w:div w:id="1197961038">
      <w:bodyDiv w:val="1"/>
      <w:marLeft w:val="0"/>
      <w:marRight w:val="0"/>
      <w:marTop w:val="0"/>
      <w:marBottom w:val="0"/>
      <w:divBdr>
        <w:top w:val="none" w:sz="0" w:space="0" w:color="auto"/>
        <w:left w:val="none" w:sz="0" w:space="0" w:color="auto"/>
        <w:bottom w:val="none" w:sz="0" w:space="0" w:color="auto"/>
        <w:right w:val="none" w:sz="0" w:space="0" w:color="auto"/>
      </w:divBdr>
    </w:div>
    <w:div w:id="1201359039">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02741309">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16702221">
      <w:bodyDiv w:val="1"/>
      <w:marLeft w:val="0"/>
      <w:marRight w:val="0"/>
      <w:marTop w:val="0"/>
      <w:marBottom w:val="0"/>
      <w:divBdr>
        <w:top w:val="none" w:sz="0" w:space="0" w:color="auto"/>
        <w:left w:val="none" w:sz="0" w:space="0" w:color="auto"/>
        <w:bottom w:val="none" w:sz="0" w:space="0" w:color="auto"/>
        <w:right w:val="none" w:sz="0" w:space="0" w:color="auto"/>
      </w:divBdr>
    </w:div>
    <w:div w:id="1218778813">
      <w:bodyDiv w:val="1"/>
      <w:marLeft w:val="0"/>
      <w:marRight w:val="0"/>
      <w:marTop w:val="0"/>
      <w:marBottom w:val="0"/>
      <w:divBdr>
        <w:top w:val="none" w:sz="0" w:space="0" w:color="auto"/>
        <w:left w:val="none" w:sz="0" w:space="0" w:color="auto"/>
        <w:bottom w:val="none" w:sz="0" w:space="0" w:color="auto"/>
        <w:right w:val="none" w:sz="0" w:space="0" w:color="auto"/>
      </w:divBdr>
    </w:div>
    <w:div w:id="1227061732">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29805989">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38400878">
      <w:bodyDiv w:val="1"/>
      <w:marLeft w:val="0"/>
      <w:marRight w:val="0"/>
      <w:marTop w:val="0"/>
      <w:marBottom w:val="0"/>
      <w:divBdr>
        <w:top w:val="none" w:sz="0" w:space="0" w:color="auto"/>
        <w:left w:val="none" w:sz="0" w:space="0" w:color="auto"/>
        <w:bottom w:val="none" w:sz="0" w:space="0" w:color="auto"/>
        <w:right w:val="none" w:sz="0" w:space="0" w:color="auto"/>
      </w:divBdr>
    </w:div>
    <w:div w:id="1243103194">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1280904">
      <w:bodyDiv w:val="1"/>
      <w:marLeft w:val="0"/>
      <w:marRight w:val="0"/>
      <w:marTop w:val="0"/>
      <w:marBottom w:val="0"/>
      <w:divBdr>
        <w:top w:val="none" w:sz="0" w:space="0" w:color="auto"/>
        <w:left w:val="none" w:sz="0" w:space="0" w:color="auto"/>
        <w:bottom w:val="none" w:sz="0" w:space="0" w:color="auto"/>
        <w:right w:val="none" w:sz="0" w:space="0" w:color="auto"/>
      </w:divBdr>
    </w:div>
    <w:div w:id="1255281601">
      <w:bodyDiv w:val="1"/>
      <w:marLeft w:val="0"/>
      <w:marRight w:val="0"/>
      <w:marTop w:val="0"/>
      <w:marBottom w:val="0"/>
      <w:divBdr>
        <w:top w:val="none" w:sz="0" w:space="0" w:color="auto"/>
        <w:left w:val="none" w:sz="0" w:space="0" w:color="auto"/>
        <w:bottom w:val="none" w:sz="0" w:space="0" w:color="auto"/>
        <w:right w:val="none" w:sz="0" w:space="0" w:color="auto"/>
      </w:divBdr>
    </w:div>
    <w:div w:id="1256286156">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7984877">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59950862">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2471154">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76524928">
      <w:bodyDiv w:val="1"/>
      <w:marLeft w:val="0"/>
      <w:marRight w:val="0"/>
      <w:marTop w:val="0"/>
      <w:marBottom w:val="0"/>
      <w:divBdr>
        <w:top w:val="none" w:sz="0" w:space="0" w:color="auto"/>
        <w:left w:val="none" w:sz="0" w:space="0" w:color="auto"/>
        <w:bottom w:val="none" w:sz="0" w:space="0" w:color="auto"/>
        <w:right w:val="none" w:sz="0" w:space="0" w:color="auto"/>
      </w:divBdr>
    </w:div>
    <w:div w:id="1283146091">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2398123">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295216609">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0693285">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24433915">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37925107">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2900547">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68797875">
      <w:bodyDiv w:val="1"/>
      <w:marLeft w:val="0"/>
      <w:marRight w:val="0"/>
      <w:marTop w:val="0"/>
      <w:marBottom w:val="0"/>
      <w:divBdr>
        <w:top w:val="none" w:sz="0" w:space="0" w:color="auto"/>
        <w:left w:val="none" w:sz="0" w:space="0" w:color="auto"/>
        <w:bottom w:val="none" w:sz="0" w:space="0" w:color="auto"/>
        <w:right w:val="none" w:sz="0" w:space="0" w:color="auto"/>
      </w:divBdr>
    </w:div>
    <w:div w:id="1371876468">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4118978">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89768065">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06416526">
      <w:bodyDiv w:val="1"/>
      <w:marLeft w:val="0"/>
      <w:marRight w:val="0"/>
      <w:marTop w:val="0"/>
      <w:marBottom w:val="0"/>
      <w:divBdr>
        <w:top w:val="none" w:sz="0" w:space="0" w:color="auto"/>
        <w:left w:val="none" w:sz="0" w:space="0" w:color="auto"/>
        <w:bottom w:val="none" w:sz="0" w:space="0" w:color="auto"/>
        <w:right w:val="none" w:sz="0" w:space="0" w:color="auto"/>
      </w:divBdr>
    </w:div>
    <w:div w:id="1407073209">
      <w:bodyDiv w:val="1"/>
      <w:marLeft w:val="0"/>
      <w:marRight w:val="0"/>
      <w:marTop w:val="0"/>
      <w:marBottom w:val="0"/>
      <w:divBdr>
        <w:top w:val="none" w:sz="0" w:space="0" w:color="auto"/>
        <w:left w:val="none" w:sz="0" w:space="0" w:color="auto"/>
        <w:bottom w:val="none" w:sz="0" w:space="0" w:color="auto"/>
        <w:right w:val="none" w:sz="0" w:space="0" w:color="auto"/>
      </w:divBdr>
    </w:div>
    <w:div w:id="1409155125">
      <w:bodyDiv w:val="1"/>
      <w:marLeft w:val="0"/>
      <w:marRight w:val="0"/>
      <w:marTop w:val="0"/>
      <w:marBottom w:val="0"/>
      <w:divBdr>
        <w:top w:val="none" w:sz="0" w:space="0" w:color="auto"/>
        <w:left w:val="none" w:sz="0" w:space="0" w:color="auto"/>
        <w:bottom w:val="none" w:sz="0" w:space="0" w:color="auto"/>
        <w:right w:val="none" w:sz="0" w:space="0" w:color="auto"/>
      </w:divBdr>
    </w:div>
    <w:div w:id="1412773358">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13818364">
      <w:bodyDiv w:val="1"/>
      <w:marLeft w:val="0"/>
      <w:marRight w:val="0"/>
      <w:marTop w:val="0"/>
      <w:marBottom w:val="0"/>
      <w:divBdr>
        <w:top w:val="none" w:sz="0" w:space="0" w:color="auto"/>
        <w:left w:val="none" w:sz="0" w:space="0" w:color="auto"/>
        <w:bottom w:val="none" w:sz="0" w:space="0" w:color="auto"/>
        <w:right w:val="none" w:sz="0" w:space="0" w:color="auto"/>
      </w:divBdr>
    </w:div>
    <w:div w:id="1420367697">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1123562">
      <w:bodyDiv w:val="1"/>
      <w:marLeft w:val="0"/>
      <w:marRight w:val="0"/>
      <w:marTop w:val="0"/>
      <w:marBottom w:val="0"/>
      <w:divBdr>
        <w:top w:val="none" w:sz="0" w:space="0" w:color="auto"/>
        <w:left w:val="none" w:sz="0" w:space="0" w:color="auto"/>
        <w:bottom w:val="none" w:sz="0" w:space="0" w:color="auto"/>
        <w:right w:val="none" w:sz="0" w:space="0" w:color="auto"/>
      </w:divBdr>
    </w:div>
    <w:div w:id="1432503854">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42068218">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54982635">
      <w:bodyDiv w:val="1"/>
      <w:marLeft w:val="0"/>
      <w:marRight w:val="0"/>
      <w:marTop w:val="0"/>
      <w:marBottom w:val="0"/>
      <w:divBdr>
        <w:top w:val="none" w:sz="0" w:space="0" w:color="auto"/>
        <w:left w:val="none" w:sz="0" w:space="0" w:color="auto"/>
        <w:bottom w:val="none" w:sz="0" w:space="0" w:color="auto"/>
        <w:right w:val="none" w:sz="0" w:space="0" w:color="auto"/>
      </w:divBdr>
    </w:div>
    <w:div w:id="1456676860">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63812520">
      <w:bodyDiv w:val="1"/>
      <w:marLeft w:val="0"/>
      <w:marRight w:val="0"/>
      <w:marTop w:val="0"/>
      <w:marBottom w:val="0"/>
      <w:divBdr>
        <w:top w:val="none" w:sz="0" w:space="0" w:color="auto"/>
        <w:left w:val="none" w:sz="0" w:space="0" w:color="auto"/>
        <w:bottom w:val="none" w:sz="0" w:space="0" w:color="auto"/>
        <w:right w:val="none" w:sz="0" w:space="0" w:color="auto"/>
      </w:divBdr>
    </w:div>
    <w:div w:id="1463958485">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4733445">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71706230">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1537427">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7012097">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0976013">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6454118">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499810593">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4341735">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2820255">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28131378">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381588">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49369146">
      <w:bodyDiv w:val="1"/>
      <w:marLeft w:val="0"/>
      <w:marRight w:val="0"/>
      <w:marTop w:val="0"/>
      <w:marBottom w:val="0"/>
      <w:divBdr>
        <w:top w:val="none" w:sz="0" w:space="0" w:color="auto"/>
        <w:left w:val="none" w:sz="0" w:space="0" w:color="auto"/>
        <w:bottom w:val="none" w:sz="0" w:space="0" w:color="auto"/>
        <w:right w:val="none" w:sz="0" w:space="0" w:color="auto"/>
      </w:divBdr>
    </w:div>
    <w:div w:id="1551767052">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3252466">
      <w:bodyDiv w:val="1"/>
      <w:marLeft w:val="0"/>
      <w:marRight w:val="0"/>
      <w:marTop w:val="0"/>
      <w:marBottom w:val="0"/>
      <w:divBdr>
        <w:top w:val="none" w:sz="0" w:space="0" w:color="auto"/>
        <w:left w:val="none" w:sz="0" w:space="0" w:color="auto"/>
        <w:bottom w:val="none" w:sz="0" w:space="0" w:color="auto"/>
        <w:right w:val="none" w:sz="0" w:space="0" w:color="auto"/>
      </w:divBdr>
    </w:div>
    <w:div w:id="1567109492">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083027">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6042041">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4483541">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89846568">
      <w:bodyDiv w:val="1"/>
      <w:marLeft w:val="0"/>
      <w:marRight w:val="0"/>
      <w:marTop w:val="0"/>
      <w:marBottom w:val="0"/>
      <w:divBdr>
        <w:top w:val="none" w:sz="0" w:space="0" w:color="auto"/>
        <w:left w:val="none" w:sz="0" w:space="0" w:color="auto"/>
        <w:bottom w:val="none" w:sz="0" w:space="0" w:color="auto"/>
        <w:right w:val="none" w:sz="0" w:space="0" w:color="auto"/>
      </w:divBdr>
    </w:div>
    <w:div w:id="1591501550">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599678794">
      <w:bodyDiv w:val="1"/>
      <w:marLeft w:val="0"/>
      <w:marRight w:val="0"/>
      <w:marTop w:val="0"/>
      <w:marBottom w:val="0"/>
      <w:divBdr>
        <w:top w:val="none" w:sz="0" w:space="0" w:color="auto"/>
        <w:left w:val="none" w:sz="0" w:space="0" w:color="auto"/>
        <w:bottom w:val="none" w:sz="0" w:space="0" w:color="auto"/>
        <w:right w:val="none" w:sz="0" w:space="0" w:color="auto"/>
      </w:divBdr>
    </w:div>
    <w:div w:id="1602256320">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04804695">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31784102">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4626136">
      <w:bodyDiv w:val="1"/>
      <w:marLeft w:val="0"/>
      <w:marRight w:val="0"/>
      <w:marTop w:val="0"/>
      <w:marBottom w:val="0"/>
      <w:divBdr>
        <w:top w:val="none" w:sz="0" w:space="0" w:color="auto"/>
        <w:left w:val="none" w:sz="0" w:space="0" w:color="auto"/>
        <w:bottom w:val="none" w:sz="0" w:space="0" w:color="auto"/>
        <w:right w:val="none" w:sz="0" w:space="0" w:color="auto"/>
      </w:divBdr>
    </w:div>
    <w:div w:id="1647513437">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49165660">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3529883">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76834012">
      <w:bodyDiv w:val="1"/>
      <w:marLeft w:val="0"/>
      <w:marRight w:val="0"/>
      <w:marTop w:val="0"/>
      <w:marBottom w:val="0"/>
      <w:divBdr>
        <w:top w:val="none" w:sz="0" w:space="0" w:color="auto"/>
        <w:left w:val="none" w:sz="0" w:space="0" w:color="auto"/>
        <w:bottom w:val="none" w:sz="0" w:space="0" w:color="auto"/>
        <w:right w:val="none" w:sz="0" w:space="0" w:color="auto"/>
      </w:divBdr>
    </w:div>
    <w:div w:id="1683430647">
      <w:bodyDiv w:val="1"/>
      <w:marLeft w:val="0"/>
      <w:marRight w:val="0"/>
      <w:marTop w:val="0"/>
      <w:marBottom w:val="0"/>
      <w:divBdr>
        <w:top w:val="none" w:sz="0" w:space="0" w:color="auto"/>
        <w:left w:val="none" w:sz="0" w:space="0" w:color="auto"/>
        <w:bottom w:val="none" w:sz="0" w:space="0" w:color="auto"/>
        <w:right w:val="none" w:sz="0" w:space="0" w:color="auto"/>
      </w:divBdr>
    </w:div>
    <w:div w:id="1687557415">
      <w:bodyDiv w:val="1"/>
      <w:marLeft w:val="0"/>
      <w:marRight w:val="0"/>
      <w:marTop w:val="0"/>
      <w:marBottom w:val="0"/>
      <w:divBdr>
        <w:top w:val="none" w:sz="0" w:space="0" w:color="auto"/>
        <w:left w:val="none" w:sz="0" w:space="0" w:color="auto"/>
        <w:bottom w:val="none" w:sz="0" w:space="0" w:color="auto"/>
        <w:right w:val="none" w:sz="0" w:space="0" w:color="auto"/>
      </w:divBdr>
    </w:div>
    <w:div w:id="1687710258">
      <w:bodyDiv w:val="1"/>
      <w:marLeft w:val="0"/>
      <w:marRight w:val="0"/>
      <w:marTop w:val="0"/>
      <w:marBottom w:val="0"/>
      <w:divBdr>
        <w:top w:val="none" w:sz="0" w:space="0" w:color="auto"/>
        <w:left w:val="none" w:sz="0" w:space="0" w:color="auto"/>
        <w:bottom w:val="none" w:sz="0" w:space="0" w:color="auto"/>
        <w:right w:val="none" w:sz="0" w:space="0" w:color="auto"/>
      </w:divBdr>
    </w:div>
    <w:div w:id="1691175334">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697845517">
      <w:bodyDiv w:val="1"/>
      <w:marLeft w:val="0"/>
      <w:marRight w:val="0"/>
      <w:marTop w:val="0"/>
      <w:marBottom w:val="0"/>
      <w:divBdr>
        <w:top w:val="none" w:sz="0" w:space="0" w:color="auto"/>
        <w:left w:val="none" w:sz="0" w:space="0" w:color="auto"/>
        <w:bottom w:val="none" w:sz="0" w:space="0" w:color="auto"/>
        <w:right w:val="none" w:sz="0" w:space="0" w:color="auto"/>
      </w:divBdr>
    </w:div>
    <w:div w:id="1703552245">
      <w:bodyDiv w:val="1"/>
      <w:marLeft w:val="0"/>
      <w:marRight w:val="0"/>
      <w:marTop w:val="0"/>
      <w:marBottom w:val="0"/>
      <w:divBdr>
        <w:top w:val="none" w:sz="0" w:space="0" w:color="auto"/>
        <w:left w:val="none" w:sz="0" w:space="0" w:color="auto"/>
        <w:bottom w:val="none" w:sz="0" w:space="0" w:color="auto"/>
        <w:right w:val="none" w:sz="0" w:space="0" w:color="auto"/>
      </w:divBdr>
    </w:div>
    <w:div w:id="1704016582">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12073462">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21369103">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2189490">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34696890">
      <w:bodyDiv w:val="1"/>
      <w:marLeft w:val="0"/>
      <w:marRight w:val="0"/>
      <w:marTop w:val="0"/>
      <w:marBottom w:val="0"/>
      <w:divBdr>
        <w:top w:val="none" w:sz="0" w:space="0" w:color="auto"/>
        <w:left w:val="none" w:sz="0" w:space="0" w:color="auto"/>
        <w:bottom w:val="none" w:sz="0" w:space="0" w:color="auto"/>
        <w:right w:val="none" w:sz="0" w:space="0" w:color="auto"/>
      </w:divBdr>
    </w:div>
    <w:div w:id="1737971369">
      <w:bodyDiv w:val="1"/>
      <w:marLeft w:val="0"/>
      <w:marRight w:val="0"/>
      <w:marTop w:val="0"/>
      <w:marBottom w:val="0"/>
      <w:divBdr>
        <w:top w:val="none" w:sz="0" w:space="0" w:color="auto"/>
        <w:left w:val="none" w:sz="0" w:space="0" w:color="auto"/>
        <w:bottom w:val="none" w:sz="0" w:space="0" w:color="auto"/>
        <w:right w:val="none" w:sz="0" w:space="0" w:color="auto"/>
      </w:divBdr>
    </w:div>
    <w:div w:id="1738935414">
      <w:bodyDiv w:val="1"/>
      <w:marLeft w:val="0"/>
      <w:marRight w:val="0"/>
      <w:marTop w:val="0"/>
      <w:marBottom w:val="0"/>
      <w:divBdr>
        <w:top w:val="none" w:sz="0" w:space="0" w:color="auto"/>
        <w:left w:val="none" w:sz="0" w:space="0" w:color="auto"/>
        <w:bottom w:val="none" w:sz="0" w:space="0" w:color="auto"/>
        <w:right w:val="none" w:sz="0" w:space="0" w:color="auto"/>
      </w:divBdr>
      <w:divsChild>
        <w:div w:id="406658684">
          <w:marLeft w:val="0"/>
          <w:marRight w:val="0"/>
          <w:marTop w:val="0"/>
          <w:marBottom w:val="0"/>
          <w:divBdr>
            <w:top w:val="none" w:sz="0" w:space="0" w:color="auto"/>
            <w:left w:val="none" w:sz="0" w:space="0" w:color="auto"/>
            <w:bottom w:val="none" w:sz="0" w:space="0" w:color="auto"/>
            <w:right w:val="none" w:sz="0" w:space="0" w:color="auto"/>
          </w:divBdr>
        </w:div>
        <w:div w:id="496533045">
          <w:marLeft w:val="0"/>
          <w:marRight w:val="0"/>
          <w:marTop w:val="0"/>
          <w:marBottom w:val="0"/>
          <w:divBdr>
            <w:top w:val="none" w:sz="0" w:space="0" w:color="auto"/>
            <w:left w:val="none" w:sz="0" w:space="0" w:color="auto"/>
            <w:bottom w:val="none" w:sz="0" w:space="0" w:color="auto"/>
            <w:right w:val="none" w:sz="0" w:space="0" w:color="auto"/>
          </w:divBdr>
        </w:div>
        <w:div w:id="905451929">
          <w:marLeft w:val="0"/>
          <w:marRight w:val="0"/>
          <w:marTop w:val="0"/>
          <w:marBottom w:val="0"/>
          <w:divBdr>
            <w:top w:val="none" w:sz="0" w:space="0" w:color="auto"/>
            <w:left w:val="none" w:sz="0" w:space="0" w:color="auto"/>
            <w:bottom w:val="none" w:sz="0" w:space="0" w:color="auto"/>
            <w:right w:val="none" w:sz="0" w:space="0" w:color="auto"/>
          </w:divBdr>
        </w:div>
        <w:div w:id="1429616980">
          <w:marLeft w:val="0"/>
          <w:marRight w:val="0"/>
          <w:marTop w:val="0"/>
          <w:marBottom w:val="0"/>
          <w:divBdr>
            <w:top w:val="none" w:sz="0" w:space="0" w:color="auto"/>
            <w:left w:val="none" w:sz="0" w:space="0" w:color="auto"/>
            <w:bottom w:val="none" w:sz="0" w:space="0" w:color="auto"/>
            <w:right w:val="none" w:sz="0" w:space="0" w:color="auto"/>
          </w:divBdr>
        </w:div>
        <w:div w:id="1812946001">
          <w:marLeft w:val="0"/>
          <w:marRight w:val="0"/>
          <w:marTop w:val="0"/>
          <w:marBottom w:val="0"/>
          <w:divBdr>
            <w:top w:val="none" w:sz="0" w:space="0" w:color="auto"/>
            <w:left w:val="none" w:sz="0" w:space="0" w:color="auto"/>
            <w:bottom w:val="none" w:sz="0" w:space="0" w:color="auto"/>
            <w:right w:val="none" w:sz="0" w:space="0" w:color="auto"/>
          </w:divBdr>
        </w:div>
      </w:divsChild>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3021707">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48921030">
      <w:bodyDiv w:val="1"/>
      <w:marLeft w:val="0"/>
      <w:marRight w:val="0"/>
      <w:marTop w:val="0"/>
      <w:marBottom w:val="0"/>
      <w:divBdr>
        <w:top w:val="none" w:sz="0" w:space="0" w:color="auto"/>
        <w:left w:val="none" w:sz="0" w:space="0" w:color="auto"/>
        <w:bottom w:val="none" w:sz="0" w:space="0" w:color="auto"/>
        <w:right w:val="none" w:sz="0" w:space="0" w:color="auto"/>
      </w:divBdr>
    </w:div>
    <w:div w:id="1750233453">
      <w:bodyDiv w:val="1"/>
      <w:marLeft w:val="0"/>
      <w:marRight w:val="0"/>
      <w:marTop w:val="0"/>
      <w:marBottom w:val="0"/>
      <w:divBdr>
        <w:top w:val="none" w:sz="0" w:space="0" w:color="auto"/>
        <w:left w:val="none" w:sz="0" w:space="0" w:color="auto"/>
        <w:bottom w:val="none" w:sz="0" w:space="0" w:color="auto"/>
        <w:right w:val="none" w:sz="0" w:space="0" w:color="auto"/>
      </w:divBdr>
    </w:div>
    <w:div w:id="1754399577">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60445467">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4760894">
      <w:bodyDiv w:val="1"/>
      <w:marLeft w:val="0"/>
      <w:marRight w:val="0"/>
      <w:marTop w:val="0"/>
      <w:marBottom w:val="0"/>
      <w:divBdr>
        <w:top w:val="none" w:sz="0" w:space="0" w:color="auto"/>
        <w:left w:val="none" w:sz="0" w:space="0" w:color="auto"/>
        <w:bottom w:val="none" w:sz="0" w:space="0" w:color="auto"/>
        <w:right w:val="none" w:sz="0" w:space="0" w:color="auto"/>
      </w:divBdr>
    </w:div>
    <w:div w:id="1785152790">
      <w:bodyDiv w:val="1"/>
      <w:marLeft w:val="0"/>
      <w:marRight w:val="0"/>
      <w:marTop w:val="0"/>
      <w:marBottom w:val="0"/>
      <w:divBdr>
        <w:top w:val="none" w:sz="0" w:space="0" w:color="auto"/>
        <w:left w:val="none" w:sz="0" w:space="0" w:color="auto"/>
        <w:bottom w:val="none" w:sz="0" w:space="0" w:color="auto"/>
        <w:right w:val="none" w:sz="0" w:space="0" w:color="auto"/>
      </w:divBdr>
    </w:div>
    <w:div w:id="1788086040">
      <w:bodyDiv w:val="1"/>
      <w:marLeft w:val="0"/>
      <w:marRight w:val="0"/>
      <w:marTop w:val="0"/>
      <w:marBottom w:val="0"/>
      <w:divBdr>
        <w:top w:val="none" w:sz="0" w:space="0" w:color="auto"/>
        <w:left w:val="none" w:sz="0" w:space="0" w:color="auto"/>
        <w:bottom w:val="none" w:sz="0" w:space="0" w:color="auto"/>
        <w:right w:val="none" w:sz="0" w:space="0" w:color="auto"/>
      </w:divBdr>
    </w:div>
    <w:div w:id="1788616796">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0126091">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7406509">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446763">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802111942">
      <w:bodyDiv w:val="1"/>
      <w:marLeft w:val="0"/>
      <w:marRight w:val="0"/>
      <w:marTop w:val="0"/>
      <w:marBottom w:val="0"/>
      <w:divBdr>
        <w:top w:val="none" w:sz="0" w:space="0" w:color="auto"/>
        <w:left w:val="none" w:sz="0" w:space="0" w:color="auto"/>
        <w:bottom w:val="none" w:sz="0" w:space="0" w:color="auto"/>
        <w:right w:val="none" w:sz="0" w:space="0" w:color="auto"/>
      </w:divBdr>
    </w:div>
    <w:div w:id="1803693410">
      <w:bodyDiv w:val="1"/>
      <w:marLeft w:val="0"/>
      <w:marRight w:val="0"/>
      <w:marTop w:val="0"/>
      <w:marBottom w:val="0"/>
      <w:divBdr>
        <w:top w:val="none" w:sz="0" w:space="0" w:color="auto"/>
        <w:left w:val="none" w:sz="0" w:space="0" w:color="auto"/>
        <w:bottom w:val="none" w:sz="0" w:space="0" w:color="auto"/>
        <w:right w:val="none" w:sz="0" w:space="0" w:color="auto"/>
      </w:divBdr>
    </w:div>
    <w:div w:id="1810633509">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22308966">
      <w:bodyDiv w:val="1"/>
      <w:marLeft w:val="0"/>
      <w:marRight w:val="0"/>
      <w:marTop w:val="0"/>
      <w:marBottom w:val="0"/>
      <w:divBdr>
        <w:top w:val="none" w:sz="0" w:space="0" w:color="auto"/>
        <w:left w:val="none" w:sz="0" w:space="0" w:color="auto"/>
        <w:bottom w:val="none" w:sz="0" w:space="0" w:color="auto"/>
        <w:right w:val="none" w:sz="0" w:space="0" w:color="auto"/>
      </w:divBdr>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35414920">
      <w:bodyDiv w:val="1"/>
      <w:marLeft w:val="0"/>
      <w:marRight w:val="0"/>
      <w:marTop w:val="0"/>
      <w:marBottom w:val="0"/>
      <w:divBdr>
        <w:top w:val="none" w:sz="0" w:space="0" w:color="auto"/>
        <w:left w:val="none" w:sz="0" w:space="0" w:color="auto"/>
        <w:bottom w:val="none" w:sz="0" w:space="0" w:color="auto"/>
        <w:right w:val="none" w:sz="0" w:space="0" w:color="auto"/>
      </w:divBdr>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8321603">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4613648">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56529417">
      <w:bodyDiv w:val="1"/>
      <w:marLeft w:val="0"/>
      <w:marRight w:val="0"/>
      <w:marTop w:val="0"/>
      <w:marBottom w:val="0"/>
      <w:divBdr>
        <w:top w:val="none" w:sz="0" w:space="0" w:color="auto"/>
        <w:left w:val="none" w:sz="0" w:space="0" w:color="auto"/>
        <w:bottom w:val="none" w:sz="0" w:space="0" w:color="auto"/>
        <w:right w:val="none" w:sz="0" w:space="0" w:color="auto"/>
      </w:divBdr>
    </w:div>
    <w:div w:id="1856918377">
      <w:bodyDiv w:val="1"/>
      <w:marLeft w:val="0"/>
      <w:marRight w:val="0"/>
      <w:marTop w:val="0"/>
      <w:marBottom w:val="0"/>
      <w:divBdr>
        <w:top w:val="none" w:sz="0" w:space="0" w:color="auto"/>
        <w:left w:val="none" w:sz="0" w:space="0" w:color="auto"/>
        <w:bottom w:val="none" w:sz="0" w:space="0" w:color="auto"/>
        <w:right w:val="none" w:sz="0" w:space="0" w:color="auto"/>
      </w:divBdr>
    </w:div>
    <w:div w:id="1861049300">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1431854">
      <w:bodyDiv w:val="1"/>
      <w:marLeft w:val="0"/>
      <w:marRight w:val="0"/>
      <w:marTop w:val="0"/>
      <w:marBottom w:val="0"/>
      <w:divBdr>
        <w:top w:val="none" w:sz="0" w:space="0" w:color="auto"/>
        <w:left w:val="none" w:sz="0" w:space="0" w:color="auto"/>
        <w:bottom w:val="none" w:sz="0" w:space="0" w:color="auto"/>
        <w:right w:val="none" w:sz="0" w:space="0" w:color="auto"/>
      </w:divBdr>
    </w:div>
    <w:div w:id="1865555150">
      <w:bodyDiv w:val="1"/>
      <w:marLeft w:val="0"/>
      <w:marRight w:val="0"/>
      <w:marTop w:val="0"/>
      <w:marBottom w:val="0"/>
      <w:divBdr>
        <w:top w:val="none" w:sz="0" w:space="0" w:color="auto"/>
        <w:left w:val="none" w:sz="0" w:space="0" w:color="auto"/>
        <w:bottom w:val="none" w:sz="0" w:space="0" w:color="auto"/>
        <w:right w:val="none" w:sz="0" w:space="0" w:color="auto"/>
      </w:divBdr>
    </w:div>
    <w:div w:id="1866209039">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68328291">
      <w:bodyDiv w:val="1"/>
      <w:marLeft w:val="0"/>
      <w:marRight w:val="0"/>
      <w:marTop w:val="0"/>
      <w:marBottom w:val="0"/>
      <w:divBdr>
        <w:top w:val="none" w:sz="0" w:space="0" w:color="auto"/>
        <w:left w:val="none" w:sz="0" w:space="0" w:color="auto"/>
        <w:bottom w:val="none" w:sz="0" w:space="0" w:color="auto"/>
        <w:right w:val="none" w:sz="0" w:space="0" w:color="auto"/>
      </w:divBdr>
    </w:div>
    <w:div w:id="1873106028">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76116972">
      <w:bodyDiv w:val="1"/>
      <w:marLeft w:val="0"/>
      <w:marRight w:val="0"/>
      <w:marTop w:val="0"/>
      <w:marBottom w:val="0"/>
      <w:divBdr>
        <w:top w:val="none" w:sz="0" w:space="0" w:color="auto"/>
        <w:left w:val="none" w:sz="0" w:space="0" w:color="auto"/>
        <w:bottom w:val="none" w:sz="0" w:space="0" w:color="auto"/>
        <w:right w:val="none" w:sz="0" w:space="0" w:color="auto"/>
      </w:divBdr>
    </w:div>
    <w:div w:id="1878423322">
      <w:bodyDiv w:val="1"/>
      <w:marLeft w:val="0"/>
      <w:marRight w:val="0"/>
      <w:marTop w:val="0"/>
      <w:marBottom w:val="0"/>
      <w:divBdr>
        <w:top w:val="none" w:sz="0" w:space="0" w:color="auto"/>
        <w:left w:val="none" w:sz="0" w:space="0" w:color="auto"/>
        <w:bottom w:val="none" w:sz="0" w:space="0" w:color="auto"/>
        <w:right w:val="none" w:sz="0" w:space="0" w:color="auto"/>
      </w:divBdr>
    </w:div>
    <w:div w:id="1883324469">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3496344">
      <w:bodyDiv w:val="1"/>
      <w:marLeft w:val="0"/>
      <w:marRight w:val="0"/>
      <w:marTop w:val="0"/>
      <w:marBottom w:val="0"/>
      <w:divBdr>
        <w:top w:val="none" w:sz="0" w:space="0" w:color="auto"/>
        <w:left w:val="none" w:sz="0" w:space="0" w:color="auto"/>
        <w:bottom w:val="none" w:sz="0" w:space="0" w:color="auto"/>
        <w:right w:val="none" w:sz="0" w:space="0" w:color="auto"/>
      </w:divBdr>
    </w:div>
    <w:div w:id="1895660443">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899170612">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04098718">
      <w:bodyDiv w:val="1"/>
      <w:marLeft w:val="0"/>
      <w:marRight w:val="0"/>
      <w:marTop w:val="0"/>
      <w:marBottom w:val="0"/>
      <w:divBdr>
        <w:top w:val="none" w:sz="0" w:space="0" w:color="auto"/>
        <w:left w:val="none" w:sz="0" w:space="0" w:color="auto"/>
        <w:bottom w:val="none" w:sz="0" w:space="0" w:color="auto"/>
        <w:right w:val="none" w:sz="0" w:space="0" w:color="auto"/>
      </w:divBdr>
    </w:div>
    <w:div w:id="1907913311">
      <w:bodyDiv w:val="1"/>
      <w:marLeft w:val="0"/>
      <w:marRight w:val="0"/>
      <w:marTop w:val="0"/>
      <w:marBottom w:val="0"/>
      <w:divBdr>
        <w:top w:val="none" w:sz="0" w:space="0" w:color="auto"/>
        <w:left w:val="none" w:sz="0" w:space="0" w:color="auto"/>
        <w:bottom w:val="none" w:sz="0" w:space="0" w:color="auto"/>
        <w:right w:val="none" w:sz="0" w:space="0" w:color="auto"/>
      </w:divBdr>
    </w:div>
    <w:div w:id="1910454209">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31502139">
      <w:bodyDiv w:val="1"/>
      <w:marLeft w:val="0"/>
      <w:marRight w:val="0"/>
      <w:marTop w:val="0"/>
      <w:marBottom w:val="0"/>
      <w:divBdr>
        <w:top w:val="none" w:sz="0" w:space="0" w:color="auto"/>
        <w:left w:val="none" w:sz="0" w:space="0" w:color="auto"/>
        <w:bottom w:val="none" w:sz="0" w:space="0" w:color="auto"/>
        <w:right w:val="none" w:sz="0" w:space="0" w:color="auto"/>
      </w:divBdr>
    </w:div>
    <w:div w:id="1936327027">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39177050">
      <w:bodyDiv w:val="1"/>
      <w:marLeft w:val="0"/>
      <w:marRight w:val="0"/>
      <w:marTop w:val="0"/>
      <w:marBottom w:val="0"/>
      <w:divBdr>
        <w:top w:val="none" w:sz="0" w:space="0" w:color="auto"/>
        <w:left w:val="none" w:sz="0" w:space="0" w:color="auto"/>
        <w:bottom w:val="none" w:sz="0" w:space="0" w:color="auto"/>
        <w:right w:val="none" w:sz="0" w:space="0" w:color="auto"/>
      </w:divBdr>
    </w:div>
    <w:div w:id="1940334323">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55093136">
      <w:bodyDiv w:val="1"/>
      <w:marLeft w:val="0"/>
      <w:marRight w:val="0"/>
      <w:marTop w:val="0"/>
      <w:marBottom w:val="0"/>
      <w:divBdr>
        <w:top w:val="none" w:sz="0" w:space="0" w:color="auto"/>
        <w:left w:val="none" w:sz="0" w:space="0" w:color="auto"/>
        <w:bottom w:val="none" w:sz="0" w:space="0" w:color="auto"/>
        <w:right w:val="none" w:sz="0" w:space="0" w:color="auto"/>
      </w:divBdr>
    </w:div>
    <w:div w:id="1957254383">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72124573">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88240889">
      <w:bodyDiv w:val="1"/>
      <w:marLeft w:val="0"/>
      <w:marRight w:val="0"/>
      <w:marTop w:val="0"/>
      <w:marBottom w:val="0"/>
      <w:divBdr>
        <w:top w:val="none" w:sz="0" w:space="0" w:color="auto"/>
        <w:left w:val="none" w:sz="0" w:space="0" w:color="auto"/>
        <w:bottom w:val="none" w:sz="0" w:space="0" w:color="auto"/>
        <w:right w:val="none" w:sz="0" w:space="0" w:color="auto"/>
      </w:divBdr>
    </w:div>
    <w:div w:id="1991791856">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1996687514">
      <w:bodyDiv w:val="1"/>
      <w:marLeft w:val="0"/>
      <w:marRight w:val="0"/>
      <w:marTop w:val="0"/>
      <w:marBottom w:val="0"/>
      <w:divBdr>
        <w:top w:val="none" w:sz="0" w:space="0" w:color="auto"/>
        <w:left w:val="none" w:sz="0" w:space="0" w:color="auto"/>
        <w:bottom w:val="none" w:sz="0" w:space="0" w:color="auto"/>
        <w:right w:val="none" w:sz="0" w:space="0" w:color="auto"/>
      </w:divBdr>
    </w:div>
    <w:div w:id="2006468170">
      <w:bodyDiv w:val="1"/>
      <w:marLeft w:val="0"/>
      <w:marRight w:val="0"/>
      <w:marTop w:val="0"/>
      <w:marBottom w:val="0"/>
      <w:divBdr>
        <w:top w:val="none" w:sz="0" w:space="0" w:color="auto"/>
        <w:left w:val="none" w:sz="0" w:space="0" w:color="auto"/>
        <w:bottom w:val="none" w:sz="0" w:space="0" w:color="auto"/>
        <w:right w:val="none" w:sz="0" w:space="0" w:color="auto"/>
      </w:divBdr>
    </w:div>
    <w:div w:id="2008510177">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18119707">
      <w:bodyDiv w:val="1"/>
      <w:marLeft w:val="0"/>
      <w:marRight w:val="0"/>
      <w:marTop w:val="0"/>
      <w:marBottom w:val="0"/>
      <w:divBdr>
        <w:top w:val="none" w:sz="0" w:space="0" w:color="auto"/>
        <w:left w:val="none" w:sz="0" w:space="0" w:color="auto"/>
        <w:bottom w:val="none" w:sz="0" w:space="0" w:color="auto"/>
        <w:right w:val="none" w:sz="0" w:space="0" w:color="auto"/>
      </w:divBdr>
    </w:div>
    <w:div w:id="2021274211">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26708759">
      <w:bodyDiv w:val="1"/>
      <w:marLeft w:val="0"/>
      <w:marRight w:val="0"/>
      <w:marTop w:val="0"/>
      <w:marBottom w:val="0"/>
      <w:divBdr>
        <w:top w:val="none" w:sz="0" w:space="0" w:color="auto"/>
        <w:left w:val="none" w:sz="0" w:space="0" w:color="auto"/>
        <w:bottom w:val="none" w:sz="0" w:space="0" w:color="auto"/>
        <w:right w:val="none" w:sz="0" w:space="0" w:color="auto"/>
      </w:divBdr>
    </w:div>
    <w:div w:id="2036733834">
      <w:bodyDiv w:val="1"/>
      <w:marLeft w:val="0"/>
      <w:marRight w:val="0"/>
      <w:marTop w:val="0"/>
      <w:marBottom w:val="0"/>
      <w:divBdr>
        <w:top w:val="none" w:sz="0" w:space="0" w:color="auto"/>
        <w:left w:val="none" w:sz="0" w:space="0" w:color="auto"/>
        <w:bottom w:val="none" w:sz="0" w:space="0" w:color="auto"/>
        <w:right w:val="none" w:sz="0" w:space="0" w:color="auto"/>
      </w:divBdr>
    </w:div>
    <w:div w:id="2036805420">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675371">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49723535">
      <w:bodyDiv w:val="1"/>
      <w:marLeft w:val="0"/>
      <w:marRight w:val="0"/>
      <w:marTop w:val="0"/>
      <w:marBottom w:val="0"/>
      <w:divBdr>
        <w:top w:val="none" w:sz="0" w:space="0" w:color="auto"/>
        <w:left w:val="none" w:sz="0" w:space="0" w:color="auto"/>
        <w:bottom w:val="none" w:sz="0" w:space="0" w:color="auto"/>
        <w:right w:val="none" w:sz="0" w:space="0" w:color="auto"/>
      </w:divBdr>
    </w:div>
    <w:div w:id="2050763281">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4596378">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71071722">
      <w:bodyDiv w:val="1"/>
      <w:marLeft w:val="0"/>
      <w:marRight w:val="0"/>
      <w:marTop w:val="0"/>
      <w:marBottom w:val="0"/>
      <w:divBdr>
        <w:top w:val="none" w:sz="0" w:space="0" w:color="auto"/>
        <w:left w:val="none" w:sz="0" w:space="0" w:color="auto"/>
        <w:bottom w:val="none" w:sz="0" w:space="0" w:color="auto"/>
        <w:right w:val="none" w:sz="0" w:space="0" w:color="auto"/>
      </w:divBdr>
    </w:div>
    <w:div w:id="2072726124">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78042604">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5565378">
      <w:bodyDiv w:val="1"/>
      <w:marLeft w:val="0"/>
      <w:marRight w:val="0"/>
      <w:marTop w:val="0"/>
      <w:marBottom w:val="0"/>
      <w:divBdr>
        <w:top w:val="none" w:sz="0" w:space="0" w:color="auto"/>
        <w:left w:val="none" w:sz="0" w:space="0" w:color="auto"/>
        <w:bottom w:val="none" w:sz="0" w:space="0" w:color="auto"/>
        <w:right w:val="none" w:sz="0" w:space="0" w:color="auto"/>
      </w:divBdr>
    </w:div>
    <w:div w:id="2085688661">
      <w:bodyDiv w:val="1"/>
      <w:marLeft w:val="0"/>
      <w:marRight w:val="0"/>
      <w:marTop w:val="0"/>
      <w:marBottom w:val="0"/>
      <w:divBdr>
        <w:top w:val="none" w:sz="0" w:space="0" w:color="auto"/>
        <w:left w:val="none" w:sz="0" w:space="0" w:color="auto"/>
        <w:bottom w:val="none" w:sz="0" w:space="0" w:color="auto"/>
        <w:right w:val="none" w:sz="0" w:space="0" w:color="auto"/>
      </w:divBdr>
    </w:div>
    <w:div w:id="2086339964">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4819306">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099910078">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7654868">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14474465">
      <w:bodyDiv w:val="1"/>
      <w:marLeft w:val="0"/>
      <w:marRight w:val="0"/>
      <w:marTop w:val="0"/>
      <w:marBottom w:val="0"/>
      <w:divBdr>
        <w:top w:val="none" w:sz="0" w:space="0" w:color="auto"/>
        <w:left w:val="none" w:sz="0" w:space="0" w:color="auto"/>
        <w:bottom w:val="none" w:sz="0" w:space="0" w:color="auto"/>
        <w:right w:val="none" w:sz="0" w:space="0" w:color="auto"/>
      </w:divBdr>
    </w:div>
    <w:div w:id="2118064243">
      <w:bodyDiv w:val="1"/>
      <w:marLeft w:val="0"/>
      <w:marRight w:val="0"/>
      <w:marTop w:val="0"/>
      <w:marBottom w:val="0"/>
      <w:divBdr>
        <w:top w:val="none" w:sz="0" w:space="0" w:color="auto"/>
        <w:left w:val="none" w:sz="0" w:space="0" w:color="auto"/>
        <w:bottom w:val="none" w:sz="0" w:space="0" w:color="auto"/>
        <w:right w:val="none" w:sz="0" w:space="0" w:color="auto"/>
      </w:divBdr>
    </w:div>
    <w:div w:id="2120563636">
      <w:bodyDiv w:val="1"/>
      <w:marLeft w:val="0"/>
      <w:marRight w:val="0"/>
      <w:marTop w:val="0"/>
      <w:marBottom w:val="0"/>
      <w:divBdr>
        <w:top w:val="none" w:sz="0" w:space="0" w:color="auto"/>
        <w:left w:val="none" w:sz="0" w:space="0" w:color="auto"/>
        <w:bottom w:val="none" w:sz="0" w:space="0" w:color="auto"/>
        <w:right w:val="none" w:sz="0" w:space="0" w:color="auto"/>
      </w:divBdr>
    </w:div>
    <w:div w:id="2122414679">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42265216">
      <w:bodyDiv w:val="1"/>
      <w:marLeft w:val="0"/>
      <w:marRight w:val="0"/>
      <w:marTop w:val="0"/>
      <w:marBottom w:val="0"/>
      <w:divBdr>
        <w:top w:val="none" w:sz="0" w:space="0" w:color="auto"/>
        <w:left w:val="none" w:sz="0" w:space="0" w:color="auto"/>
        <w:bottom w:val="none" w:sz="0" w:space="0" w:color="auto"/>
        <w:right w:val="none" w:sz="0" w:space="0" w:color="auto"/>
      </w:divBdr>
    </w:div>
    <w:div w:id="2145925352">
      <w:bodyDiv w:val="1"/>
      <w:marLeft w:val="0"/>
      <w:marRight w:val="0"/>
      <w:marTop w:val="0"/>
      <w:marBottom w:val="0"/>
      <w:divBdr>
        <w:top w:val="none" w:sz="0" w:space="0" w:color="auto"/>
        <w:left w:val="none" w:sz="0" w:space="0" w:color="auto"/>
        <w:bottom w:val="none" w:sz="0" w:space="0" w:color="auto"/>
        <w:right w:val="none" w:sz="0" w:space="0" w:color="auto"/>
      </w:divBdr>
    </w:div>
    <w:div w:id="2146854870">
      <w:bodyDiv w:val="1"/>
      <w:marLeft w:val="0"/>
      <w:marRight w:val="0"/>
      <w:marTop w:val="0"/>
      <w:marBottom w:val="0"/>
      <w:divBdr>
        <w:top w:val="none" w:sz="0" w:space="0" w:color="auto"/>
        <w:left w:val="none" w:sz="0" w:space="0" w:color="auto"/>
        <w:bottom w:val="none" w:sz="0" w:space="0" w:color="auto"/>
        <w:right w:val="none" w:sz="0" w:space="0" w:color="auto"/>
      </w:divBdr>
      <w:divsChild>
        <w:div w:id="82268485">
          <w:marLeft w:val="0"/>
          <w:marRight w:val="0"/>
          <w:marTop w:val="0"/>
          <w:marBottom w:val="0"/>
          <w:divBdr>
            <w:top w:val="none" w:sz="0" w:space="0" w:color="auto"/>
            <w:left w:val="none" w:sz="0" w:space="0" w:color="auto"/>
            <w:bottom w:val="none" w:sz="0" w:space="0" w:color="auto"/>
            <w:right w:val="none" w:sz="0" w:space="0" w:color="auto"/>
          </w:divBdr>
        </w:div>
        <w:div w:id="1279140076">
          <w:marLeft w:val="0"/>
          <w:marRight w:val="0"/>
          <w:marTop w:val="0"/>
          <w:marBottom w:val="0"/>
          <w:divBdr>
            <w:top w:val="none" w:sz="0" w:space="0" w:color="auto"/>
            <w:left w:val="none" w:sz="0" w:space="0" w:color="auto"/>
            <w:bottom w:val="none" w:sz="0" w:space="0" w:color="auto"/>
            <w:right w:val="none" w:sz="0" w:space="0" w:color="auto"/>
          </w:divBdr>
        </w:div>
        <w:div w:id="1964115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7.xml"/><Relationship Id="rId34" Type="http://schemas.openxmlformats.org/officeDocument/2006/relationships/footer" Target="footer13.xml"/><Relationship Id="rId42" Type="http://schemas.openxmlformats.org/officeDocument/2006/relationships/footer" Target="footer18.xml"/><Relationship Id="rId47" Type="http://schemas.openxmlformats.org/officeDocument/2006/relationships/footer" Target="footer20.xml"/><Relationship Id="rId50" Type="http://schemas.openxmlformats.org/officeDocument/2006/relationships/image" Target="media/image5.png"/><Relationship Id="rId55" Type="http://schemas.openxmlformats.org/officeDocument/2006/relationships/image" Target="media/image10.png"/><Relationship Id="rId63" Type="http://schemas.openxmlformats.org/officeDocument/2006/relationships/image" Target="media/image1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10.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7.xml"/><Relationship Id="rId45" Type="http://schemas.openxmlformats.org/officeDocument/2006/relationships/header" Target="header17.xml"/><Relationship Id="rId53" Type="http://schemas.openxmlformats.org/officeDocument/2006/relationships/image" Target="media/image8.png"/><Relationship Id="rId58" Type="http://schemas.openxmlformats.org/officeDocument/2006/relationships/image" Target="media/image13.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6.pn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footer" Target="footer14.xml"/><Relationship Id="rId43" Type="http://schemas.openxmlformats.org/officeDocument/2006/relationships/image" Target="media/image3.png"/><Relationship Id="rId48" Type="http://schemas.openxmlformats.org/officeDocument/2006/relationships/footer" Target="footer21.xml"/><Relationship Id="rId56" Type="http://schemas.openxmlformats.org/officeDocument/2006/relationships/image" Target="media/image11.png"/><Relationship Id="rId64" Type="http://schemas.openxmlformats.org/officeDocument/2006/relationships/image" Target="media/image19.jpeg"/><Relationship Id="rId8" Type="http://schemas.openxmlformats.org/officeDocument/2006/relationships/image" Target="media/image1.png"/><Relationship Id="rId51" Type="http://schemas.openxmlformats.org/officeDocument/2006/relationships/image" Target="media/image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2.png"/><Relationship Id="rId38" Type="http://schemas.openxmlformats.org/officeDocument/2006/relationships/header" Target="header14.xml"/><Relationship Id="rId46" Type="http://schemas.openxmlformats.org/officeDocument/2006/relationships/footer" Target="footer19.xml"/><Relationship Id="rId59" Type="http://schemas.openxmlformats.org/officeDocument/2006/relationships/image" Target="media/image14.png"/><Relationship Id="rId20" Type="http://schemas.openxmlformats.org/officeDocument/2006/relationships/footer" Target="footer6.xml"/><Relationship Id="rId41" Type="http://schemas.openxmlformats.org/officeDocument/2006/relationships/header" Target="header15.xml"/><Relationship Id="rId54" Type="http://schemas.openxmlformats.org/officeDocument/2006/relationships/image" Target="media/image9.png"/><Relationship Id="rId62"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1.xml"/><Relationship Id="rId36" Type="http://schemas.openxmlformats.org/officeDocument/2006/relationships/footer" Target="footer15.xml"/><Relationship Id="rId49" Type="http://schemas.openxmlformats.org/officeDocument/2006/relationships/image" Target="media/image4.png"/><Relationship Id="rId57" Type="http://schemas.openxmlformats.org/officeDocument/2006/relationships/image" Target="media/image12.png"/><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header" Target="header16.xml"/><Relationship Id="rId52" Type="http://schemas.openxmlformats.org/officeDocument/2006/relationships/image" Target="media/image7.png"/><Relationship Id="rId60" Type="http://schemas.openxmlformats.org/officeDocument/2006/relationships/image" Target="media/image1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2</b:Tag>
    <b:SourceType>Report</b:SourceType>
    <b:Guid>{88B6476A-BE8A-471A-99EE-CC324643053E}</b:Guid>
    <b:Title>Zone Routing Protocol (ZRP)</b:Title>
    <b:Year>2015</b:Year>
    <b:City>Finland</b:City>
    <b:Author>
      <b:Author>
        <b:NameList>
          <b:Person>
            <b:Last>Beijar</b:Last>
            <b:First>Nicklas</b:First>
          </b:Person>
        </b:NameList>
      </b:Author>
    </b:Author>
    <b:Institution> Helsinki University of Technology</b:Institution>
    <b:RefOrder>1</b:RefOrder>
  </b:Source>
  <b:Source>
    <b:Tag>1</b:Tag>
    <b:SourceType>JournalArticle</b:SourceType>
    <b:Guid>{DD8D7F41-B9C6-49A8-ABE1-0665DAE9C253}</b:Guid>
    <b:Title>Performance Analysis of Estimation of Distribution</b:Title>
    <b:Year>2010</b:Year>
    <b:Month>August</b:Month>
    <b:Author>
      <b:Author>
        <b:NameList>
          <b:Person>
            <b:Last>Rahman</b:Last>
            <b:First>Mst.</b:First>
            <b:Middle>Farhana</b:Middle>
          </b:Person>
          <b:Person>
            <b:Last>Ripon</b:Last>
            <b:First>Kazi</b:First>
            <b:Middle>Shah Nawaz</b:Middle>
          </b:Person>
          <b:Person>
            <b:Last>Karim</b:Last>
            <b:First>S.</b:First>
            <b:Middle>M. Masud</b:Middle>
          </b:Person>
          <b:Person>
            <b:Last>Suvo</b:Last>
            <b:First>Md.</b:First>
            <b:Middle>Iqbal Hossain</b:Middle>
          </b:Person>
        </b:NameList>
      </b:Author>
    </b:Author>
    <b:JournalName>International Journal of Computer Science and Information Security</b:JournalName>
    <b:Volume>8</b:Volume>
    <b:City>Bangladesh</b:City>
    <b:Publisher>Computer Science and Engineering Discipline, Khulna University</b:Publisher>
    <b:RefOrder>2</b:RefOrder>
  </b:Source>
  <b:Source>
    <b:Tag>3</b:Tag>
    <b:SourceType>DocumentFromInternetSite</b:SourceType>
    <b:Guid>{DA604EB4-1E36-4210-96A2-87B631B6CD3C}</b:Guid>
    <b:Year>2016</b:Year>
    <b:YearAccessed>2018</b:YearAccessed>
    <b:MonthAccessed>October</b:MonthAccessed>
    <b:DayAccessed>19</b:DayAccessed>
    <b:URL>https://academic.csuohio.edu/yuc/mobile/mcproj/5d-MC%20Final%20Report%20.pdf</b:URL>
    <b:Author>
      <b:Author>
        <b:NameList>
          <b:Person>
            <b:Last>Joshi</b:Last>
            <b:First>Yash</b:First>
          </b:Person>
          <b:Person>
            <b:Last>Parekh</b:Last>
            <b:First>Divyesh</b:First>
          </b:Person>
        </b:NameList>
      </b:Author>
    </b:Author>
    <b:RefOrder>3</b:RefOrder>
  </b:Source>
  <b:Source>
    <b:Tag>4</b:Tag>
    <b:SourceType>Book</b:SourceType>
    <b:Guid>{2D4EFDE2-162A-44BC-BEB4-4A1BB9CF6ADB}</b:Guid>
    <b:Title>The AWK Programming Language</b:Title>
    <b:ProductionCompany>AWK</b:ProductionCompany>
    <b:YearAccessed>2017</b:YearAccessed>
    <b:MonthAccessed>December</b:MonthAccessed>
    <b:DayAccessed>6</b:DayAccessed>
    <b:URL>https://en.wikipedia.org/wiki/AWK</b:URL>
    <b:Year>1988</b:Year>
    <b:City>Boston</b:City>
    <b:Publisher>Addison-Wesley</b:Publisher>
    <b:Author>
      <b:Author>
        <b:NameList>
          <b:Person>
            <b:Last>Aho</b:Last>
            <b:Middle>V.</b:Middle>
            <b:First>Alfred</b:First>
          </b:Person>
          <b:Person>
            <b:Last>Kerninghan</b:Last>
            <b:Middle>W.</b:Middle>
            <b:First>Brian</b:First>
          </b:Person>
          <b:Person>
            <b:Last>Weinberger</b:Last>
            <b:Middle>J.</b:Middle>
            <b:First>Peter</b:First>
          </b:Person>
        </b:NameList>
      </b:Author>
    </b:Author>
    <b:RefOrder>4</b:RefOrder>
  </b:Source>
  <b:Source>
    <b:Tag>5</b:Tag>
    <b:SourceType>JournalArticle</b:SourceType>
    <b:Guid>{5BC1FB1D-44A6-4960-84DC-EA9AEA0AA3ED}</b:Guid>
    <b:Title>Network Simulator dan Network Animator Menggunakan Cygnus Windows dalam Windows XP</b:Title>
    <b:Year>2009</b:Year>
    <b:Publisher>Fakultas Teknologi Informasi, Universitas Stikubank Semarang</b:Publisher>
    <b:City>Semarang</b:City>
    <b:Author>
      <b:Author>
        <b:NameList>
          <b:Person>
            <b:Last>Sasongko</b:Last>
            <b:First>Jati</b:First>
          </b:Person>
        </b:NameList>
      </b:Author>
    </b:Author>
    <b:Department>Fakultas Teknologi Informasi</b:Department>
    <b:Institution>Universitas Stikubank Semarang</b:Institution>
    <b:Month>Januari</b:Month>
    <b:Volume>XIV</b:Volume>
    <b:RefOrder>5</b:RefOrder>
  </b:Source>
  <b:Source>
    <b:Tag>Sur11</b:Tag>
    <b:SourceType>Report</b:SourceType>
    <b:Guid>{DD6A201E-C39A-43E9-B2DF-0475073EEAC8}</b:Guid>
    <b:Title>OPTIMASI PENENTUAN ZONA PADA PROTOKOL ROUTING HOPNET DENGAN TEKNIK MIN-SEARCHING</b:Title>
    <b:Year>2011</b:Year>
    <b:Publisher>Pasca Sarjana Teknik Informatika, Intitut Teknologi Sepuluh Nopember</b:Publisher>
    <b:City>Surabaya</b:City>
    <b:Author>
      <b:Author>
        <b:NameList>
          <b:Person>
            <b:Last>Surateno</b:Last>
          </b:Person>
        </b:NameList>
      </b:Author>
    </b:Author>
    <b:RefOrder>6</b:RefOrder>
  </b:Source>
  <b:Source>
    <b:Tag>ns2</b:Tag>
    <b:SourceType>JournalArticle</b:SourceType>
    <b:Guid>{CDCBE5E6-2D86-41FD-81E3-635F1F03EE23}</b:Guid>
    <b:Title>Network Simulator NS2-2.35</b:Title>
    <b:Year>2012</b:Year>
    <b:JournalName>International Journal of Advanced Research in Computer Science and Software Engineering</b:JournalName>
    <b:Volume>2</b:Volume>
    <b:Author>
      <b:Author>
        <b:NameList>
          <b:Person>
            <b:Last>Neha Singh</b:Last>
            <b:First>Prof.</b:First>
            <b:Middle>Rajeshwar Lal Dua</b:Middle>
          </b:Person>
          <b:Person>
            <b:Last>Mathur</b:Last>
            <b:First>Vinita</b:First>
          </b:Person>
        </b:NameList>
      </b:Author>
    </b:Author>
    <b:Month>May</b:Month>
    <b:RefOrder>7</b:RefOrder>
  </b:Source>
  <b:Source>
    <b:Tag>manetpure</b:Tag>
    <b:SourceType>Report</b:SourceType>
    <b:Guid>{C2736EA5-3D97-4704-998D-72BA61AE9971}</b:Guid>
    <b:Title>Mobile Ad Hoc Networks</b:Title>
    <b:Publisher>The University of North Carolina</b:Publisher>
    <b:City>Charlotte</b:City>
    <b:Author>
      <b:Author>
        <b:NameList>
          <b:Person>
            <b:Last>Nasipuri</b:Last>
            <b:First>Asis</b:First>
          </b:Person>
        </b:NameList>
      </b:Author>
    </b:Author>
    <b:RefOrder>8</b:RefOrder>
  </b:Source>
  <b:Source>
    <b:Tag>manet</b:Tag>
    <b:SourceType>Report</b:SourceType>
    <b:Guid>{10644D51-CF9E-4A6E-A0A2-49DA9CF2DA02}</b:Guid>
    <b:Title>DETEKSI MALICIOUS NODE PADA ZONE ROUTING</b:Title>
    <b:Year>2017</b:Year>
    <b:City>Surabaya</b:City>
    <b:Author>
      <b:Author>
        <b:NameList>
          <b:Person>
            <b:Last>Adiwicaksono</b:Last>
            <b:First>Setiyo</b:First>
          </b:Person>
        </b:NameList>
      </b:Author>
    </b:Author>
    <b:Department>Teknik Informatika, Fakultas Teknologi Informasi</b:Department>
    <b:Institution>Institut Teknologi Sepuluh Nopember</b:Institution>
    <b:Publisher>Teknik Informatika, Institut Teknologi Sepuluh Nopember</b:Publisher>
    <b:RefOrder>9</b:RefOrder>
  </b:Source>
  <b:Source>
    <b:Tag>Ano192</b:Tag>
    <b:SourceType>InternetSite</b:SourceType>
    <b:Guid>{46D4AA52-815F-41E7-B39F-5237940DBEC7}</b:Guid>
    <b:Author>
      <b:Author>
        <b:NameList>
          <b:Person>
            <b:Last>Anonim</b:Last>
          </b:Person>
        </b:NameList>
      </b:Author>
    </b:Author>
    <b:Title>Android</b:Title>
    <b:YearAccessed>2019</b:YearAccessed>
    <b:MonthAccessed>Januari</b:MonthAccessed>
    <b:DayAccessed>4</b:DayAccessed>
    <b:URL>https://id.wikipedia.org/wiki/Android_(sistem_operasi)</b:URL>
    <b:RefOrder>12</b:RefOrder>
  </b:Source>
  <b:Source>
    <b:Tag>AndroidPic</b:Tag>
    <b:SourceType>InternetSite</b:SourceType>
    <b:Guid>{DEA31C13-299D-4669-8832-1ABFD4B9E59C}</b:Guid>
    <b:Author>
      <b:Author>
        <b:NameList>
          <b:Person>
            <b:Last>Anonim</b:Last>
          </b:Person>
        </b:NameList>
      </b:Author>
    </b:Author>
    <b:Title>File:Android robot.svg</b:Title>
    <b:YearAccessed>2019</b:YearAccessed>
    <b:MonthAccessed>Januari</b:MonthAccessed>
    <b:DayAccessed>4</b:DayAccessed>
    <b:URL>https://en.wikipedia.org/wiki/File:Android_robot.svg</b:URL>
    <b:RefOrder>13</b:RefOrder>
  </b:Source>
  <b:Source>
    <b:Tag>Ano193</b:Tag>
    <b:SourceType>InternetSite</b:SourceType>
    <b:Guid>{C2D62DE8-4361-4F1F-862F-62B952A47922}</b:Guid>
    <b:Author>
      <b:Author>
        <b:NameList>
          <b:Person>
            <b:Last>Anonim</b:Last>
          </b:Person>
        </b:NameList>
      </b:Author>
    </b:Author>
    <b:Title>Java</b:Title>
    <b:YearAccessed>2019</b:YearAccessed>
    <b:MonthAccessed>Januari</b:MonthAccessed>
    <b:DayAccessed>4</b:DayAccessed>
    <b:URL>https://id.wikipedia.org/wiki/Java</b:URL>
    <b:RefOrder>14</b:RefOrder>
  </b:Source>
  <b:Source>
    <b:Tag>Ano195</b:Tag>
    <b:SourceType>InternetSite</b:SourceType>
    <b:Guid>{5AE0F61C-A67D-4CB1-B133-AFBDA3249230}</b:Guid>
    <b:Author>
      <b:Author>
        <b:NameList>
          <b:Person>
            <b:Last>Anonim</b:Last>
          </b:Person>
        </b:NameList>
      </b:Author>
    </b:Author>
    <b:Title>Android Studio</b:Title>
    <b:YearAccessed>2019</b:YearAccessed>
    <b:MonthAccessed>Januari</b:MonthAccessed>
    <b:DayAccessed>4</b:DayAccessed>
    <b:URL>https://id.wikipedia.org/wiki/Android_Studio</b:URL>
    <b:RefOrder>18</b:RefOrder>
  </b:Source>
</b:Sources>
</file>

<file path=customXml/itemProps1.xml><?xml version="1.0" encoding="utf-8"?>
<ds:datastoreItem xmlns:ds="http://schemas.openxmlformats.org/officeDocument/2006/customXml" ds:itemID="{84A87142-9E13-4030-B74D-201EE7A3B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41</TotalTime>
  <Pages>85</Pages>
  <Words>11875</Words>
  <Characters>67693</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a</dc:creator>
  <cp:keywords/>
  <dc:description/>
  <cp:lastModifiedBy>Project-C</cp:lastModifiedBy>
  <cp:revision>28</cp:revision>
  <cp:lastPrinted>2019-07-20T08:36:00Z</cp:lastPrinted>
  <dcterms:created xsi:type="dcterms:W3CDTF">2019-06-14T15:36:00Z</dcterms:created>
  <dcterms:modified xsi:type="dcterms:W3CDTF">2020-06-2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hDEhScI"/&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3acef508-20a2-38ad-878e-7033c2f12f98</vt:lpwstr>
  </property>
</Properties>
</file>